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93D856" w14:textId="3AF64485" w:rsidR="00DD112F" w:rsidRPr="007A0017" w:rsidRDefault="00DD112F" w:rsidP="00DD112F">
      <w:pPr>
        <w:spacing w:line="276" w:lineRule="auto"/>
        <w:jc w:val="center"/>
        <w:rPr>
          <w:rFonts w:ascii="Garamond" w:hAnsi="Garamond" w:cstheme="minorHAnsi"/>
          <w:b/>
          <w:sz w:val="32"/>
          <w:szCs w:val="24"/>
        </w:rPr>
      </w:pPr>
      <w:r>
        <w:rPr>
          <w:rFonts w:ascii="Garamond" w:hAnsi="Garamond" w:cstheme="minorHAnsi"/>
          <w:b/>
          <w:sz w:val="32"/>
          <w:szCs w:val="24"/>
        </w:rPr>
        <w:t>Comparative Effectiveness of Statins on Non-HDL Cholesterol by Type and Intensity in P</w:t>
      </w:r>
      <w:r w:rsidR="0000629C">
        <w:rPr>
          <w:rFonts w:ascii="Garamond" w:hAnsi="Garamond" w:cstheme="minorHAnsi"/>
          <w:b/>
          <w:sz w:val="32"/>
          <w:szCs w:val="24"/>
        </w:rPr>
        <w:t>eople</w:t>
      </w:r>
      <w:r>
        <w:rPr>
          <w:rFonts w:ascii="Garamond" w:hAnsi="Garamond" w:cstheme="minorHAnsi"/>
          <w:b/>
          <w:sz w:val="32"/>
          <w:szCs w:val="24"/>
        </w:rPr>
        <w:t xml:space="preserve"> with Diabetes and at Risk of Cardiovascular Disease</w:t>
      </w:r>
      <w:r w:rsidRPr="007A0017">
        <w:rPr>
          <w:rFonts w:ascii="Garamond" w:hAnsi="Garamond" w:cstheme="minorHAnsi"/>
          <w:b/>
          <w:sz w:val="32"/>
          <w:szCs w:val="24"/>
        </w:rPr>
        <w:t xml:space="preserve">: </w:t>
      </w:r>
      <w:r>
        <w:rPr>
          <w:rFonts w:ascii="Garamond" w:hAnsi="Garamond" w:cstheme="minorHAnsi"/>
          <w:b/>
          <w:sz w:val="32"/>
          <w:szCs w:val="24"/>
        </w:rPr>
        <w:t>Systematic Review and Network Meta-Analysis</w:t>
      </w:r>
    </w:p>
    <w:p w14:paraId="0BCC5A64" w14:textId="43B9F5FD" w:rsidR="000D7FC1" w:rsidRPr="007A0017" w:rsidRDefault="000D7FC1" w:rsidP="000D7FC1">
      <w:pPr>
        <w:spacing w:before="240" w:line="360" w:lineRule="auto"/>
        <w:rPr>
          <w:rFonts w:ascii="Garamond" w:hAnsi="Garamond" w:cstheme="minorHAnsi"/>
          <w:b/>
          <w:sz w:val="24"/>
          <w:szCs w:val="24"/>
          <w:u w:val="single"/>
          <w:vertAlign w:val="superscript"/>
        </w:rPr>
      </w:pPr>
      <w:r>
        <w:rPr>
          <w:rFonts w:ascii="Garamond" w:hAnsi="Garamond" w:cstheme="minorHAnsi"/>
          <w:b/>
          <w:sz w:val="24"/>
          <w:szCs w:val="24"/>
          <w:u w:val="single"/>
          <w:vertAlign w:val="superscript"/>
        </w:rPr>
        <w:t>1*</w:t>
      </w:r>
      <w:r w:rsidRPr="00DB57E1">
        <w:rPr>
          <w:rFonts w:ascii="Garamond" w:hAnsi="Garamond" w:cstheme="minorHAnsi"/>
          <w:b/>
          <w:sz w:val="24"/>
          <w:szCs w:val="24"/>
          <w:u w:val="single"/>
        </w:rPr>
        <w:t xml:space="preserve">Alexander </w:t>
      </w:r>
      <w:r w:rsidRPr="008641AA">
        <w:rPr>
          <w:rFonts w:ascii="Garamond" w:hAnsi="Garamond" w:cstheme="minorHAnsi"/>
          <w:b/>
          <w:sz w:val="24"/>
          <w:szCs w:val="24"/>
          <w:u w:val="single"/>
        </w:rPr>
        <w:t xml:space="preserve">Hodkinson, </w:t>
      </w:r>
      <w:r w:rsidR="00AA173E" w:rsidRPr="008641AA">
        <w:rPr>
          <w:rFonts w:ascii="Garamond" w:hAnsi="Garamond" w:cstheme="minorHAnsi"/>
          <w:b/>
          <w:sz w:val="24"/>
          <w:szCs w:val="24"/>
          <w:u w:val="single"/>
          <w:vertAlign w:val="superscript"/>
        </w:rPr>
        <w:t>1</w:t>
      </w:r>
      <w:proofErr w:type="gramStart"/>
      <w:r w:rsidR="00082D61">
        <w:rPr>
          <w:rFonts w:ascii="Garamond" w:hAnsi="Garamond" w:cstheme="minorHAnsi"/>
          <w:b/>
          <w:sz w:val="24"/>
          <w:szCs w:val="24"/>
          <w:u w:val="single"/>
          <w:vertAlign w:val="superscript"/>
        </w:rPr>
        <w:t>,</w:t>
      </w:r>
      <w:r w:rsidR="00EF6920">
        <w:rPr>
          <w:rFonts w:ascii="Garamond" w:hAnsi="Garamond" w:cstheme="minorHAnsi"/>
          <w:b/>
          <w:sz w:val="24"/>
          <w:szCs w:val="24"/>
          <w:u w:val="single"/>
          <w:vertAlign w:val="superscript"/>
        </w:rPr>
        <w:t>2</w:t>
      </w:r>
      <w:r w:rsidR="00551908">
        <w:rPr>
          <w:rFonts w:ascii="Garamond" w:hAnsi="Garamond" w:cstheme="minorHAnsi"/>
          <w:b/>
          <w:sz w:val="24"/>
          <w:szCs w:val="24"/>
          <w:u w:val="single"/>
          <w:vertAlign w:val="superscript"/>
        </w:rPr>
        <w:t>,3</w:t>
      </w:r>
      <w:proofErr w:type="gramEnd"/>
      <w:r w:rsidR="000828F6">
        <w:rPr>
          <w:rFonts w:ascii="Garamond" w:hAnsi="Garamond" w:cstheme="minorHAnsi"/>
          <w:b/>
          <w:sz w:val="24"/>
          <w:szCs w:val="24"/>
          <w:u w:val="single"/>
          <w:vertAlign w:val="superscript"/>
        </w:rPr>
        <w:t xml:space="preserve"> </w:t>
      </w:r>
      <w:proofErr w:type="spellStart"/>
      <w:r w:rsidR="00AA173E">
        <w:rPr>
          <w:rStyle w:val="Emphasis"/>
          <w:rFonts w:ascii="Garamond" w:hAnsi="Garamond"/>
          <w:b/>
          <w:bCs/>
          <w:i w:val="0"/>
          <w:iCs w:val="0"/>
          <w:sz w:val="24"/>
          <w:szCs w:val="24"/>
          <w:u w:val="single"/>
        </w:rPr>
        <w:t>Dialechti</w:t>
      </w:r>
      <w:proofErr w:type="spellEnd"/>
      <w:r w:rsidR="00AA173E" w:rsidRPr="008641AA">
        <w:rPr>
          <w:rStyle w:val="Emphasis"/>
          <w:rFonts w:ascii="Garamond" w:hAnsi="Garamond"/>
          <w:b/>
          <w:bCs/>
          <w:i w:val="0"/>
          <w:iCs w:val="0"/>
          <w:sz w:val="24"/>
          <w:szCs w:val="24"/>
          <w:u w:val="single"/>
        </w:rPr>
        <w:t xml:space="preserve"> </w:t>
      </w:r>
      <w:proofErr w:type="spellStart"/>
      <w:r w:rsidRPr="008641AA">
        <w:rPr>
          <w:rStyle w:val="Emphasis"/>
          <w:rFonts w:ascii="Garamond" w:hAnsi="Garamond"/>
          <w:b/>
          <w:bCs/>
          <w:i w:val="0"/>
          <w:iCs w:val="0"/>
          <w:sz w:val="24"/>
          <w:szCs w:val="24"/>
          <w:u w:val="single"/>
        </w:rPr>
        <w:t>Tsimpida</w:t>
      </w:r>
      <w:proofErr w:type="spellEnd"/>
      <w:r w:rsidRPr="00D133F3">
        <w:rPr>
          <w:rFonts w:ascii="Garamond" w:hAnsi="Garamond" w:cstheme="minorHAnsi"/>
          <w:b/>
          <w:bCs/>
          <w:iCs/>
          <w:sz w:val="24"/>
          <w:szCs w:val="24"/>
          <w:u w:val="single"/>
        </w:rPr>
        <w:t>,</w:t>
      </w:r>
      <w:r w:rsidRPr="008641AA">
        <w:rPr>
          <w:rFonts w:ascii="Garamond" w:hAnsi="Garamond" w:cstheme="minorHAnsi"/>
          <w:b/>
          <w:sz w:val="24"/>
          <w:szCs w:val="24"/>
          <w:u w:val="single"/>
        </w:rPr>
        <w:t xml:space="preserve"> </w:t>
      </w:r>
      <w:r w:rsidR="008641AA" w:rsidRPr="008641AA">
        <w:rPr>
          <w:rFonts w:ascii="Garamond" w:hAnsi="Garamond" w:cstheme="minorHAnsi"/>
          <w:b/>
          <w:sz w:val="24"/>
          <w:szCs w:val="24"/>
          <w:u w:val="single"/>
          <w:vertAlign w:val="superscript"/>
        </w:rPr>
        <w:t>1,2</w:t>
      </w:r>
      <w:r w:rsidR="009B29F5">
        <w:rPr>
          <w:rFonts w:ascii="Garamond" w:hAnsi="Garamond" w:cstheme="minorHAnsi"/>
          <w:b/>
          <w:sz w:val="24"/>
          <w:szCs w:val="24"/>
          <w:u w:val="single"/>
          <w:vertAlign w:val="superscript"/>
        </w:rPr>
        <w:t>,</w:t>
      </w:r>
      <w:r w:rsidR="00551908">
        <w:rPr>
          <w:rFonts w:ascii="Garamond" w:hAnsi="Garamond" w:cstheme="minorHAnsi"/>
          <w:b/>
          <w:sz w:val="24"/>
          <w:szCs w:val="24"/>
          <w:u w:val="single"/>
          <w:vertAlign w:val="superscript"/>
        </w:rPr>
        <w:t>4</w:t>
      </w:r>
      <w:r w:rsidR="00E15C25">
        <w:rPr>
          <w:rFonts w:ascii="Garamond" w:hAnsi="Garamond" w:cstheme="minorHAnsi"/>
          <w:b/>
          <w:sz w:val="24"/>
          <w:szCs w:val="24"/>
          <w:u w:val="single"/>
          <w:vertAlign w:val="superscript"/>
        </w:rPr>
        <w:t xml:space="preserve"> </w:t>
      </w:r>
      <w:r w:rsidRPr="008641AA">
        <w:rPr>
          <w:rFonts w:ascii="Garamond" w:hAnsi="Garamond" w:cstheme="minorHAnsi"/>
          <w:b/>
          <w:sz w:val="24"/>
          <w:szCs w:val="24"/>
          <w:u w:val="single"/>
        </w:rPr>
        <w:t>Evangelos</w:t>
      </w:r>
      <w:r>
        <w:rPr>
          <w:rFonts w:ascii="Garamond" w:hAnsi="Garamond" w:cstheme="minorHAnsi"/>
          <w:b/>
          <w:sz w:val="24"/>
          <w:szCs w:val="24"/>
          <w:u w:val="single"/>
        </w:rPr>
        <w:t xml:space="preserve"> Kontopantelis</w:t>
      </w:r>
      <w:r w:rsidRPr="00DB57E1">
        <w:rPr>
          <w:rFonts w:ascii="Garamond" w:hAnsi="Garamond" w:cstheme="minorHAnsi"/>
          <w:b/>
          <w:sz w:val="24"/>
          <w:szCs w:val="24"/>
          <w:u w:val="single"/>
        </w:rPr>
        <w:t>,</w:t>
      </w:r>
      <w:r>
        <w:rPr>
          <w:rFonts w:ascii="Garamond" w:hAnsi="Garamond" w:cstheme="minorHAnsi"/>
          <w:b/>
          <w:sz w:val="24"/>
          <w:szCs w:val="24"/>
          <w:u w:val="single"/>
        </w:rPr>
        <w:t xml:space="preserve"> </w:t>
      </w:r>
      <w:r w:rsidR="00551908">
        <w:rPr>
          <w:rFonts w:ascii="Garamond" w:hAnsi="Garamond" w:cstheme="minorHAnsi"/>
          <w:b/>
          <w:sz w:val="24"/>
          <w:szCs w:val="24"/>
          <w:u w:val="single"/>
          <w:vertAlign w:val="superscript"/>
        </w:rPr>
        <w:t>5</w:t>
      </w:r>
      <w:r w:rsidR="009B29F5">
        <w:rPr>
          <w:rFonts w:ascii="Garamond" w:hAnsi="Garamond" w:cstheme="minorHAnsi"/>
          <w:b/>
          <w:sz w:val="24"/>
          <w:szCs w:val="24"/>
          <w:u w:val="single"/>
          <w:vertAlign w:val="superscript"/>
        </w:rPr>
        <w:t>,</w:t>
      </w:r>
      <w:r w:rsidR="00551908">
        <w:rPr>
          <w:rFonts w:ascii="Garamond" w:hAnsi="Garamond" w:cstheme="minorHAnsi"/>
          <w:b/>
          <w:sz w:val="24"/>
          <w:szCs w:val="24"/>
          <w:u w:val="single"/>
          <w:vertAlign w:val="superscript"/>
        </w:rPr>
        <w:t>6</w:t>
      </w:r>
      <w:r w:rsidR="000828F6">
        <w:rPr>
          <w:rFonts w:ascii="Garamond" w:hAnsi="Garamond" w:cstheme="minorHAnsi"/>
          <w:b/>
          <w:sz w:val="24"/>
          <w:szCs w:val="24"/>
          <w:u w:val="single"/>
          <w:vertAlign w:val="superscript"/>
        </w:rPr>
        <w:t xml:space="preserve"> </w:t>
      </w:r>
      <w:r>
        <w:rPr>
          <w:rFonts w:ascii="Garamond" w:hAnsi="Garamond" w:cstheme="minorHAnsi"/>
          <w:b/>
          <w:sz w:val="24"/>
          <w:szCs w:val="24"/>
          <w:u w:val="single"/>
        </w:rPr>
        <w:t xml:space="preserve">Martin </w:t>
      </w:r>
      <w:r w:rsidR="00B57E07">
        <w:rPr>
          <w:rFonts w:ascii="Garamond" w:hAnsi="Garamond" w:cstheme="minorHAnsi"/>
          <w:b/>
          <w:sz w:val="24"/>
          <w:szCs w:val="24"/>
          <w:u w:val="single"/>
        </w:rPr>
        <w:t xml:space="preserve">K </w:t>
      </w:r>
      <w:r>
        <w:rPr>
          <w:rFonts w:ascii="Garamond" w:hAnsi="Garamond" w:cstheme="minorHAnsi"/>
          <w:b/>
          <w:sz w:val="24"/>
          <w:szCs w:val="24"/>
          <w:u w:val="single"/>
        </w:rPr>
        <w:t xml:space="preserve">Rutter, </w:t>
      </w:r>
      <w:r w:rsidR="002F4924" w:rsidRPr="004D7AAA">
        <w:rPr>
          <w:rFonts w:ascii="Garamond" w:hAnsi="Garamond" w:cstheme="minorHAnsi"/>
          <w:b/>
          <w:sz w:val="24"/>
          <w:szCs w:val="24"/>
          <w:u w:val="single"/>
          <w:vertAlign w:val="superscript"/>
        </w:rPr>
        <w:t>1,</w:t>
      </w:r>
      <w:r w:rsidR="00CA6B72">
        <w:rPr>
          <w:rFonts w:ascii="Garamond" w:hAnsi="Garamond" w:cstheme="minorHAnsi"/>
          <w:b/>
          <w:sz w:val="24"/>
          <w:szCs w:val="24"/>
          <w:u w:val="single"/>
          <w:vertAlign w:val="superscript"/>
        </w:rPr>
        <w:t>7</w:t>
      </w:r>
      <w:r w:rsidR="009B29F5">
        <w:rPr>
          <w:rFonts w:ascii="Garamond" w:hAnsi="Garamond" w:cstheme="minorHAnsi"/>
          <w:b/>
          <w:sz w:val="24"/>
          <w:szCs w:val="24"/>
          <w:u w:val="single"/>
          <w:vertAlign w:val="superscript"/>
        </w:rPr>
        <w:t>,</w:t>
      </w:r>
      <w:r w:rsidR="00CA6B72">
        <w:rPr>
          <w:rFonts w:ascii="Garamond" w:hAnsi="Garamond" w:cstheme="minorHAnsi"/>
          <w:b/>
          <w:sz w:val="24"/>
          <w:szCs w:val="24"/>
          <w:u w:val="single"/>
          <w:vertAlign w:val="superscript"/>
        </w:rPr>
        <w:t>8</w:t>
      </w:r>
      <w:r w:rsidR="000828F6">
        <w:rPr>
          <w:rFonts w:ascii="Garamond" w:hAnsi="Garamond" w:cstheme="minorHAnsi"/>
          <w:b/>
          <w:sz w:val="24"/>
          <w:szCs w:val="24"/>
          <w:u w:val="single"/>
          <w:vertAlign w:val="superscript"/>
        </w:rPr>
        <w:t xml:space="preserve"> </w:t>
      </w:r>
      <w:r w:rsidR="008641AA">
        <w:rPr>
          <w:rFonts w:ascii="Garamond" w:hAnsi="Garamond" w:cstheme="minorHAnsi"/>
          <w:b/>
          <w:sz w:val="24"/>
          <w:szCs w:val="24"/>
          <w:u w:val="single"/>
        </w:rPr>
        <w:t>Mamas A Mamas,</w:t>
      </w:r>
      <w:r w:rsidRPr="00DB57E1">
        <w:rPr>
          <w:rFonts w:ascii="Garamond" w:hAnsi="Garamond" w:cstheme="minorHAnsi"/>
          <w:b/>
          <w:sz w:val="24"/>
          <w:szCs w:val="24"/>
          <w:u w:val="single"/>
        </w:rPr>
        <w:t xml:space="preserve"> </w:t>
      </w:r>
      <w:r>
        <w:rPr>
          <w:rFonts w:ascii="Garamond" w:hAnsi="Garamond" w:cstheme="minorHAnsi"/>
          <w:b/>
          <w:sz w:val="24"/>
          <w:szCs w:val="24"/>
          <w:u w:val="single"/>
          <w:vertAlign w:val="superscript"/>
        </w:rPr>
        <w:t>1,</w:t>
      </w:r>
      <w:r w:rsidR="00CA6B72">
        <w:rPr>
          <w:rFonts w:ascii="Garamond" w:hAnsi="Garamond" w:cstheme="minorHAnsi"/>
          <w:b/>
          <w:sz w:val="24"/>
          <w:szCs w:val="24"/>
          <w:u w:val="single"/>
          <w:vertAlign w:val="superscript"/>
        </w:rPr>
        <w:t>9</w:t>
      </w:r>
      <w:r w:rsidR="000828F6">
        <w:rPr>
          <w:rFonts w:ascii="Garamond" w:hAnsi="Garamond" w:cstheme="minorHAnsi"/>
          <w:b/>
          <w:sz w:val="24"/>
          <w:szCs w:val="24"/>
          <w:u w:val="single"/>
          <w:vertAlign w:val="superscript"/>
        </w:rPr>
        <w:t xml:space="preserve"> </w:t>
      </w:r>
      <w:r w:rsidRPr="00DB57E1">
        <w:rPr>
          <w:rStyle w:val="gi"/>
          <w:rFonts w:ascii="Garamond" w:hAnsi="Garamond" w:cstheme="minorHAnsi"/>
          <w:b/>
          <w:sz w:val="24"/>
          <w:szCs w:val="24"/>
          <w:u w:val="single"/>
        </w:rPr>
        <w:t>Maria Panagioti</w:t>
      </w:r>
    </w:p>
    <w:p w14:paraId="53C3BE80" w14:textId="068FBF5D" w:rsidR="00395E1A" w:rsidRDefault="00395E1A" w:rsidP="002A4E98">
      <w:pPr>
        <w:pStyle w:val="left"/>
        <w:spacing w:before="0" w:line="360" w:lineRule="auto"/>
        <w:jc w:val="both"/>
        <w:rPr>
          <w:rStyle w:val="organization-unit"/>
          <w:rFonts w:ascii="Garamond" w:hAnsi="Garamond" w:cstheme="minorHAnsi"/>
          <w:sz w:val="22"/>
          <w:szCs w:val="22"/>
        </w:rPr>
      </w:pPr>
      <w:r w:rsidRPr="0030690E">
        <w:rPr>
          <w:rFonts w:ascii="Garamond" w:hAnsi="Garamond" w:cstheme="minorHAnsi"/>
          <w:sz w:val="22"/>
          <w:szCs w:val="22"/>
          <w:vertAlign w:val="superscript"/>
        </w:rPr>
        <w:t>1</w:t>
      </w:r>
      <w:r w:rsidRPr="0030690E">
        <w:rPr>
          <w:rFonts w:ascii="Garamond" w:hAnsi="Garamond" w:cstheme="minorHAnsi"/>
          <w:sz w:val="22"/>
          <w:szCs w:val="22"/>
        </w:rPr>
        <w:t xml:space="preserve">National Institute for Health Research (NIHR) </w:t>
      </w:r>
      <w:r w:rsidRPr="0030690E">
        <w:rPr>
          <w:rStyle w:val="organization-unit"/>
          <w:rFonts w:ascii="Garamond" w:hAnsi="Garamond" w:cstheme="minorHAnsi"/>
          <w:sz w:val="22"/>
          <w:szCs w:val="22"/>
        </w:rPr>
        <w:t xml:space="preserve">School for Primary Care Research, </w:t>
      </w:r>
      <w:r w:rsidRPr="0030690E">
        <w:rPr>
          <w:rFonts w:ascii="Garamond" w:hAnsi="Garamond" w:cstheme="minorHAnsi"/>
          <w:sz w:val="22"/>
          <w:szCs w:val="22"/>
          <w:shd w:val="clear" w:color="auto" w:fill="FFFFFF"/>
        </w:rPr>
        <w:t>Division of Population Health, Health Services Research and Primary Care, School of Health Sciences, Faculty of Biology, Medicine and Health, University of Manchester, Manchester Academic Health Science Centre</w:t>
      </w:r>
      <w:r w:rsidRPr="0030690E">
        <w:rPr>
          <w:rStyle w:val="organization-unit"/>
          <w:rFonts w:ascii="Garamond" w:hAnsi="Garamond" w:cstheme="minorHAnsi"/>
          <w:sz w:val="22"/>
          <w:szCs w:val="22"/>
        </w:rPr>
        <w:t xml:space="preserve">, University of Manchester, </w:t>
      </w:r>
      <w:r w:rsidR="00C90191">
        <w:rPr>
          <w:rStyle w:val="organization-unit"/>
          <w:rFonts w:ascii="Garamond" w:hAnsi="Garamond" w:cstheme="minorHAnsi"/>
          <w:sz w:val="22"/>
          <w:szCs w:val="22"/>
        </w:rPr>
        <w:t>UK</w:t>
      </w:r>
    </w:p>
    <w:p w14:paraId="52B70B4B" w14:textId="1624B4AF" w:rsidR="00EF6920" w:rsidRDefault="00EF6920" w:rsidP="00EF6920">
      <w:pPr>
        <w:pStyle w:val="left"/>
        <w:spacing w:before="0" w:line="360" w:lineRule="auto"/>
        <w:jc w:val="both"/>
        <w:rPr>
          <w:rStyle w:val="organization-unit"/>
          <w:rFonts w:ascii="Garamond" w:hAnsi="Garamond" w:cstheme="minorHAnsi"/>
          <w:sz w:val="22"/>
          <w:szCs w:val="22"/>
        </w:rPr>
      </w:pPr>
      <w:r>
        <w:rPr>
          <w:rStyle w:val="organization-unit"/>
          <w:rFonts w:ascii="Garamond" w:hAnsi="Garamond" w:cstheme="minorHAnsi"/>
          <w:sz w:val="22"/>
          <w:szCs w:val="22"/>
          <w:vertAlign w:val="superscript"/>
        </w:rPr>
        <w:t>2</w:t>
      </w:r>
      <w:r w:rsidRPr="0030690E">
        <w:rPr>
          <w:rStyle w:val="organization-unit"/>
          <w:rFonts w:ascii="Garamond" w:hAnsi="Garamond" w:cstheme="minorHAnsi"/>
          <w:sz w:val="22"/>
          <w:szCs w:val="22"/>
        </w:rPr>
        <w:t xml:space="preserve">Institute for Health Policy and Organisation (IHPO), </w:t>
      </w:r>
      <w:r w:rsidRPr="0030690E">
        <w:rPr>
          <w:rFonts w:ascii="Garamond" w:hAnsi="Garamond" w:cstheme="minorHAnsi"/>
          <w:sz w:val="22"/>
          <w:szCs w:val="22"/>
          <w:shd w:val="clear" w:color="auto" w:fill="FFFFFF"/>
        </w:rPr>
        <w:t>Faculty of Biology, Medicine and Health, University of Manchester, Manchester Academic Health Science Centre</w:t>
      </w:r>
      <w:r w:rsidRPr="0030690E">
        <w:rPr>
          <w:rStyle w:val="organization-unit"/>
          <w:rFonts w:ascii="Garamond" w:hAnsi="Garamond" w:cstheme="minorHAnsi"/>
          <w:sz w:val="22"/>
          <w:szCs w:val="22"/>
        </w:rPr>
        <w:t>, University of Manchester</w:t>
      </w:r>
      <w:r>
        <w:rPr>
          <w:rStyle w:val="organization-unit"/>
          <w:rFonts w:ascii="Garamond" w:hAnsi="Garamond" w:cstheme="minorHAnsi"/>
          <w:sz w:val="22"/>
          <w:szCs w:val="22"/>
        </w:rPr>
        <w:t>, UK</w:t>
      </w:r>
    </w:p>
    <w:p w14:paraId="22BE1E46" w14:textId="57B91C6F" w:rsidR="00551908" w:rsidRPr="0030690E" w:rsidRDefault="00551908" w:rsidP="00EF6920">
      <w:pPr>
        <w:pStyle w:val="left"/>
        <w:spacing w:before="0" w:line="360" w:lineRule="auto"/>
        <w:jc w:val="both"/>
        <w:rPr>
          <w:rStyle w:val="organization-unit"/>
          <w:rFonts w:ascii="Garamond" w:hAnsi="Garamond" w:cstheme="minorHAnsi"/>
          <w:sz w:val="22"/>
          <w:szCs w:val="22"/>
        </w:rPr>
      </w:pPr>
      <w:r w:rsidRPr="00151C63">
        <w:rPr>
          <w:rStyle w:val="organization-unit"/>
          <w:rFonts w:ascii="Garamond" w:hAnsi="Garamond" w:cstheme="minorHAnsi"/>
          <w:sz w:val="22"/>
          <w:szCs w:val="22"/>
          <w:vertAlign w:val="superscript"/>
        </w:rPr>
        <w:t>3</w:t>
      </w:r>
      <w:r>
        <w:rPr>
          <w:rStyle w:val="organization-unit"/>
          <w:rFonts w:ascii="Garamond" w:hAnsi="Garamond" w:cstheme="minorHAnsi"/>
          <w:sz w:val="22"/>
          <w:szCs w:val="22"/>
        </w:rPr>
        <w:t xml:space="preserve">Division of Medical Education, School of Medical Sciences, Faculty of Biology, Medicine and Health, </w:t>
      </w:r>
      <w:r w:rsidRPr="0030690E">
        <w:rPr>
          <w:rFonts w:ascii="Garamond" w:hAnsi="Garamond" w:cstheme="minorHAnsi"/>
          <w:sz w:val="22"/>
          <w:szCs w:val="22"/>
          <w:shd w:val="clear" w:color="auto" w:fill="FFFFFF"/>
        </w:rPr>
        <w:t>University of Manchester, Manchester Academic Health Science Centre</w:t>
      </w:r>
      <w:r w:rsidRPr="0030690E">
        <w:rPr>
          <w:rStyle w:val="organization-unit"/>
          <w:rFonts w:ascii="Garamond" w:hAnsi="Garamond" w:cstheme="minorHAnsi"/>
          <w:sz w:val="22"/>
          <w:szCs w:val="22"/>
        </w:rPr>
        <w:t xml:space="preserve">, University of Manchester, </w:t>
      </w:r>
      <w:r>
        <w:rPr>
          <w:rStyle w:val="organization-unit"/>
          <w:rFonts w:ascii="Garamond" w:hAnsi="Garamond" w:cstheme="minorHAnsi"/>
          <w:sz w:val="22"/>
          <w:szCs w:val="22"/>
        </w:rPr>
        <w:t>UK</w:t>
      </w:r>
    </w:p>
    <w:p w14:paraId="4A4056B7" w14:textId="58DBAF2E" w:rsidR="009B29F5" w:rsidRPr="0030690E" w:rsidRDefault="00551908" w:rsidP="002A4E98">
      <w:pPr>
        <w:pStyle w:val="left"/>
        <w:spacing w:before="0" w:line="360" w:lineRule="auto"/>
        <w:jc w:val="both"/>
        <w:rPr>
          <w:rStyle w:val="organization-unit"/>
          <w:rFonts w:ascii="Garamond" w:hAnsi="Garamond" w:cstheme="minorHAnsi"/>
          <w:sz w:val="22"/>
          <w:szCs w:val="22"/>
        </w:rPr>
      </w:pPr>
      <w:r>
        <w:rPr>
          <w:rStyle w:val="organization-unit"/>
          <w:rFonts w:ascii="Garamond" w:hAnsi="Garamond" w:cstheme="minorHAnsi"/>
          <w:sz w:val="22"/>
          <w:szCs w:val="22"/>
          <w:vertAlign w:val="superscript"/>
        </w:rPr>
        <w:t>4</w:t>
      </w:r>
      <w:r w:rsidR="009B29F5">
        <w:rPr>
          <w:rStyle w:val="organization-unit"/>
          <w:rFonts w:ascii="Garamond" w:hAnsi="Garamond" w:cstheme="minorHAnsi"/>
          <w:sz w:val="22"/>
          <w:szCs w:val="22"/>
        </w:rPr>
        <w:t xml:space="preserve">Division of Informatics, Imaging and Data Sciences, </w:t>
      </w:r>
      <w:r w:rsidR="009B29F5" w:rsidRPr="0030690E">
        <w:rPr>
          <w:rFonts w:ascii="Garamond" w:hAnsi="Garamond" w:cstheme="minorHAnsi"/>
          <w:sz w:val="22"/>
          <w:szCs w:val="22"/>
          <w:shd w:val="clear" w:color="auto" w:fill="FFFFFF"/>
        </w:rPr>
        <w:t>Faculty of Biology, Medicine and Health, University of Manchester, Manchester Academic Health Science Centre</w:t>
      </w:r>
      <w:r w:rsidR="009B29F5" w:rsidRPr="0030690E">
        <w:rPr>
          <w:rStyle w:val="organization-unit"/>
          <w:rFonts w:ascii="Garamond" w:hAnsi="Garamond" w:cstheme="minorHAnsi"/>
          <w:sz w:val="22"/>
          <w:szCs w:val="22"/>
        </w:rPr>
        <w:t>, University of Manchester</w:t>
      </w:r>
      <w:r w:rsidR="002C0A91">
        <w:rPr>
          <w:rStyle w:val="organization-unit"/>
          <w:rFonts w:ascii="Garamond" w:hAnsi="Garamond" w:cstheme="minorHAnsi"/>
          <w:sz w:val="22"/>
          <w:szCs w:val="22"/>
        </w:rPr>
        <w:t xml:space="preserve">, </w:t>
      </w:r>
      <w:r w:rsidR="00C90191">
        <w:rPr>
          <w:rStyle w:val="organization-unit"/>
          <w:rFonts w:ascii="Garamond" w:hAnsi="Garamond" w:cstheme="minorHAnsi"/>
          <w:sz w:val="22"/>
          <w:szCs w:val="22"/>
        </w:rPr>
        <w:t>UK</w:t>
      </w:r>
      <w:r w:rsidR="009B29F5">
        <w:rPr>
          <w:rStyle w:val="organization-unit"/>
          <w:rFonts w:ascii="Garamond" w:hAnsi="Garamond" w:cstheme="minorHAnsi"/>
          <w:sz w:val="22"/>
          <w:szCs w:val="22"/>
        </w:rPr>
        <w:t xml:space="preserve"> </w:t>
      </w:r>
    </w:p>
    <w:p w14:paraId="4084158C" w14:textId="608DF4C3" w:rsidR="00395E1A" w:rsidRDefault="00551908" w:rsidP="002A4E98">
      <w:pPr>
        <w:pStyle w:val="left"/>
        <w:spacing w:before="0" w:line="360" w:lineRule="auto"/>
        <w:jc w:val="both"/>
        <w:rPr>
          <w:rStyle w:val="organization-unit"/>
          <w:rFonts w:ascii="Garamond" w:hAnsi="Garamond" w:cstheme="minorHAnsi"/>
          <w:sz w:val="22"/>
          <w:szCs w:val="22"/>
        </w:rPr>
      </w:pPr>
      <w:r>
        <w:rPr>
          <w:rStyle w:val="organization-unit"/>
          <w:rFonts w:ascii="Garamond" w:hAnsi="Garamond" w:cstheme="minorHAnsi"/>
          <w:sz w:val="22"/>
          <w:szCs w:val="22"/>
          <w:vertAlign w:val="superscript"/>
        </w:rPr>
        <w:t>5</w:t>
      </w:r>
      <w:r w:rsidR="00395E1A" w:rsidRPr="0030690E">
        <w:rPr>
          <w:rStyle w:val="organization-unit"/>
          <w:rFonts w:ascii="Garamond" w:hAnsi="Garamond" w:cstheme="minorHAnsi"/>
          <w:sz w:val="22"/>
          <w:szCs w:val="22"/>
        </w:rPr>
        <w:t xml:space="preserve">Division of Diabetes, Endocrinology and Gastroenterology, </w:t>
      </w:r>
      <w:r w:rsidR="00395E1A" w:rsidRPr="0030690E">
        <w:rPr>
          <w:rFonts w:ascii="Garamond" w:hAnsi="Garamond" w:cstheme="minorHAnsi"/>
          <w:sz w:val="22"/>
          <w:szCs w:val="22"/>
          <w:shd w:val="clear" w:color="auto" w:fill="FFFFFF"/>
        </w:rPr>
        <w:t>School of Medical Sciences, Faculty of Biology, Medicine and Health, University of Manchester, Manchester Academic Health Science Centre</w:t>
      </w:r>
      <w:r w:rsidR="00395E1A" w:rsidRPr="0030690E">
        <w:rPr>
          <w:rStyle w:val="organization-unit"/>
          <w:rFonts w:ascii="Garamond" w:hAnsi="Garamond" w:cstheme="minorHAnsi"/>
          <w:sz w:val="22"/>
          <w:szCs w:val="22"/>
        </w:rPr>
        <w:t xml:space="preserve">, University of Manchester, </w:t>
      </w:r>
      <w:r w:rsidR="00C90191">
        <w:rPr>
          <w:rStyle w:val="organization-unit"/>
          <w:rFonts w:ascii="Garamond" w:hAnsi="Garamond" w:cstheme="minorHAnsi"/>
          <w:sz w:val="22"/>
          <w:szCs w:val="22"/>
        </w:rPr>
        <w:t>UK</w:t>
      </w:r>
    </w:p>
    <w:p w14:paraId="6E40A2C2" w14:textId="7316C873" w:rsidR="009B29F5" w:rsidRPr="0030690E" w:rsidRDefault="00551908" w:rsidP="002A4E98">
      <w:pPr>
        <w:pStyle w:val="left"/>
        <w:spacing w:before="0" w:line="360" w:lineRule="auto"/>
        <w:jc w:val="both"/>
        <w:rPr>
          <w:rStyle w:val="organization-unit"/>
          <w:rFonts w:ascii="Garamond" w:hAnsi="Garamond" w:cstheme="minorHAnsi"/>
          <w:sz w:val="22"/>
          <w:szCs w:val="22"/>
        </w:rPr>
      </w:pPr>
      <w:r>
        <w:rPr>
          <w:rStyle w:val="organization-unit"/>
          <w:rFonts w:ascii="Garamond" w:hAnsi="Garamond" w:cstheme="minorHAnsi"/>
          <w:sz w:val="22"/>
          <w:szCs w:val="22"/>
          <w:vertAlign w:val="superscript"/>
        </w:rPr>
        <w:t>6</w:t>
      </w:r>
      <w:r w:rsidR="009B29F5">
        <w:rPr>
          <w:rStyle w:val="organization-unit"/>
          <w:rFonts w:ascii="Garamond" w:hAnsi="Garamond" w:cstheme="minorHAnsi"/>
          <w:sz w:val="22"/>
          <w:szCs w:val="22"/>
        </w:rPr>
        <w:t>Diabetes, Endocrinology and Metabolism Centre, Manchester University NHS Foundation Trust, Manchester, Manchester, UK</w:t>
      </w:r>
    </w:p>
    <w:p w14:paraId="263B63CB" w14:textId="167BFBB1" w:rsidR="00395E1A" w:rsidRPr="0030690E" w:rsidRDefault="00551908" w:rsidP="002A4E98">
      <w:pPr>
        <w:pStyle w:val="NormalWeb"/>
        <w:spacing w:before="0" w:beforeAutospacing="0" w:after="225" w:afterAutospacing="0" w:line="360" w:lineRule="auto"/>
        <w:rPr>
          <w:rFonts w:ascii="Garamond" w:hAnsi="Garamond" w:cstheme="minorHAnsi"/>
          <w:sz w:val="22"/>
          <w:szCs w:val="22"/>
          <w:shd w:val="clear" w:color="auto" w:fill="FFFFFF"/>
        </w:rPr>
      </w:pPr>
      <w:r>
        <w:rPr>
          <w:rFonts w:ascii="Garamond" w:hAnsi="Garamond"/>
          <w:sz w:val="22"/>
          <w:szCs w:val="22"/>
          <w:shd w:val="clear" w:color="auto" w:fill="FFFFFF"/>
          <w:vertAlign w:val="superscript"/>
        </w:rPr>
        <w:t>7</w:t>
      </w:r>
      <w:r w:rsidR="00395E1A" w:rsidRPr="0030690E">
        <w:rPr>
          <w:rFonts w:ascii="Garamond" w:hAnsi="Garamond" w:cstheme="minorHAnsi"/>
          <w:sz w:val="22"/>
          <w:szCs w:val="22"/>
          <w:shd w:val="clear" w:color="auto" w:fill="FFFFFF"/>
        </w:rPr>
        <w:t xml:space="preserve">Keele Cardiovascular Research Group, Centre for Prognosis Research, </w:t>
      </w:r>
      <w:proofErr w:type="spellStart"/>
      <w:r w:rsidR="00395E1A" w:rsidRPr="0030690E">
        <w:rPr>
          <w:rFonts w:ascii="Garamond" w:hAnsi="Garamond" w:cstheme="minorHAnsi"/>
          <w:sz w:val="22"/>
          <w:szCs w:val="22"/>
          <w:shd w:val="clear" w:color="auto" w:fill="FFFFFF"/>
        </w:rPr>
        <w:t>Keele</w:t>
      </w:r>
      <w:proofErr w:type="spellEnd"/>
      <w:r w:rsidR="00395E1A" w:rsidRPr="0030690E">
        <w:rPr>
          <w:rFonts w:ascii="Garamond" w:hAnsi="Garamond" w:cstheme="minorHAnsi"/>
          <w:sz w:val="22"/>
          <w:szCs w:val="22"/>
          <w:shd w:val="clear" w:color="auto" w:fill="FFFFFF"/>
        </w:rPr>
        <w:t xml:space="preserve"> University, </w:t>
      </w:r>
      <w:proofErr w:type="spellStart"/>
      <w:r w:rsidR="00395E1A" w:rsidRPr="0030690E">
        <w:rPr>
          <w:rFonts w:ascii="Garamond" w:hAnsi="Garamond" w:cstheme="minorHAnsi"/>
          <w:sz w:val="22"/>
          <w:szCs w:val="22"/>
          <w:shd w:val="clear" w:color="auto" w:fill="FFFFFF"/>
        </w:rPr>
        <w:t>Keele</w:t>
      </w:r>
      <w:proofErr w:type="spellEnd"/>
      <w:r w:rsidR="00395E1A" w:rsidRPr="0030690E">
        <w:rPr>
          <w:rFonts w:ascii="Garamond" w:hAnsi="Garamond" w:cstheme="minorHAnsi"/>
          <w:sz w:val="22"/>
          <w:szCs w:val="22"/>
          <w:shd w:val="clear" w:color="auto" w:fill="FFFFFF"/>
        </w:rPr>
        <w:t>, UK</w:t>
      </w:r>
    </w:p>
    <w:p w14:paraId="4F70249C" w14:textId="788E9EE1" w:rsidR="00395E1A" w:rsidRPr="0030690E" w:rsidRDefault="00551908" w:rsidP="002A4E98">
      <w:pPr>
        <w:suppressAutoHyphens w:val="0"/>
        <w:autoSpaceDN/>
        <w:spacing w:after="225" w:line="360" w:lineRule="auto"/>
        <w:rPr>
          <w:rFonts w:ascii="Garamond" w:eastAsia="Times New Roman" w:hAnsi="Garamond" w:cstheme="minorHAnsi"/>
          <w:shd w:val="clear" w:color="auto" w:fill="FFFFFF"/>
          <w:lang w:eastAsia="en-GB"/>
        </w:rPr>
      </w:pPr>
      <w:r>
        <w:rPr>
          <w:rFonts w:ascii="Garamond" w:eastAsia="Times New Roman" w:hAnsi="Garamond" w:cstheme="minorHAnsi"/>
          <w:shd w:val="clear" w:color="auto" w:fill="FFFFFF"/>
          <w:vertAlign w:val="superscript"/>
          <w:lang w:eastAsia="en-GB"/>
        </w:rPr>
        <w:t>8</w:t>
      </w:r>
      <w:r w:rsidR="00395E1A" w:rsidRPr="0030690E">
        <w:rPr>
          <w:rFonts w:ascii="Garamond" w:eastAsia="Times New Roman" w:hAnsi="Garamond" w:cstheme="minorHAnsi"/>
          <w:shd w:val="clear" w:color="auto" w:fill="FFFFFF"/>
          <w:lang w:eastAsia="en-GB"/>
        </w:rPr>
        <w:t>Department of Cardiology, Royal Stoke University Hospital, Stoke-on-Trent, UK</w:t>
      </w:r>
    </w:p>
    <w:p w14:paraId="32E03C63" w14:textId="2BEB984D" w:rsidR="000D7FC1" w:rsidRPr="007A0017" w:rsidRDefault="00551908" w:rsidP="0060523D">
      <w:pPr>
        <w:suppressAutoHyphens w:val="0"/>
        <w:spacing w:line="360" w:lineRule="auto"/>
        <w:jc w:val="both"/>
        <w:rPr>
          <w:rFonts w:ascii="Garamond" w:hAnsi="Garamond" w:cstheme="minorHAnsi"/>
        </w:rPr>
      </w:pPr>
      <w:r>
        <w:rPr>
          <w:rFonts w:ascii="Garamond" w:hAnsi="Garamond" w:cstheme="minorHAnsi"/>
          <w:vertAlign w:val="superscript"/>
        </w:rPr>
        <w:t>9</w:t>
      </w:r>
      <w:r w:rsidR="00395E1A" w:rsidRPr="0030690E">
        <w:rPr>
          <w:rFonts w:ascii="Garamond" w:hAnsi="Garamond" w:cstheme="minorHAnsi"/>
        </w:rPr>
        <w:t xml:space="preserve">National Institute for Health Research Greater Manchester Patient Safety Translational Research Centre, Division of Population Health, Health Services Research &amp; Primary Care, University of Manchester, </w:t>
      </w:r>
      <w:r w:rsidR="00C90191">
        <w:rPr>
          <w:rFonts w:ascii="Garamond" w:hAnsi="Garamond" w:cstheme="minorHAnsi"/>
        </w:rPr>
        <w:t>UK</w:t>
      </w:r>
      <w:r w:rsidR="00395E1A" w:rsidRPr="0030690E">
        <w:rPr>
          <w:rFonts w:ascii="Garamond" w:hAnsi="Garamond" w:cstheme="minorHAnsi"/>
        </w:rPr>
        <w:t xml:space="preserve"> </w:t>
      </w:r>
    </w:p>
    <w:p w14:paraId="37EEE13F" w14:textId="6244003B" w:rsidR="00D25346" w:rsidRDefault="000D7FC1" w:rsidP="00AA4154">
      <w:pPr>
        <w:pStyle w:val="left"/>
        <w:spacing w:before="0" w:line="360" w:lineRule="auto"/>
        <w:rPr>
          <w:rStyle w:val="Hyperlink"/>
          <w:rFonts w:ascii="Garamond" w:hAnsi="Garamond" w:cstheme="minorHAnsi"/>
        </w:rPr>
      </w:pPr>
      <w:r w:rsidRPr="007A0017">
        <w:rPr>
          <w:rFonts w:ascii="Garamond" w:hAnsi="Garamond" w:cstheme="minorHAnsi"/>
          <w:sz w:val="22"/>
          <w:szCs w:val="22"/>
        </w:rPr>
        <w:t xml:space="preserve">*Corresponding author: </w:t>
      </w:r>
      <w:r w:rsidRPr="007A0017">
        <w:rPr>
          <w:sz w:val="22"/>
          <w:szCs w:val="22"/>
        </w:rPr>
        <w:t>​</w:t>
      </w:r>
      <w:r w:rsidRPr="007A0017">
        <w:rPr>
          <w:rFonts w:ascii="Garamond" w:hAnsi="Garamond" w:cstheme="minorHAnsi"/>
          <w:sz w:val="22"/>
          <w:szCs w:val="22"/>
          <w:vertAlign w:val="superscript"/>
        </w:rPr>
        <w:t>1</w:t>
      </w:r>
      <w:r w:rsidRPr="007A0017">
        <w:rPr>
          <w:rFonts w:ascii="Garamond" w:hAnsi="Garamond" w:cstheme="minorHAnsi"/>
          <w:sz w:val="22"/>
          <w:szCs w:val="22"/>
        </w:rPr>
        <w:t xml:space="preserve">National Institute for Health Research </w:t>
      </w:r>
      <w:r w:rsidRPr="007A0017">
        <w:rPr>
          <w:rStyle w:val="organization-unit"/>
          <w:rFonts w:ascii="Garamond" w:hAnsi="Garamond" w:cstheme="minorHAnsi"/>
          <w:sz w:val="22"/>
          <w:szCs w:val="22"/>
        </w:rPr>
        <w:t xml:space="preserve">School for Primary Care Research, </w:t>
      </w:r>
      <w:r w:rsidRPr="007A0017">
        <w:rPr>
          <w:rFonts w:ascii="Garamond" w:hAnsi="Garamond" w:cstheme="minorHAnsi"/>
          <w:sz w:val="22"/>
          <w:szCs w:val="22"/>
          <w:shd w:val="clear" w:color="auto" w:fill="FFFFFF"/>
        </w:rPr>
        <w:t>Centre for Primary Care and Health Services Research, Division of Population Health, Health Services Research and Primary Care, School of Health Sciences, F</w:t>
      </w:r>
      <w:bookmarkStart w:id="0" w:name="_GoBack"/>
      <w:bookmarkEnd w:id="0"/>
      <w:r w:rsidRPr="007A0017">
        <w:rPr>
          <w:rFonts w:ascii="Garamond" w:hAnsi="Garamond" w:cstheme="minorHAnsi"/>
          <w:sz w:val="22"/>
          <w:szCs w:val="22"/>
          <w:shd w:val="clear" w:color="auto" w:fill="FFFFFF"/>
        </w:rPr>
        <w:t>aculty of Biology, Medicine and Health, University of Manchester, Manchester Academic Health Science Centre, Williamson Building, Oxford Road, Manchester, M13 9PL, UK</w:t>
      </w:r>
      <w:r w:rsidRPr="007A0017">
        <w:rPr>
          <w:rFonts w:ascii="Garamond" w:hAnsi="Garamond" w:cstheme="minorHAnsi"/>
          <w:sz w:val="22"/>
          <w:szCs w:val="22"/>
        </w:rPr>
        <w:t xml:space="preserve">; Email: alexander.hodkinson@manchester.ac.uk (A. Hodkinson). ORCID ID: </w:t>
      </w:r>
      <w:r w:rsidRPr="0035497F">
        <w:rPr>
          <w:rStyle w:val="Hyperlink"/>
          <w:rFonts w:ascii="Garamond" w:hAnsi="Garamond" w:cstheme="minorHAnsi"/>
        </w:rPr>
        <w:t>https://orcid.org/0000-0003-2063-0977</w:t>
      </w:r>
      <w:r w:rsidRPr="007A0017">
        <w:rPr>
          <w:rStyle w:val="Hyperlink"/>
          <w:rFonts w:ascii="Garamond" w:hAnsi="Garamond" w:cstheme="minorHAnsi"/>
        </w:rPr>
        <w:t xml:space="preserve"> </w:t>
      </w:r>
    </w:p>
    <w:p w14:paraId="7739E088" w14:textId="37F6CB71" w:rsidR="00B11FEB" w:rsidRPr="00AA4154" w:rsidRDefault="00AA4154" w:rsidP="00AA4154">
      <w:pPr>
        <w:pStyle w:val="left"/>
        <w:spacing w:before="0" w:line="360" w:lineRule="auto"/>
        <w:rPr>
          <w:rFonts w:ascii="Garamond" w:hAnsi="Garamond" w:cstheme="minorHAnsi"/>
          <w:sz w:val="22"/>
          <w:szCs w:val="22"/>
        </w:rPr>
      </w:pPr>
      <w:r w:rsidRPr="00AA4154">
        <w:rPr>
          <w:rStyle w:val="Hyperlink"/>
          <w:rFonts w:ascii="Garamond" w:hAnsi="Garamond" w:cstheme="minorHAnsi"/>
          <w:color w:val="auto"/>
          <w:u w:val="none"/>
        </w:rPr>
        <w:t>Twitter: @</w:t>
      </w:r>
      <w:proofErr w:type="spellStart"/>
      <w:r w:rsidRPr="00AA4154">
        <w:rPr>
          <w:rStyle w:val="Hyperlink"/>
          <w:rFonts w:ascii="Garamond" w:hAnsi="Garamond" w:cstheme="minorHAnsi"/>
          <w:color w:val="auto"/>
          <w:u w:val="none"/>
        </w:rPr>
        <w:t>drAlexHodkinson</w:t>
      </w:r>
      <w:proofErr w:type="spellEnd"/>
      <w:r w:rsidR="00725C08">
        <w:rPr>
          <w:rStyle w:val="Hyperlink"/>
          <w:rFonts w:ascii="Garamond" w:hAnsi="Garamond" w:cstheme="minorHAnsi"/>
          <w:color w:val="auto"/>
          <w:u w:val="none"/>
        </w:rPr>
        <w:t xml:space="preserve"> </w:t>
      </w:r>
    </w:p>
    <w:p w14:paraId="3C7A7D64" w14:textId="4A366C39" w:rsidR="00786948" w:rsidRDefault="00786948" w:rsidP="00725C08">
      <w:pPr>
        <w:spacing w:line="360" w:lineRule="auto"/>
        <w:rPr>
          <w:rFonts w:ascii="Garamond" w:hAnsi="Garamond"/>
          <w:b/>
          <w:bCs/>
          <w:sz w:val="24"/>
          <w:szCs w:val="24"/>
        </w:rPr>
      </w:pPr>
      <w:r>
        <w:rPr>
          <w:rFonts w:ascii="Garamond" w:hAnsi="Garamond"/>
          <w:b/>
          <w:bCs/>
          <w:sz w:val="24"/>
          <w:szCs w:val="24"/>
        </w:rPr>
        <w:lastRenderedPageBreak/>
        <w:t xml:space="preserve">What is already known on this </w:t>
      </w:r>
      <w:proofErr w:type="gramStart"/>
      <w:r>
        <w:rPr>
          <w:rFonts w:ascii="Garamond" w:hAnsi="Garamond"/>
          <w:b/>
          <w:bCs/>
          <w:sz w:val="24"/>
          <w:szCs w:val="24"/>
        </w:rPr>
        <w:t>topic</w:t>
      </w:r>
      <w:proofErr w:type="gramEnd"/>
    </w:p>
    <w:p w14:paraId="24E2959C" w14:textId="3EE62F0B" w:rsidR="00786948" w:rsidRPr="00725C08" w:rsidRDefault="0000629C" w:rsidP="00725C08">
      <w:pPr>
        <w:pStyle w:val="ListParagraph"/>
        <w:numPr>
          <w:ilvl w:val="0"/>
          <w:numId w:val="13"/>
        </w:numPr>
        <w:spacing w:line="360" w:lineRule="auto"/>
        <w:rPr>
          <w:rFonts w:ascii="Garamond" w:hAnsi="Garamond"/>
          <w:b/>
          <w:bCs/>
          <w:sz w:val="24"/>
          <w:szCs w:val="24"/>
        </w:rPr>
      </w:pPr>
      <w:r>
        <w:rPr>
          <w:rFonts w:ascii="Garamond" w:hAnsi="Garamond"/>
          <w:sz w:val="24"/>
          <w:szCs w:val="24"/>
        </w:rPr>
        <w:t>I</w:t>
      </w:r>
      <w:r w:rsidRPr="00507F12">
        <w:rPr>
          <w:rFonts w:ascii="Garamond" w:hAnsi="Garamond"/>
          <w:sz w:val="24"/>
          <w:szCs w:val="24"/>
        </w:rPr>
        <w:t xml:space="preserve">n </w:t>
      </w:r>
      <w:r>
        <w:rPr>
          <w:rFonts w:ascii="Garamond" w:hAnsi="Garamond"/>
          <w:sz w:val="24"/>
          <w:szCs w:val="24"/>
        </w:rPr>
        <w:t>people</w:t>
      </w:r>
      <w:r w:rsidRPr="00507F12">
        <w:rPr>
          <w:rFonts w:ascii="Garamond" w:hAnsi="Garamond"/>
          <w:sz w:val="24"/>
          <w:szCs w:val="24"/>
        </w:rPr>
        <w:t xml:space="preserve"> with diabetes</w:t>
      </w:r>
      <w:r>
        <w:rPr>
          <w:rFonts w:ascii="Garamond" w:hAnsi="Garamond"/>
          <w:sz w:val="24"/>
          <w:szCs w:val="24"/>
        </w:rPr>
        <w:t>, s</w:t>
      </w:r>
      <w:r w:rsidR="00875252" w:rsidRPr="00507F12">
        <w:rPr>
          <w:rFonts w:ascii="Garamond" w:hAnsi="Garamond"/>
          <w:sz w:val="24"/>
          <w:szCs w:val="24"/>
        </w:rPr>
        <w:t>tatin</w:t>
      </w:r>
      <w:r w:rsidR="00875252">
        <w:rPr>
          <w:rFonts w:ascii="Garamond" w:hAnsi="Garamond"/>
          <w:sz w:val="24"/>
          <w:szCs w:val="24"/>
        </w:rPr>
        <w:t xml:space="preserve">s are the cornerstone of primary and secondary prevention of </w:t>
      </w:r>
      <w:r w:rsidR="00EE2A79">
        <w:rPr>
          <w:rFonts w:ascii="Garamond" w:hAnsi="Garamond"/>
          <w:sz w:val="24"/>
          <w:szCs w:val="24"/>
        </w:rPr>
        <w:t>cardiovascular disease (</w:t>
      </w:r>
      <w:r w:rsidR="00875252">
        <w:rPr>
          <w:rFonts w:ascii="Garamond" w:hAnsi="Garamond"/>
          <w:sz w:val="24"/>
          <w:szCs w:val="24"/>
        </w:rPr>
        <w:t>CVD</w:t>
      </w:r>
      <w:r w:rsidR="00EE2A79">
        <w:rPr>
          <w:rFonts w:ascii="Garamond" w:hAnsi="Garamond"/>
          <w:sz w:val="24"/>
          <w:szCs w:val="24"/>
        </w:rPr>
        <w:t>)</w:t>
      </w:r>
      <w:r w:rsidR="00875252" w:rsidRPr="00507F12">
        <w:rPr>
          <w:rFonts w:ascii="Garamond" w:hAnsi="Garamond"/>
          <w:sz w:val="24"/>
          <w:szCs w:val="24"/>
        </w:rPr>
        <w:t xml:space="preserve"> </w:t>
      </w:r>
      <w:r w:rsidR="00875252">
        <w:rPr>
          <w:rFonts w:ascii="Garamond" w:hAnsi="Garamond"/>
          <w:sz w:val="24"/>
          <w:szCs w:val="24"/>
        </w:rPr>
        <w:t xml:space="preserve">by </w:t>
      </w:r>
      <w:r>
        <w:rPr>
          <w:rFonts w:ascii="Garamond" w:hAnsi="Garamond"/>
          <w:sz w:val="24"/>
          <w:szCs w:val="24"/>
        </w:rPr>
        <w:t>lowering plasma</w:t>
      </w:r>
      <w:r w:rsidR="00875252" w:rsidRPr="00507F12">
        <w:rPr>
          <w:rFonts w:ascii="Garamond" w:hAnsi="Garamond"/>
          <w:sz w:val="24"/>
          <w:szCs w:val="24"/>
        </w:rPr>
        <w:t xml:space="preserve"> level</w:t>
      </w:r>
      <w:r>
        <w:rPr>
          <w:rFonts w:ascii="Garamond" w:hAnsi="Garamond"/>
          <w:sz w:val="24"/>
          <w:szCs w:val="24"/>
        </w:rPr>
        <w:t>s</w:t>
      </w:r>
      <w:r w:rsidR="00875252" w:rsidRPr="00507F12">
        <w:rPr>
          <w:rFonts w:ascii="Garamond" w:hAnsi="Garamond"/>
          <w:sz w:val="24"/>
          <w:szCs w:val="24"/>
        </w:rPr>
        <w:t xml:space="preserve"> of low-density lipoprotein cholesterol</w:t>
      </w:r>
      <w:r w:rsidR="00875252">
        <w:rPr>
          <w:rFonts w:ascii="Garamond" w:hAnsi="Garamond"/>
          <w:sz w:val="24"/>
          <w:szCs w:val="24"/>
        </w:rPr>
        <w:t xml:space="preserve"> (LDL-C)</w:t>
      </w:r>
      <w:r w:rsidR="00C25C28">
        <w:rPr>
          <w:rFonts w:ascii="Garamond" w:hAnsi="Garamond"/>
          <w:sz w:val="24"/>
          <w:szCs w:val="24"/>
        </w:rPr>
        <w:t>;</w:t>
      </w:r>
      <w:r w:rsidR="00EE2A79">
        <w:rPr>
          <w:rFonts w:ascii="Garamond" w:hAnsi="Garamond"/>
          <w:sz w:val="24"/>
          <w:szCs w:val="24"/>
        </w:rPr>
        <w:t xml:space="preserve"> however</w:t>
      </w:r>
      <w:r w:rsidR="00875252">
        <w:rPr>
          <w:rFonts w:ascii="Garamond" w:hAnsi="Garamond"/>
          <w:sz w:val="24"/>
          <w:szCs w:val="24"/>
        </w:rPr>
        <w:t xml:space="preserve"> </w:t>
      </w:r>
      <w:r w:rsidR="00EE2A79">
        <w:rPr>
          <w:rFonts w:ascii="Garamond" w:hAnsi="Garamond"/>
          <w:sz w:val="24"/>
          <w:szCs w:val="24"/>
        </w:rPr>
        <w:t>evidence</w:t>
      </w:r>
      <w:r w:rsidR="00875252">
        <w:rPr>
          <w:rFonts w:ascii="Garamond" w:hAnsi="Garamond"/>
          <w:sz w:val="24"/>
          <w:szCs w:val="24"/>
        </w:rPr>
        <w:t xml:space="preserve"> about </w:t>
      </w:r>
      <w:r w:rsidR="00875252" w:rsidRPr="00507F12">
        <w:rPr>
          <w:rFonts w:ascii="Garamond" w:hAnsi="Garamond"/>
          <w:sz w:val="24"/>
          <w:szCs w:val="24"/>
        </w:rPr>
        <w:t xml:space="preserve">the </w:t>
      </w:r>
      <w:r w:rsidR="00875252">
        <w:rPr>
          <w:rFonts w:ascii="Garamond" w:hAnsi="Garamond"/>
          <w:sz w:val="24"/>
          <w:szCs w:val="24"/>
        </w:rPr>
        <w:t xml:space="preserve">comparative </w:t>
      </w:r>
      <w:r w:rsidR="00875252" w:rsidRPr="00507F12">
        <w:rPr>
          <w:rFonts w:ascii="Garamond" w:hAnsi="Garamond"/>
          <w:sz w:val="24"/>
          <w:szCs w:val="24"/>
        </w:rPr>
        <w:t>effective</w:t>
      </w:r>
      <w:r w:rsidR="00875252">
        <w:rPr>
          <w:rFonts w:ascii="Garamond" w:hAnsi="Garamond"/>
          <w:sz w:val="24"/>
          <w:szCs w:val="24"/>
        </w:rPr>
        <w:t>nes</w:t>
      </w:r>
      <w:r w:rsidR="00875252" w:rsidRPr="00507F12">
        <w:rPr>
          <w:rFonts w:ascii="Garamond" w:hAnsi="Garamond"/>
          <w:sz w:val="24"/>
          <w:szCs w:val="24"/>
        </w:rPr>
        <w:t>s of</w:t>
      </w:r>
      <w:r w:rsidR="00875252">
        <w:rPr>
          <w:rFonts w:ascii="Garamond" w:hAnsi="Garamond"/>
          <w:sz w:val="24"/>
          <w:szCs w:val="24"/>
        </w:rPr>
        <w:t xml:space="preserve"> statins </w:t>
      </w:r>
      <w:r w:rsidR="009B11A6">
        <w:rPr>
          <w:rFonts w:ascii="Garamond" w:hAnsi="Garamond"/>
          <w:sz w:val="24"/>
          <w:szCs w:val="24"/>
        </w:rPr>
        <w:t>on</w:t>
      </w:r>
      <w:r w:rsidR="0015794D">
        <w:rPr>
          <w:rFonts w:ascii="Garamond" w:hAnsi="Garamond"/>
          <w:sz w:val="24"/>
          <w:szCs w:val="24"/>
        </w:rPr>
        <w:t xml:space="preserve"> n</w:t>
      </w:r>
      <w:r w:rsidR="0015794D" w:rsidRPr="00507F12">
        <w:rPr>
          <w:rFonts w:ascii="Garamond" w:hAnsi="Garamond"/>
          <w:sz w:val="24"/>
          <w:szCs w:val="24"/>
        </w:rPr>
        <w:t>on–high-density lipoprotein cholesterol</w:t>
      </w:r>
      <w:r w:rsidR="0015794D">
        <w:rPr>
          <w:rFonts w:ascii="Garamond" w:hAnsi="Garamond"/>
          <w:sz w:val="24"/>
          <w:szCs w:val="24"/>
        </w:rPr>
        <w:t xml:space="preserve"> (non-HD</w:t>
      </w:r>
      <w:r w:rsidR="006B0A75">
        <w:rPr>
          <w:rFonts w:ascii="Garamond" w:hAnsi="Garamond"/>
          <w:sz w:val="24"/>
          <w:szCs w:val="24"/>
        </w:rPr>
        <w:t>L</w:t>
      </w:r>
      <w:r w:rsidR="0015794D">
        <w:rPr>
          <w:rFonts w:ascii="Garamond" w:hAnsi="Garamond"/>
          <w:sz w:val="24"/>
          <w:szCs w:val="24"/>
        </w:rPr>
        <w:t>-C)</w:t>
      </w:r>
      <w:r w:rsidR="00875252">
        <w:rPr>
          <w:rFonts w:ascii="Garamond" w:hAnsi="Garamond"/>
          <w:sz w:val="24"/>
          <w:szCs w:val="24"/>
        </w:rPr>
        <w:t xml:space="preserve"> </w:t>
      </w:r>
      <w:r w:rsidR="00EE2A79">
        <w:rPr>
          <w:rFonts w:ascii="Garamond" w:hAnsi="Garamond"/>
          <w:sz w:val="24"/>
          <w:szCs w:val="24"/>
        </w:rPr>
        <w:t>i</w:t>
      </w:r>
      <w:r w:rsidR="00814A86">
        <w:rPr>
          <w:rFonts w:ascii="Garamond" w:hAnsi="Garamond"/>
          <w:sz w:val="24"/>
          <w:szCs w:val="24"/>
        </w:rPr>
        <w:t>s</w:t>
      </w:r>
      <w:r w:rsidR="00EE2A79">
        <w:rPr>
          <w:rFonts w:ascii="Garamond" w:hAnsi="Garamond"/>
          <w:sz w:val="24"/>
          <w:szCs w:val="24"/>
        </w:rPr>
        <w:t xml:space="preserve"> unknown</w:t>
      </w:r>
      <w:r w:rsidR="00875252" w:rsidRPr="00507F12">
        <w:rPr>
          <w:rFonts w:ascii="Garamond" w:hAnsi="Garamond"/>
          <w:sz w:val="24"/>
          <w:szCs w:val="24"/>
        </w:rPr>
        <w:t>.</w:t>
      </w:r>
    </w:p>
    <w:p w14:paraId="3CB9EAE7" w14:textId="75AF0CB6" w:rsidR="00875252" w:rsidRPr="00725C08" w:rsidRDefault="008C2941" w:rsidP="00725C08">
      <w:pPr>
        <w:pStyle w:val="ListParagraph"/>
        <w:numPr>
          <w:ilvl w:val="0"/>
          <w:numId w:val="13"/>
        </w:numPr>
        <w:spacing w:line="360" w:lineRule="auto"/>
        <w:rPr>
          <w:rFonts w:ascii="Garamond" w:hAnsi="Garamond"/>
          <w:b/>
          <w:bCs/>
          <w:sz w:val="24"/>
          <w:szCs w:val="24"/>
        </w:rPr>
      </w:pPr>
      <w:r>
        <w:rPr>
          <w:rFonts w:ascii="Garamond" w:hAnsi="Garamond"/>
          <w:sz w:val="24"/>
          <w:szCs w:val="24"/>
        </w:rPr>
        <w:t>Non-H</w:t>
      </w:r>
      <w:r w:rsidR="006B0A75">
        <w:rPr>
          <w:rFonts w:ascii="Garamond" w:hAnsi="Garamond"/>
          <w:sz w:val="24"/>
          <w:szCs w:val="24"/>
        </w:rPr>
        <w:t>DL</w:t>
      </w:r>
      <w:r>
        <w:rPr>
          <w:rFonts w:ascii="Garamond" w:hAnsi="Garamond"/>
          <w:sz w:val="24"/>
          <w:szCs w:val="24"/>
        </w:rPr>
        <w:t>-C</w:t>
      </w:r>
      <w:r w:rsidR="00875252">
        <w:rPr>
          <w:rFonts w:ascii="Garamond" w:hAnsi="Garamond"/>
          <w:sz w:val="24"/>
          <w:szCs w:val="24"/>
        </w:rPr>
        <w:t xml:space="preserve"> </w:t>
      </w:r>
      <w:r w:rsidR="00E64D06">
        <w:rPr>
          <w:rFonts w:ascii="Garamond" w:hAnsi="Garamond"/>
          <w:sz w:val="24"/>
          <w:szCs w:val="24"/>
        </w:rPr>
        <w:t xml:space="preserve">is </w:t>
      </w:r>
      <w:r w:rsidR="005F3BC4">
        <w:rPr>
          <w:rFonts w:ascii="Garamond" w:hAnsi="Garamond"/>
          <w:sz w:val="24"/>
          <w:szCs w:val="24"/>
        </w:rPr>
        <w:t>thought</w:t>
      </w:r>
      <w:r w:rsidR="00E64D06">
        <w:rPr>
          <w:rFonts w:ascii="Garamond" w:hAnsi="Garamond"/>
          <w:sz w:val="24"/>
          <w:szCs w:val="24"/>
        </w:rPr>
        <w:t xml:space="preserve"> to</w:t>
      </w:r>
      <w:r w:rsidR="00875252">
        <w:rPr>
          <w:rFonts w:ascii="Garamond" w:hAnsi="Garamond"/>
          <w:sz w:val="24"/>
          <w:szCs w:val="24"/>
        </w:rPr>
        <w:t xml:space="preserve"> be more strongly associated with CVD risk than LDL-C in statin users, and </w:t>
      </w:r>
      <w:r w:rsidR="00EE2A79">
        <w:rPr>
          <w:rFonts w:ascii="Garamond" w:hAnsi="Garamond"/>
          <w:sz w:val="24"/>
          <w:szCs w:val="24"/>
        </w:rPr>
        <w:t xml:space="preserve">therefore </w:t>
      </w:r>
      <w:r w:rsidR="00875252">
        <w:rPr>
          <w:rFonts w:ascii="Garamond" w:hAnsi="Garamond"/>
          <w:sz w:val="24"/>
          <w:szCs w:val="24"/>
        </w:rPr>
        <w:t>may be</w:t>
      </w:r>
      <w:r w:rsidR="00875252" w:rsidRPr="00507F12">
        <w:rPr>
          <w:rFonts w:ascii="Garamond" w:hAnsi="Garamond"/>
          <w:sz w:val="24"/>
          <w:szCs w:val="24"/>
        </w:rPr>
        <w:t xml:space="preserve"> a better tool for </w:t>
      </w:r>
      <w:r w:rsidR="00875252">
        <w:rPr>
          <w:rFonts w:ascii="Garamond" w:hAnsi="Garamond"/>
          <w:sz w:val="24"/>
          <w:szCs w:val="24"/>
        </w:rPr>
        <w:t xml:space="preserve">cardiovascular </w:t>
      </w:r>
      <w:r w:rsidR="00875252" w:rsidRPr="00507F12">
        <w:rPr>
          <w:rFonts w:ascii="Garamond" w:hAnsi="Garamond"/>
          <w:sz w:val="24"/>
          <w:szCs w:val="24"/>
        </w:rPr>
        <w:t>risk and treatment assessments than</w:t>
      </w:r>
      <w:r w:rsidR="00875252">
        <w:rPr>
          <w:rFonts w:ascii="Garamond" w:hAnsi="Garamond"/>
          <w:sz w:val="24"/>
          <w:szCs w:val="24"/>
        </w:rPr>
        <w:t xml:space="preserve"> </w:t>
      </w:r>
      <w:r w:rsidR="00875252" w:rsidRPr="00507F12">
        <w:rPr>
          <w:rFonts w:ascii="Garamond" w:hAnsi="Garamond"/>
          <w:sz w:val="24"/>
          <w:szCs w:val="24"/>
        </w:rPr>
        <w:t>LDL-C</w:t>
      </w:r>
      <w:r w:rsidR="00D25346">
        <w:rPr>
          <w:rFonts w:ascii="Garamond" w:hAnsi="Garamond"/>
          <w:sz w:val="24"/>
          <w:szCs w:val="24"/>
        </w:rPr>
        <w:t>.</w:t>
      </w:r>
    </w:p>
    <w:p w14:paraId="6EFB3C40" w14:textId="796BCE08" w:rsidR="00D25346" w:rsidRPr="00725C08" w:rsidRDefault="00EE2A79" w:rsidP="00725C08">
      <w:pPr>
        <w:pStyle w:val="ListParagraph"/>
        <w:numPr>
          <w:ilvl w:val="0"/>
          <w:numId w:val="13"/>
        </w:numPr>
        <w:spacing w:line="360" w:lineRule="auto"/>
        <w:rPr>
          <w:rFonts w:ascii="Garamond" w:hAnsi="Garamond"/>
          <w:b/>
          <w:bCs/>
          <w:sz w:val="24"/>
          <w:szCs w:val="24"/>
        </w:rPr>
      </w:pPr>
      <w:r>
        <w:rPr>
          <w:rFonts w:ascii="Garamond" w:hAnsi="Garamond"/>
          <w:sz w:val="24"/>
          <w:szCs w:val="24"/>
        </w:rPr>
        <w:t xml:space="preserve">The </w:t>
      </w:r>
      <w:r w:rsidR="00D25346" w:rsidRPr="00F60D98">
        <w:rPr>
          <w:rFonts w:ascii="Garamond" w:hAnsi="Garamond"/>
          <w:sz w:val="24"/>
          <w:szCs w:val="24"/>
        </w:rPr>
        <w:t>National Institute for Health and Care Excellence</w:t>
      </w:r>
      <w:r w:rsidR="00D25346" w:rsidRPr="00507F12">
        <w:rPr>
          <w:rFonts w:ascii="Garamond" w:hAnsi="Garamond"/>
          <w:sz w:val="24"/>
          <w:szCs w:val="24"/>
        </w:rPr>
        <w:t xml:space="preserve"> guidelines</w:t>
      </w:r>
      <w:r w:rsidR="00D25346">
        <w:rPr>
          <w:rFonts w:ascii="Garamond" w:hAnsi="Garamond"/>
          <w:sz w:val="24"/>
          <w:szCs w:val="24"/>
        </w:rPr>
        <w:t xml:space="preserve"> for adults with diabetes were updated in April 2021, and </w:t>
      </w:r>
      <w:r>
        <w:rPr>
          <w:rFonts w:ascii="Garamond" w:hAnsi="Garamond"/>
          <w:sz w:val="24"/>
          <w:szCs w:val="24"/>
        </w:rPr>
        <w:t xml:space="preserve">they </w:t>
      </w:r>
      <w:r w:rsidR="00D25346">
        <w:rPr>
          <w:rFonts w:ascii="Garamond" w:hAnsi="Garamond"/>
          <w:sz w:val="24"/>
          <w:szCs w:val="24"/>
        </w:rPr>
        <w:t>now</w:t>
      </w:r>
      <w:r w:rsidR="00D25346" w:rsidRPr="00507F12">
        <w:rPr>
          <w:rFonts w:ascii="Garamond" w:hAnsi="Garamond"/>
          <w:sz w:val="24"/>
          <w:szCs w:val="24"/>
        </w:rPr>
        <w:t xml:space="preserve"> </w:t>
      </w:r>
      <w:r w:rsidR="00D25346">
        <w:rPr>
          <w:rFonts w:ascii="Garamond" w:hAnsi="Garamond"/>
          <w:sz w:val="24"/>
          <w:szCs w:val="24"/>
        </w:rPr>
        <w:t>recommend</w:t>
      </w:r>
      <w:r w:rsidR="00D25346" w:rsidRPr="00507F12">
        <w:rPr>
          <w:rFonts w:ascii="Garamond" w:hAnsi="Garamond"/>
          <w:sz w:val="24"/>
          <w:szCs w:val="24"/>
        </w:rPr>
        <w:t xml:space="preserve"> </w:t>
      </w:r>
      <w:r w:rsidR="00D25346">
        <w:rPr>
          <w:rFonts w:ascii="Garamond" w:hAnsi="Garamond"/>
          <w:sz w:val="24"/>
          <w:szCs w:val="24"/>
        </w:rPr>
        <w:t>that n</w:t>
      </w:r>
      <w:r w:rsidR="00D25346" w:rsidRPr="00507F12">
        <w:rPr>
          <w:rFonts w:ascii="Garamond" w:hAnsi="Garamond"/>
          <w:sz w:val="24"/>
          <w:szCs w:val="24"/>
        </w:rPr>
        <w:t xml:space="preserve">on-HDL-C replace LDL-C as the primary target for </w:t>
      </w:r>
      <w:r w:rsidR="00D25346">
        <w:rPr>
          <w:rFonts w:ascii="Garamond" w:hAnsi="Garamond"/>
          <w:sz w:val="24"/>
          <w:szCs w:val="24"/>
        </w:rPr>
        <w:t xml:space="preserve">CVD risk </w:t>
      </w:r>
      <w:r w:rsidR="00D25346" w:rsidRPr="00507F12">
        <w:rPr>
          <w:rFonts w:ascii="Garamond" w:hAnsi="Garamond"/>
          <w:sz w:val="24"/>
          <w:szCs w:val="24"/>
        </w:rPr>
        <w:t>reduc</w:t>
      </w:r>
      <w:r w:rsidR="00D25346">
        <w:rPr>
          <w:rFonts w:ascii="Garamond" w:hAnsi="Garamond"/>
          <w:sz w:val="24"/>
          <w:szCs w:val="24"/>
        </w:rPr>
        <w:t>tion</w:t>
      </w:r>
      <w:r>
        <w:rPr>
          <w:rFonts w:ascii="Garamond" w:hAnsi="Garamond"/>
          <w:sz w:val="24"/>
          <w:szCs w:val="24"/>
        </w:rPr>
        <w:t xml:space="preserve"> when</w:t>
      </w:r>
      <w:r w:rsidR="00D25346">
        <w:rPr>
          <w:rFonts w:ascii="Garamond" w:hAnsi="Garamond"/>
          <w:sz w:val="24"/>
          <w:szCs w:val="24"/>
        </w:rPr>
        <w:t xml:space="preserve"> using </w:t>
      </w:r>
      <w:r w:rsidR="00D25346" w:rsidRPr="00507F12">
        <w:rPr>
          <w:rFonts w:ascii="Garamond" w:hAnsi="Garamond"/>
          <w:sz w:val="24"/>
          <w:szCs w:val="24"/>
        </w:rPr>
        <w:t>lipid-</w:t>
      </w:r>
      <w:r w:rsidR="00D25346">
        <w:rPr>
          <w:rFonts w:ascii="Garamond" w:hAnsi="Garamond"/>
          <w:sz w:val="24"/>
          <w:szCs w:val="24"/>
        </w:rPr>
        <w:t>lowering</w:t>
      </w:r>
      <w:r w:rsidR="00D25346" w:rsidRPr="00507F12">
        <w:rPr>
          <w:rFonts w:ascii="Garamond" w:hAnsi="Garamond"/>
          <w:sz w:val="24"/>
          <w:szCs w:val="24"/>
        </w:rPr>
        <w:t xml:space="preserve"> treatment</w:t>
      </w:r>
      <w:r w:rsidR="0015794D">
        <w:rPr>
          <w:rFonts w:ascii="Garamond" w:hAnsi="Garamond"/>
          <w:sz w:val="24"/>
          <w:szCs w:val="24"/>
        </w:rPr>
        <w:t>.</w:t>
      </w:r>
    </w:p>
    <w:p w14:paraId="2F4CDF5E" w14:textId="0C913459" w:rsidR="00E51BB6" w:rsidRDefault="00E51BB6" w:rsidP="001A7BE6">
      <w:pPr>
        <w:spacing w:before="240" w:line="360" w:lineRule="auto"/>
        <w:rPr>
          <w:rFonts w:ascii="Garamond" w:hAnsi="Garamond"/>
          <w:b/>
          <w:bCs/>
          <w:sz w:val="24"/>
          <w:szCs w:val="24"/>
        </w:rPr>
      </w:pPr>
      <w:r>
        <w:rPr>
          <w:rFonts w:ascii="Garamond" w:hAnsi="Garamond"/>
          <w:b/>
          <w:bCs/>
          <w:sz w:val="24"/>
          <w:szCs w:val="24"/>
        </w:rPr>
        <w:t>What this study adds</w:t>
      </w:r>
    </w:p>
    <w:p w14:paraId="362252B0" w14:textId="03EE6ADC" w:rsidR="00030B14" w:rsidRPr="00F8510B" w:rsidRDefault="00725C08" w:rsidP="00725C08">
      <w:pPr>
        <w:pStyle w:val="ListParagraph"/>
        <w:numPr>
          <w:ilvl w:val="0"/>
          <w:numId w:val="13"/>
        </w:numPr>
        <w:spacing w:line="360" w:lineRule="auto"/>
        <w:rPr>
          <w:rFonts w:ascii="Garamond" w:hAnsi="Garamond"/>
          <w:b/>
          <w:bCs/>
          <w:sz w:val="24"/>
          <w:szCs w:val="24"/>
        </w:rPr>
      </w:pPr>
      <w:r>
        <w:rPr>
          <w:rFonts w:ascii="Garamond" w:hAnsi="Garamond"/>
          <w:sz w:val="24"/>
          <w:szCs w:val="24"/>
        </w:rPr>
        <w:t>T</w:t>
      </w:r>
      <w:r w:rsidRPr="00670A96">
        <w:rPr>
          <w:rFonts w:ascii="Garamond" w:hAnsi="Garamond"/>
          <w:sz w:val="24"/>
          <w:szCs w:val="24"/>
        </w:rPr>
        <w:t xml:space="preserve">his network meta-analysis of 42 trials randomizing 20,193 </w:t>
      </w:r>
      <w:r>
        <w:rPr>
          <w:rFonts w:ascii="Garamond" w:hAnsi="Garamond"/>
          <w:sz w:val="24"/>
          <w:szCs w:val="24"/>
        </w:rPr>
        <w:t>adults</w:t>
      </w:r>
      <w:r w:rsidRPr="00670A96">
        <w:rPr>
          <w:rFonts w:ascii="Garamond" w:hAnsi="Garamond"/>
          <w:sz w:val="24"/>
          <w:szCs w:val="24"/>
        </w:rPr>
        <w:t>,</w:t>
      </w:r>
      <w:r w:rsidR="00030B14">
        <w:rPr>
          <w:rFonts w:ascii="Garamond" w:hAnsi="Garamond"/>
          <w:sz w:val="24"/>
          <w:szCs w:val="24"/>
        </w:rPr>
        <w:t xml:space="preserve"> evaluated the</w:t>
      </w:r>
      <w:r w:rsidR="00810505">
        <w:rPr>
          <w:rFonts w:ascii="Garamond" w:hAnsi="Garamond"/>
          <w:sz w:val="24"/>
          <w:szCs w:val="24"/>
        </w:rPr>
        <w:t xml:space="preserve"> non-HDL-C reduction</w:t>
      </w:r>
      <w:r w:rsidR="00030B14">
        <w:rPr>
          <w:rFonts w:ascii="Garamond" w:hAnsi="Garamond"/>
          <w:sz w:val="24"/>
          <w:szCs w:val="24"/>
        </w:rPr>
        <w:t xml:space="preserve"> performance of </w:t>
      </w:r>
      <w:r w:rsidR="00F8510B">
        <w:rPr>
          <w:rFonts w:ascii="Garamond" w:hAnsi="Garamond"/>
          <w:sz w:val="24"/>
          <w:szCs w:val="24"/>
        </w:rPr>
        <w:t>seven</w:t>
      </w:r>
      <w:r w:rsidR="00030B14">
        <w:rPr>
          <w:rFonts w:ascii="Garamond" w:hAnsi="Garamond"/>
          <w:sz w:val="24"/>
          <w:szCs w:val="24"/>
        </w:rPr>
        <w:t xml:space="preserve"> </w:t>
      </w:r>
      <w:r w:rsidR="00810505">
        <w:rPr>
          <w:rFonts w:ascii="Garamond" w:hAnsi="Garamond"/>
          <w:sz w:val="24"/>
          <w:szCs w:val="24"/>
        </w:rPr>
        <w:t xml:space="preserve">statins, </w:t>
      </w:r>
      <w:r w:rsidR="00030B14">
        <w:rPr>
          <w:rFonts w:ascii="Garamond" w:hAnsi="Garamond"/>
          <w:sz w:val="24"/>
          <w:szCs w:val="24"/>
        </w:rPr>
        <w:t>compared with placebo</w:t>
      </w:r>
      <w:r w:rsidR="00F8510B">
        <w:rPr>
          <w:rFonts w:ascii="Garamond" w:hAnsi="Garamond"/>
          <w:sz w:val="24"/>
          <w:szCs w:val="24"/>
        </w:rPr>
        <w:t>.</w:t>
      </w:r>
    </w:p>
    <w:p w14:paraId="3991E3FE" w14:textId="11D8E9CB" w:rsidR="00E51BB6" w:rsidRPr="00725C08" w:rsidRDefault="00030B14" w:rsidP="00725C08">
      <w:pPr>
        <w:pStyle w:val="ListParagraph"/>
        <w:numPr>
          <w:ilvl w:val="0"/>
          <w:numId w:val="13"/>
        </w:numPr>
        <w:spacing w:line="360" w:lineRule="auto"/>
        <w:rPr>
          <w:rFonts w:ascii="Garamond" w:hAnsi="Garamond"/>
          <w:b/>
          <w:bCs/>
          <w:sz w:val="24"/>
          <w:szCs w:val="24"/>
        </w:rPr>
      </w:pPr>
      <w:proofErr w:type="spellStart"/>
      <w:r w:rsidRPr="00670A96">
        <w:rPr>
          <w:rFonts w:ascii="Garamond" w:eastAsia="MetaSerifProBook-Regular" w:hAnsi="Garamond" w:cs="MetaSerifProBook-Regular"/>
          <w:sz w:val="24"/>
          <w:szCs w:val="24"/>
        </w:rPr>
        <w:t>Rosuvastatin</w:t>
      </w:r>
      <w:proofErr w:type="spellEnd"/>
      <w:r w:rsidR="00725C08" w:rsidRPr="00670A96">
        <w:rPr>
          <w:rFonts w:ascii="Garamond" w:eastAsia="MetaSerifProBook-Regular" w:hAnsi="Garamond" w:cs="MetaSerifProBook-Regular"/>
          <w:sz w:val="24"/>
          <w:szCs w:val="24"/>
        </w:rPr>
        <w:t xml:space="preserve"> administered at moderate</w:t>
      </w:r>
      <w:r w:rsidR="00CA2F0D">
        <w:rPr>
          <w:rFonts w:ascii="Garamond" w:eastAsia="MetaSerifProBook-Regular" w:hAnsi="Garamond" w:cs="MetaSerifProBook-Regular"/>
          <w:sz w:val="24"/>
          <w:szCs w:val="24"/>
        </w:rPr>
        <w:t xml:space="preserve"> and high</w:t>
      </w:r>
      <w:r w:rsidR="00725C08" w:rsidRPr="00670A96">
        <w:rPr>
          <w:rFonts w:ascii="Garamond" w:eastAsia="MetaSerifProBook-Regular" w:hAnsi="Garamond" w:cs="MetaSerifProBook-Regular"/>
          <w:sz w:val="24"/>
          <w:szCs w:val="24"/>
        </w:rPr>
        <w:t xml:space="preserve"> intensity</w:t>
      </w:r>
      <w:r w:rsidR="00CA2F0D">
        <w:rPr>
          <w:rFonts w:ascii="Garamond" w:eastAsia="MetaSerifProBook-Regular" w:hAnsi="Garamond" w:cs="MetaSerifProBook-Regular"/>
          <w:sz w:val="24"/>
          <w:szCs w:val="24"/>
        </w:rPr>
        <w:t>, and Simvastatin and Atorvastatin</w:t>
      </w:r>
      <w:r w:rsidR="00DB2ECC">
        <w:rPr>
          <w:rFonts w:ascii="Garamond" w:eastAsia="MetaSerifProBook-Regular" w:hAnsi="Garamond" w:cs="MetaSerifProBook-Regular"/>
          <w:sz w:val="24"/>
          <w:szCs w:val="24"/>
        </w:rPr>
        <w:t xml:space="preserve"> administered</w:t>
      </w:r>
      <w:r w:rsidR="00CA2F0D">
        <w:rPr>
          <w:rFonts w:ascii="Garamond" w:eastAsia="MetaSerifProBook-Regular" w:hAnsi="Garamond" w:cs="MetaSerifProBook-Regular"/>
          <w:sz w:val="24"/>
          <w:szCs w:val="24"/>
        </w:rPr>
        <w:t xml:space="preserve"> at high intensity</w:t>
      </w:r>
      <w:r w:rsidR="00725C08" w:rsidRPr="00670A96">
        <w:rPr>
          <w:rFonts w:ascii="Garamond" w:eastAsia="MetaSerifProBook-Regular" w:hAnsi="Garamond" w:cs="MetaSerifProBook-Regular"/>
          <w:sz w:val="24"/>
          <w:szCs w:val="24"/>
        </w:rPr>
        <w:t xml:space="preserve"> </w:t>
      </w:r>
      <w:r w:rsidR="00725C08" w:rsidRPr="005B7E33">
        <w:rPr>
          <w:rFonts w:ascii="Garamond" w:eastAsia="MetaSerifProBook-Regular" w:hAnsi="Garamond" w:cs="MetaSerifProBook-Regular"/>
          <w:sz w:val="24"/>
          <w:szCs w:val="24"/>
        </w:rPr>
        <w:t>w</w:t>
      </w:r>
      <w:r w:rsidR="00D3587A">
        <w:rPr>
          <w:rFonts w:ascii="Garamond" w:eastAsia="MetaSerifProBook-Regular" w:hAnsi="Garamond" w:cs="MetaSerifProBook-Regular"/>
          <w:sz w:val="24"/>
          <w:szCs w:val="24"/>
        </w:rPr>
        <w:t>ere</w:t>
      </w:r>
      <w:r w:rsidR="00725C08" w:rsidRPr="005B7E33">
        <w:rPr>
          <w:rFonts w:ascii="Garamond" w:eastAsia="MetaSerifProBook-Regular" w:hAnsi="Garamond" w:cs="MetaSerifProBook-Regular"/>
          <w:sz w:val="24"/>
          <w:szCs w:val="24"/>
        </w:rPr>
        <w:t xml:space="preserve"> the most effective treatment</w:t>
      </w:r>
      <w:r w:rsidR="00D3587A">
        <w:rPr>
          <w:rFonts w:ascii="Garamond" w:eastAsia="MetaSerifProBook-Regular" w:hAnsi="Garamond" w:cs="MetaSerifProBook-Regular"/>
          <w:sz w:val="24"/>
          <w:szCs w:val="24"/>
        </w:rPr>
        <w:t>s</w:t>
      </w:r>
      <w:r w:rsidR="00725C08" w:rsidRPr="00670A96">
        <w:rPr>
          <w:rFonts w:ascii="Garamond" w:eastAsia="MetaSerifProBook-Regular" w:hAnsi="Garamond" w:cs="MetaSerifProBook-Regular"/>
          <w:sz w:val="24"/>
          <w:szCs w:val="24"/>
        </w:rPr>
        <w:t xml:space="preserve"> in patients with diabetes</w:t>
      </w:r>
      <w:r>
        <w:rPr>
          <w:rFonts w:ascii="Garamond" w:eastAsia="MetaSerifProBook-Regular" w:hAnsi="Garamond" w:cs="MetaSerifProBook-Regular"/>
          <w:sz w:val="24"/>
          <w:szCs w:val="24"/>
        </w:rPr>
        <w:t>,</w:t>
      </w:r>
      <w:r w:rsidR="00725C08" w:rsidRPr="00670A96">
        <w:rPr>
          <w:rFonts w:ascii="Garamond" w:eastAsia="MetaSerifProBook-Regular" w:hAnsi="Garamond" w:cs="MetaSerifProBook-Regular"/>
          <w:sz w:val="24"/>
          <w:szCs w:val="24"/>
        </w:rPr>
        <w:t xml:space="preserve"> </w:t>
      </w:r>
      <w:r>
        <w:rPr>
          <w:rFonts w:ascii="Garamond" w:eastAsia="MetaSerifProBook-Regular" w:hAnsi="Garamond" w:cs="MetaSerifProBook-Regular"/>
          <w:sz w:val="24"/>
          <w:szCs w:val="24"/>
        </w:rPr>
        <w:t>leading to</w:t>
      </w:r>
      <w:r w:rsidR="00D3587A">
        <w:rPr>
          <w:rFonts w:ascii="Garamond" w:eastAsia="MetaSerifProBook-Regular" w:hAnsi="Garamond" w:cs="MetaSerifProBook-Regular"/>
          <w:sz w:val="24"/>
          <w:szCs w:val="24"/>
        </w:rPr>
        <w:t xml:space="preserve"> between</w:t>
      </w:r>
      <w:r w:rsidR="005B7E33">
        <w:rPr>
          <w:rFonts w:ascii="Garamond" w:eastAsia="MetaSerifProBook-Regular" w:hAnsi="Garamond" w:cs="MetaSerifProBook-Regular"/>
          <w:sz w:val="24"/>
          <w:szCs w:val="24"/>
        </w:rPr>
        <w:t xml:space="preserve"> a</w:t>
      </w:r>
      <w:r w:rsidR="00725C08" w:rsidRPr="00670A96">
        <w:rPr>
          <w:rFonts w:ascii="Garamond" w:eastAsia="MetaSerifProBook-Regular" w:hAnsi="Garamond" w:cs="MetaSerifProBook-Regular"/>
          <w:sz w:val="24"/>
          <w:szCs w:val="24"/>
        </w:rPr>
        <w:t xml:space="preserve"> </w:t>
      </w:r>
      <w:r w:rsidR="00D3587A">
        <w:rPr>
          <w:rFonts w:ascii="Garamond" w:eastAsia="MetaSerifProBook-Regular" w:hAnsi="Garamond" w:cs="MetaSerifProBook-Regular"/>
          <w:sz w:val="24"/>
          <w:szCs w:val="24"/>
        </w:rPr>
        <w:t xml:space="preserve">2.20 to </w:t>
      </w:r>
      <w:r w:rsidR="005B7E33">
        <w:rPr>
          <w:rFonts w:ascii="Garamond" w:eastAsia="MetaSerifProBook-Regular" w:hAnsi="Garamond" w:cs="MetaSerifProBook-Regular"/>
          <w:sz w:val="24"/>
          <w:szCs w:val="24"/>
        </w:rPr>
        <w:t>2.3</w:t>
      </w:r>
      <w:r w:rsidR="00D3587A">
        <w:rPr>
          <w:rFonts w:ascii="Garamond" w:eastAsia="MetaSerifProBook-Regular" w:hAnsi="Garamond" w:cs="MetaSerifProBook-Regular"/>
          <w:sz w:val="24"/>
          <w:szCs w:val="24"/>
        </w:rPr>
        <w:t>1</w:t>
      </w:r>
      <w:r w:rsidR="005B7E33">
        <w:rPr>
          <w:rFonts w:ascii="Garamond" w:eastAsia="MetaSerifProBook-Regular" w:hAnsi="Garamond" w:cs="MetaSerifProBook-Regular"/>
          <w:sz w:val="24"/>
          <w:szCs w:val="24"/>
        </w:rPr>
        <w:t xml:space="preserve"> </w:t>
      </w:r>
      <w:proofErr w:type="spellStart"/>
      <w:r w:rsidR="005B7E33">
        <w:rPr>
          <w:rFonts w:ascii="Garamond" w:eastAsia="MetaSerifProBook-Regular" w:hAnsi="Garamond" w:cs="MetaSerifProBook-Regular"/>
          <w:sz w:val="24"/>
          <w:szCs w:val="24"/>
        </w:rPr>
        <w:t>mmol</w:t>
      </w:r>
      <w:proofErr w:type="spellEnd"/>
      <w:r w:rsidR="005B7E33">
        <w:rPr>
          <w:rFonts w:ascii="Garamond" w:eastAsia="MetaSerifProBook-Regular" w:hAnsi="Garamond" w:cs="MetaSerifProBook-Regular"/>
          <w:sz w:val="24"/>
          <w:szCs w:val="24"/>
        </w:rPr>
        <w:t>/l</w:t>
      </w:r>
      <w:r w:rsidR="00725C08" w:rsidRPr="00670A96">
        <w:rPr>
          <w:rFonts w:ascii="Garamond" w:eastAsia="MetaSerifProBook-Regular" w:hAnsi="Garamond" w:cs="MetaSerifProBook-Regular"/>
          <w:sz w:val="24"/>
          <w:szCs w:val="24"/>
        </w:rPr>
        <w:t xml:space="preserve"> </w:t>
      </w:r>
      <w:proofErr w:type="gramStart"/>
      <w:r w:rsidR="00725C08" w:rsidRPr="00670A96">
        <w:rPr>
          <w:rFonts w:ascii="Garamond" w:eastAsia="MetaSerifProBook-Regular" w:hAnsi="Garamond" w:cs="MetaSerifProBook-Regular"/>
          <w:sz w:val="24"/>
          <w:szCs w:val="24"/>
        </w:rPr>
        <w:t>reduction</w:t>
      </w:r>
      <w:proofErr w:type="gramEnd"/>
      <w:r w:rsidR="00725C08" w:rsidRPr="00670A96">
        <w:rPr>
          <w:rFonts w:ascii="Garamond" w:eastAsia="MetaSerifProBook-Regular" w:hAnsi="Garamond" w:cs="MetaSerifProBook-Regular"/>
          <w:sz w:val="24"/>
          <w:szCs w:val="24"/>
        </w:rPr>
        <w:t xml:space="preserve"> in non-HDL-C over 12 weeks.</w:t>
      </w:r>
    </w:p>
    <w:p w14:paraId="3CC32EE5" w14:textId="6B4557BD" w:rsidR="00725C08" w:rsidRPr="007921B4" w:rsidRDefault="00725C08" w:rsidP="00725C08">
      <w:pPr>
        <w:pStyle w:val="ListParagraph"/>
        <w:numPr>
          <w:ilvl w:val="0"/>
          <w:numId w:val="13"/>
        </w:numPr>
        <w:spacing w:line="360" w:lineRule="auto"/>
        <w:rPr>
          <w:rFonts w:ascii="Garamond" w:hAnsi="Garamond"/>
          <w:b/>
          <w:bCs/>
          <w:sz w:val="24"/>
          <w:szCs w:val="24"/>
        </w:rPr>
      </w:pPr>
      <w:r>
        <w:rPr>
          <w:rFonts w:ascii="Garamond" w:eastAsia="MetaSerifProBook-Regular" w:hAnsi="Garamond" w:cs="MetaSerifProBook-Regular"/>
          <w:sz w:val="24"/>
          <w:szCs w:val="24"/>
        </w:rPr>
        <w:t>In patients at</w:t>
      </w:r>
      <w:r w:rsidRPr="00593EAB">
        <w:rPr>
          <w:rFonts w:ascii="Garamond" w:eastAsia="MetaSerifProBook-Regular" w:hAnsi="Garamond" w:cs="MetaSerifProBook-Regular"/>
          <w:sz w:val="24"/>
          <w:szCs w:val="24"/>
        </w:rPr>
        <w:t xml:space="preserve"> high-risk of </w:t>
      </w:r>
      <w:r>
        <w:rPr>
          <w:rFonts w:ascii="Garamond" w:eastAsia="MetaSerifProBook-Regular" w:hAnsi="Garamond" w:cs="MetaSerifProBook-Regular"/>
          <w:sz w:val="24"/>
          <w:szCs w:val="24"/>
        </w:rPr>
        <w:t>major cardiovascular events</w:t>
      </w:r>
      <w:r w:rsidRPr="00593EAB">
        <w:rPr>
          <w:rFonts w:ascii="Garamond" w:eastAsia="MetaSerifProBook-Regular" w:hAnsi="Garamond" w:cs="MetaSerifProBook-Regular"/>
          <w:sz w:val="24"/>
          <w:szCs w:val="24"/>
        </w:rPr>
        <w:t xml:space="preserve"> (secondary prevention)</w:t>
      </w:r>
      <w:r>
        <w:rPr>
          <w:rFonts w:ascii="Garamond" w:eastAsia="MetaSerifProBook-Regular" w:hAnsi="Garamond" w:cs="MetaSerifProBook-Regular"/>
          <w:sz w:val="24"/>
          <w:szCs w:val="24"/>
        </w:rPr>
        <w:t xml:space="preserve">, </w:t>
      </w:r>
      <w:r w:rsidRPr="00593EAB">
        <w:rPr>
          <w:rFonts w:ascii="Garamond" w:eastAsia="MetaSerifProBook-Regular" w:hAnsi="Garamond" w:cs="MetaSerifProBook-Regular"/>
          <w:sz w:val="24"/>
          <w:szCs w:val="24"/>
        </w:rPr>
        <w:t xml:space="preserve">Atorvastatin administered at high intensity </w:t>
      </w:r>
      <w:r w:rsidR="002B1BA2">
        <w:rPr>
          <w:rFonts w:ascii="Garamond" w:eastAsia="MetaSerifProBook-Regular" w:hAnsi="Garamond" w:cs="MetaSerifProBook-Regular"/>
          <w:sz w:val="24"/>
          <w:szCs w:val="24"/>
        </w:rPr>
        <w:t xml:space="preserve">showed greatest </w:t>
      </w:r>
      <w:r w:rsidR="002B1BA2" w:rsidRPr="002B1BA2">
        <w:rPr>
          <w:rFonts w:ascii="Garamond" w:eastAsia="MetaSerifProBook-Regular" w:hAnsi="Garamond" w:cs="MetaSerifProBook-Regular"/>
          <w:sz w:val="24"/>
          <w:szCs w:val="24"/>
        </w:rPr>
        <w:t>non-HDL-C</w:t>
      </w:r>
      <w:r w:rsidR="002B1BA2">
        <w:rPr>
          <w:rFonts w:ascii="Garamond" w:eastAsia="MetaSerifProBook-Regular" w:hAnsi="Garamond" w:cs="MetaSerifProBook-Regular"/>
          <w:sz w:val="24"/>
          <w:szCs w:val="24"/>
        </w:rPr>
        <w:t xml:space="preserve"> lowering</w:t>
      </w:r>
      <w:r w:rsidR="005B7E33">
        <w:rPr>
          <w:rFonts w:ascii="Garamond" w:eastAsia="MetaSerifProBook-Regular" w:hAnsi="Garamond" w:cs="MetaSerifProBook-Regular"/>
          <w:sz w:val="24"/>
          <w:szCs w:val="24"/>
        </w:rPr>
        <w:t xml:space="preserve">: ~2.0 </w:t>
      </w:r>
      <w:proofErr w:type="spellStart"/>
      <w:r w:rsidR="005B7E33">
        <w:rPr>
          <w:rFonts w:ascii="Garamond" w:eastAsia="MetaSerifProBook-Regular" w:hAnsi="Garamond" w:cs="MetaSerifProBook-Regular"/>
          <w:sz w:val="24"/>
          <w:szCs w:val="24"/>
        </w:rPr>
        <w:t>mmol</w:t>
      </w:r>
      <w:proofErr w:type="spellEnd"/>
      <w:r w:rsidR="005B7E33">
        <w:rPr>
          <w:rFonts w:ascii="Garamond" w:eastAsia="MetaSerifProBook-Regular" w:hAnsi="Garamond" w:cs="MetaSerifProBook-Regular"/>
          <w:sz w:val="24"/>
          <w:szCs w:val="24"/>
        </w:rPr>
        <w:t>/L</w:t>
      </w:r>
      <w:r w:rsidR="00995C7F" w:rsidRPr="002B1BA2">
        <w:rPr>
          <w:rFonts w:ascii="Garamond" w:eastAsia="MetaSerifProBook-Regular" w:hAnsi="Garamond" w:cs="MetaSerifProBook-Regular"/>
          <w:sz w:val="24"/>
          <w:szCs w:val="24"/>
        </w:rPr>
        <w:t>.</w:t>
      </w:r>
    </w:p>
    <w:p w14:paraId="4F5B399D" w14:textId="29C8C073" w:rsidR="007921B4" w:rsidRPr="00F67143" w:rsidRDefault="007921B4" w:rsidP="00725C08">
      <w:pPr>
        <w:pStyle w:val="ListParagraph"/>
        <w:numPr>
          <w:ilvl w:val="0"/>
          <w:numId w:val="13"/>
        </w:numPr>
        <w:spacing w:line="360" w:lineRule="auto"/>
        <w:rPr>
          <w:rFonts w:ascii="Garamond" w:hAnsi="Garamond"/>
          <w:b/>
          <w:bCs/>
          <w:sz w:val="24"/>
          <w:szCs w:val="24"/>
        </w:rPr>
      </w:pPr>
      <w:r>
        <w:rPr>
          <w:rFonts w:ascii="Garamond" w:eastAsia="MetaSerifProBook-Regular" w:hAnsi="Garamond" w:cs="MetaSerifProBook-Regular"/>
          <w:sz w:val="24"/>
          <w:szCs w:val="24"/>
        </w:rPr>
        <w:t xml:space="preserve">Simvastatin and </w:t>
      </w:r>
      <w:proofErr w:type="spellStart"/>
      <w:r>
        <w:rPr>
          <w:rFonts w:ascii="Garamond" w:eastAsia="MetaSerifProBook-Regular" w:hAnsi="Garamond" w:cs="MetaSerifProBook-Regular"/>
          <w:sz w:val="24"/>
          <w:szCs w:val="24"/>
        </w:rPr>
        <w:t>Rosuvastatin</w:t>
      </w:r>
      <w:proofErr w:type="spellEnd"/>
      <w:r>
        <w:rPr>
          <w:rFonts w:ascii="Garamond" w:eastAsia="MetaSerifProBook-Regular" w:hAnsi="Garamond" w:cs="MetaSerifProBook-Regular"/>
          <w:sz w:val="24"/>
          <w:szCs w:val="24"/>
        </w:rPr>
        <w:t xml:space="preserve"> del</w:t>
      </w:r>
      <w:r w:rsidR="00D86579">
        <w:rPr>
          <w:rFonts w:ascii="Garamond" w:eastAsia="MetaSerifProBook-Regular" w:hAnsi="Garamond" w:cs="MetaSerifProBook-Regular"/>
          <w:sz w:val="24"/>
          <w:szCs w:val="24"/>
        </w:rPr>
        <w:t>ivered at a high intensity</w:t>
      </w:r>
      <w:r>
        <w:rPr>
          <w:rFonts w:ascii="Garamond" w:eastAsia="MetaSerifProBook-Regular" w:hAnsi="Garamond" w:cs="MetaSerifProBook-Regular"/>
          <w:sz w:val="24"/>
          <w:szCs w:val="24"/>
        </w:rPr>
        <w:t xml:space="preserve"> were the most si</w:t>
      </w:r>
      <w:r w:rsidR="00DC3537">
        <w:rPr>
          <w:rFonts w:ascii="Garamond" w:eastAsia="MetaSerifProBook-Regular" w:hAnsi="Garamond" w:cs="MetaSerifProBook-Regular"/>
          <w:sz w:val="24"/>
          <w:szCs w:val="24"/>
        </w:rPr>
        <w:t xml:space="preserve">gnificant treatment options in lowering </w:t>
      </w:r>
      <w:r>
        <w:rPr>
          <w:rFonts w:ascii="Garamond" w:eastAsia="MetaSerifProBook-Regular" w:hAnsi="Garamond" w:cs="MetaSerifProBook-Regular"/>
          <w:sz w:val="24"/>
          <w:szCs w:val="24"/>
        </w:rPr>
        <w:t>LDL-C</w:t>
      </w:r>
      <w:r w:rsidR="00D86579">
        <w:rPr>
          <w:rFonts w:ascii="Garamond" w:eastAsia="MetaSerifProBook-Regular" w:hAnsi="Garamond" w:cs="MetaSerifProBook-Regular"/>
          <w:sz w:val="24"/>
          <w:szCs w:val="24"/>
        </w:rPr>
        <w:t xml:space="preserve"> with</w:t>
      </w:r>
      <w:r>
        <w:rPr>
          <w:rFonts w:ascii="Garamond" w:eastAsia="MetaSerifProBook-Regular" w:hAnsi="Garamond" w:cs="MetaSerifProBook-Regular"/>
          <w:sz w:val="24"/>
          <w:szCs w:val="24"/>
        </w:rPr>
        <w:t xml:space="preserve"> between 1.76 to 1.93 </w:t>
      </w:r>
      <w:proofErr w:type="spellStart"/>
      <w:r>
        <w:rPr>
          <w:rFonts w:ascii="Garamond" w:eastAsia="MetaSerifProBook-Regular" w:hAnsi="Garamond" w:cs="MetaSerifProBook-Regular"/>
          <w:sz w:val="24"/>
          <w:szCs w:val="24"/>
        </w:rPr>
        <w:t>mmol</w:t>
      </w:r>
      <w:proofErr w:type="spellEnd"/>
      <w:r>
        <w:rPr>
          <w:rFonts w:ascii="Garamond" w:eastAsia="MetaSerifProBook-Regular" w:hAnsi="Garamond" w:cs="MetaSerifProBook-Regular"/>
          <w:sz w:val="24"/>
          <w:szCs w:val="24"/>
        </w:rPr>
        <w:t xml:space="preserve">/L reductions. </w:t>
      </w:r>
    </w:p>
    <w:p w14:paraId="59337A26" w14:textId="44C5BD66" w:rsidR="00725C08" w:rsidRPr="00725C08" w:rsidRDefault="00725C08" w:rsidP="00725C08">
      <w:pPr>
        <w:pStyle w:val="ListParagraph"/>
        <w:numPr>
          <w:ilvl w:val="0"/>
          <w:numId w:val="13"/>
        </w:numPr>
        <w:spacing w:line="360" w:lineRule="auto"/>
        <w:rPr>
          <w:rFonts w:ascii="Garamond" w:hAnsi="Garamond"/>
          <w:b/>
          <w:bCs/>
          <w:sz w:val="24"/>
          <w:szCs w:val="24"/>
        </w:rPr>
      </w:pPr>
      <w:r w:rsidRPr="00300CD3">
        <w:rPr>
          <w:rFonts w:ascii="Garamond" w:hAnsi="Garamond"/>
          <w:sz w:val="24"/>
          <w:szCs w:val="24"/>
        </w:rPr>
        <w:t xml:space="preserve">These findings can </w:t>
      </w:r>
      <w:r w:rsidR="004B0F19" w:rsidRPr="00670A96">
        <w:rPr>
          <w:rFonts w:ascii="Garamond" w:eastAsia="MetaSerifProBook-Regular" w:hAnsi="Garamond" w:cs="MetaSerifProBook-Regular"/>
          <w:sz w:val="24"/>
          <w:szCs w:val="24"/>
        </w:rPr>
        <w:t>guide clinician</w:t>
      </w:r>
      <w:r w:rsidR="004B0F19">
        <w:rPr>
          <w:rFonts w:ascii="Garamond" w:eastAsia="MetaSerifProBook-Regular" w:hAnsi="Garamond" w:cs="MetaSerifProBook-Regular"/>
          <w:sz w:val="24"/>
          <w:szCs w:val="24"/>
        </w:rPr>
        <w:t>s’ decision making</w:t>
      </w:r>
      <w:r w:rsidR="004B0F19" w:rsidRPr="00300CD3">
        <w:rPr>
          <w:rFonts w:ascii="Garamond" w:hAnsi="Garamond"/>
          <w:sz w:val="24"/>
          <w:szCs w:val="24"/>
        </w:rPr>
        <w:t xml:space="preserve"> </w:t>
      </w:r>
      <w:r w:rsidR="004B0F19">
        <w:rPr>
          <w:rFonts w:ascii="Garamond" w:hAnsi="Garamond"/>
          <w:sz w:val="24"/>
          <w:szCs w:val="24"/>
        </w:rPr>
        <w:t xml:space="preserve">and </w:t>
      </w:r>
      <w:r w:rsidRPr="00300CD3">
        <w:rPr>
          <w:rFonts w:ascii="Garamond" w:hAnsi="Garamond"/>
          <w:sz w:val="24"/>
          <w:szCs w:val="24"/>
        </w:rPr>
        <w:t>support</w:t>
      </w:r>
      <w:r>
        <w:rPr>
          <w:rFonts w:ascii="Garamond" w:hAnsi="Garamond"/>
          <w:b/>
          <w:bCs/>
          <w:sz w:val="24"/>
          <w:szCs w:val="24"/>
        </w:rPr>
        <w:t xml:space="preserve"> </w:t>
      </w:r>
      <w:r>
        <w:rPr>
          <w:rFonts w:ascii="Garamond" w:eastAsia="MetaSerifProBook-Regular" w:hAnsi="Garamond" w:cs="MetaSerifProBook-Regular"/>
          <w:sz w:val="24"/>
          <w:szCs w:val="24"/>
        </w:rPr>
        <w:t>p</w:t>
      </w:r>
      <w:r w:rsidRPr="00670A96">
        <w:rPr>
          <w:rFonts w:ascii="Garamond" w:eastAsia="MetaSerifProBook-Regular" w:hAnsi="Garamond" w:cs="MetaSerifProBook-Regular"/>
          <w:sz w:val="24"/>
          <w:szCs w:val="24"/>
        </w:rPr>
        <w:t>olicy guidelines for lip</w:t>
      </w:r>
      <w:r w:rsidR="00372EC5">
        <w:rPr>
          <w:rFonts w:ascii="Garamond" w:eastAsia="MetaSerifProBook-Regular" w:hAnsi="Garamond" w:cs="MetaSerifProBook-Regular"/>
          <w:sz w:val="24"/>
          <w:szCs w:val="24"/>
        </w:rPr>
        <w:t>id</w:t>
      </w:r>
      <w:r w:rsidRPr="00670A96">
        <w:rPr>
          <w:rFonts w:ascii="Garamond" w:eastAsia="MetaSerifProBook-Regular" w:hAnsi="Garamond" w:cs="MetaSerifProBook-Regular"/>
          <w:sz w:val="24"/>
          <w:szCs w:val="24"/>
        </w:rPr>
        <w:t xml:space="preserve"> management</w:t>
      </w:r>
      <w:r>
        <w:rPr>
          <w:rFonts w:ascii="Garamond" w:eastAsia="MetaSerifProBook-Regular" w:hAnsi="Garamond" w:cs="MetaSerifProBook-Regular"/>
          <w:sz w:val="24"/>
          <w:szCs w:val="24"/>
        </w:rPr>
        <w:t xml:space="preserve"> using non-HDL-C as a primary target</w:t>
      </w:r>
      <w:r w:rsidRPr="00670A96">
        <w:rPr>
          <w:rFonts w:ascii="Garamond" w:eastAsia="MetaSerifProBook-Regular" w:hAnsi="Garamond" w:cs="MetaSerifProBook-Regular"/>
          <w:sz w:val="24"/>
          <w:szCs w:val="24"/>
        </w:rPr>
        <w:t xml:space="preserve"> in patients</w:t>
      </w:r>
      <w:r>
        <w:rPr>
          <w:rFonts w:ascii="Garamond" w:eastAsia="MetaSerifProBook-Regular" w:hAnsi="Garamond" w:cs="MetaSerifProBook-Regular"/>
          <w:sz w:val="24"/>
          <w:szCs w:val="24"/>
        </w:rPr>
        <w:t xml:space="preserve"> with diabetes</w:t>
      </w:r>
      <w:r w:rsidRPr="00670A96">
        <w:rPr>
          <w:rFonts w:ascii="Garamond" w:eastAsia="MetaSerifProBook-Regular" w:hAnsi="Garamond" w:cs="MetaSerifProBook-Regular"/>
          <w:sz w:val="24"/>
          <w:szCs w:val="24"/>
        </w:rPr>
        <w:t>.</w:t>
      </w:r>
    </w:p>
    <w:p w14:paraId="5416E87A" w14:textId="77777777" w:rsidR="000D5972" w:rsidRDefault="000D5972"/>
    <w:p w14:paraId="56626B7C" w14:textId="5EB0E7D1" w:rsidR="009E4177" w:rsidRPr="009B29F5" w:rsidRDefault="00C01D9B">
      <w:r>
        <w:rPr>
          <w:noProof/>
          <w:lang w:eastAsia="en-GB"/>
        </w:rPr>
        <mc:AlternateContent>
          <mc:Choice Requires="wps">
            <w:drawing>
              <wp:anchor distT="0" distB="0" distL="114300" distR="114300" simplePos="0" relativeHeight="251659264" behindDoc="0" locked="0" layoutInCell="1" allowOverlap="1" wp14:anchorId="67E14991" wp14:editId="3D77B40A">
                <wp:simplePos x="0" y="0"/>
                <wp:positionH relativeFrom="column">
                  <wp:posOffset>6350</wp:posOffset>
                </wp:positionH>
                <wp:positionV relativeFrom="paragraph">
                  <wp:posOffset>78435</wp:posOffset>
                </wp:positionV>
                <wp:extent cx="5697855" cy="0"/>
                <wp:effectExtent l="0" t="19050" r="36195" b="19050"/>
                <wp:wrapNone/>
                <wp:docPr id="1" name="Straight Connector 1"/>
                <wp:cNvGraphicFramePr/>
                <a:graphic xmlns:a="http://schemas.openxmlformats.org/drawingml/2006/main">
                  <a:graphicData uri="http://schemas.microsoft.com/office/word/2010/wordprocessingShape">
                    <wps:wsp>
                      <wps:cNvCnPr/>
                      <wps:spPr>
                        <a:xfrm>
                          <a:off x="0" y="0"/>
                          <a:ext cx="5697855" cy="0"/>
                        </a:xfrm>
                        <a:prstGeom prst="line">
                          <a:avLst/>
                        </a:prstGeom>
                        <a:ln w="28575"/>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D059E4F"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5pt,6.2pt" to="449.15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" strokecolor="#4472c4 [3204]" strokeweight="2.25pt">
                <v:stroke joinstyle="miter"/>
              </v:line>
            </w:pict>
          </mc:Fallback>
        </mc:AlternateContent>
      </w:r>
    </w:p>
    <w:p w14:paraId="2A0C2411" w14:textId="52670CC9" w:rsidR="008641AA" w:rsidRPr="007C66E3" w:rsidRDefault="008641AA">
      <w:pPr>
        <w:rPr>
          <w:rFonts w:ascii="Garamond" w:hAnsi="Garamond"/>
          <w:b/>
          <w:bCs/>
          <w:sz w:val="24"/>
          <w:szCs w:val="24"/>
        </w:rPr>
      </w:pPr>
      <w:r w:rsidRPr="007C66E3">
        <w:rPr>
          <w:rFonts w:ascii="Garamond" w:hAnsi="Garamond"/>
          <w:b/>
          <w:bCs/>
          <w:sz w:val="24"/>
          <w:szCs w:val="24"/>
        </w:rPr>
        <w:t>Abstract</w:t>
      </w:r>
    </w:p>
    <w:p w14:paraId="1298E52D" w14:textId="72CEF3D3" w:rsidR="00146D5A" w:rsidRDefault="00146D5A" w:rsidP="00395E1A">
      <w:pPr>
        <w:autoSpaceDE w:val="0"/>
        <w:adjustRightInd w:val="0"/>
        <w:spacing w:line="360" w:lineRule="auto"/>
        <w:jc w:val="both"/>
        <w:rPr>
          <w:rFonts w:ascii="Garamond" w:hAnsi="Garamond" w:cstheme="minorHAnsi"/>
          <w:sz w:val="24"/>
          <w:szCs w:val="24"/>
        </w:rPr>
      </w:pPr>
      <w:r w:rsidRPr="00146D5A">
        <w:rPr>
          <w:rFonts w:ascii="Garamond" w:hAnsi="Garamond" w:cstheme="minorHAnsi"/>
          <w:b/>
          <w:bCs/>
          <w:sz w:val="24"/>
          <w:szCs w:val="24"/>
        </w:rPr>
        <w:t>Objective:</w:t>
      </w:r>
      <w:r>
        <w:rPr>
          <w:rFonts w:ascii="Garamond" w:hAnsi="Garamond" w:cstheme="minorHAnsi"/>
          <w:sz w:val="24"/>
          <w:szCs w:val="24"/>
        </w:rPr>
        <w:t xml:space="preserve"> </w:t>
      </w:r>
      <w:r>
        <w:rPr>
          <w:rFonts w:ascii="Garamond" w:eastAsia="Times New Roman" w:hAnsi="Garamond" w:cstheme="minorHAnsi"/>
          <w:sz w:val="24"/>
          <w:szCs w:val="24"/>
          <w:shd w:val="clear" w:color="auto" w:fill="FFFFFF"/>
          <w:lang w:eastAsia="en-GB"/>
        </w:rPr>
        <w:t>T</w:t>
      </w:r>
      <w:r w:rsidRPr="007C66E3">
        <w:rPr>
          <w:rFonts w:ascii="Garamond" w:eastAsia="Times New Roman" w:hAnsi="Garamond" w:cstheme="minorHAnsi"/>
          <w:sz w:val="24"/>
          <w:szCs w:val="24"/>
          <w:shd w:val="clear" w:color="auto" w:fill="FFFFFF"/>
          <w:lang w:eastAsia="en-GB"/>
        </w:rPr>
        <w:t>o compare the efficacy of</w:t>
      </w:r>
      <w:r>
        <w:rPr>
          <w:rFonts w:ascii="Garamond" w:eastAsia="Times New Roman" w:hAnsi="Garamond" w:cstheme="minorHAnsi"/>
          <w:sz w:val="24"/>
          <w:szCs w:val="24"/>
          <w:shd w:val="clear" w:color="auto" w:fill="FFFFFF"/>
          <w:lang w:eastAsia="en-GB"/>
        </w:rPr>
        <w:t xml:space="preserve"> different</w:t>
      </w:r>
      <w:r w:rsidRPr="007C66E3">
        <w:rPr>
          <w:rFonts w:ascii="Garamond" w:eastAsia="Times New Roman" w:hAnsi="Garamond" w:cstheme="minorHAnsi"/>
          <w:sz w:val="24"/>
          <w:szCs w:val="24"/>
          <w:shd w:val="clear" w:color="auto" w:fill="FFFFFF"/>
          <w:lang w:eastAsia="en-GB"/>
        </w:rPr>
        <w:t xml:space="preserve"> statin therapies </w:t>
      </w:r>
      <w:r>
        <w:rPr>
          <w:rFonts w:ascii="Garamond" w:eastAsia="Times New Roman" w:hAnsi="Garamond" w:cstheme="minorHAnsi"/>
          <w:sz w:val="24"/>
          <w:szCs w:val="24"/>
          <w:shd w:val="clear" w:color="auto" w:fill="FFFFFF"/>
          <w:lang w:eastAsia="en-GB"/>
        </w:rPr>
        <w:t>by</w:t>
      </w:r>
      <w:r w:rsidRPr="007C66E3">
        <w:rPr>
          <w:rFonts w:ascii="Garamond" w:eastAsia="Times New Roman" w:hAnsi="Garamond" w:cstheme="minorHAnsi"/>
          <w:sz w:val="24"/>
          <w:szCs w:val="24"/>
          <w:shd w:val="clear" w:color="auto" w:fill="FFFFFF"/>
          <w:lang w:eastAsia="en-GB"/>
        </w:rPr>
        <w:t xml:space="preserve"> intensity for prevention of</w:t>
      </w:r>
      <w:r w:rsidR="00725C08">
        <w:rPr>
          <w:rFonts w:ascii="Garamond" w:eastAsia="Times New Roman" w:hAnsi="Garamond" w:cstheme="minorHAnsi"/>
          <w:sz w:val="24"/>
          <w:szCs w:val="24"/>
          <w:shd w:val="clear" w:color="auto" w:fill="FFFFFF"/>
          <w:lang w:eastAsia="en-GB"/>
        </w:rPr>
        <w:t xml:space="preserve"> cardiovascular disease</w:t>
      </w:r>
      <w:r w:rsidRPr="007C66E3">
        <w:rPr>
          <w:rFonts w:ascii="Garamond" w:eastAsia="Times New Roman" w:hAnsi="Garamond" w:cstheme="minorHAnsi"/>
          <w:sz w:val="24"/>
          <w:szCs w:val="24"/>
          <w:shd w:val="clear" w:color="auto" w:fill="FFFFFF"/>
          <w:lang w:eastAsia="en-GB"/>
        </w:rPr>
        <w:t xml:space="preserve"> </w:t>
      </w:r>
      <w:r w:rsidR="00725C08">
        <w:rPr>
          <w:rFonts w:ascii="Garamond" w:eastAsia="Times New Roman" w:hAnsi="Garamond" w:cstheme="minorHAnsi"/>
          <w:sz w:val="24"/>
          <w:szCs w:val="24"/>
          <w:shd w:val="clear" w:color="auto" w:fill="FFFFFF"/>
          <w:lang w:eastAsia="en-GB"/>
        </w:rPr>
        <w:t>(</w:t>
      </w:r>
      <w:r w:rsidRPr="007C66E3">
        <w:rPr>
          <w:rFonts w:ascii="Garamond" w:eastAsia="Times New Roman" w:hAnsi="Garamond" w:cstheme="minorHAnsi"/>
          <w:sz w:val="24"/>
          <w:szCs w:val="24"/>
          <w:shd w:val="clear" w:color="auto" w:fill="FFFFFF"/>
          <w:lang w:eastAsia="en-GB"/>
        </w:rPr>
        <w:t>CVD</w:t>
      </w:r>
      <w:r w:rsidR="00725C08">
        <w:rPr>
          <w:rFonts w:ascii="Garamond" w:eastAsia="Times New Roman" w:hAnsi="Garamond" w:cstheme="minorHAnsi"/>
          <w:sz w:val="24"/>
          <w:szCs w:val="24"/>
          <w:shd w:val="clear" w:color="auto" w:fill="FFFFFF"/>
          <w:lang w:eastAsia="en-GB"/>
        </w:rPr>
        <w:t>)</w:t>
      </w:r>
      <w:r w:rsidRPr="007C66E3">
        <w:rPr>
          <w:rFonts w:ascii="Garamond" w:eastAsia="Times New Roman" w:hAnsi="Garamond" w:cstheme="minorHAnsi"/>
          <w:sz w:val="24"/>
          <w:szCs w:val="24"/>
          <w:shd w:val="clear" w:color="auto" w:fill="FFFFFF"/>
          <w:lang w:eastAsia="en-GB"/>
        </w:rPr>
        <w:t xml:space="preserve"> in people with diabetes</w:t>
      </w:r>
      <w:r>
        <w:rPr>
          <w:rFonts w:ascii="Garamond" w:eastAsia="Times New Roman" w:hAnsi="Garamond" w:cstheme="minorHAnsi"/>
          <w:sz w:val="24"/>
          <w:szCs w:val="24"/>
          <w:shd w:val="clear" w:color="auto" w:fill="FFFFFF"/>
          <w:lang w:eastAsia="en-GB"/>
        </w:rPr>
        <w:t xml:space="preserve"> according to </w:t>
      </w:r>
      <w:r w:rsidR="00725C08">
        <w:rPr>
          <w:rFonts w:ascii="Garamond" w:eastAsia="Times New Roman" w:hAnsi="Garamond" w:cstheme="minorHAnsi"/>
          <w:sz w:val="24"/>
          <w:szCs w:val="24"/>
          <w:shd w:val="clear" w:color="auto" w:fill="FFFFFF"/>
          <w:lang w:eastAsia="en-GB"/>
        </w:rPr>
        <w:t>non-high-density lipoprotein cholesterol (</w:t>
      </w:r>
      <w:r>
        <w:rPr>
          <w:rFonts w:ascii="Garamond" w:eastAsia="Times New Roman" w:hAnsi="Garamond" w:cstheme="minorHAnsi"/>
          <w:sz w:val="24"/>
          <w:szCs w:val="24"/>
          <w:shd w:val="clear" w:color="auto" w:fill="FFFFFF"/>
          <w:lang w:eastAsia="en-GB"/>
        </w:rPr>
        <w:t>non-HDL-C</w:t>
      </w:r>
      <w:r w:rsidR="00725C08">
        <w:rPr>
          <w:rFonts w:ascii="Garamond" w:eastAsia="Times New Roman" w:hAnsi="Garamond" w:cstheme="minorHAnsi"/>
          <w:sz w:val="24"/>
          <w:szCs w:val="24"/>
          <w:shd w:val="clear" w:color="auto" w:fill="FFFFFF"/>
          <w:lang w:eastAsia="en-GB"/>
        </w:rPr>
        <w:t>)</w:t>
      </w:r>
      <w:r w:rsidRPr="007C66E3">
        <w:rPr>
          <w:rFonts w:ascii="Garamond" w:eastAsia="Times New Roman" w:hAnsi="Garamond" w:cstheme="minorHAnsi"/>
          <w:sz w:val="24"/>
          <w:szCs w:val="24"/>
          <w:shd w:val="clear" w:color="auto" w:fill="FFFFFF"/>
          <w:lang w:eastAsia="en-GB"/>
        </w:rPr>
        <w:t>.</w:t>
      </w:r>
      <w:r>
        <w:rPr>
          <w:rFonts w:ascii="Garamond" w:hAnsi="Garamond" w:cstheme="minorHAnsi"/>
          <w:sz w:val="24"/>
          <w:szCs w:val="24"/>
        </w:rPr>
        <w:t xml:space="preserve">  </w:t>
      </w:r>
    </w:p>
    <w:p w14:paraId="086CD094" w14:textId="644DB839" w:rsidR="00725C08" w:rsidRDefault="00725C08" w:rsidP="00395E1A">
      <w:pPr>
        <w:autoSpaceDE w:val="0"/>
        <w:adjustRightInd w:val="0"/>
        <w:spacing w:line="360" w:lineRule="auto"/>
        <w:jc w:val="both"/>
        <w:rPr>
          <w:rFonts w:ascii="Garamond" w:hAnsi="Garamond" w:cstheme="minorHAnsi"/>
          <w:sz w:val="24"/>
          <w:szCs w:val="24"/>
        </w:rPr>
      </w:pPr>
      <w:r w:rsidRPr="00725C08">
        <w:rPr>
          <w:rFonts w:ascii="Garamond" w:hAnsi="Garamond" w:cstheme="minorHAnsi"/>
          <w:b/>
          <w:bCs/>
          <w:sz w:val="24"/>
          <w:szCs w:val="24"/>
        </w:rPr>
        <w:t>Design:</w:t>
      </w:r>
      <w:r>
        <w:rPr>
          <w:rFonts w:ascii="Garamond" w:hAnsi="Garamond" w:cstheme="minorHAnsi"/>
          <w:sz w:val="24"/>
          <w:szCs w:val="24"/>
        </w:rPr>
        <w:t xml:space="preserve"> Systematic review and network meta-analysis.</w:t>
      </w:r>
    </w:p>
    <w:p w14:paraId="673C4E78" w14:textId="00ED16B6" w:rsidR="00146D5A" w:rsidRDefault="00146D5A" w:rsidP="00395E1A">
      <w:pPr>
        <w:autoSpaceDE w:val="0"/>
        <w:adjustRightInd w:val="0"/>
        <w:spacing w:line="360" w:lineRule="auto"/>
        <w:jc w:val="both"/>
        <w:rPr>
          <w:rFonts w:ascii="Garamond" w:hAnsi="Garamond" w:cstheme="minorHAnsi"/>
          <w:sz w:val="24"/>
          <w:szCs w:val="24"/>
        </w:rPr>
      </w:pPr>
      <w:r w:rsidRPr="00FB2798">
        <w:rPr>
          <w:rFonts w:ascii="Garamond" w:hAnsi="Garamond" w:cstheme="minorHAnsi"/>
          <w:b/>
          <w:bCs/>
          <w:sz w:val="24"/>
          <w:szCs w:val="24"/>
        </w:rPr>
        <w:lastRenderedPageBreak/>
        <w:t>Data Sources:</w:t>
      </w:r>
      <w:r>
        <w:rPr>
          <w:rFonts w:ascii="Garamond" w:hAnsi="Garamond" w:cstheme="minorHAnsi"/>
          <w:sz w:val="24"/>
          <w:szCs w:val="24"/>
        </w:rPr>
        <w:t xml:space="preserve"> </w:t>
      </w:r>
      <w:r w:rsidR="007B571B">
        <w:rPr>
          <w:rFonts w:ascii="Garamond" w:hAnsi="Garamond" w:cstheme="minorHAnsi"/>
          <w:sz w:val="24"/>
          <w:szCs w:val="24"/>
        </w:rPr>
        <w:t>S</w:t>
      </w:r>
      <w:r w:rsidRPr="007C66E3">
        <w:rPr>
          <w:rFonts w:ascii="Garamond" w:hAnsi="Garamond" w:cstheme="minorHAnsi"/>
          <w:sz w:val="24"/>
          <w:szCs w:val="24"/>
        </w:rPr>
        <w:t>earche</w:t>
      </w:r>
      <w:r w:rsidR="007B571B">
        <w:rPr>
          <w:rFonts w:ascii="Garamond" w:hAnsi="Garamond" w:cstheme="minorHAnsi"/>
          <w:sz w:val="24"/>
          <w:szCs w:val="24"/>
        </w:rPr>
        <w:t>s</w:t>
      </w:r>
      <w:r w:rsidRPr="007C66E3">
        <w:rPr>
          <w:rFonts w:ascii="Garamond" w:hAnsi="Garamond" w:cstheme="minorHAnsi"/>
          <w:sz w:val="24"/>
          <w:szCs w:val="24"/>
        </w:rPr>
        <w:t xml:space="preserve"> </w:t>
      </w:r>
      <w:r>
        <w:rPr>
          <w:rFonts w:ascii="Garamond" w:hAnsi="Garamond" w:cstheme="minorHAnsi"/>
          <w:sz w:val="24"/>
          <w:szCs w:val="24"/>
        </w:rPr>
        <w:t>in</w:t>
      </w:r>
      <w:r w:rsidRPr="007C66E3">
        <w:rPr>
          <w:rFonts w:ascii="Garamond" w:hAnsi="Garamond" w:cstheme="minorHAnsi"/>
          <w:sz w:val="24"/>
          <w:szCs w:val="24"/>
        </w:rPr>
        <w:t xml:space="preserve"> MEDLINE, Cochrane Central Register of Controlled Trials, and EMBASE </w:t>
      </w:r>
      <w:r w:rsidR="007B571B">
        <w:rPr>
          <w:rFonts w:ascii="Garamond" w:hAnsi="Garamond" w:cstheme="minorHAnsi"/>
          <w:sz w:val="24"/>
          <w:szCs w:val="24"/>
        </w:rPr>
        <w:t>until</w:t>
      </w:r>
      <w:r w:rsidRPr="007C66E3">
        <w:rPr>
          <w:rFonts w:ascii="Garamond" w:hAnsi="Garamond" w:cstheme="minorHAnsi"/>
          <w:sz w:val="24"/>
          <w:szCs w:val="24"/>
        </w:rPr>
        <w:t xml:space="preserve"> </w:t>
      </w:r>
      <w:r w:rsidRPr="007C66E3">
        <w:rPr>
          <w:rFonts w:ascii="Garamond" w:hAnsi="Garamond"/>
          <w:sz w:val="24"/>
          <w:szCs w:val="24"/>
        </w:rPr>
        <w:t>December 202</w:t>
      </w:r>
      <w:r w:rsidR="00763584">
        <w:rPr>
          <w:rFonts w:ascii="Garamond" w:hAnsi="Garamond"/>
          <w:sz w:val="24"/>
          <w:szCs w:val="24"/>
        </w:rPr>
        <w:t>1</w:t>
      </w:r>
      <w:r w:rsidRPr="007C66E3">
        <w:rPr>
          <w:rFonts w:ascii="Garamond" w:hAnsi="Garamond" w:cstheme="minorHAnsi"/>
          <w:sz w:val="24"/>
          <w:szCs w:val="24"/>
        </w:rPr>
        <w:t>.</w:t>
      </w:r>
    </w:p>
    <w:p w14:paraId="42149476" w14:textId="1FDA268E" w:rsidR="00146D5A" w:rsidRDefault="00725C08" w:rsidP="00395E1A">
      <w:pPr>
        <w:autoSpaceDE w:val="0"/>
        <w:adjustRightInd w:val="0"/>
        <w:spacing w:line="360" w:lineRule="auto"/>
        <w:jc w:val="both"/>
        <w:rPr>
          <w:rFonts w:ascii="Garamond" w:hAnsi="Garamond" w:cstheme="minorHAnsi"/>
          <w:sz w:val="24"/>
          <w:szCs w:val="24"/>
        </w:rPr>
      </w:pPr>
      <w:r>
        <w:rPr>
          <w:rFonts w:ascii="Garamond" w:hAnsi="Garamond" w:cstheme="minorHAnsi"/>
          <w:b/>
          <w:bCs/>
          <w:sz w:val="24"/>
          <w:szCs w:val="24"/>
        </w:rPr>
        <w:t>Review Methods</w:t>
      </w:r>
      <w:r w:rsidR="00146D5A" w:rsidRPr="00FB2798">
        <w:rPr>
          <w:rFonts w:ascii="Garamond" w:hAnsi="Garamond" w:cstheme="minorHAnsi"/>
          <w:b/>
          <w:bCs/>
          <w:sz w:val="24"/>
          <w:szCs w:val="24"/>
        </w:rPr>
        <w:t xml:space="preserve">: </w:t>
      </w:r>
      <w:r w:rsidR="007B571B" w:rsidRPr="007C66E3">
        <w:rPr>
          <w:rFonts w:ascii="Garamond" w:eastAsia="Times New Roman" w:hAnsi="Garamond" w:cstheme="minorHAnsi"/>
          <w:sz w:val="24"/>
          <w:szCs w:val="24"/>
          <w:shd w:val="clear" w:color="auto" w:fill="FFFFFF"/>
          <w:lang w:eastAsia="en-GB"/>
        </w:rPr>
        <w:t>Randomised controlled trials</w:t>
      </w:r>
      <w:r w:rsidR="007B571B" w:rsidRPr="007C66E3">
        <w:rPr>
          <w:rFonts w:ascii="Garamond" w:hAnsi="Garamond" w:cstheme="minorHAnsi"/>
          <w:sz w:val="24"/>
          <w:szCs w:val="24"/>
        </w:rPr>
        <w:t xml:space="preserve"> comparing different </w:t>
      </w:r>
      <w:r w:rsidR="007B571B">
        <w:rPr>
          <w:rFonts w:ascii="Garamond" w:hAnsi="Garamond" w:cstheme="minorHAnsi"/>
          <w:sz w:val="24"/>
          <w:szCs w:val="24"/>
        </w:rPr>
        <w:t>type(s)</w:t>
      </w:r>
      <w:r w:rsidR="007B571B" w:rsidRPr="007C66E3">
        <w:rPr>
          <w:rFonts w:ascii="Garamond" w:hAnsi="Garamond" w:cstheme="minorHAnsi"/>
          <w:sz w:val="24"/>
          <w:szCs w:val="24"/>
        </w:rPr>
        <w:t xml:space="preserve"> and intensity of statins </w:t>
      </w:r>
      <w:r w:rsidR="00353FF2">
        <w:rPr>
          <w:rFonts w:ascii="Garamond" w:hAnsi="Garamond" w:cstheme="minorHAnsi"/>
          <w:sz w:val="24"/>
          <w:szCs w:val="24"/>
        </w:rPr>
        <w:t>including</w:t>
      </w:r>
      <w:r w:rsidR="007B571B" w:rsidRPr="007C66E3">
        <w:rPr>
          <w:rFonts w:ascii="Garamond" w:hAnsi="Garamond" w:cstheme="minorHAnsi"/>
          <w:sz w:val="24"/>
          <w:szCs w:val="24"/>
        </w:rPr>
        <w:t xml:space="preserve"> placebo</w:t>
      </w:r>
      <w:r w:rsidR="007B571B">
        <w:rPr>
          <w:rFonts w:ascii="Garamond" w:hAnsi="Garamond" w:cstheme="minorHAnsi"/>
          <w:sz w:val="24"/>
          <w:szCs w:val="24"/>
        </w:rPr>
        <w:t xml:space="preserve"> in </w:t>
      </w:r>
      <w:r w:rsidR="007F17E7">
        <w:rPr>
          <w:rFonts w:ascii="Garamond" w:hAnsi="Garamond" w:cstheme="minorHAnsi"/>
          <w:sz w:val="24"/>
          <w:szCs w:val="24"/>
        </w:rPr>
        <w:t>adults</w:t>
      </w:r>
      <w:r w:rsidR="007B571B">
        <w:rPr>
          <w:rFonts w:ascii="Garamond" w:hAnsi="Garamond" w:cstheme="minorHAnsi"/>
          <w:sz w:val="24"/>
          <w:szCs w:val="24"/>
        </w:rPr>
        <w:t xml:space="preserve"> with diabetes</w:t>
      </w:r>
      <w:r w:rsidR="00833F56">
        <w:rPr>
          <w:rFonts w:ascii="Garamond" w:hAnsi="Garamond" w:cstheme="minorHAnsi"/>
          <w:sz w:val="24"/>
          <w:szCs w:val="24"/>
        </w:rPr>
        <w:t xml:space="preserve"> mellitus (type 1 or 2)</w:t>
      </w:r>
      <w:r w:rsidR="00E264F2">
        <w:rPr>
          <w:rFonts w:ascii="Garamond" w:hAnsi="Garamond" w:cstheme="minorHAnsi"/>
          <w:sz w:val="24"/>
          <w:szCs w:val="24"/>
        </w:rPr>
        <w:t xml:space="preserve"> were included</w:t>
      </w:r>
      <w:r w:rsidR="003D2F8F">
        <w:rPr>
          <w:rFonts w:ascii="Garamond" w:hAnsi="Garamond" w:cstheme="minorHAnsi"/>
          <w:sz w:val="24"/>
          <w:szCs w:val="24"/>
        </w:rPr>
        <w:t>.</w:t>
      </w:r>
    </w:p>
    <w:p w14:paraId="0B173A9F" w14:textId="36F61030" w:rsidR="00725C08" w:rsidRDefault="00725C08" w:rsidP="00395E1A">
      <w:pPr>
        <w:autoSpaceDE w:val="0"/>
        <w:adjustRightInd w:val="0"/>
        <w:spacing w:line="360" w:lineRule="auto"/>
        <w:jc w:val="both"/>
        <w:rPr>
          <w:rFonts w:ascii="Garamond" w:hAnsi="Garamond" w:cstheme="minorHAnsi"/>
          <w:sz w:val="24"/>
          <w:szCs w:val="24"/>
        </w:rPr>
      </w:pPr>
      <w:r w:rsidRPr="00FB2798">
        <w:rPr>
          <w:rFonts w:ascii="Garamond" w:hAnsi="Garamond" w:cstheme="minorHAnsi"/>
          <w:b/>
          <w:bCs/>
          <w:sz w:val="24"/>
          <w:szCs w:val="24"/>
        </w:rPr>
        <w:t xml:space="preserve">Main Outcome </w:t>
      </w:r>
      <w:r>
        <w:rPr>
          <w:rFonts w:ascii="Garamond" w:hAnsi="Garamond" w:cstheme="minorHAnsi"/>
          <w:b/>
          <w:bCs/>
          <w:sz w:val="24"/>
          <w:szCs w:val="24"/>
        </w:rPr>
        <w:t>Measure</w:t>
      </w:r>
      <w:r w:rsidRPr="00FB2798">
        <w:rPr>
          <w:rFonts w:ascii="Garamond" w:hAnsi="Garamond" w:cstheme="minorHAnsi"/>
          <w:b/>
          <w:bCs/>
          <w:sz w:val="24"/>
          <w:szCs w:val="24"/>
        </w:rPr>
        <w:t>:</w:t>
      </w:r>
      <w:r>
        <w:rPr>
          <w:rFonts w:ascii="Garamond" w:hAnsi="Garamond" w:cstheme="minorHAnsi"/>
          <w:sz w:val="24"/>
          <w:szCs w:val="24"/>
        </w:rPr>
        <w:t xml:space="preserve"> </w:t>
      </w:r>
      <w:r w:rsidR="00353FF2">
        <w:rPr>
          <w:rFonts w:ascii="Garamond" w:hAnsi="Garamond" w:cstheme="minorHAnsi"/>
          <w:sz w:val="24"/>
          <w:szCs w:val="24"/>
        </w:rPr>
        <w:t>P</w:t>
      </w:r>
      <w:r>
        <w:rPr>
          <w:rFonts w:ascii="Garamond" w:hAnsi="Garamond" w:cstheme="minorHAnsi"/>
          <w:sz w:val="24"/>
          <w:szCs w:val="24"/>
        </w:rPr>
        <w:t xml:space="preserve">rimary outcome was </w:t>
      </w:r>
      <w:r w:rsidRPr="007C66E3">
        <w:rPr>
          <w:rFonts w:ascii="Garamond" w:hAnsi="Garamond" w:cstheme="minorHAnsi"/>
          <w:sz w:val="24"/>
          <w:szCs w:val="24"/>
        </w:rPr>
        <w:t>non-HDL-C</w:t>
      </w:r>
      <w:r>
        <w:rPr>
          <w:rFonts w:ascii="Garamond" w:hAnsi="Garamond" w:cstheme="minorHAnsi"/>
          <w:sz w:val="24"/>
          <w:szCs w:val="24"/>
        </w:rPr>
        <w:t>, calculated using t</w:t>
      </w:r>
      <w:r w:rsidRPr="007C66E3">
        <w:rPr>
          <w:rFonts w:ascii="Garamond" w:hAnsi="Garamond" w:cstheme="minorHAnsi"/>
          <w:sz w:val="24"/>
          <w:szCs w:val="24"/>
        </w:rPr>
        <w:t>otal cholesterol and high-density lipoprotein cholesterol measures</w:t>
      </w:r>
      <w:r>
        <w:rPr>
          <w:rFonts w:ascii="Garamond" w:hAnsi="Garamond" w:cstheme="minorHAnsi"/>
          <w:sz w:val="24"/>
          <w:szCs w:val="24"/>
        </w:rPr>
        <w:t>. Secondary outcome</w:t>
      </w:r>
      <w:r w:rsidR="000C0AFE">
        <w:rPr>
          <w:rFonts w:ascii="Garamond" w:hAnsi="Garamond" w:cstheme="minorHAnsi"/>
          <w:sz w:val="24"/>
          <w:szCs w:val="24"/>
        </w:rPr>
        <w:t>s</w:t>
      </w:r>
      <w:r>
        <w:rPr>
          <w:rFonts w:ascii="Garamond" w:hAnsi="Garamond" w:cstheme="minorHAnsi"/>
          <w:sz w:val="24"/>
          <w:szCs w:val="24"/>
        </w:rPr>
        <w:t xml:space="preserve"> </w:t>
      </w:r>
      <w:r w:rsidR="000C0AFE">
        <w:rPr>
          <w:rFonts w:ascii="Garamond" w:hAnsi="Garamond" w:cstheme="minorHAnsi"/>
          <w:sz w:val="24"/>
          <w:szCs w:val="24"/>
        </w:rPr>
        <w:t xml:space="preserve">include </w:t>
      </w:r>
      <w:r w:rsidR="000C0AFE" w:rsidRPr="00507F12">
        <w:rPr>
          <w:rFonts w:ascii="Garamond" w:hAnsi="Garamond"/>
          <w:sz w:val="24"/>
          <w:szCs w:val="24"/>
        </w:rPr>
        <w:t>low-density lipoprotein cholesterol</w:t>
      </w:r>
      <w:r w:rsidR="00215A76">
        <w:rPr>
          <w:rFonts w:ascii="Garamond" w:hAnsi="Garamond"/>
          <w:sz w:val="24"/>
          <w:szCs w:val="24"/>
        </w:rPr>
        <w:t xml:space="preserve"> (LDL-C)</w:t>
      </w:r>
      <w:r w:rsidR="000C0AFE">
        <w:rPr>
          <w:rFonts w:ascii="Garamond" w:hAnsi="Garamond"/>
          <w:sz w:val="24"/>
          <w:szCs w:val="24"/>
        </w:rPr>
        <w:t>,</w:t>
      </w:r>
      <w:r w:rsidR="000C0AFE">
        <w:rPr>
          <w:rFonts w:ascii="Garamond" w:hAnsi="Garamond" w:cstheme="minorHAnsi"/>
          <w:sz w:val="24"/>
          <w:szCs w:val="24"/>
        </w:rPr>
        <w:t xml:space="preserve"> </w:t>
      </w:r>
      <w:r>
        <w:rPr>
          <w:rFonts w:ascii="Garamond" w:hAnsi="Garamond" w:cstheme="minorHAnsi"/>
          <w:sz w:val="24"/>
          <w:szCs w:val="24"/>
        </w:rPr>
        <w:t>total cholesterol</w:t>
      </w:r>
      <w:r w:rsidR="00EB1516">
        <w:rPr>
          <w:rFonts w:ascii="Garamond" w:hAnsi="Garamond" w:cstheme="minorHAnsi"/>
          <w:sz w:val="24"/>
          <w:szCs w:val="24"/>
        </w:rPr>
        <w:t xml:space="preserve"> (TC)</w:t>
      </w:r>
      <w:r w:rsidR="000C0AFE">
        <w:rPr>
          <w:rFonts w:ascii="Garamond" w:hAnsi="Garamond" w:cstheme="minorHAnsi"/>
          <w:sz w:val="24"/>
          <w:szCs w:val="24"/>
        </w:rPr>
        <w:t xml:space="preserve">, 3-point </w:t>
      </w:r>
      <w:r w:rsidR="005D13DE">
        <w:rPr>
          <w:rFonts w:ascii="Garamond" w:hAnsi="Garamond" w:cstheme="minorHAnsi"/>
          <w:sz w:val="24"/>
          <w:szCs w:val="24"/>
        </w:rPr>
        <w:t>major cardiovascular events (</w:t>
      </w:r>
      <w:r w:rsidR="000C0AFE">
        <w:rPr>
          <w:rFonts w:ascii="Garamond" w:hAnsi="Garamond" w:cstheme="minorHAnsi"/>
          <w:sz w:val="24"/>
          <w:szCs w:val="24"/>
        </w:rPr>
        <w:t>MACE</w:t>
      </w:r>
      <w:r w:rsidR="005D13DE">
        <w:rPr>
          <w:rFonts w:ascii="Garamond" w:hAnsi="Garamond" w:cstheme="minorHAnsi"/>
          <w:sz w:val="24"/>
          <w:szCs w:val="24"/>
        </w:rPr>
        <w:t>)</w:t>
      </w:r>
      <w:r w:rsidR="000C0AFE">
        <w:rPr>
          <w:rFonts w:ascii="Garamond" w:hAnsi="Garamond" w:cstheme="minorHAnsi"/>
          <w:sz w:val="24"/>
          <w:szCs w:val="24"/>
        </w:rPr>
        <w:t xml:space="preserve"> (</w:t>
      </w:r>
      <w:r w:rsidR="000C0AFE">
        <w:rPr>
          <w:rFonts w:ascii="Garamond" w:hAnsi="Garamond"/>
          <w:sz w:val="24"/>
          <w:szCs w:val="24"/>
        </w:rPr>
        <w:t>non-fatal stroke, non-fatal myocardial infarction, and cardiovascular related death</w:t>
      </w:r>
      <w:r w:rsidR="000C0AFE">
        <w:rPr>
          <w:rFonts w:ascii="Garamond" w:hAnsi="Garamond" w:cstheme="minorHAnsi"/>
          <w:sz w:val="24"/>
          <w:szCs w:val="24"/>
        </w:rPr>
        <w:t>) and discontinuations due to adverse event</w:t>
      </w:r>
      <w:r w:rsidR="00561050">
        <w:rPr>
          <w:rFonts w:ascii="Garamond" w:hAnsi="Garamond" w:cstheme="minorHAnsi"/>
          <w:sz w:val="24"/>
          <w:szCs w:val="24"/>
        </w:rPr>
        <w:t>s</w:t>
      </w:r>
      <w:r>
        <w:rPr>
          <w:rFonts w:ascii="Garamond" w:hAnsi="Garamond" w:cstheme="minorHAnsi"/>
          <w:sz w:val="24"/>
          <w:szCs w:val="24"/>
        </w:rPr>
        <w:t xml:space="preserve">.   </w:t>
      </w:r>
    </w:p>
    <w:p w14:paraId="3BB1BCA6" w14:textId="2F4CE385" w:rsidR="00B052D0" w:rsidRDefault="00B052D0" w:rsidP="00395E1A">
      <w:pPr>
        <w:autoSpaceDE w:val="0"/>
        <w:adjustRightInd w:val="0"/>
        <w:spacing w:line="360" w:lineRule="auto"/>
        <w:jc w:val="both"/>
        <w:rPr>
          <w:rFonts w:ascii="Garamond" w:hAnsi="Garamond" w:cstheme="minorHAnsi"/>
          <w:sz w:val="24"/>
          <w:szCs w:val="24"/>
        </w:rPr>
      </w:pPr>
      <w:r w:rsidRPr="00FB2798">
        <w:rPr>
          <w:rFonts w:ascii="Garamond" w:hAnsi="Garamond" w:cstheme="minorHAnsi"/>
          <w:b/>
          <w:bCs/>
          <w:sz w:val="24"/>
          <w:szCs w:val="24"/>
        </w:rPr>
        <w:t>Data Synthesis:</w:t>
      </w:r>
      <w:r w:rsidR="00FF21EB">
        <w:rPr>
          <w:rFonts w:ascii="Garamond" w:hAnsi="Garamond" w:cstheme="minorHAnsi"/>
          <w:sz w:val="24"/>
          <w:szCs w:val="24"/>
        </w:rPr>
        <w:t xml:space="preserve"> </w:t>
      </w:r>
      <w:r w:rsidR="00D639FD">
        <w:rPr>
          <w:rFonts w:ascii="Garamond" w:hAnsi="Garamond" w:cstheme="minorHAnsi"/>
          <w:sz w:val="24"/>
          <w:szCs w:val="24"/>
        </w:rPr>
        <w:t>A B</w:t>
      </w:r>
      <w:r w:rsidR="00D639FD" w:rsidRPr="007C66E3">
        <w:rPr>
          <w:rFonts w:ascii="Garamond" w:hAnsi="Garamond" w:cstheme="minorHAnsi"/>
          <w:sz w:val="24"/>
          <w:szCs w:val="24"/>
        </w:rPr>
        <w:t>ayesian</w:t>
      </w:r>
      <w:r w:rsidR="00EC77AA" w:rsidRPr="007C66E3">
        <w:rPr>
          <w:rFonts w:ascii="Garamond" w:hAnsi="Garamond" w:cstheme="minorHAnsi"/>
          <w:sz w:val="24"/>
          <w:szCs w:val="24"/>
        </w:rPr>
        <w:t xml:space="preserve"> network meta-analysis of statin intensity (low, moderate, or high) using random-effects evaluate</w:t>
      </w:r>
      <w:r w:rsidR="00B30C6A">
        <w:rPr>
          <w:rFonts w:ascii="Garamond" w:hAnsi="Garamond" w:cstheme="minorHAnsi"/>
          <w:sz w:val="24"/>
          <w:szCs w:val="24"/>
        </w:rPr>
        <w:t>d</w:t>
      </w:r>
      <w:r w:rsidR="00EC77AA" w:rsidRPr="007C66E3">
        <w:rPr>
          <w:rFonts w:ascii="Garamond" w:hAnsi="Garamond" w:cstheme="minorHAnsi"/>
          <w:sz w:val="24"/>
          <w:szCs w:val="24"/>
        </w:rPr>
        <w:t xml:space="preserve"> </w:t>
      </w:r>
      <w:r w:rsidR="00D639FD">
        <w:rPr>
          <w:rFonts w:ascii="Garamond" w:hAnsi="Garamond" w:cstheme="minorHAnsi"/>
          <w:sz w:val="24"/>
          <w:szCs w:val="24"/>
        </w:rPr>
        <w:t>treatment</w:t>
      </w:r>
      <w:r w:rsidR="00EC77AA" w:rsidRPr="007C66E3">
        <w:rPr>
          <w:rFonts w:ascii="Garamond" w:hAnsi="Garamond" w:cstheme="minorHAnsi"/>
          <w:sz w:val="24"/>
          <w:szCs w:val="24"/>
        </w:rPr>
        <w:t xml:space="preserve"> effect on non-HDL-C </w:t>
      </w:r>
      <w:r w:rsidR="00214808">
        <w:rPr>
          <w:rFonts w:ascii="Garamond" w:hAnsi="Garamond" w:cstheme="minorHAnsi"/>
          <w:sz w:val="24"/>
          <w:szCs w:val="24"/>
        </w:rPr>
        <w:t>through</w:t>
      </w:r>
      <w:r w:rsidR="00EC77AA" w:rsidRPr="007C66E3">
        <w:rPr>
          <w:rFonts w:ascii="Garamond" w:hAnsi="Garamond" w:cstheme="minorHAnsi"/>
          <w:sz w:val="24"/>
          <w:szCs w:val="24"/>
        </w:rPr>
        <w:t xml:space="preserve"> mean difference and 95% credible intervals.</w:t>
      </w:r>
      <w:r w:rsidR="00EC77AA">
        <w:rPr>
          <w:rFonts w:ascii="Garamond" w:hAnsi="Garamond" w:cstheme="minorHAnsi"/>
          <w:sz w:val="24"/>
          <w:szCs w:val="24"/>
        </w:rPr>
        <w:t xml:space="preserve"> Subgroup analysis </w:t>
      </w:r>
      <w:r w:rsidR="002B2C01">
        <w:rPr>
          <w:rFonts w:ascii="Garamond" w:hAnsi="Garamond" w:cstheme="minorHAnsi"/>
          <w:sz w:val="24"/>
          <w:szCs w:val="24"/>
        </w:rPr>
        <w:t>of</w:t>
      </w:r>
      <w:r w:rsidR="00EC77AA">
        <w:rPr>
          <w:rFonts w:ascii="Garamond" w:hAnsi="Garamond" w:cstheme="minorHAnsi"/>
          <w:sz w:val="24"/>
          <w:szCs w:val="24"/>
        </w:rPr>
        <w:t xml:space="preserve"> patients at greater risk of MACE</w:t>
      </w:r>
      <w:r w:rsidR="002B2C01">
        <w:rPr>
          <w:rFonts w:ascii="Garamond" w:hAnsi="Garamond" w:cstheme="minorHAnsi"/>
          <w:sz w:val="24"/>
          <w:szCs w:val="24"/>
        </w:rPr>
        <w:t xml:space="preserve"> was</w:t>
      </w:r>
      <w:r w:rsidR="00EC77AA">
        <w:rPr>
          <w:rFonts w:ascii="Garamond" w:hAnsi="Garamond" w:cstheme="minorHAnsi"/>
          <w:sz w:val="24"/>
          <w:szCs w:val="24"/>
        </w:rPr>
        <w:t xml:space="preserve"> compared with </w:t>
      </w:r>
      <w:r w:rsidR="00B30C6A">
        <w:rPr>
          <w:rFonts w:ascii="Garamond" w:hAnsi="Garamond" w:cstheme="minorHAnsi"/>
          <w:sz w:val="24"/>
          <w:szCs w:val="24"/>
        </w:rPr>
        <w:t>patients</w:t>
      </w:r>
      <w:r w:rsidR="007D1C4D">
        <w:rPr>
          <w:rFonts w:ascii="Garamond" w:hAnsi="Garamond" w:cstheme="minorHAnsi"/>
          <w:sz w:val="24"/>
          <w:szCs w:val="24"/>
        </w:rPr>
        <w:t xml:space="preserve"> </w:t>
      </w:r>
      <w:r w:rsidR="00EC77AA">
        <w:rPr>
          <w:rFonts w:ascii="Garamond" w:hAnsi="Garamond" w:cstheme="minorHAnsi"/>
          <w:sz w:val="24"/>
          <w:szCs w:val="24"/>
        </w:rPr>
        <w:t>at low/moderate risk.</w:t>
      </w:r>
      <w:r w:rsidR="00F0686D">
        <w:rPr>
          <w:rFonts w:ascii="Garamond" w:hAnsi="Garamond" w:cs="Arial"/>
          <w:sz w:val="24"/>
          <w:szCs w:val="24"/>
        </w:rPr>
        <w:t xml:space="preserve"> The Confidence </w:t>
      </w:r>
      <w:proofErr w:type="gramStart"/>
      <w:r w:rsidR="00F0686D">
        <w:rPr>
          <w:rFonts w:ascii="Garamond" w:hAnsi="Garamond" w:cs="Arial"/>
          <w:sz w:val="24"/>
          <w:szCs w:val="24"/>
        </w:rPr>
        <w:t>In</w:t>
      </w:r>
      <w:proofErr w:type="gramEnd"/>
      <w:r w:rsidR="00F0686D">
        <w:rPr>
          <w:rFonts w:ascii="Garamond" w:hAnsi="Garamond" w:cs="Arial"/>
          <w:sz w:val="24"/>
          <w:szCs w:val="24"/>
        </w:rPr>
        <w:t xml:space="preserve"> Network Meta-Analysis (</w:t>
      </w:r>
      <w:proofErr w:type="spellStart"/>
      <w:r w:rsidR="00F0686D">
        <w:rPr>
          <w:rFonts w:ascii="Garamond" w:hAnsi="Garamond" w:cs="Arial"/>
          <w:sz w:val="24"/>
          <w:szCs w:val="24"/>
        </w:rPr>
        <w:t>CINeMA</w:t>
      </w:r>
      <w:proofErr w:type="spellEnd"/>
      <w:r w:rsidR="00F0686D">
        <w:rPr>
          <w:rFonts w:ascii="Garamond" w:hAnsi="Garamond" w:cs="Arial"/>
          <w:sz w:val="24"/>
          <w:szCs w:val="24"/>
        </w:rPr>
        <w:t xml:space="preserve">) framework was applied to ensure the certainty of evidence. </w:t>
      </w:r>
    </w:p>
    <w:p w14:paraId="7AD71A9F" w14:textId="638612E6" w:rsidR="00FB2798" w:rsidRDefault="00FB2798" w:rsidP="00395E1A">
      <w:pPr>
        <w:autoSpaceDE w:val="0"/>
        <w:adjustRightInd w:val="0"/>
        <w:spacing w:line="360" w:lineRule="auto"/>
        <w:jc w:val="both"/>
        <w:rPr>
          <w:rFonts w:ascii="Garamond" w:eastAsia="MetaSerifProBook-Regular" w:hAnsi="Garamond" w:cs="MetaSerifProBook-Regular"/>
          <w:sz w:val="24"/>
          <w:szCs w:val="24"/>
        </w:rPr>
      </w:pPr>
      <w:r w:rsidRPr="00FB2798">
        <w:rPr>
          <w:rFonts w:ascii="Garamond" w:hAnsi="Garamond" w:cstheme="minorHAnsi"/>
          <w:b/>
          <w:bCs/>
          <w:sz w:val="24"/>
          <w:szCs w:val="24"/>
        </w:rPr>
        <w:t>Results:</w:t>
      </w:r>
      <w:r>
        <w:rPr>
          <w:rFonts w:ascii="Garamond" w:hAnsi="Garamond" w:cstheme="minorHAnsi"/>
          <w:sz w:val="24"/>
          <w:szCs w:val="24"/>
        </w:rPr>
        <w:t xml:space="preserve"> </w:t>
      </w:r>
      <w:r>
        <w:rPr>
          <w:rFonts w:ascii="Garamond" w:eastAsia="MetaSerifProBook-Regular" w:hAnsi="Garamond" w:cs="MetaSerifProBook-Regular"/>
          <w:sz w:val="24"/>
          <w:szCs w:val="24"/>
        </w:rPr>
        <w:t>Forty-two</w:t>
      </w:r>
      <w:r w:rsidRPr="00B06162">
        <w:rPr>
          <w:rFonts w:ascii="Garamond" w:eastAsia="MetaSerifProBook-Regular" w:hAnsi="Garamond" w:cs="MetaSerifProBook-Regular"/>
          <w:sz w:val="24"/>
          <w:szCs w:val="24"/>
        </w:rPr>
        <w:t xml:space="preserve"> trials </w:t>
      </w:r>
      <w:r>
        <w:rPr>
          <w:rFonts w:ascii="Garamond" w:eastAsia="MetaSerifProBook-Regular" w:hAnsi="Garamond" w:cs="MetaSerifProBook-Regular"/>
          <w:sz w:val="24"/>
          <w:szCs w:val="24"/>
        </w:rPr>
        <w:t>randomizing</w:t>
      </w:r>
      <w:r w:rsidRPr="00B06162">
        <w:rPr>
          <w:rFonts w:ascii="Garamond" w:eastAsia="MetaSerifProBook-Regular" w:hAnsi="Garamond" w:cs="MetaSerifProBook-Regular"/>
          <w:sz w:val="24"/>
          <w:szCs w:val="24"/>
        </w:rPr>
        <w:t xml:space="preserve"> 2</w:t>
      </w:r>
      <w:r>
        <w:rPr>
          <w:rFonts w:ascii="Garamond" w:eastAsia="MetaSerifProBook-Regular" w:hAnsi="Garamond" w:cs="MetaSerifProBook-Regular"/>
          <w:sz w:val="24"/>
          <w:szCs w:val="24"/>
        </w:rPr>
        <w:t>0,193</w:t>
      </w:r>
      <w:r w:rsidRPr="00B06162">
        <w:rPr>
          <w:rFonts w:ascii="Garamond" w:eastAsia="MetaSerifProBook-Regular" w:hAnsi="Garamond" w:cs="MetaSerifProBook-Regular"/>
          <w:sz w:val="24"/>
          <w:szCs w:val="24"/>
        </w:rPr>
        <w:t xml:space="preserve"> </w:t>
      </w:r>
      <w:r>
        <w:rPr>
          <w:rFonts w:ascii="Garamond" w:eastAsia="MetaSerifProBook-Regular" w:hAnsi="Garamond" w:cs="MetaSerifProBook-Regular"/>
          <w:sz w:val="24"/>
          <w:szCs w:val="24"/>
        </w:rPr>
        <w:t xml:space="preserve">adults of which 11,698 were included in the meta-analysis. </w:t>
      </w:r>
      <w:r w:rsidR="00864CB8">
        <w:rPr>
          <w:rFonts w:ascii="Garamond" w:eastAsia="MetaSerifProBook-Regular" w:hAnsi="Garamond" w:cs="MetaSerifProBook-Regular"/>
          <w:sz w:val="24"/>
          <w:szCs w:val="24"/>
        </w:rPr>
        <w:t xml:space="preserve">Compared to placebo, the greatest reductions in non-HDL-C were observed in </w:t>
      </w:r>
      <w:proofErr w:type="spellStart"/>
      <w:r>
        <w:rPr>
          <w:rFonts w:ascii="Garamond" w:eastAsia="MetaSerifProBook-Regular" w:hAnsi="Garamond" w:cs="MetaSerifProBook-Regular"/>
          <w:sz w:val="24"/>
          <w:szCs w:val="24"/>
        </w:rPr>
        <w:t>Rosuvastatin</w:t>
      </w:r>
      <w:proofErr w:type="spellEnd"/>
      <w:r>
        <w:rPr>
          <w:rFonts w:ascii="Garamond" w:eastAsia="MetaSerifProBook-Regular" w:hAnsi="Garamond" w:cs="MetaSerifProBook-Regular"/>
          <w:sz w:val="24"/>
          <w:szCs w:val="24"/>
        </w:rPr>
        <w:t xml:space="preserve"> at high (-2.31</w:t>
      </w:r>
      <w:r w:rsidR="00864CB8">
        <w:rPr>
          <w:rFonts w:ascii="Garamond" w:eastAsia="MetaSerifProBook-Regular" w:hAnsi="Garamond" w:cs="MetaSerifProBook-Regular"/>
          <w:sz w:val="24"/>
          <w:szCs w:val="24"/>
        </w:rPr>
        <w:t xml:space="preserve"> </w:t>
      </w:r>
      <w:proofErr w:type="spellStart"/>
      <w:r w:rsidR="00864CB8">
        <w:rPr>
          <w:rFonts w:ascii="Garamond" w:eastAsia="MetaSerifProBook-Regular" w:hAnsi="Garamond" w:cs="MetaSerifProBook-Regular"/>
          <w:sz w:val="24"/>
          <w:szCs w:val="24"/>
        </w:rPr>
        <w:t>mmol</w:t>
      </w:r>
      <w:proofErr w:type="spellEnd"/>
      <w:r w:rsidR="00864CB8">
        <w:rPr>
          <w:rFonts w:ascii="Garamond" w:eastAsia="MetaSerifProBook-Regular" w:hAnsi="Garamond" w:cs="MetaSerifProBook-Regular"/>
          <w:sz w:val="24"/>
          <w:szCs w:val="24"/>
        </w:rPr>
        <w:t>/L</w:t>
      </w:r>
      <w:r>
        <w:rPr>
          <w:rFonts w:ascii="Garamond" w:eastAsia="MetaSerifProBook-Regular" w:hAnsi="Garamond" w:cs="MetaSerifProBook-Regular"/>
          <w:sz w:val="24"/>
          <w:szCs w:val="24"/>
        </w:rPr>
        <w:t xml:space="preserve">, 95% </w:t>
      </w:r>
      <w:r w:rsidRPr="007C66E3">
        <w:rPr>
          <w:rFonts w:ascii="Garamond" w:hAnsi="Garamond" w:cstheme="minorHAnsi"/>
          <w:sz w:val="24"/>
          <w:szCs w:val="24"/>
        </w:rPr>
        <w:t>credible interval</w:t>
      </w:r>
      <w:r>
        <w:rPr>
          <w:rFonts w:ascii="Garamond" w:eastAsia="MetaSerifProBook-Regular" w:hAnsi="Garamond" w:cs="MetaSerifProBook-Regular"/>
          <w:sz w:val="24"/>
          <w:szCs w:val="24"/>
        </w:rPr>
        <w:t>: -3.39 to -1.21) and moderate intensities (-2.27</w:t>
      </w:r>
      <w:r w:rsidR="00864CB8">
        <w:rPr>
          <w:rFonts w:ascii="Garamond" w:eastAsia="MetaSerifProBook-Regular" w:hAnsi="Garamond" w:cs="MetaSerifProBook-Regular"/>
          <w:sz w:val="24"/>
          <w:szCs w:val="24"/>
        </w:rPr>
        <w:t xml:space="preserve"> </w:t>
      </w:r>
      <w:proofErr w:type="spellStart"/>
      <w:r w:rsidR="00864CB8">
        <w:rPr>
          <w:rFonts w:ascii="Garamond" w:eastAsia="MetaSerifProBook-Regular" w:hAnsi="Garamond" w:cs="MetaSerifProBook-Regular"/>
          <w:sz w:val="24"/>
          <w:szCs w:val="24"/>
        </w:rPr>
        <w:t>mmol</w:t>
      </w:r>
      <w:proofErr w:type="spellEnd"/>
      <w:r w:rsidR="00864CB8">
        <w:rPr>
          <w:rFonts w:ascii="Garamond" w:eastAsia="MetaSerifProBook-Regular" w:hAnsi="Garamond" w:cs="MetaSerifProBook-Regular"/>
          <w:sz w:val="24"/>
          <w:szCs w:val="24"/>
        </w:rPr>
        <w:t>/L</w:t>
      </w:r>
      <w:r>
        <w:rPr>
          <w:rFonts w:ascii="Garamond" w:eastAsia="MetaSerifProBook-Regular" w:hAnsi="Garamond" w:cs="MetaSerifProBook-Regular"/>
          <w:sz w:val="24"/>
          <w:szCs w:val="24"/>
        </w:rPr>
        <w:t>, -3.00 to -1.49)</w:t>
      </w:r>
      <w:r w:rsidR="00864CB8">
        <w:rPr>
          <w:rFonts w:ascii="Garamond" w:eastAsia="MetaSerifProBook-Regular" w:hAnsi="Garamond" w:cs="MetaSerifProBook-Regular"/>
          <w:sz w:val="24"/>
          <w:szCs w:val="24"/>
        </w:rPr>
        <w:t>,</w:t>
      </w:r>
      <w:r>
        <w:rPr>
          <w:rFonts w:ascii="Garamond" w:eastAsia="MetaSerifProBook-Regular" w:hAnsi="Garamond" w:cs="MetaSerifProBook-Regular"/>
          <w:sz w:val="24"/>
          <w:szCs w:val="24"/>
        </w:rPr>
        <w:t xml:space="preserve"> and Simvastatin (-2.26</w:t>
      </w:r>
      <w:r w:rsidR="00864CB8">
        <w:rPr>
          <w:rFonts w:ascii="Garamond" w:eastAsia="MetaSerifProBook-Regular" w:hAnsi="Garamond" w:cs="MetaSerifProBook-Regular"/>
          <w:sz w:val="24"/>
          <w:szCs w:val="24"/>
        </w:rPr>
        <w:t xml:space="preserve"> </w:t>
      </w:r>
      <w:proofErr w:type="spellStart"/>
      <w:r w:rsidR="00864CB8">
        <w:rPr>
          <w:rFonts w:ascii="Garamond" w:eastAsia="MetaSerifProBook-Regular" w:hAnsi="Garamond" w:cs="MetaSerifProBook-Regular"/>
          <w:sz w:val="24"/>
          <w:szCs w:val="24"/>
        </w:rPr>
        <w:t>mmol</w:t>
      </w:r>
      <w:proofErr w:type="spellEnd"/>
      <w:r w:rsidR="00864CB8">
        <w:rPr>
          <w:rFonts w:ascii="Garamond" w:eastAsia="MetaSerifProBook-Regular" w:hAnsi="Garamond" w:cs="MetaSerifProBook-Regular"/>
          <w:sz w:val="24"/>
          <w:szCs w:val="24"/>
        </w:rPr>
        <w:t>/L</w:t>
      </w:r>
      <w:r>
        <w:rPr>
          <w:rFonts w:ascii="Garamond" w:eastAsia="MetaSerifProBook-Regular" w:hAnsi="Garamond" w:cs="MetaSerifProBook-Regular"/>
          <w:sz w:val="24"/>
          <w:szCs w:val="24"/>
        </w:rPr>
        <w:t>, -2.99 to -1.51)</w:t>
      </w:r>
      <w:r w:rsidR="00E53117">
        <w:rPr>
          <w:rFonts w:ascii="Garamond" w:eastAsia="MetaSerifProBook-Regular" w:hAnsi="Garamond" w:cs="MetaSerifProBook-Regular"/>
          <w:sz w:val="24"/>
          <w:szCs w:val="24"/>
        </w:rPr>
        <w:t xml:space="preserve"> and Atorvastatin (-2.20 </w:t>
      </w:r>
      <w:proofErr w:type="spellStart"/>
      <w:r w:rsidR="00E53117">
        <w:rPr>
          <w:rFonts w:ascii="Garamond" w:eastAsia="MetaSerifProBook-Regular" w:hAnsi="Garamond" w:cs="MetaSerifProBook-Regular"/>
          <w:sz w:val="24"/>
          <w:szCs w:val="24"/>
        </w:rPr>
        <w:t>mmol</w:t>
      </w:r>
      <w:proofErr w:type="spellEnd"/>
      <w:r w:rsidR="00E53117">
        <w:rPr>
          <w:rFonts w:ascii="Garamond" w:eastAsia="MetaSerifProBook-Regular" w:hAnsi="Garamond" w:cs="MetaSerifProBook-Regular"/>
          <w:sz w:val="24"/>
          <w:szCs w:val="24"/>
        </w:rPr>
        <w:t>/L, -2.69 to -1.70) at high intensity</w:t>
      </w:r>
      <w:r>
        <w:rPr>
          <w:rFonts w:ascii="Garamond" w:eastAsia="MetaSerifProBook-Regular" w:hAnsi="Garamond" w:cs="MetaSerifProBook-Regular"/>
          <w:sz w:val="24"/>
          <w:szCs w:val="24"/>
        </w:rPr>
        <w:t xml:space="preserve">. Atorvastatin and Simvastatin at any intensity and Pravastatin at low intensity were also effective at reducing non-HDL-C. </w:t>
      </w:r>
      <w:r w:rsidRPr="00F92887">
        <w:rPr>
          <w:rFonts w:ascii="Garamond" w:eastAsia="MetaSerifProBook-Regular" w:hAnsi="Garamond" w:cs="MetaSerifProBook-Regular"/>
          <w:sz w:val="24"/>
          <w:szCs w:val="24"/>
        </w:rPr>
        <w:t>In 4,670 patients at greater risk of a MACE, Atorvastatin at high intensity was best ranked</w:t>
      </w:r>
      <w:r w:rsidR="00072089">
        <w:rPr>
          <w:rFonts w:ascii="Garamond" w:eastAsia="MetaSerifProBook-Regular" w:hAnsi="Garamond" w:cs="MetaSerifProBook-Regular"/>
          <w:sz w:val="24"/>
          <w:szCs w:val="24"/>
        </w:rPr>
        <w:t xml:space="preserve"> </w:t>
      </w:r>
      <w:r w:rsidR="00072089" w:rsidRPr="00F92887">
        <w:rPr>
          <w:rFonts w:ascii="Garamond" w:eastAsia="MetaSerifProBook-Regular" w:hAnsi="Garamond" w:cs="MetaSerifProBook-Regular"/>
          <w:sz w:val="24"/>
          <w:szCs w:val="24"/>
        </w:rPr>
        <w:t>(</w:t>
      </w:r>
      <w:r w:rsidR="00C524F1">
        <w:rPr>
          <w:rFonts w:ascii="Garamond" w:eastAsia="MetaSerifProBook-Regular" w:hAnsi="Garamond" w:cs="MetaSerifProBook-Regular"/>
          <w:sz w:val="24"/>
          <w:szCs w:val="24"/>
        </w:rPr>
        <w:t xml:space="preserve">-1.98 </w:t>
      </w:r>
      <w:proofErr w:type="spellStart"/>
      <w:r w:rsidR="00C524F1">
        <w:rPr>
          <w:rFonts w:ascii="Garamond" w:eastAsia="MetaSerifProBook-Regular" w:hAnsi="Garamond" w:cs="MetaSerifProBook-Regular"/>
          <w:sz w:val="24"/>
          <w:szCs w:val="24"/>
        </w:rPr>
        <w:t>mmol</w:t>
      </w:r>
      <w:proofErr w:type="spellEnd"/>
      <w:r w:rsidR="00C524F1">
        <w:rPr>
          <w:rFonts w:ascii="Garamond" w:eastAsia="MetaSerifProBook-Regular" w:hAnsi="Garamond" w:cs="MetaSerifProBook-Regular"/>
          <w:sz w:val="24"/>
          <w:szCs w:val="24"/>
        </w:rPr>
        <w:t xml:space="preserve">/L, -4.16 to 0.26, </w:t>
      </w:r>
      <w:r w:rsidR="00072089" w:rsidRPr="00F92887">
        <w:rPr>
          <w:rFonts w:ascii="Garamond" w:eastAsia="MetaSerifProBook-Regular" w:hAnsi="Garamond" w:cs="MetaSerifProBook-Regular"/>
          <w:sz w:val="24"/>
          <w:szCs w:val="24"/>
        </w:rPr>
        <w:t>surface under the cumulated ranking curve: 64%)</w:t>
      </w:r>
      <w:r w:rsidRPr="00F92887">
        <w:rPr>
          <w:rFonts w:ascii="Garamond" w:eastAsia="MetaSerifProBook-Regular" w:hAnsi="Garamond" w:cs="MetaSerifProBook-Regular"/>
          <w:sz w:val="24"/>
          <w:szCs w:val="24"/>
        </w:rPr>
        <w:t xml:space="preserve"> in terms of non-HDL-C.</w:t>
      </w:r>
      <w:r w:rsidR="00E6474E">
        <w:rPr>
          <w:rFonts w:ascii="Garamond" w:eastAsia="MetaSerifProBook-Regular" w:hAnsi="Garamond" w:cs="MetaSerifProBook-Regular"/>
          <w:sz w:val="24"/>
          <w:szCs w:val="24"/>
        </w:rPr>
        <w:t xml:space="preserve"> Simvastatin (-1.93, -2.63 to -1.21 </w:t>
      </w:r>
      <w:proofErr w:type="spellStart"/>
      <w:r w:rsidR="00E6474E">
        <w:rPr>
          <w:rFonts w:ascii="Garamond" w:eastAsia="MetaSerifProBook-Regular" w:hAnsi="Garamond" w:cs="MetaSerifProBook-Regular"/>
          <w:sz w:val="24"/>
          <w:szCs w:val="24"/>
        </w:rPr>
        <w:t>mmol</w:t>
      </w:r>
      <w:proofErr w:type="spellEnd"/>
      <w:r w:rsidR="00E6474E">
        <w:rPr>
          <w:rFonts w:ascii="Garamond" w:eastAsia="MetaSerifProBook-Regular" w:hAnsi="Garamond" w:cs="MetaSerifProBook-Regular"/>
          <w:sz w:val="24"/>
          <w:szCs w:val="24"/>
        </w:rPr>
        <w:t xml:space="preserve">/L) and </w:t>
      </w:r>
      <w:proofErr w:type="spellStart"/>
      <w:r w:rsidR="00E6474E">
        <w:rPr>
          <w:rFonts w:ascii="Garamond" w:eastAsia="MetaSerifProBook-Regular" w:hAnsi="Garamond" w:cs="MetaSerifProBook-Regular"/>
          <w:sz w:val="24"/>
          <w:szCs w:val="24"/>
        </w:rPr>
        <w:t>Rosuvastatin</w:t>
      </w:r>
      <w:proofErr w:type="spellEnd"/>
      <w:r w:rsidR="00E6474E">
        <w:rPr>
          <w:rFonts w:ascii="Garamond" w:eastAsia="MetaSerifProBook-Regular" w:hAnsi="Garamond" w:cs="MetaSerifProBook-Regular"/>
          <w:sz w:val="24"/>
          <w:szCs w:val="24"/>
        </w:rPr>
        <w:t xml:space="preserve"> (-1.76, -2.37 to -1.15 </w:t>
      </w:r>
      <w:proofErr w:type="spellStart"/>
      <w:r w:rsidR="00E6474E">
        <w:rPr>
          <w:rFonts w:ascii="Garamond" w:eastAsia="MetaSerifProBook-Regular" w:hAnsi="Garamond" w:cs="MetaSerifProBook-Regular"/>
          <w:sz w:val="24"/>
          <w:szCs w:val="24"/>
        </w:rPr>
        <w:t>mmol</w:t>
      </w:r>
      <w:proofErr w:type="spellEnd"/>
      <w:r w:rsidR="00E6474E">
        <w:rPr>
          <w:rFonts w:ascii="Garamond" w:eastAsia="MetaSerifProBook-Regular" w:hAnsi="Garamond" w:cs="MetaSerifProBook-Regular"/>
          <w:sz w:val="24"/>
          <w:szCs w:val="24"/>
        </w:rPr>
        <w:t xml:space="preserve">/L) delivered at a high intensity level were the most significant treatment options for reducing LDL-C. Atorvastatin (-2.21, -2.62 to -1.74 </w:t>
      </w:r>
      <w:proofErr w:type="spellStart"/>
      <w:r w:rsidR="00E6474E">
        <w:rPr>
          <w:rFonts w:ascii="Garamond" w:eastAsia="MetaSerifProBook-Regular" w:hAnsi="Garamond" w:cs="MetaSerifProBook-Regular"/>
          <w:sz w:val="24"/>
          <w:szCs w:val="24"/>
        </w:rPr>
        <w:t>mmol</w:t>
      </w:r>
      <w:proofErr w:type="spellEnd"/>
      <w:r w:rsidR="00E6474E">
        <w:rPr>
          <w:rFonts w:ascii="Garamond" w:eastAsia="MetaSerifProBook-Regular" w:hAnsi="Garamond" w:cs="MetaSerifProBook-Regular"/>
          <w:sz w:val="24"/>
          <w:szCs w:val="24"/>
        </w:rPr>
        <w:t xml:space="preserve">/L), </w:t>
      </w:r>
      <w:proofErr w:type="spellStart"/>
      <w:r w:rsidR="00E6474E">
        <w:rPr>
          <w:rFonts w:ascii="Garamond" w:eastAsia="MetaSerifProBook-Regular" w:hAnsi="Garamond" w:cs="MetaSerifProBook-Regular"/>
          <w:sz w:val="24"/>
          <w:szCs w:val="24"/>
        </w:rPr>
        <w:t>Rosuvastatin</w:t>
      </w:r>
      <w:proofErr w:type="spellEnd"/>
      <w:r w:rsidR="00E6474E">
        <w:rPr>
          <w:rFonts w:ascii="Garamond" w:eastAsia="MetaSerifProBook-Regular" w:hAnsi="Garamond" w:cs="MetaSerifProBook-Regular"/>
          <w:sz w:val="24"/>
          <w:szCs w:val="24"/>
        </w:rPr>
        <w:t xml:space="preserve"> (-2.18, -3.19 to -1.20 </w:t>
      </w:r>
      <w:proofErr w:type="spellStart"/>
      <w:r w:rsidR="00E6474E">
        <w:rPr>
          <w:rFonts w:ascii="Garamond" w:eastAsia="MetaSerifProBook-Regular" w:hAnsi="Garamond" w:cs="MetaSerifProBook-Regular"/>
          <w:sz w:val="24"/>
          <w:szCs w:val="24"/>
        </w:rPr>
        <w:t>mmol</w:t>
      </w:r>
      <w:proofErr w:type="spellEnd"/>
      <w:r w:rsidR="00E6474E">
        <w:rPr>
          <w:rFonts w:ascii="Garamond" w:eastAsia="MetaSerifProBook-Regular" w:hAnsi="Garamond" w:cs="MetaSerifProBook-Regular"/>
          <w:sz w:val="24"/>
          <w:szCs w:val="24"/>
        </w:rPr>
        <w:t xml:space="preserve">/L) and Simvastatin (-2.20, -2.96 to -1.42 </w:t>
      </w:r>
      <w:proofErr w:type="spellStart"/>
      <w:r w:rsidR="00E6474E">
        <w:rPr>
          <w:rFonts w:ascii="Garamond" w:eastAsia="MetaSerifProBook-Regular" w:hAnsi="Garamond" w:cs="MetaSerifProBook-Regular"/>
          <w:sz w:val="24"/>
          <w:szCs w:val="24"/>
        </w:rPr>
        <w:t>mmol</w:t>
      </w:r>
      <w:proofErr w:type="spellEnd"/>
      <w:r w:rsidR="00E6474E">
        <w:rPr>
          <w:rFonts w:ascii="Garamond" w:eastAsia="MetaSerifProBook-Regular" w:hAnsi="Garamond" w:cs="MetaSerifProBook-Regular"/>
          <w:sz w:val="24"/>
          <w:szCs w:val="24"/>
        </w:rPr>
        <w:t>/L) delivered at a high intensity level were the most significant tre</w:t>
      </w:r>
      <w:r w:rsidR="00D625D6">
        <w:rPr>
          <w:rFonts w:ascii="Garamond" w:eastAsia="MetaSerifProBook-Regular" w:hAnsi="Garamond" w:cs="MetaSerifProBook-Regular"/>
          <w:sz w:val="24"/>
          <w:szCs w:val="24"/>
        </w:rPr>
        <w:t>atment options for reducing TC.</w:t>
      </w:r>
      <w:r w:rsidR="00E6474E">
        <w:rPr>
          <w:rFonts w:ascii="Garamond" w:eastAsia="MetaSerifProBook-Regular" w:hAnsi="Garamond" w:cs="MetaSerifProBook-Regular"/>
          <w:sz w:val="24"/>
          <w:szCs w:val="24"/>
        </w:rPr>
        <w:t xml:space="preserve"> There was a significant reduction in non-fatal myocardial infarction for Atorvastatin delivered at moderate intensity when compared with placebo (RR=0.57, 95% CI: 0.43 to 0.76, n=4 studies). </w:t>
      </w:r>
      <w:r w:rsidR="00DB6633">
        <w:rPr>
          <w:rFonts w:ascii="Garamond" w:eastAsia="MetaSerifProBook-Regular" w:hAnsi="Garamond" w:cs="MetaSerifProBook-Regular"/>
          <w:sz w:val="24"/>
          <w:szCs w:val="24"/>
        </w:rPr>
        <w:t xml:space="preserve">No significant differences were found for discontinuations, </w:t>
      </w:r>
      <w:r w:rsidR="00E6474E">
        <w:rPr>
          <w:rFonts w:ascii="Garamond" w:eastAsia="MetaSerifProBook-Regular" w:hAnsi="Garamond" w:cs="MetaSerifProBook-Regular"/>
          <w:sz w:val="24"/>
          <w:szCs w:val="24"/>
        </w:rPr>
        <w:t>non-fatal stroke and cardiovascular deaths.</w:t>
      </w:r>
    </w:p>
    <w:p w14:paraId="30AFA202" w14:textId="38CC860E" w:rsidR="00CB7A43" w:rsidRDefault="00FB2798" w:rsidP="00FB2798">
      <w:pPr>
        <w:autoSpaceDE w:val="0"/>
        <w:adjustRightInd w:val="0"/>
        <w:spacing w:line="360" w:lineRule="auto"/>
        <w:jc w:val="both"/>
        <w:rPr>
          <w:rFonts w:ascii="Garamond" w:hAnsi="Garamond" w:cstheme="minorHAnsi"/>
          <w:sz w:val="24"/>
          <w:szCs w:val="24"/>
        </w:rPr>
      </w:pPr>
      <w:r w:rsidRPr="00FB2798">
        <w:rPr>
          <w:rFonts w:ascii="Garamond" w:eastAsia="MetaSerifProBook-Regular" w:hAnsi="Garamond" w:cs="MetaSerifProBook-Regular"/>
          <w:b/>
          <w:bCs/>
          <w:sz w:val="24"/>
          <w:szCs w:val="24"/>
        </w:rPr>
        <w:t>Conclusions:</w:t>
      </w:r>
      <w:r>
        <w:rPr>
          <w:rFonts w:ascii="Garamond" w:eastAsia="MetaSerifProBook-Regular" w:hAnsi="Garamond" w:cs="MetaSerifProBook-Regular"/>
          <w:sz w:val="24"/>
          <w:szCs w:val="24"/>
        </w:rPr>
        <w:t xml:space="preserve"> </w:t>
      </w:r>
      <w:r w:rsidRPr="006D0113">
        <w:rPr>
          <w:rFonts w:ascii="Garamond" w:hAnsi="Garamond" w:cstheme="minorHAnsi"/>
          <w:sz w:val="24"/>
          <w:szCs w:val="24"/>
        </w:rPr>
        <w:t xml:space="preserve">This network meta-analysis indicates that </w:t>
      </w:r>
      <w:proofErr w:type="spellStart"/>
      <w:r w:rsidRPr="006D0113">
        <w:rPr>
          <w:rFonts w:ascii="Garamond" w:hAnsi="Garamond" w:cstheme="minorHAnsi"/>
          <w:sz w:val="24"/>
          <w:szCs w:val="24"/>
        </w:rPr>
        <w:t>Rosuvastatin</w:t>
      </w:r>
      <w:proofErr w:type="spellEnd"/>
      <w:r w:rsidRPr="006D0113">
        <w:rPr>
          <w:rFonts w:ascii="Garamond" w:hAnsi="Garamond" w:cstheme="minorHAnsi"/>
          <w:sz w:val="24"/>
          <w:szCs w:val="24"/>
        </w:rPr>
        <w:t xml:space="preserve"> </w:t>
      </w:r>
      <w:r>
        <w:rPr>
          <w:rFonts w:ascii="Garamond" w:hAnsi="Garamond" w:cstheme="minorHAnsi"/>
          <w:sz w:val="24"/>
          <w:szCs w:val="24"/>
        </w:rPr>
        <w:t xml:space="preserve">at </w:t>
      </w:r>
      <w:r w:rsidRPr="006D0113">
        <w:rPr>
          <w:rFonts w:ascii="Garamond" w:hAnsi="Garamond" w:cstheme="minorHAnsi"/>
          <w:sz w:val="24"/>
          <w:szCs w:val="24"/>
        </w:rPr>
        <w:t>moderate or high intensity and Simvastatin</w:t>
      </w:r>
      <w:r w:rsidR="00230E36">
        <w:rPr>
          <w:rFonts w:ascii="Garamond" w:hAnsi="Garamond" w:cstheme="minorHAnsi"/>
          <w:sz w:val="24"/>
          <w:szCs w:val="24"/>
        </w:rPr>
        <w:t xml:space="preserve"> and Atorvastatin</w:t>
      </w:r>
      <w:r w:rsidRPr="006D0113">
        <w:rPr>
          <w:rFonts w:ascii="Garamond" w:hAnsi="Garamond" w:cstheme="minorHAnsi"/>
          <w:sz w:val="24"/>
          <w:szCs w:val="24"/>
        </w:rPr>
        <w:t xml:space="preserve"> </w:t>
      </w:r>
      <w:r>
        <w:rPr>
          <w:rFonts w:ascii="Garamond" w:hAnsi="Garamond" w:cstheme="minorHAnsi"/>
          <w:sz w:val="24"/>
          <w:szCs w:val="24"/>
        </w:rPr>
        <w:t xml:space="preserve">at </w:t>
      </w:r>
      <w:r w:rsidRPr="006D0113">
        <w:rPr>
          <w:rFonts w:ascii="Garamond" w:hAnsi="Garamond" w:cstheme="minorHAnsi"/>
          <w:sz w:val="24"/>
          <w:szCs w:val="24"/>
        </w:rPr>
        <w:t xml:space="preserve">high intensity </w:t>
      </w:r>
      <w:r>
        <w:rPr>
          <w:rFonts w:ascii="Garamond" w:hAnsi="Garamond" w:cstheme="minorHAnsi"/>
          <w:sz w:val="24"/>
          <w:szCs w:val="24"/>
        </w:rPr>
        <w:t>were</w:t>
      </w:r>
      <w:r w:rsidRPr="006D0113">
        <w:rPr>
          <w:rFonts w:ascii="Garamond" w:hAnsi="Garamond" w:cstheme="minorHAnsi"/>
          <w:sz w:val="24"/>
          <w:szCs w:val="24"/>
        </w:rPr>
        <w:t xml:space="preserve"> most effective at</w:t>
      </w:r>
      <w:r>
        <w:rPr>
          <w:rFonts w:ascii="Garamond" w:hAnsi="Garamond" w:cstheme="minorHAnsi"/>
          <w:sz w:val="24"/>
          <w:szCs w:val="24"/>
        </w:rPr>
        <w:t xml:space="preserve"> moderately</w:t>
      </w:r>
      <w:r w:rsidRPr="006D0113">
        <w:rPr>
          <w:rFonts w:ascii="Garamond" w:hAnsi="Garamond" w:cstheme="minorHAnsi"/>
          <w:sz w:val="24"/>
          <w:szCs w:val="24"/>
        </w:rPr>
        <w:t xml:space="preserve"> </w:t>
      </w:r>
      <w:r>
        <w:rPr>
          <w:rFonts w:ascii="Garamond" w:hAnsi="Garamond" w:cstheme="minorHAnsi"/>
          <w:sz w:val="24"/>
          <w:szCs w:val="24"/>
        </w:rPr>
        <w:t>lowering</w:t>
      </w:r>
      <w:r w:rsidRPr="006D0113">
        <w:rPr>
          <w:rFonts w:ascii="Garamond" w:hAnsi="Garamond" w:cstheme="minorHAnsi"/>
          <w:sz w:val="24"/>
          <w:szCs w:val="24"/>
        </w:rPr>
        <w:t xml:space="preserve"> non-</w:t>
      </w:r>
      <w:r w:rsidRPr="006D0113">
        <w:rPr>
          <w:rFonts w:ascii="Garamond" w:hAnsi="Garamond" w:cstheme="minorHAnsi"/>
          <w:sz w:val="24"/>
          <w:szCs w:val="24"/>
        </w:rPr>
        <w:lastRenderedPageBreak/>
        <w:t>HDL-C in</w:t>
      </w:r>
      <w:r>
        <w:rPr>
          <w:rFonts w:ascii="Garamond" w:hAnsi="Garamond" w:cstheme="minorHAnsi"/>
          <w:sz w:val="24"/>
          <w:szCs w:val="24"/>
        </w:rPr>
        <w:t xml:space="preserve"> </w:t>
      </w:r>
      <w:r w:rsidRPr="006D0113">
        <w:rPr>
          <w:rFonts w:ascii="Garamond" w:hAnsi="Garamond" w:cstheme="minorHAnsi"/>
          <w:sz w:val="24"/>
          <w:szCs w:val="24"/>
        </w:rPr>
        <w:t>patient</w:t>
      </w:r>
      <w:r>
        <w:rPr>
          <w:rFonts w:ascii="Garamond" w:hAnsi="Garamond" w:cstheme="minorHAnsi"/>
          <w:sz w:val="24"/>
          <w:szCs w:val="24"/>
        </w:rPr>
        <w:t>s</w:t>
      </w:r>
      <w:r w:rsidRPr="006D0113">
        <w:rPr>
          <w:rFonts w:ascii="Garamond" w:hAnsi="Garamond" w:cstheme="minorHAnsi"/>
          <w:sz w:val="24"/>
          <w:szCs w:val="24"/>
        </w:rPr>
        <w:t xml:space="preserve"> with diabetes.</w:t>
      </w:r>
      <w:r>
        <w:rPr>
          <w:rFonts w:ascii="Garamond" w:hAnsi="Garamond" w:cstheme="minorHAnsi"/>
          <w:sz w:val="24"/>
          <w:szCs w:val="24"/>
        </w:rPr>
        <w:t xml:space="preserve"> </w:t>
      </w:r>
      <w:r>
        <w:rPr>
          <w:rFonts w:ascii="Garamond" w:eastAsia="MetaSerifProBook-Regular" w:hAnsi="Garamond" w:cs="MetaSerifProBook-Regular"/>
          <w:sz w:val="24"/>
          <w:szCs w:val="24"/>
        </w:rPr>
        <w:t xml:space="preserve">Given the potential improvement in accuracy in predicting CVD by means of the non-HDL-C target, our findings </w:t>
      </w:r>
      <w:r w:rsidR="00524525">
        <w:rPr>
          <w:rFonts w:ascii="Garamond" w:eastAsia="MetaSerifProBook-Regular" w:hAnsi="Garamond" w:cs="MetaSerifProBook-Regular"/>
          <w:sz w:val="24"/>
          <w:szCs w:val="24"/>
        </w:rPr>
        <w:t xml:space="preserve">serve as a convenient </w:t>
      </w:r>
      <w:r>
        <w:rPr>
          <w:rFonts w:ascii="Garamond" w:eastAsia="MetaSerifProBook-Regular" w:hAnsi="Garamond" w:cs="MetaSerifProBook-Regular"/>
          <w:sz w:val="24"/>
          <w:szCs w:val="24"/>
        </w:rPr>
        <w:t xml:space="preserve">guidance on which statin </w:t>
      </w:r>
      <w:r>
        <w:rPr>
          <w:rFonts w:ascii="Garamond" w:hAnsi="Garamond" w:cstheme="minorHAnsi"/>
          <w:sz w:val="24"/>
          <w:szCs w:val="24"/>
        </w:rPr>
        <w:t xml:space="preserve">types and intensities </w:t>
      </w:r>
      <w:r w:rsidR="005E134E">
        <w:rPr>
          <w:rFonts w:ascii="Garamond" w:hAnsi="Garamond" w:cstheme="minorHAnsi"/>
          <w:sz w:val="24"/>
          <w:szCs w:val="24"/>
        </w:rPr>
        <w:t>are most effective by</w:t>
      </w:r>
      <w:r>
        <w:rPr>
          <w:rFonts w:ascii="Garamond" w:hAnsi="Garamond" w:cstheme="minorHAnsi"/>
          <w:sz w:val="24"/>
          <w:szCs w:val="24"/>
        </w:rPr>
        <w:t xml:space="preserve"> reduc</w:t>
      </w:r>
      <w:r w:rsidR="005E134E">
        <w:rPr>
          <w:rFonts w:ascii="Garamond" w:hAnsi="Garamond" w:cstheme="minorHAnsi"/>
          <w:sz w:val="24"/>
          <w:szCs w:val="24"/>
        </w:rPr>
        <w:t>ing</w:t>
      </w:r>
      <w:r>
        <w:rPr>
          <w:rFonts w:ascii="Garamond" w:hAnsi="Garamond" w:cstheme="minorHAnsi"/>
          <w:sz w:val="24"/>
          <w:szCs w:val="24"/>
        </w:rPr>
        <w:t xml:space="preserve"> non-HDL-C in patients with diabetes</w:t>
      </w:r>
      <w:r>
        <w:rPr>
          <w:rFonts w:ascii="Garamond" w:eastAsia="MetaSerifProBook-Regular" w:hAnsi="Garamond" w:cs="MetaSerifProBook-Regular"/>
          <w:sz w:val="24"/>
          <w:szCs w:val="24"/>
        </w:rPr>
        <w:t>.</w:t>
      </w:r>
      <w:r>
        <w:rPr>
          <w:rFonts w:ascii="Garamond" w:hAnsi="Garamond" w:cstheme="minorHAnsi"/>
          <w:sz w:val="24"/>
          <w:szCs w:val="24"/>
        </w:rPr>
        <w:t xml:space="preserve"> </w:t>
      </w:r>
    </w:p>
    <w:p w14:paraId="280DD2B5" w14:textId="07833055" w:rsidR="00806890" w:rsidRDefault="00CB7A43" w:rsidP="00FB2798">
      <w:pPr>
        <w:autoSpaceDE w:val="0"/>
        <w:adjustRightInd w:val="0"/>
        <w:spacing w:line="360" w:lineRule="auto"/>
        <w:jc w:val="both"/>
        <w:rPr>
          <w:rFonts w:ascii="Garamond" w:hAnsi="Garamond" w:cstheme="minorHAnsi"/>
          <w:sz w:val="24"/>
          <w:szCs w:val="24"/>
        </w:rPr>
      </w:pPr>
      <w:r w:rsidRPr="00CB7A43">
        <w:rPr>
          <w:rFonts w:ascii="Garamond" w:hAnsi="Garamond" w:cstheme="minorHAnsi"/>
          <w:b/>
          <w:bCs/>
          <w:sz w:val="24"/>
          <w:szCs w:val="24"/>
        </w:rPr>
        <w:t>Systematic Review Registration:</w:t>
      </w:r>
      <w:r>
        <w:rPr>
          <w:rFonts w:ascii="Garamond" w:hAnsi="Garamond" w:cstheme="minorHAnsi"/>
          <w:sz w:val="24"/>
          <w:szCs w:val="24"/>
        </w:rPr>
        <w:t xml:space="preserve"> PROSPERO </w:t>
      </w:r>
      <w:r>
        <w:rPr>
          <w:rFonts w:ascii="Garamond" w:hAnsi="Garamond"/>
          <w:sz w:val="24"/>
          <w:szCs w:val="24"/>
        </w:rPr>
        <w:t>CRD42021258819.</w:t>
      </w:r>
      <w:r w:rsidR="00FB2798">
        <w:rPr>
          <w:rFonts w:ascii="Garamond" w:hAnsi="Garamond" w:cstheme="minorHAnsi"/>
          <w:sz w:val="24"/>
          <w:szCs w:val="24"/>
        </w:rPr>
        <w:t xml:space="preserve">   </w:t>
      </w:r>
      <w:r w:rsidR="00FB2798" w:rsidRPr="006D0113">
        <w:rPr>
          <w:rFonts w:ascii="Garamond" w:hAnsi="Garamond" w:cstheme="minorHAnsi"/>
          <w:sz w:val="24"/>
          <w:szCs w:val="24"/>
        </w:rPr>
        <w:t xml:space="preserve">   </w:t>
      </w:r>
    </w:p>
    <w:p w14:paraId="4724002B" w14:textId="4EE1E466" w:rsidR="00FB2798" w:rsidRPr="00FB2798" w:rsidRDefault="00CB7A43" w:rsidP="00FB2798">
      <w:pPr>
        <w:autoSpaceDE w:val="0"/>
        <w:adjustRightInd w:val="0"/>
        <w:spacing w:line="360" w:lineRule="auto"/>
        <w:jc w:val="both"/>
        <w:rPr>
          <w:rFonts w:ascii="Garamond" w:hAnsi="Garamond" w:cstheme="minorHAnsi"/>
          <w:sz w:val="24"/>
          <w:szCs w:val="24"/>
        </w:rPr>
      </w:pPr>
      <w:r w:rsidRPr="00CB7A43">
        <w:rPr>
          <w:b/>
          <w:bCs/>
          <w:noProof/>
          <w:highlight w:val="cyan"/>
          <w:lang w:eastAsia="en-GB"/>
        </w:rPr>
        <mc:AlternateContent>
          <mc:Choice Requires="wps">
            <w:drawing>
              <wp:anchor distT="0" distB="0" distL="114300" distR="114300" simplePos="0" relativeHeight="251657216" behindDoc="0" locked="0" layoutInCell="1" allowOverlap="1" wp14:anchorId="103FDE50" wp14:editId="4B040DBF">
                <wp:simplePos x="0" y="0"/>
                <wp:positionH relativeFrom="margin">
                  <wp:align>right</wp:align>
                </wp:positionH>
                <wp:positionV relativeFrom="paragraph">
                  <wp:posOffset>31915</wp:posOffset>
                </wp:positionV>
                <wp:extent cx="5697855" cy="0"/>
                <wp:effectExtent l="0" t="19050" r="36195" b="19050"/>
                <wp:wrapNone/>
                <wp:docPr id="2" name="Straight Connector 2"/>
                <wp:cNvGraphicFramePr/>
                <a:graphic xmlns:a="http://schemas.openxmlformats.org/drawingml/2006/main">
                  <a:graphicData uri="http://schemas.microsoft.com/office/word/2010/wordprocessingShape">
                    <wps:wsp>
                      <wps:cNvCnPr/>
                      <wps:spPr>
                        <a:xfrm>
                          <a:off x="0" y="0"/>
                          <a:ext cx="5697855" cy="0"/>
                        </a:xfrm>
                        <a:prstGeom prst="line">
                          <a:avLst/>
                        </a:prstGeom>
                        <a:ln w="28575"/>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A0C16AA" id="Straight Connector 2" o:spid="_x0000_s1026" style="position:absolute;z-index:251657216;visibility:visible;mso-wrap-style:square;mso-wrap-distance-left:9pt;mso-wrap-distance-top:0;mso-wrap-distance-right:9pt;mso-wrap-distance-bottom:0;mso-position-horizontal:right;mso-position-horizontal-relative:margin;mso-position-vertical:absolute;mso-position-vertical-relative:text" from="397.45pt,2.5pt" to="846.1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" strokecolor="#4472c4 [3204]" strokeweight="2.25pt">
                <v:stroke joinstyle="miter"/>
                <w10:wrap anchorx="margin"/>
              </v:line>
            </w:pict>
          </mc:Fallback>
        </mc:AlternateContent>
      </w:r>
    </w:p>
    <w:p w14:paraId="4347877E" w14:textId="611FE15B" w:rsidR="008641AA" w:rsidRDefault="008641AA"/>
    <w:p w14:paraId="04305E82" w14:textId="694AA27C" w:rsidR="008641AA" w:rsidRPr="00507F12" w:rsidRDefault="008641AA" w:rsidP="008766EC">
      <w:pPr>
        <w:spacing w:line="360" w:lineRule="auto"/>
        <w:rPr>
          <w:rFonts w:ascii="Garamond" w:hAnsi="Garamond"/>
          <w:b/>
          <w:bCs/>
          <w:sz w:val="24"/>
          <w:szCs w:val="24"/>
        </w:rPr>
      </w:pPr>
      <w:r w:rsidRPr="00507F12">
        <w:rPr>
          <w:rFonts w:ascii="Garamond" w:hAnsi="Garamond"/>
          <w:b/>
          <w:bCs/>
          <w:sz w:val="24"/>
          <w:szCs w:val="24"/>
        </w:rPr>
        <w:t>Introduction</w:t>
      </w:r>
    </w:p>
    <w:p w14:paraId="1524E5D9" w14:textId="6C2F9D0B" w:rsidR="008641AA" w:rsidRPr="00507F12" w:rsidRDefault="00324CB5" w:rsidP="008766EC">
      <w:pPr>
        <w:suppressAutoHyphens w:val="0"/>
        <w:autoSpaceDN/>
        <w:spacing w:line="360" w:lineRule="auto"/>
        <w:rPr>
          <w:rFonts w:ascii="Garamond" w:eastAsia="Times New Roman" w:hAnsi="Garamond"/>
          <w:sz w:val="24"/>
          <w:szCs w:val="24"/>
        </w:rPr>
      </w:pPr>
      <w:r>
        <w:rPr>
          <w:rFonts w:ascii="Garamond" w:hAnsi="Garamond"/>
          <w:sz w:val="24"/>
          <w:szCs w:val="24"/>
        </w:rPr>
        <w:t>Type 2 d</w:t>
      </w:r>
      <w:r w:rsidR="00CD178A">
        <w:rPr>
          <w:rFonts w:ascii="Garamond" w:hAnsi="Garamond"/>
          <w:sz w:val="24"/>
          <w:szCs w:val="24"/>
        </w:rPr>
        <w:t xml:space="preserve">iabetes </w:t>
      </w:r>
      <w:r w:rsidR="004A7D1E">
        <w:rPr>
          <w:rFonts w:ascii="Garamond" w:hAnsi="Garamond"/>
          <w:sz w:val="24"/>
          <w:szCs w:val="24"/>
        </w:rPr>
        <w:t xml:space="preserve">is </w:t>
      </w:r>
      <w:r w:rsidR="00CD178A">
        <w:rPr>
          <w:rFonts w:ascii="Garamond" w:hAnsi="Garamond"/>
          <w:sz w:val="24"/>
          <w:szCs w:val="24"/>
        </w:rPr>
        <w:t xml:space="preserve">estimated to affect 380 million people </w:t>
      </w:r>
      <w:r w:rsidR="004A7D1E">
        <w:rPr>
          <w:rFonts w:ascii="Garamond" w:hAnsi="Garamond"/>
          <w:sz w:val="24"/>
          <w:szCs w:val="24"/>
        </w:rPr>
        <w:t>worldwide by 2025</w:t>
      </w:r>
      <w:r w:rsidR="00CD178A">
        <w:rPr>
          <w:rFonts w:ascii="Garamond" w:hAnsi="Garamond"/>
          <w:sz w:val="24"/>
          <w:szCs w:val="24"/>
        </w:rPr>
        <w:t xml:space="preserve"> </w:t>
      </w:r>
      <w:r w:rsidR="00DA5968">
        <w:rPr>
          <w:rFonts w:ascii="Garamond" w:hAnsi="Garamond"/>
          <w:sz w:val="24"/>
          <w:szCs w:val="24"/>
        </w:rPr>
        <w:fldChar w:fldCharType="begin">
          <w:fldData xml:space="preserve">PEVuZE5vdGU+PENpdGUgRXhjbHVkZVllYXI9IjEiPjxSZWNOdW0+MTwvUmVjTnVtPjxEaXNwbGF5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</w:fldData>
        </w:fldChar>
      </w:r>
      <w:r w:rsidR="003C7325">
        <w:rPr>
          <w:rFonts w:ascii="Garamond" w:hAnsi="Garamond"/>
          <w:sz w:val="24"/>
          <w:szCs w:val="24"/>
        </w:rPr>
        <w:instrText xml:space="preserve"> ADDIN EN.CITE </w:instrText>
      </w:r>
      <w:r w:rsidR="003C7325">
        <w:rPr>
          <w:rFonts w:ascii="Garamond" w:hAnsi="Garamond"/>
          <w:sz w:val="24"/>
          <w:szCs w:val="24"/>
        </w:rPr>
        <w:fldChar w:fldCharType="begin">
          <w:fldData xml:space="preserve">PEVuZE5vdGU+PENpdGUgRXhjbHVkZVllYXI9IjEiPjxSZWNOdW0+MTwvUmVjTnVtPjxEaXNwbGF5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</w:fldData>
        </w:fldChar>
      </w:r>
      <w:r w:rsidR="003C7325">
        <w:rPr>
          <w:rFonts w:ascii="Garamond" w:hAnsi="Garamond"/>
          <w:sz w:val="24"/>
          <w:szCs w:val="24"/>
        </w:rPr>
        <w:instrText xml:space="preserve"> ADDIN EN.CITE.DATA </w:instrText>
      </w:r>
      <w:r w:rsidR="003C7325">
        <w:rPr>
          <w:rFonts w:ascii="Garamond" w:hAnsi="Garamond"/>
          <w:sz w:val="24"/>
          <w:szCs w:val="24"/>
        </w:rPr>
      </w:r>
      <w:r w:rsidR="003C7325">
        <w:rPr>
          <w:rFonts w:ascii="Garamond" w:hAnsi="Garamond"/>
          <w:sz w:val="24"/>
          <w:szCs w:val="24"/>
        </w:rPr>
        <w:fldChar w:fldCharType="end"/>
      </w:r>
      <w:r w:rsidR="00DA5968">
        <w:rPr>
          <w:rFonts w:ascii="Garamond" w:hAnsi="Garamond"/>
          <w:sz w:val="24"/>
          <w:szCs w:val="24"/>
        </w:rPr>
      </w:r>
      <w:r w:rsidR="00DA5968">
        <w:rPr>
          <w:rFonts w:ascii="Garamond" w:hAnsi="Garamond"/>
          <w:sz w:val="24"/>
          <w:szCs w:val="24"/>
        </w:rPr>
        <w:fldChar w:fldCharType="separate"/>
      </w:r>
      <w:r w:rsidR="003C7325" w:rsidRPr="003C7325">
        <w:rPr>
          <w:rFonts w:ascii="Garamond" w:hAnsi="Garamond"/>
          <w:noProof/>
          <w:sz w:val="24"/>
          <w:szCs w:val="24"/>
          <w:vertAlign w:val="superscript"/>
        </w:rPr>
        <w:t>1 2</w:t>
      </w:r>
      <w:r w:rsidR="00DA5968">
        <w:rPr>
          <w:rFonts w:ascii="Garamond" w:hAnsi="Garamond"/>
          <w:sz w:val="24"/>
          <w:szCs w:val="24"/>
        </w:rPr>
        <w:fldChar w:fldCharType="end"/>
      </w:r>
      <w:r w:rsidR="008F0042">
        <w:rPr>
          <w:rFonts w:ascii="Garamond" w:hAnsi="Garamond"/>
          <w:sz w:val="24"/>
          <w:szCs w:val="24"/>
        </w:rPr>
        <w:t>,</w:t>
      </w:r>
      <w:r w:rsidR="003F607E">
        <w:rPr>
          <w:rFonts w:ascii="Garamond" w:hAnsi="Garamond"/>
          <w:sz w:val="24"/>
          <w:szCs w:val="24"/>
        </w:rPr>
        <w:t xml:space="preserve"> and p</w:t>
      </w:r>
      <w:r w:rsidR="004A7D1E">
        <w:rPr>
          <w:rFonts w:ascii="Garamond" w:hAnsi="Garamond"/>
          <w:sz w:val="24"/>
          <w:szCs w:val="24"/>
        </w:rPr>
        <w:t>atients with type 2 diabetes are at increased risk of cardiovascular diseases (CVD</w:t>
      </w:r>
      <w:r w:rsidR="00AB4752">
        <w:rPr>
          <w:rFonts w:ascii="Garamond" w:hAnsi="Garamond"/>
          <w:sz w:val="24"/>
          <w:szCs w:val="24"/>
        </w:rPr>
        <w:t>s</w:t>
      </w:r>
      <w:r w:rsidR="004A7D1E">
        <w:rPr>
          <w:rFonts w:ascii="Garamond" w:hAnsi="Garamond"/>
          <w:sz w:val="24"/>
          <w:szCs w:val="24"/>
        </w:rPr>
        <w:t>)</w:t>
      </w:r>
      <w:r w:rsidR="00833F56">
        <w:rPr>
          <w:rFonts w:ascii="Garamond" w:hAnsi="Garamond"/>
          <w:sz w:val="24"/>
          <w:szCs w:val="24"/>
        </w:rPr>
        <w:t>,</w:t>
      </w:r>
      <w:r w:rsidR="004A7D1E">
        <w:rPr>
          <w:rFonts w:ascii="Garamond" w:hAnsi="Garamond"/>
          <w:sz w:val="24"/>
          <w:szCs w:val="24"/>
        </w:rPr>
        <w:t xml:space="preserve"> which are the leading cause of death</w:t>
      </w:r>
      <w:r w:rsidR="00AB4752">
        <w:rPr>
          <w:rFonts w:ascii="Garamond" w:hAnsi="Garamond"/>
          <w:sz w:val="24"/>
          <w:szCs w:val="24"/>
        </w:rPr>
        <w:t xml:space="preserve"> globally, taking an estimate 17.9 million lives each year</w:t>
      </w:r>
      <w:r w:rsidR="009E1872">
        <w:rPr>
          <w:rFonts w:ascii="Garamond" w:hAnsi="Garamond"/>
          <w:sz w:val="24"/>
          <w:szCs w:val="24"/>
        </w:rPr>
        <w:t xml:space="preserve"> </w:t>
      </w:r>
      <w:r w:rsidR="009E1872">
        <w:rPr>
          <w:rFonts w:ascii="Garamond" w:hAnsi="Garamond"/>
          <w:sz w:val="24"/>
          <w:szCs w:val="24"/>
        </w:rPr>
        <w:fldChar w:fldCharType="begin">
          <w:fldData xml:space="preserve">PEVuZE5vdGU+PENpdGUgRXhjbHVkZVllYXI9IjEiPjxBdXRob3I+Wmhhbmc8L0F1dGhvcj48WWVh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</w:fldData>
        </w:fldChar>
      </w:r>
      <w:r w:rsidR="003C7325">
        <w:rPr>
          <w:rFonts w:ascii="Garamond" w:hAnsi="Garamond"/>
          <w:sz w:val="24"/>
          <w:szCs w:val="24"/>
        </w:rPr>
        <w:instrText xml:space="preserve"> ADDIN EN.CITE </w:instrText>
      </w:r>
      <w:r w:rsidR="003C7325">
        <w:rPr>
          <w:rFonts w:ascii="Garamond" w:hAnsi="Garamond"/>
          <w:sz w:val="24"/>
          <w:szCs w:val="24"/>
        </w:rPr>
        <w:fldChar w:fldCharType="begin">
          <w:fldData xml:space="preserve">PEVuZE5vdGU+PENpdGUgRXhjbHVkZVllYXI9IjEiPjxBdXRob3I+Wmhhbmc8L0F1dGhvcj48WWVh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</w:fldData>
        </w:fldChar>
      </w:r>
      <w:r w:rsidR="003C7325">
        <w:rPr>
          <w:rFonts w:ascii="Garamond" w:hAnsi="Garamond"/>
          <w:sz w:val="24"/>
          <w:szCs w:val="24"/>
        </w:rPr>
        <w:instrText xml:space="preserve"> ADDIN EN.CITE.DATA </w:instrText>
      </w:r>
      <w:r w:rsidR="003C7325">
        <w:rPr>
          <w:rFonts w:ascii="Garamond" w:hAnsi="Garamond"/>
          <w:sz w:val="24"/>
          <w:szCs w:val="24"/>
        </w:rPr>
      </w:r>
      <w:r w:rsidR="003C7325">
        <w:rPr>
          <w:rFonts w:ascii="Garamond" w:hAnsi="Garamond"/>
          <w:sz w:val="24"/>
          <w:szCs w:val="24"/>
        </w:rPr>
        <w:fldChar w:fldCharType="end"/>
      </w:r>
      <w:r w:rsidR="009E1872">
        <w:rPr>
          <w:rFonts w:ascii="Garamond" w:hAnsi="Garamond"/>
          <w:sz w:val="24"/>
          <w:szCs w:val="24"/>
        </w:rPr>
      </w:r>
      <w:r w:rsidR="009E1872">
        <w:rPr>
          <w:rFonts w:ascii="Garamond" w:hAnsi="Garamond"/>
          <w:sz w:val="24"/>
          <w:szCs w:val="24"/>
        </w:rPr>
        <w:fldChar w:fldCharType="separate"/>
      </w:r>
      <w:r w:rsidR="003C7325" w:rsidRPr="003C7325">
        <w:rPr>
          <w:rFonts w:ascii="Garamond" w:hAnsi="Garamond"/>
          <w:noProof/>
          <w:sz w:val="24"/>
          <w:szCs w:val="24"/>
          <w:vertAlign w:val="superscript"/>
        </w:rPr>
        <w:t>3 4</w:t>
      </w:r>
      <w:r w:rsidR="009E1872">
        <w:rPr>
          <w:rFonts w:ascii="Garamond" w:hAnsi="Garamond"/>
          <w:sz w:val="24"/>
          <w:szCs w:val="24"/>
        </w:rPr>
        <w:fldChar w:fldCharType="end"/>
      </w:r>
      <w:r w:rsidR="0075400F" w:rsidRPr="00507F12">
        <w:rPr>
          <w:rFonts w:ascii="Garamond" w:hAnsi="Garamond"/>
          <w:sz w:val="24"/>
          <w:szCs w:val="24"/>
        </w:rPr>
        <w:t>.</w:t>
      </w:r>
    </w:p>
    <w:p w14:paraId="7F1533A5" w14:textId="7BC508A5" w:rsidR="003323DA" w:rsidRPr="00507F12" w:rsidRDefault="005A137C" w:rsidP="008766EC">
      <w:pPr>
        <w:spacing w:line="360" w:lineRule="auto"/>
        <w:rPr>
          <w:rFonts w:ascii="Garamond" w:hAnsi="Garamond"/>
          <w:sz w:val="24"/>
          <w:szCs w:val="24"/>
        </w:rPr>
      </w:pPr>
      <w:r>
        <w:rPr>
          <w:rFonts w:ascii="Garamond" w:hAnsi="Garamond"/>
          <w:sz w:val="24"/>
          <w:szCs w:val="24"/>
        </w:rPr>
        <w:t>L</w:t>
      </w:r>
      <w:r w:rsidRPr="00507F12">
        <w:rPr>
          <w:rFonts w:ascii="Garamond" w:hAnsi="Garamond"/>
          <w:sz w:val="24"/>
          <w:szCs w:val="24"/>
        </w:rPr>
        <w:t>ipid</w:t>
      </w:r>
      <w:r w:rsidR="0054310C">
        <w:rPr>
          <w:rFonts w:ascii="Garamond" w:hAnsi="Garamond"/>
          <w:sz w:val="24"/>
          <w:szCs w:val="24"/>
        </w:rPr>
        <w:t>-modifying</w:t>
      </w:r>
      <w:r w:rsidRPr="00507F12">
        <w:rPr>
          <w:rFonts w:ascii="Garamond" w:hAnsi="Garamond"/>
          <w:sz w:val="24"/>
          <w:szCs w:val="24"/>
        </w:rPr>
        <w:t xml:space="preserve"> therapy</w:t>
      </w:r>
      <w:r>
        <w:rPr>
          <w:rFonts w:ascii="Garamond" w:hAnsi="Garamond"/>
          <w:sz w:val="24"/>
          <w:szCs w:val="24"/>
        </w:rPr>
        <w:t xml:space="preserve"> such as</w:t>
      </w:r>
      <w:r w:rsidRPr="00507F12">
        <w:rPr>
          <w:rFonts w:ascii="Garamond" w:hAnsi="Garamond"/>
          <w:sz w:val="24"/>
          <w:szCs w:val="24"/>
        </w:rPr>
        <w:t xml:space="preserve"> </w:t>
      </w:r>
      <w:r>
        <w:rPr>
          <w:rFonts w:ascii="Garamond" w:hAnsi="Garamond"/>
          <w:sz w:val="24"/>
          <w:szCs w:val="24"/>
        </w:rPr>
        <w:t>s</w:t>
      </w:r>
      <w:r w:rsidR="008766EC" w:rsidRPr="00507F12">
        <w:rPr>
          <w:rFonts w:ascii="Garamond" w:hAnsi="Garamond"/>
          <w:sz w:val="24"/>
          <w:szCs w:val="24"/>
        </w:rPr>
        <w:t>tatin</w:t>
      </w:r>
      <w:r>
        <w:rPr>
          <w:rFonts w:ascii="Garamond" w:hAnsi="Garamond"/>
          <w:sz w:val="24"/>
          <w:szCs w:val="24"/>
        </w:rPr>
        <w:t>s</w:t>
      </w:r>
      <w:r w:rsidR="00AB6DC3">
        <w:rPr>
          <w:rFonts w:ascii="Garamond" w:hAnsi="Garamond"/>
          <w:sz w:val="24"/>
          <w:szCs w:val="24"/>
        </w:rPr>
        <w:t xml:space="preserve"> </w:t>
      </w:r>
      <w:r>
        <w:rPr>
          <w:rFonts w:ascii="Garamond" w:hAnsi="Garamond"/>
          <w:sz w:val="24"/>
          <w:szCs w:val="24"/>
        </w:rPr>
        <w:t>are</w:t>
      </w:r>
      <w:r w:rsidR="00846D59">
        <w:rPr>
          <w:rFonts w:ascii="Garamond" w:hAnsi="Garamond"/>
          <w:sz w:val="24"/>
          <w:szCs w:val="24"/>
        </w:rPr>
        <w:t xml:space="preserve"> considered</w:t>
      </w:r>
      <w:r w:rsidR="00AB6DC3">
        <w:rPr>
          <w:rFonts w:ascii="Garamond" w:hAnsi="Garamond"/>
          <w:sz w:val="24"/>
          <w:szCs w:val="24"/>
        </w:rPr>
        <w:t xml:space="preserve"> the cornerstone of primary and secondary prevention of CVD</w:t>
      </w:r>
      <w:r w:rsidR="008766EC" w:rsidRPr="00507F12">
        <w:rPr>
          <w:rFonts w:ascii="Garamond" w:hAnsi="Garamond"/>
          <w:sz w:val="24"/>
          <w:szCs w:val="24"/>
        </w:rPr>
        <w:t xml:space="preserve"> </w:t>
      </w:r>
      <w:r w:rsidR="00AB6DC3">
        <w:rPr>
          <w:rFonts w:ascii="Garamond" w:hAnsi="Garamond"/>
          <w:sz w:val="24"/>
          <w:szCs w:val="24"/>
        </w:rPr>
        <w:t xml:space="preserve">by </w:t>
      </w:r>
      <w:r w:rsidR="008766EC" w:rsidRPr="00507F12">
        <w:rPr>
          <w:rFonts w:ascii="Garamond" w:hAnsi="Garamond"/>
          <w:sz w:val="24"/>
          <w:szCs w:val="24"/>
        </w:rPr>
        <w:t>help</w:t>
      </w:r>
      <w:r w:rsidR="00AB6DC3">
        <w:rPr>
          <w:rFonts w:ascii="Garamond" w:hAnsi="Garamond"/>
          <w:sz w:val="24"/>
          <w:szCs w:val="24"/>
        </w:rPr>
        <w:t>ing to</w:t>
      </w:r>
      <w:r w:rsidR="008766EC" w:rsidRPr="00507F12">
        <w:rPr>
          <w:rFonts w:ascii="Garamond" w:hAnsi="Garamond"/>
          <w:sz w:val="24"/>
          <w:szCs w:val="24"/>
        </w:rPr>
        <w:t xml:space="preserve"> lower the level of low-density lipoprotein cholesterol</w:t>
      </w:r>
      <w:r w:rsidR="005D3643">
        <w:rPr>
          <w:rFonts w:ascii="Garamond" w:hAnsi="Garamond"/>
          <w:sz w:val="24"/>
          <w:szCs w:val="24"/>
        </w:rPr>
        <w:t xml:space="preserve"> (LDL</w:t>
      </w:r>
      <w:r w:rsidR="00FA6D1C">
        <w:rPr>
          <w:rFonts w:ascii="Garamond" w:hAnsi="Garamond"/>
          <w:sz w:val="24"/>
          <w:szCs w:val="24"/>
        </w:rPr>
        <w:t>-C</w:t>
      </w:r>
      <w:r w:rsidR="005D3643">
        <w:rPr>
          <w:rFonts w:ascii="Garamond" w:hAnsi="Garamond"/>
          <w:sz w:val="24"/>
          <w:szCs w:val="24"/>
        </w:rPr>
        <w:t>)</w:t>
      </w:r>
      <w:r w:rsidR="008766EC" w:rsidRPr="00507F12">
        <w:rPr>
          <w:rFonts w:ascii="Garamond" w:hAnsi="Garamond"/>
          <w:sz w:val="24"/>
          <w:szCs w:val="24"/>
        </w:rPr>
        <w:t xml:space="preserve"> in the blood</w:t>
      </w:r>
      <w:r w:rsidR="00FE1403">
        <w:rPr>
          <w:rFonts w:ascii="Garamond" w:hAnsi="Garamond"/>
          <w:sz w:val="24"/>
          <w:szCs w:val="24"/>
        </w:rPr>
        <w:t xml:space="preserve"> </w:t>
      </w:r>
      <w:r w:rsidR="00FE1403">
        <w:rPr>
          <w:rFonts w:ascii="Garamond" w:hAnsi="Garamond"/>
          <w:sz w:val="24"/>
          <w:szCs w:val="24"/>
        </w:rPr>
        <w:fldChar w:fldCharType="begin"/>
      </w:r>
      <w:r w:rsidR="009E1872">
        <w:rPr>
          <w:rFonts w:ascii="Garamond" w:hAnsi="Garamond"/>
          <w:sz w:val="24"/>
          <w:szCs w:val="24"/>
        </w:rPr>
        <w:instrText xml:space="preserve"> ADDIN EN.CITE &lt;EndNote&gt;&lt;Cite ExcludeYear="1"&gt;&lt;Author&gt;Herrett&lt;/Author&gt;&lt;Year&gt;2021&lt;/Year&gt;&lt;RecNum&gt;4&lt;/RecNum&gt;&lt;DisplayText&gt;&lt;style face="superscript"&gt;5&lt;/style&gt;&lt;/DisplayText&gt;&lt;record&gt;&lt;rec-number&gt;4&lt;/rec-number&gt;&lt;foreign-keys&gt;&lt;key app="EN" db-id="fz5dfs9s9tr09le520u5x5vtsz5t5vaz0evf" timestamp="1622382248"&gt;4&lt;/key&gt;&lt;/foreign-keys&gt;&lt;ref-type name="Journal Article"&gt;17&lt;/ref-type&gt;&lt;contributors&gt;&lt;authors&gt;&lt;author&gt;Herrett, Emily&lt;/author&gt;&lt;author&gt;Williamson, Elizabeth&lt;/author&gt;&lt;author&gt;Brack, Kieran&lt;/author&gt;&lt;author&gt;Beaumont, Danielle&lt;/author&gt;&lt;author&gt;Perkins, Alexander&lt;/author&gt;&lt;author&gt;Thayne, Andrew&lt;/author&gt;&lt;author&gt;Shakur-Still, Haleema&lt;/author&gt;&lt;author&gt;Roberts, Ian&lt;/author&gt;&lt;author&gt;Prowse, Danielle&lt;/author&gt;&lt;author&gt;Goldacre, Ben&lt;/author&gt;&lt;author&gt;van Staa, Tjeerd&lt;/author&gt;&lt;author&gt;MacDonald, Thomas M&lt;/author&gt;&lt;author&gt;Armitage, Jane&lt;/author&gt;&lt;author&gt;Wimborne, Jon&lt;/author&gt;&lt;author&gt;Melrose, Paula&lt;/author&gt;&lt;author&gt;Singh, Jayshireen&lt;/author&gt;&lt;author&gt;Brooks, Lucy&lt;/author&gt;&lt;author&gt;Moore, Michael&lt;/author&gt;&lt;author&gt;Hoffman, Maurice&lt;/author&gt;&lt;author&gt;Smeeth, Liam&lt;/author&gt;&lt;/authors&gt;&lt;/contributors&gt;&lt;titles&gt;&lt;title&gt;Statin treatment and muscle symptoms: series of randomised, placebo controlled n-of-1 trials&lt;/title&gt;&lt;secondary-title&gt;BMJ&lt;/secondary-title&gt;&lt;/titles&gt;&lt;periodical&gt;&lt;full-title&gt;BMJ&lt;/full-title&gt;&lt;/periodical&gt;&lt;pages&gt;n135&lt;/pages&gt;&lt;volume&gt;372&lt;/volume&gt;&lt;dates&gt;&lt;year&gt;2021&lt;/year&gt;&lt;/dates&gt;&lt;urls&gt;&lt;related-urls&gt;&lt;url&gt;https://www.bmj.com/content/bmj/372/bmj.n135.full.pdf&lt;/url&gt;&lt;/related-urls&gt;&lt;/urls&gt;&lt;electronic-resource-num&gt;10.1136/bmj.n135&lt;/electronic-resource-num&gt;&lt;/record&gt;&lt;/Cite&gt;&lt;/EndNote&gt;</w:instrText>
      </w:r>
      <w:r w:rsidR="00FE1403">
        <w:rPr>
          <w:rFonts w:ascii="Garamond" w:hAnsi="Garamond"/>
          <w:sz w:val="24"/>
          <w:szCs w:val="24"/>
        </w:rPr>
        <w:fldChar w:fldCharType="separate"/>
      </w:r>
      <w:r w:rsidR="009E1872" w:rsidRPr="009E1872">
        <w:rPr>
          <w:rFonts w:ascii="Garamond" w:hAnsi="Garamond"/>
          <w:noProof/>
          <w:sz w:val="24"/>
          <w:szCs w:val="24"/>
          <w:vertAlign w:val="superscript"/>
        </w:rPr>
        <w:t>5</w:t>
      </w:r>
      <w:r w:rsidR="00FE1403">
        <w:rPr>
          <w:rFonts w:ascii="Garamond" w:hAnsi="Garamond"/>
          <w:sz w:val="24"/>
          <w:szCs w:val="24"/>
        </w:rPr>
        <w:fldChar w:fldCharType="end"/>
      </w:r>
      <w:r w:rsidR="008766EC" w:rsidRPr="00507F12">
        <w:rPr>
          <w:rFonts w:ascii="Garamond" w:hAnsi="Garamond"/>
          <w:sz w:val="24"/>
          <w:szCs w:val="24"/>
        </w:rPr>
        <w:t xml:space="preserve">. They have been found to be the most effective agents in reducing the risk of coronary heart disease (CHD) in </w:t>
      </w:r>
      <w:r w:rsidR="003F607E">
        <w:rPr>
          <w:rFonts w:ascii="Garamond" w:hAnsi="Garamond"/>
          <w:sz w:val="24"/>
          <w:szCs w:val="24"/>
        </w:rPr>
        <w:t xml:space="preserve">patients with </w:t>
      </w:r>
      <w:r w:rsidR="008766EC" w:rsidRPr="00507F12">
        <w:rPr>
          <w:rFonts w:ascii="Garamond" w:hAnsi="Garamond"/>
          <w:sz w:val="24"/>
          <w:szCs w:val="24"/>
        </w:rPr>
        <w:t>diabet</w:t>
      </w:r>
      <w:r w:rsidR="003F607E">
        <w:rPr>
          <w:rFonts w:ascii="Garamond" w:hAnsi="Garamond"/>
          <w:sz w:val="24"/>
          <w:szCs w:val="24"/>
        </w:rPr>
        <w:t>e</w:t>
      </w:r>
      <w:r w:rsidR="008766EC" w:rsidRPr="00507F12">
        <w:rPr>
          <w:rFonts w:ascii="Garamond" w:hAnsi="Garamond"/>
          <w:sz w:val="24"/>
          <w:szCs w:val="24"/>
        </w:rPr>
        <w:t>s, reducing the relative risk by one-third</w:t>
      </w:r>
      <w:r w:rsidR="00FB290F">
        <w:rPr>
          <w:rFonts w:ascii="Garamond" w:hAnsi="Garamond"/>
          <w:sz w:val="24"/>
          <w:szCs w:val="24"/>
        </w:rPr>
        <w:t xml:space="preserve"> </w:t>
      </w:r>
      <w:r w:rsidR="00FB290F">
        <w:rPr>
          <w:rFonts w:ascii="Garamond" w:hAnsi="Garamond"/>
          <w:sz w:val="24"/>
          <w:szCs w:val="24"/>
        </w:rPr>
        <w:fldChar w:fldCharType="begin">
          <w:fldData xml:space="preserve">PEVuZE5vdGU+PENpdGUgRXhjbHVkZVllYXI9IjEiPjxBdXRob3I+Q29saG91bjwvQXV0aG9yPjxZ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=
</w:fldData>
        </w:fldChar>
      </w:r>
      <w:r w:rsidR="003C7325">
        <w:rPr>
          <w:rFonts w:ascii="Garamond" w:hAnsi="Garamond"/>
          <w:sz w:val="24"/>
          <w:szCs w:val="24"/>
        </w:rPr>
        <w:instrText xml:space="preserve"> ADDIN EN.CITE </w:instrText>
      </w:r>
      <w:r w:rsidR="003C7325">
        <w:rPr>
          <w:rFonts w:ascii="Garamond" w:hAnsi="Garamond"/>
          <w:sz w:val="24"/>
          <w:szCs w:val="24"/>
        </w:rPr>
        <w:fldChar w:fldCharType="begin">
          <w:fldData xml:space="preserve">PEVuZE5vdGU+PENpdGUgRXhjbHVkZVllYXI9IjEiPjxBdXRob3I+Q29saG91bjwvQXV0aG9yPjxZ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=
</w:fldData>
        </w:fldChar>
      </w:r>
      <w:r w:rsidR="003C7325">
        <w:rPr>
          <w:rFonts w:ascii="Garamond" w:hAnsi="Garamond"/>
          <w:sz w:val="24"/>
          <w:szCs w:val="24"/>
        </w:rPr>
        <w:instrText xml:space="preserve"> ADDIN EN.CITE.DATA </w:instrText>
      </w:r>
      <w:r w:rsidR="003C7325">
        <w:rPr>
          <w:rFonts w:ascii="Garamond" w:hAnsi="Garamond"/>
          <w:sz w:val="24"/>
          <w:szCs w:val="24"/>
        </w:rPr>
      </w:r>
      <w:r w:rsidR="003C7325">
        <w:rPr>
          <w:rFonts w:ascii="Garamond" w:hAnsi="Garamond"/>
          <w:sz w:val="24"/>
          <w:szCs w:val="24"/>
        </w:rPr>
        <w:fldChar w:fldCharType="end"/>
      </w:r>
      <w:r w:rsidR="00FB290F">
        <w:rPr>
          <w:rFonts w:ascii="Garamond" w:hAnsi="Garamond"/>
          <w:sz w:val="24"/>
          <w:szCs w:val="24"/>
        </w:rPr>
      </w:r>
      <w:r w:rsidR="00FB290F">
        <w:rPr>
          <w:rFonts w:ascii="Garamond" w:hAnsi="Garamond"/>
          <w:sz w:val="24"/>
          <w:szCs w:val="24"/>
        </w:rPr>
        <w:fldChar w:fldCharType="separate"/>
      </w:r>
      <w:r w:rsidR="003C7325" w:rsidRPr="003C7325">
        <w:rPr>
          <w:rFonts w:ascii="Garamond" w:hAnsi="Garamond"/>
          <w:noProof/>
          <w:sz w:val="24"/>
          <w:szCs w:val="24"/>
          <w:vertAlign w:val="superscript"/>
        </w:rPr>
        <w:t>6 7</w:t>
      </w:r>
      <w:r w:rsidR="00FB290F">
        <w:rPr>
          <w:rFonts w:ascii="Garamond" w:hAnsi="Garamond"/>
          <w:sz w:val="24"/>
          <w:szCs w:val="24"/>
        </w:rPr>
        <w:fldChar w:fldCharType="end"/>
      </w:r>
      <w:r w:rsidR="008766EC" w:rsidRPr="00507F12">
        <w:rPr>
          <w:rFonts w:ascii="Garamond" w:hAnsi="Garamond"/>
          <w:sz w:val="24"/>
          <w:szCs w:val="24"/>
        </w:rPr>
        <w:t xml:space="preserve">. </w:t>
      </w:r>
    </w:p>
    <w:p w14:paraId="6CF659EC" w14:textId="3C527285" w:rsidR="008766EC" w:rsidRPr="00507F12" w:rsidRDefault="00B17A1E" w:rsidP="008766EC">
      <w:pPr>
        <w:spacing w:line="360" w:lineRule="auto"/>
        <w:rPr>
          <w:rFonts w:ascii="Garamond" w:hAnsi="Garamond"/>
          <w:sz w:val="24"/>
          <w:szCs w:val="24"/>
        </w:rPr>
      </w:pPr>
      <w:r w:rsidRPr="00507F12">
        <w:rPr>
          <w:rFonts w:ascii="Garamond" w:hAnsi="Garamond"/>
          <w:sz w:val="24"/>
          <w:szCs w:val="24"/>
        </w:rPr>
        <w:t>The National Chol</w:t>
      </w:r>
      <w:r w:rsidR="00587E7F">
        <w:rPr>
          <w:rFonts w:ascii="Garamond" w:hAnsi="Garamond"/>
          <w:sz w:val="24"/>
          <w:szCs w:val="24"/>
        </w:rPr>
        <w:t>esterol Education Program</w:t>
      </w:r>
      <w:r w:rsidR="004463DC">
        <w:rPr>
          <w:rFonts w:ascii="Garamond" w:hAnsi="Garamond"/>
          <w:sz w:val="24"/>
          <w:szCs w:val="24"/>
        </w:rPr>
        <w:t xml:space="preserve"> in the United States</w:t>
      </w:r>
      <w:r w:rsidRPr="00507F12">
        <w:rPr>
          <w:rFonts w:ascii="Garamond" w:hAnsi="Garamond"/>
          <w:sz w:val="24"/>
          <w:szCs w:val="24"/>
        </w:rPr>
        <w:t xml:space="preserve"> recommends </w:t>
      </w:r>
      <w:r w:rsidR="00EF48E6">
        <w:rPr>
          <w:rFonts w:ascii="Garamond" w:hAnsi="Garamond"/>
          <w:sz w:val="24"/>
          <w:szCs w:val="24"/>
        </w:rPr>
        <w:t>that LDL-C</w:t>
      </w:r>
      <w:r w:rsidRPr="00507F12">
        <w:rPr>
          <w:rFonts w:ascii="Garamond" w:hAnsi="Garamond"/>
          <w:sz w:val="24"/>
          <w:szCs w:val="24"/>
        </w:rPr>
        <w:t xml:space="preserve"> values be used to estimate the lipoprotein-related risks for CVD in individuals</w:t>
      </w:r>
      <w:r w:rsidR="00E52426">
        <w:rPr>
          <w:rFonts w:ascii="Garamond" w:hAnsi="Garamond"/>
          <w:sz w:val="24"/>
          <w:szCs w:val="24"/>
        </w:rPr>
        <w:t xml:space="preserve"> </w:t>
      </w:r>
      <w:r w:rsidR="00E52426">
        <w:rPr>
          <w:rFonts w:ascii="Garamond" w:hAnsi="Garamond"/>
          <w:sz w:val="24"/>
          <w:szCs w:val="24"/>
        </w:rPr>
        <w:fldChar w:fldCharType="begin"/>
      </w:r>
      <w:r w:rsidR="004952FA">
        <w:rPr>
          <w:rFonts w:ascii="Garamond" w:hAnsi="Garamond"/>
          <w:sz w:val="24"/>
          <w:szCs w:val="24"/>
        </w:rPr>
        <w:instrText xml:space="preserve"> ADDIN EN.CITE &lt;EndNote&gt;&lt;Cite ExcludeYear="1"&gt;&lt;Year&gt;1994&lt;/Year&gt;&lt;RecNum&gt;9&lt;/RecNum&gt;&lt;DisplayText&gt;&lt;style face="superscript"&gt;8&lt;/style&gt;&lt;/DisplayText&gt;&lt;record&gt;&lt;rec-number&gt;9&lt;/rec-number&gt;&lt;foreign-keys&gt;&lt;key app="EN" db-id="fz5dfs9s9tr09le520u5x5vtsz5t5vaz0evf" timestamp="1622382483"&gt;9&lt;/key&gt;&lt;/foreign-keys&gt;&lt;ref-type name="Journal Article"&gt;17&lt;/ref-type&gt;&lt;contributors&gt;&lt;/contributors&gt;&lt;titles&gt;&lt;title&gt;National Cholesterol Education Program. Second Report of the Expert Panel on Detection, Evaluation, and Treatment of High Blood Cholesterol in Adults (Adult Treatment Panel II)&lt;/title&gt;&lt;secondary-title&gt;Circulation&lt;/secondary-title&gt;&lt;/titles&gt;&lt;periodical&gt;&lt;full-title&gt;Circulation&lt;/full-title&gt;&lt;/periodical&gt;&lt;pages&gt;1333-445&lt;/pages&gt;&lt;volume&gt;89&lt;/volume&gt;&lt;number&gt;3&lt;/number&gt;&lt;edition&gt;1994/03/01&lt;/edition&gt;&lt;keywords&gt;&lt;keyword&gt;Adult&lt;/keyword&gt;&lt;keyword&gt;Aged&lt;/keyword&gt;&lt;keyword&gt;Aging/physiology&lt;/keyword&gt;&lt;keyword&gt;Anticholesteremic Agents/therapeutic use&lt;/keyword&gt;&lt;keyword&gt;Cholesterol/*blood&lt;/keyword&gt;&lt;keyword&gt;Coronary Disease/*prevention &amp;amp; control&lt;/keyword&gt;&lt;keyword&gt;Cost-Benefit Analysis&lt;/keyword&gt;&lt;keyword&gt;Diet&lt;/keyword&gt;&lt;keyword&gt;Female&lt;/keyword&gt;&lt;keyword&gt;Humans&lt;/keyword&gt;&lt;keyword&gt;*Hypercholesterolemia/diagnosis/epidemiology/prevention &amp;amp; control&lt;/keyword&gt;&lt;keyword&gt;Hyperlipoproteinemia Type II/prevention &amp;amp; control&lt;/keyword&gt;&lt;keyword&gt;Hypertension/epidemiology&lt;/keyword&gt;&lt;keyword&gt;Hypertriglyceridemia/prevention &amp;amp; control&lt;/keyword&gt;&lt;keyword&gt;Male&lt;/keyword&gt;&lt;keyword&gt;Middle Aged&lt;/keyword&gt;&lt;keyword&gt;Risk Factors&lt;/keyword&gt;&lt;keyword&gt;United States/epidemiology&lt;/keyword&gt;&lt;/keywords&gt;&lt;dates&gt;&lt;year&gt;1994&lt;/year&gt;&lt;pub-dates&gt;&lt;date&gt;Mar&lt;/date&gt;&lt;/pub-dates&gt;&lt;/dates&gt;&lt;isbn&gt;0009-7322 (Print)&amp;#xD;0009-7322&lt;/isbn&gt;&lt;accession-num&gt;8124825&lt;/accession-num&gt;&lt;urls&gt;&lt;/urls&gt;&lt;electronic-resource-num&gt;10.1161/01.cir.89.3.1333&lt;/electronic-resource-num&gt;&lt;remote-database-provider&gt;NLM&lt;/remote-database-provider&gt;&lt;language&gt;eng&lt;/language&gt;&lt;/record&gt;&lt;/Cite&gt;&lt;/EndNote&gt;</w:instrText>
      </w:r>
      <w:r w:rsidR="00E52426">
        <w:rPr>
          <w:rFonts w:ascii="Garamond" w:hAnsi="Garamond"/>
          <w:sz w:val="24"/>
          <w:szCs w:val="24"/>
        </w:rPr>
        <w:fldChar w:fldCharType="separate"/>
      </w:r>
      <w:r w:rsidR="004952FA" w:rsidRPr="004952FA">
        <w:rPr>
          <w:rFonts w:ascii="Garamond" w:hAnsi="Garamond"/>
          <w:noProof/>
          <w:sz w:val="24"/>
          <w:szCs w:val="24"/>
          <w:vertAlign w:val="superscript"/>
        </w:rPr>
        <w:t>8</w:t>
      </w:r>
      <w:r w:rsidR="00E52426">
        <w:rPr>
          <w:rFonts w:ascii="Garamond" w:hAnsi="Garamond"/>
          <w:sz w:val="24"/>
          <w:szCs w:val="24"/>
        </w:rPr>
        <w:fldChar w:fldCharType="end"/>
      </w:r>
      <w:r w:rsidRPr="00507F12">
        <w:rPr>
          <w:rFonts w:ascii="Garamond" w:hAnsi="Garamond"/>
          <w:sz w:val="24"/>
          <w:szCs w:val="24"/>
        </w:rPr>
        <w:t xml:space="preserve">. </w:t>
      </w:r>
      <w:r w:rsidR="00946E93">
        <w:rPr>
          <w:rFonts w:ascii="Garamond" w:hAnsi="Garamond"/>
          <w:sz w:val="24"/>
          <w:szCs w:val="24"/>
        </w:rPr>
        <w:t>H</w:t>
      </w:r>
      <w:r w:rsidR="00D70828" w:rsidRPr="00507F12">
        <w:rPr>
          <w:rFonts w:ascii="Garamond" w:hAnsi="Garamond"/>
          <w:sz w:val="24"/>
          <w:szCs w:val="24"/>
        </w:rPr>
        <w:t xml:space="preserve">owever, </w:t>
      </w:r>
      <w:r w:rsidR="00755516" w:rsidRPr="00507F12">
        <w:rPr>
          <w:rFonts w:ascii="Garamond" w:hAnsi="Garamond"/>
          <w:sz w:val="24"/>
          <w:szCs w:val="24"/>
        </w:rPr>
        <w:t xml:space="preserve">non–high-density lipoprotein cholesterol </w:t>
      </w:r>
      <w:r w:rsidR="00755516">
        <w:rPr>
          <w:rFonts w:ascii="Garamond" w:hAnsi="Garamond"/>
          <w:sz w:val="24"/>
          <w:szCs w:val="24"/>
        </w:rPr>
        <w:t>(HDL-C) may be more strongly assoc</w:t>
      </w:r>
      <w:r w:rsidR="001834F8">
        <w:rPr>
          <w:rFonts w:ascii="Garamond" w:hAnsi="Garamond"/>
          <w:sz w:val="24"/>
          <w:szCs w:val="24"/>
        </w:rPr>
        <w:t>iated with CVD risk than LDL-C in statin users</w:t>
      </w:r>
      <w:r w:rsidR="00A130CB">
        <w:rPr>
          <w:rFonts w:ascii="Garamond" w:hAnsi="Garamond"/>
          <w:sz w:val="24"/>
          <w:szCs w:val="24"/>
        </w:rPr>
        <w:t xml:space="preserve"> </w:t>
      </w:r>
      <w:r w:rsidR="00A130CB">
        <w:rPr>
          <w:rFonts w:ascii="Garamond" w:hAnsi="Garamond"/>
          <w:sz w:val="24"/>
          <w:szCs w:val="24"/>
        </w:rPr>
        <w:fldChar w:fldCharType="begin">
          <w:fldData xml:space="preserve">PEVuZE5vdGU+PENpdGUgRXhjbHVkZVllYXI9IjEiPjxBdXRob3I+Qm9la2hvbGR0PC9BdXRob3I+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</w:fldData>
        </w:fldChar>
      </w:r>
      <w:r w:rsidR="00A130CB">
        <w:rPr>
          <w:rFonts w:ascii="Garamond" w:hAnsi="Garamond"/>
          <w:sz w:val="24"/>
          <w:szCs w:val="24"/>
        </w:rPr>
        <w:instrText xml:space="preserve"> ADDIN EN.CITE </w:instrText>
      </w:r>
      <w:r w:rsidR="00A130CB">
        <w:rPr>
          <w:rFonts w:ascii="Garamond" w:hAnsi="Garamond"/>
          <w:sz w:val="24"/>
          <w:szCs w:val="24"/>
        </w:rPr>
        <w:fldChar w:fldCharType="begin">
          <w:fldData xml:space="preserve">PEVuZE5vdGU+PENpdGUgRXhjbHVkZVllYXI9IjEiPjxBdXRob3I+Qm9la2hvbGR0PC9BdXRob3I+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</w:fldData>
        </w:fldChar>
      </w:r>
      <w:r w:rsidR="00A130CB">
        <w:rPr>
          <w:rFonts w:ascii="Garamond" w:hAnsi="Garamond"/>
          <w:sz w:val="24"/>
          <w:szCs w:val="24"/>
        </w:rPr>
        <w:instrText xml:space="preserve"> ADDIN EN.CITE.DATA </w:instrText>
      </w:r>
      <w:r w:rsidR="00A130CB">
        <w:rPr>
          <w:rFonts w:ascii="Garamond" w:hAnsi="Garamond"/>
          <w:sz w:val="24"/>
          <w:szCs w:val="24"/>
        </w:rPr>
      </w:r>
      <w:r w:rsidR="00A130CB">
        <w:rPr>
          <w:rFonts w:ascii="Garamond" w:hAnsi="Garamond"/>
          <w:sz w:val="24"/>
          <w:szCs w:val="24"/>
        </w:rPr>
        <w:fldChar w:fldCharType="end"/>
      </w:r>
      <w:r w:rsidR="00A130CB">
        <w:rPr>
          <w:rFonts w:ascii="Garamond" w:hAnsi="Garamond"/>
          <w:sz w:val="24"/>
          <w:szCs w:val="24"/>
        </w:rPr>
      </w:r>
      <w:r w:rsidR="00A130CB">
        <w:rPr>
          <w:rFonts w:ascii="Garamond" w:hAnsi="Garamond"/>
          <w:sz w:val="24"/>
          <w:szCs w:val="24"/>
        </w:rPr>
        <w:fldChar w:fldCharType="separate"/>
      </w:r>
      <w:r w:rsidR="00A130CB" w:rsidRPr="00A130CB">
        <w:rPr>
          <w:rFonts w:ascii="Garamond" w:hAnsi="Garamond"/>
          <w:noProof/>
          <w:sz w:val="24"/>
          <w:szCs w:val="24"/>
          <w:vertAlign w:val="superscript"/>
        </w:rPr>
        <w:t>9</w:t>
      </w:r>
      <w:r w:rsidR="00A130CB">
        <w:rPr>
          <w:rFonts w:ascii="Garamond" w:hAnsi="Garamond"/>
          <w:sz w:val="24"/>
          <w:szCs w:val="24"/>
        </w:rPr>
        <w:fldChar w:fldCharType="end"/>
      </w:r>
      <w:r w:rsidR="00A4304E">
        <w:rPr>
          <w:rFonts w:ascii="Garamond" w:hAnsi="Garamond"/>
          <w:sz w:val="24"/>
          <w:szCs w:val="24"/>
        </w:rPr>
        <w:t>,</w:t>
      </w:r>
      <w:r w:rsidR="001834F8">
        <w:rPr>
          <w:rFonts w:ascii="Garamond" w:hAnsi="Garamond"/>
          <w:sz w:val="24"/>
          <w:szCs w:val="24"/>
        </w:rPr>
        <w:t xml:space="preserve"> a</w:t>
      </w:r>
      <w:r w:rsidR="00755516">
        <w:rPr>
          <w:rFonts w:ascii="Garamond" w:hAnsi="Garamond"/>
          <w:sz w:val="24"/>
          <w:szCs w:val="24"/>
        </w:rPr>
        <w:t xml:space="preserve">nd it </w:t>
      </w:r>
      <w:r w:rsidR="00D3344E">
        <w:rPr>
          <w:rFonts w:ascii="Garamond" w:hAnsi="Garamond"/>
          <w:sz w:val="24"/>
          <w:szCs w:val="24"/>
        </w:rPr>
        <w:t xml:space="preserve">may </w:t>
      </w:r>
      <w:r w:rsidR="00755516">
        <w:rPr>
          <w:rFonts w:ascii="Garamond" w:hAnsi="Garamond"/>
          <w:sz w:val="24"/>
          <w:szCs w:val="24"/>
        </w:rPr>
        <w:t>be</w:t>
      </w:r>
      <w:r w:rsidR="00D70828" w:rsidRPr="00507F12">
        <w:rPr>
          <w:rFonts w:ascii="Garamond" w:hAnsi="Garamond"/>
          <w:sz w:val="24"/>
          <w:szCs w:val="24"/>
        </w:rPr>
        <w:t xml:space="preserve"> a better tool for </w:t>
      </w:r>
      <w:r w:rsidR="00345D7F">
        <w:rPr>
          <w:rFonts w:ascii="Garamond" w:hAnsi="Garamond"/>
          <w:sz w:val="24"/>
          <w:szCs w:val="24"/>
        </w:rPr>
        <w:t xml:space="preserve">cardiovascular </w:t>
      </w:r>
      <w:r w:rsidR="00D70828" w:rsidRPr="00507F12">
        <w:rPr>
          <w:rFonts w:ascii="Garamond" w:hAnsi="Garamond"/>
          <w:sz w:val="24"/>
          <w:szCs w:val="24"/>
        </w:rPr>
        <w:t>risk and treatment assessments than</w:t>
      </w:r>
      <w:r w:rsidR="00EA134E">
        <w:rPr>
          <w:rFonts w:ascii="Garamond" w:hAnsi="Garamond"/>
          <w:sz w:val="24"/>
          <w:szCs w:val="24"/>
        </w:rPr>
        <w:t xml:space="preserve"> </w:t>
      </w:r>
      <w:r w:rsidR="00D70828" w:rsidRPr="00507F12">
        <w:rPr>
          <w:rFonts w:ascii="Garamond" w:hAnsi="Garamond"/>
          <w:sz w:val="24"/>
          <w:szCs w:val="24"/>
        </w:rPr>
        <w:t xml:space="preserve">LDL-C </w:t>
      </w:r>
      <w:r w:rsidR="00F37427">
        <w:rPr>
          <w:rFonts w:ascii="Garamond" w:hAnsi="Garamond"/>
          <w:sz w:val="24"/>
          <w:szCs w:val="24"/>
        </w:rPr>
        <w:fldChar w:fldCharType="begin"/>
      </w:r>
      <w:r w:rsidR="00A130CB">
        <w:rPr>
          <w:rFonts w:ascii="Garamond" w:hAnsi="Garamond"/>
          <w:sz w:val="24"/>
          <w:szCs w:val="24"/>
        </w:rPr>
        <w:instrText xml:space="preserve"> ADDIN EN.CITE &lt;EndNote&gt;&lt;Cite ExcludeYear="1"&gt;&lt;Author&gt;Frost&lt;/Author&gt;&lt;Year&gt;1998&lt;/Year&gt;&lt;RecNum&gt;10&lt;/RecNum&gt;&lt;DisplayText&gt;&lt;style face="superscript"&gt;10&lt;/style&gt;&lt;/DisplayText&gt;&lt;record&gt;&lt;rec-number&gt;10&lt;/rec-number&gt;&lt;foreign-keys&gt;&lt;key app="EN" db-id="fz5dfs9s9tr09le520u5x5vtsz5t5vaz0evf" timestamp="1622382534"&gt;10&lt;/key&gt;&lt;/foreign-keys&gt;&lt;ref-type name="Journal Article"&gt;17&lt;/ref-type&gt;&lt;contributors&gt;&lt;authors&gt;&lt;author&gt;Frost, P. H.&lt;/author&gt;&lt;author&gt;Havel, R. J.&lt;/author&gt;&lt;/authors&gt;&lt;/contributors&gt;&lt;auth-address&gt;Cardiovascular Research Institute and Department of Medicine, University of California, San Francisco 94143-0326, USA.&lt;/auth-address&gt;&lt;titles&gt;&lt;title&gt;Rationale for use of non-high-density lipoprotein cholesterol rather than low-density lipoprotein cholesterol as a tool for lipoprotein cholesterol screening and assessment of risk and therapy&lt;/title&gt;&lt;secondary-title&gt;Am J Cardiol&lt;/secondary-title&gt;&lt;/titles&gt;&lt;periodical&gt;&lt;full-title&gt;Am J Cardiol&lt;/full-title&gt;&lt;/periodical&gt;&lt;pages&gt;26b-31b&lt;/pages&gt;&lt;volume&gt;81&lt;/volume&gt;&lt;number&gt;4a&lt;/number&gt;&lt;edition&gt;1998/04/04&lt;/edition&gt;&lt;keywords&gt;&lt;keyword&gt;Apolipoproteins B/blood&lt;/keyword&gt;&lt;keyword&gt;Arteriosclerosis/*diagnosis&lt;/keyword&gt;&lt;keyword&gt;Cholesterol/*blood&lt;/keyword&gt;&lt;keyword&gt;Cholesterol, HDL/*blood&lt;/keyword&gt;&lt;keyword&gt;Cholesterol, LDL/*blood&lt;/keyword&gt;&lt;keyword&gt;Cholesterol, VLDL/blood&lt;/keyword&gt;&lt;keyword&gt;Clinical Trials as Topic&lt;/keyword&gt;&lt;keyword&gt;Coronary Disease/*blood&lt;/keyword&gt;&lt;keyword&gt;Humans&lt;/keyword&gt;&lt;keyword&gt;Lipids/blood&lt;/keyword&gt;&lt;keyword&gt;Lipoproteins/*blood&lt;/keyword&gt;&lt;keyword&gt;Risk Assessment&lt;/keyword&gt;&lt;keyword&gt;Triglycerides/blood&lt;/keyword&gt;&lt;/keywords&gt;&lt;dates&gt;&lt;year&gt;1998&lt;/year&gt;&lt;pub-dates&gt;&lt;date&gt;Feb 26&lt;/date&gt;&lt;/pub-dates&gt;&lt;/dates&gt;&lt;isbn&gt;0002-9149 (Print)&amp;#xD;0002-9149&lt;/isbn&gt;&lt;accession-num&gt;9526810&lt;/accession-num&gt;&lt;urls&gt;&lt;/urls&gt;&lt;electronic-resource-num&gt;10.1016/s0002-9149(98)00034-4&lt;/electronic-resource-num&gt;&lt;remote-database-provider&gt;NLM&lt;/remote-database-provider&gt;&lt;language&gt;eng&lt;/language&gt;&lt;/record&gt;&lt;/Cite&gt;&lt;/EndNote&gt;</w:instrText>
      </w:r>
      <w:r w:rsidR="00F37427">
        <w:rPr>
          <w:rFonts w:ascii="Garamond" w:hAnsi="Garamond"/>
          <w:sz w:val="24"/>
          <w:szCs w:val="24"/>
        </w:rPr>
        <w:fldChar w:fldCharType="separate"/>
      </w:r>
      <w:r w:rsidR="00A130CB" w:rsidRPr="00A130CB">
        <w:rPr>
          <w:rFonts w:ascii="Garamond" w:hAnsi="Garamond"/>
          <w:noProof/>
          <w:sz w:val="24"/>
          <w:szCs w:val="24"/>
          <w:vertAlign w:val="superscript"/>
        </w:rPr>
        <w:t>10</w:t>
      </w:r>
      <w:r w:rsidR="00F37427">
        <w:rPr>
          <w:rFonts w:ascii="Garamond" w:hAnsi="Garamond"/>
          <w:sz w:val="24"/>
          <w:szCs w:val="24"/>
        </w:rPr>
        <w:fldChar w:fldCharType="end"/>
      </w:r>
      <w:r w:rsidR="00AA4F68">
        <w:rPr>
          <w:rFonts w:ascii="Garamond" w:hAnsi="Garamond"/>
          <w:sz w:val="24"/>
          <w:szCs w:val="24"/>
        </w:rPr>
        <w:t xml:space="preserve">. </w:t>
      </w:r>
      <w:r w:rsidR="00D70828" w:rsidRPr="00507F12">
        <w:rPr>
          <w:rFonts w:ascii="Garamond" w:hAnsi="Garamond"/>
          <w:sz w:val="24"/>
          <w:szCs w:val="24"/>
        </w:rPr>
        <w:t xml:space="preserve">The rationale for this recommendation is that non–HDL-C includes all </w:t>
      </w:r>
      <w:r w:rsidR="007B5868">
        <w:rPr>
          <w:rFonts w:ascii="Garamond" w:hAnsi="Garamond"/>
          <w:sz w:val="24"/>
          <w:szCs w:val="24"/>
        </w:rPr>
        <w:t xml:space="preserve">potentially </w:t>
      </w:r>
      <w:proofErr w:type="spellStart"/>
      <w:r w:rsidR="007B5868">
        <w:rPr>
          <w:rFonts w:ascii="Garamond" w:hAnsi="Garamond"/>
          <w:sz w:val="24"/>
          <w:szCs w:val="24"/>
        </w:rPr>
        <w:t>atherogenic</w:t>
      </w:r>
      <w:proofErr w:type="spellEnd"/>
      <w:r w:rsidR="007B5868">
        <w:rPr>
          <w:rFonts w:ascii="Garamond" w:hAnsi="Garamond"/>
          <w:sz w:val="24"/>
          <w:szCs w:val="24"/>
        </w:rPr>
        <w:t xml:space="preserve"> </w:t>
      </w:r>
      <w:r w:rsidR="00D70828" w:rsidRPr="00507F12">
        <w:rPr>
          <w:rFonts w:ascii="Garamond" w:hAnsi="Garamond"/>
          <w:sz w:val="24"/>
          <w:szCs w:val="24"/>
        </w:rPr>
        <w:t>cholesterol present in lipoprotein particles</w:t>
      </w:r>
      <w:r w:rsidR="005D03FB">
        <w:rPr>
          <w:rFonts w:ascii="Garamond" w:hAnsi="Garamond"/>
          <w:sz w:val="24"/>
          <w:szCs w:val="24"/>
        </w:rPr>
        <w:t xml:space="preserve"> including</w:t>
      </w:r>
      <w:r w:rsidR="007B5868">
        <w:rPr>
          <w:rFonts w:ascii="Garamond" w:hAnsi="Garamond"/>
          <w:sz w:val="24"/>
          <w:szCs w:val="24"/>
        </w:rPr>
        <w:t xml:space="preserve"> LDL</w:t>
      </w:r>
      <w:r w:rsidR="00D70828" w:rsidRPr="00507F12">
        <w:rPr>
          <w:rFonts w:ascii="Garamond" w:hAnsi="Garamond"/>
          <w:sz w:val="24"/>
          <w:szCs w:val="24"/>
        </w:rPr>
        <w:t xml:space="preserve">, </w:t>
      </w:r>
      <w:proofErr w:type="gramStart"/>
      <w:r w:rsidR="00D70828" w:rsidRPr="00507F12">
        <w:rPr>
          <w:rFonts w:ascii="Garamond" w:hAnsi="Garamond"/>
          <w:sz w:val="24"/>
          <w:szCs w:val="24"/>
        </w:rPr>
        <w:t>lipoprotein(</w:t>
      </w:r>
      <w:proofErr w:type="gramEnd"/>
      <w:r w:rsidR="00D70828" w:rsidRPr="00507F12">
        <w:rPr>
          <w:rFonts w:ascii="Garamond" w:hAnsi="Garamond"/>
          <w:sz w:val="24"/>
          <w:szCs w:val="24"/>
        </w:rPr>
        <w:t>a), interm</w:t>
      </w:r>
      <w:r w:rsidR="006E2756">
        <w:rPr>
          <w:rFonts w:ascii="Garamond" w:hAnsi="Garamond"/>
          <w:sz w:val="24"/>
          <w:szCs w:val="24"/>
        </w:rPr>
        <w:t>ediate-density lipoprotein</w:t>
      </w:r>
      <w:r w:rsidR="00D70828" w:rsidRPr="00507F12">
        <w:rPr>
          <w:rFonts w:ascii="Garamond" w:hAnsi="Garamond"/>
          <w:sz w:val="24"/>
          <w:szCs w:val="24"/>
        </w:rPr>
        <w:t>, and ver</w:t>
      </w:r>
      <w:r w:rsidR="006E2756">
        <w:rPr>
          <w:rFonts w:ascii="Garamond" w:hAnsi="Garamond"/>
          <w:sz w:val="24"/>
          <w:szCs w:val="24"/>
        </w:rPr>
        <w:t>y-low-density lipoprotein</w:t>
      </w:r>
      <w:r w:rsidR="00D70828" w:rsidRPr="00507F12">
        <w:rPr>
          <w:rFonts w:ascii="Garamond" w:hAnsi="Garamond"/>
          <w:sz w:val="24"/>
          <w:szCs w:val="24"/>
        </w:rPr>
        <w:t xml:space="preserve"> remnants.</w:t>
      </w:r>
    </w:p>
    <w:p w14:paraId="6FB0468B" w14:textId="28328355" w:rsidR="009E1872" w:rsidRDefault="003D4F7B" w:rsidP="004015B9">
      <w:pPr>
        <w:spacing w:line="360" w:lineRule="auto"/>
        <w:rPr>
          <w:rFonts w:ascii="Garamond" w:hAnsi="Garamond"/>
          <w:sz w:val="24"/>
          <w:szCs w:val="24"/>
        </w:rPr>
      </w:pPr>
      <w:r>
        <w:rPr>
          <w:rFonts w:ascii="Garamond" w:hAnsi="Garamond"/>
          <w:sz w:val="24"/>
          <w:szCs w:val="24"/>
        </w:rPr>
        <w:t>T</w:t>
      </w:r>
      <w:r w:rsidR="00AA4F68">
        <w:rPr>
          <w:rFonts w:ascii="Garamond" w:hAnsi="Garamond"/>
          <w:sz w:val="24"/>
          <w:szCs w:val="24"/>
        </w:rPr>
        <w:t xml:space="preserve">he </w:t>
      </w:r>
      <w:r w:rsidR="00F60D98" w:rsidRPr="00F60D98">
        <w:rPr>
          <w:rFonts w:ascii="Garamond" w:hAnsi="Garamond"/>
          <w:sz w:val="24"/>
          <w:szCs w:val="24"/>
        </w:rPr>
        <w:t>National Institute for Health and Care Excellence (</w:t>
      </w:r>
      <w:r w:rsidR="00BF4B4D" w:rsidRPr="00F60D98">
        <w:rPr>
          <w:rFonts w:ascii="Garamond" w:hAnsi="Garamond"/>
          <w:sz w:val="24"/>
          <w:szCs w:val="24"/>
        </w:rPr>
        <w:t>NICE</w:t>
      </w:r>
      <w:r w:rsidR="00F60D98" w:rsidRPr="00F60D98">
        <w:rPr>
          <w:rFonts w:ascii="Garamond" w:hAnsi="Garamond"/>
          <w:sz w:val="24"/>
          <w:szCs w:val="24"/>
        </w:rPr>
        <w:t>)</w:t>
      </w:r>
      <w:r w:rsidR="001355B2" w:rsidRPr="00507F12">
        <w:rPr>
          <w:rFonts w:ascii="Garamond" w:hAnsi="Garamond"/>
          <w:sz w:val="24"/>
          <w:szCs w:val="24"/>
        </w:rPr>
        <w:t xml:space="preserve"> guidelines</w:t>
      </w:r>
      <w:r>
        <w:rPr>
          <w:rFonts w:ascii="Garamond" w:hAnsi="Garamond"/>
          <w:sz w:val="24"/>
          <w:szCs w:val="24"/>
        </w:rPr>
        <w:t xml:space="preserve"> for adults with diabetes were</w:t>
      </w:r>
      <w:r w:rsidR="00036FF5">
        <w:rPr>
          <w:rFonts w:ascii="Garamond" w:hAnsi="Garamond"/>
          <w:sz w:val="24"/>
          <w:szCs w:val="24"/>
        </w:rPr>
        <w:t xml:space="preserve"> updated in April 2021</w:t>
      </w:r>
      <w:r>
        <w:rPr>
          <w:rFonts w:ascii="Garamond" w:hAnsi="Garamond"/>
          <w:sz w:val="24"/>
          <w:szCs w:val="24"/>
        </w:rPr>
        <w:t>, and they now</w:t>
      </w:r>
      <w:r w:rsidR="00BF4B4D" w:rsidRPr="00507F12">
        <w:rPr>
          <w:rFonts w:ascii="Garamond" w:hAnsi="Garamond"/>
          <w:sz w:val="24"/>
          <w:szCs w:val="24"/>
        </w:rPr>
        <w:t xml:space="preserve"> </w:t>
      </w:r>
      <w:r w:rsidR="00325DB0">
        <w:rPr>
          <w:rFonts w:ascii="Garamond" w:hAnsi="Garamond"/>
          <w:sz w:val="24"/>
          <w:szCs w:val="24"/>
        </w:rPr>
        <w:t>recommend</w:t>
      </w:r>
      <w:r w:rsidR="00BF4B4D" w:rsidRPr="00507F12">
        <w:rPr>
          <w:rFonts w:ascii="Garamond" w:hAnsi="Garamond"/>
          <w:sz w:val="24"/>
          <w:szCs w:val="24"/>
        </w:rPr>
        <w:t xml:space="preserve"> </w:t>
      </w:r>
      <w:r w:rsidR="007F177B">
        <w:rPr>
          <w:rFonts w:ascii="Garamond" w:hAnsi="Garamond"/>
          <w:sz w:val="24"/>
          <w:szCs w:val="24"/>
        </w:rPr>
        <w:t>that n</w:t>
      </w:r>
      <w:r w:rsidR="00235E2C" w:rsidRPr="00507F12">
        <w:rPr>
          <w:rFonts w:ascii="Garamond" w:hAnsi="Garamond"/>
          <w:sz w:val="24"/>
          <w:szCs w:val="24"/>
        </w:rPr>
        <w:t xml:space="preserve">on-HDL-C replace LDL-C as the primary target for </w:t>
      </w:r>
      <w:r w:rsidR="00496E77">
        <w:rPr>
          <w:rFonts w:ascii="Garamond" w:hAnsi="Garamond"/>
          <w:sz w:val="24"/>
          <w:szCs w:val="24"/>
        </w:rPr>
        <w:t xml:space="preserve">CVD risk </w:t>
      </w:r>
      <w:r w:rsidR="00235E2C" w:rsidRPr="00507F12">
        <w:rPr>
          <w:rFonts w:ascii="Garamond" w:hAnsi="Garamond"/>
          <w:sz w:val="24"/>
          <w:szCs w:val="24"/>
        </w:rPr>
        <w:t>reduc</w:t>
      </w:r>
      <w:r w:rsidR="00496E77">
        <w:rPr>
          <w:rFonts w:ascii="Garamond" w:hAnsi="Garamond"/>
          <w:sz w:val="24"/>
          <w:szCs w:val="24"/>
        </w:rPr>
        <w:t xml:space="preserve">tion using </w:t>
      </w:r>
      <w:r w:rsidR="00235E2C" w:rsidRPr="00507F12">
        <w:rPr>
          <w:rFonts w:ascii="Garamond" w:hAnsi="Garamond"/>
          <w:sz w:val="24"/>
          <w:szCs w:val="24"/>
        </w:rPr>
        <w:t>lipid-</w:t>
      </w:r>
      <w:r w:rsidR="00496E77">
        <w:rPr>
          <w:rFonts w:ascii="Garamond" w:hAnsi="Garamond"/>
          <w:sz w:val="24"/>
          <w:szCs w:val="24"/>
        </w:rPr>
        <w:t>lowering</w:t>
      </w:r>
      <w:r w:rsidR="00235E2C" w:rsidRPr="00507F12">
        <w:rPr>
          <w:rFonts w:ascii="Garamond" w:hAnsi="Garamond"/>
          <w:sz w:val="24"/>
          <w:szCs w:val="24"/>
        </w:rPr>
        <w:t xml:space="preserve"> treatment</w:t>
      </w:r>
      <w:r w:rsidR="00293C74" w:rsidRPr="00507F12">
        <w:rPr>
          <w:rFonts w:ascii="Garamond" w:hAnsi="Garamond"/>
          <w:sz w:val="24"/>
          <w:szCs w:val="24"/>
        </w:rPr>
        <w:t xml:space="preserve"> </w:t>
      </w:r>
      <w:r w:rsidR="00907796">
        <w:rPr>
          <w:rFonts w:ascii="Garamond" w:hAnsi="Garamond"/>
          <w:sz w:val="24"/>
          <w:szCs w:val="24"/>
        </w:rPr>
        <w:fldChar w:fldCharType="begin"/>
      </w:r>
      <w:r w:rsidR="00267782">
        <w:rPr>
          <w:rFonts w:ascii="Garamond" w:hAnsi="Garamond"/>
          <w:sz w:val="24"/>
          <w:szCs w:val="24"/>
        </w:rPr>
        <w:instrText xml:space="preserve"> ADDIN EN.CITE &lt;EndNote&gt;&lt;Cite ExcludeYear="1"&gt;&lt;RecNum&gt;13&lt;/RecNum&gt;&lt;DisplayText&gt;&lt;style face="superscript"&gt;11&lt;/style&gt;&lt;/DisplayText&gt;&lt;record&gt;&lt;rec-number&gt;13&lt;/rec-number&gt;&lt;foreign-keys&gt;&lt;key app="EN" db-id="fz5dfs9s9tr09le520u5x5vtsz5t5vaz0evf" timestamp="1622382925"&gt;13&lt;/key&gt;&lt;/foreign-keys&gt;&lt;ref-type name="Web Page"&gt;12&lt;/ref-type&gt;&lt;contributors&gt;&lt;/contributors&gt;&lt;titles&gt;&lt;title&gt;NICE - National Institute for Health and Care Excellence. CKS. Lipid modification - CVD prevention. Last revised in April 2021. Available at: https://cks.nice.org.uk/topics/lipid-modification-cvd-prevention/&lt;/title&gt;&lt;/titles&gt;&lt;dates&gt;&lt;/dates&gt;&lt;urls&gt;&lt;/urls&gt;&lt;/record&gt;&lt;/Cite&gt;&lt;/EndNote&gt;</w:instrText>
      </w:r>
      <w:r w:rsidR="00907796">
        <w:rPr>
          <w:rFonts w:ascii="Garamond" w:hAnsi="Garamond"/>
          <w:sz w:val="24"/>
          <w:szCs w:val="24"/>
        </w:rPr>
        <w:fldChar w:fldCharType="separate"/>
      </w:r>
      <w:r w:rsidR="00267782" w:rsidRPr="00267782">
        <w:rPr>
          <w:rFonts w:ascii="Garamond" w:hAnsi="Garamond"/>
          <w:noProof/>
          <w:sz w:val="24"/>
          <w:szCs w:val="24"/>
          <w:vertAlign w:val="superscript"/>
        </w:rPr>
        <w:t>11</w:t>
      </w:r>
      <w:r w:rsidR="00907796">
        <w:rPr>
          <w:rFonts w:ascii="Garamond" w:hAnsi="Garamond"/>
          <w:sz w:val="24"/>
          <w:szCs w:val="24"/>
        </w:rPr>
        <w:fldChar w:fldCharType="end"/>
      </w:r>
      <w:r w:rsidR="00AA4F68">
        <w:rPr>
          <w:rFonts w:ascii="Garamond" w:hAnsi="Garamond"/>
          <w:sz w:val="24"/>
          <w:szCs w:val="24"/>
        </w:rPr>
        <w:t>.</w:t>
      </w:r>
      <w:r w:rsidR="00F85AA8">
        <w:rPr>
          <w:rFonts w:ascii="Garamond" w:hAnsi="Garamond"/>
          <w:sz w:val="24"/>
          <w:szCs w:val="24"/>
        </w:rPr>
        <w:t xml:space="preserve"> </w:t>
      </w:r>
      <w:r w:rsidR="00232A5E">
        <w:rPr>
          <w:rFonts w:ascii="Garamond" w:hAnsi="Garamond"/>
          <w:sz w:val="24"/>
          <w:szCs w:val="24"/>
        </w:rPr>
        <w:t xml:space="preserve">In contrast, other international </w:t>
      </w:r>
      <w:r w:rsidR="00F85AA8">
        <w:rPr>
          <w:rFonts w:ascii="Garamond" w:hAnsi="Garamond"/>
          <w:sz w:val="24"/>
          <w:szCs w:val="24"/>
        </w:rPr>
        <w:t xml:space="preserve">guidelines </w:t>
      </w:r>
      <w:r w:rsidR="008A5D60">
        <w:rPr>
          <w:rFonts w:ascii="Garamond" w:hAnsi="Garamond"/>
          <w:sz w:val="24"/>
          <w:szCs w:val="24"/>
        </w:rPr>
        <w:t>do not have</w:t>
      </w:r>
      <w:r w:rsidR="00291F01">
        <w:rPr>
          <w:rFonts w:ascii="Garamond" w:hAnsi="Garamond"/>
          <w:sz w:val="24"/>
          <w:szCs w:val="24"/>
        </w:rPr>
        <w:t xml:space="preserve"> a non-HDL-C target</w:t>
      </w:r>
      <w:r w:rsidR="00F85AA8">
        <w:rPr>
          <w:rFonts w:ascii="Garamond" w:hAnsi="Garamond"/>
          <w:sz w:val="24"/>
          <w:szCs w:val="24"/>
        </w:rPr>
        <w:t xml:space="preserve">. </w:t>
      </w:r>
      <w:r w:rsidR="00F574BA">
        <w:rPr>
          <w:rFonts w:ascii="Garamond" w:hAnsi="Garamond"/>
          <w:sz w:val="24"/>
          <w:szCs w:val="24"/>
        </w:rPr>
        <w:t>The European Society of Cardiology</w:t>
      </w:r>
      <w:r w:rsidR="00F00760">
        <w:rPr>
          <w:rFonts w:ascii="Garamond" w:hAnsi="Garamond"/>
          <w:sz w:val="24"/>
          <w:szCs w:val="24"/>
        </w:rPr>
        <w:t xml:space="preserve"> (ESC)</w:t>
      </w:r>
      <w:r w:rsidR="00F574BA">
        <w:rPr>
          <w:rFonts w:ascii="Garamond" w:hAnsi="Garamond"/>
          <w:sz w:val="24"/>
          <w:szCs w:val="24"/>
        </w:rPr>
        <w:t xml:space="preserve"> use</w:t>
      </w:r>
      <w:r w:rsidR="00FC43D2">
        <w:rPr>
          <w:rFonts w:ascii="Garamond" w:hAnsi="Garamond"/>
          <w:sz w:val="24"/>
          <w:szCs w:val="24"/>
        </w:rPr>
        <w:t>s</w:t>
      </w:r>
      <w:r w:rsidR="00F574BA">
        <w:rPr>
          <w:rFonts w:ascii="Garamond" w:hAnsi="Garamond"/>
          <w:sz w:val="24"/>
          <w:szCs w:val="24"/>
        </w:rPr>
        <w:t xml:space="preserve"> LDL-C as their treatment goal </w:t>
      </w:r>
      <w:r w:rsidR="003A6D05">
        <w:rPr>
          <w:rFonts w:ascii="Garamond" w:hAnsi="Garamond"/>
          <w:sz w:val="24"/>
          <w:szCs w:val="24"/>
        </w:rPr>
        <w:fldChar w:fldCharType="begin"/>
      </w:r>
      <w:r w:rsidR="00267782">
        <w:rPr>
          <w:rFonts w:ascii="Garamond" w:hAnsi="Garamond"/>
          <w:sz w:val="24"/>
          <w:szCs w:val="24"/>
        </w:rPr>
        <w:instrText xml:space="preserve"> ADDIN EN.CITE &lt;EndNote&gt;&lt;Cite ExcludeYear="1"&gt;&lt;Author&gt;Catapano&lt;/Author&gt;&lt;Year&gt;2016&lt;/Year&gt;&lt;RecNum&gt;54&lt;/RecNum&gt;&lt;DisplayText&gt;&lt;style face="superscript"&gt;12&lt;/style&gt;&lt;/DisplayText&gt;&lt;record&gt;&lt;rec-number&gt;54&lt;/rec-number&gt;&lt;foreign-keys&gt;&lt;key app="EN" db-id="fz5dfs9s9tr09le520u5x5vtsz5t5vaz0evf" timestamp="1623850119"&gt;54&lt;/key&gt;&lt;/foreign-keys&gt;&lt;ref-type name="Journal Article"&gt;17&lt;/ref-type&gt;&lt;contributors&gt;&lt;authors&gt;&lt;author&gt;Catapano, Alberico L&lt;/author&gt;&lt;author&gt;Graham, Ian&lt;/author&gt;&lt;author&gt;De Backer, Guy&lt;/author&gt;&lt;author&gt;Wiklund, Olov&lt;/author&gt;&lt;author&gt;Chapman, M John&lt;/author&gt;&lt;author&gt;Drexel, Heinz&lt;/author&gt;&lt;author&gt;Hoes, Arno W&lt;/author&gt;&lt;author&gt;Jennings, Catriona S&lt;/author&gt;&lt;author&gt;Landmesser, Ulf&lt;/author&gt;&lt;author&gt;Pedersen, Terje R&lt;/author&gt;&lt;author&gt;Reiner, Željko&lt;/author&gt;&lt;author&gt;Riccardi, Gabriele&lt;/author&gt;&lt;author&gt;Taskinen, Marja-Riita&lt;/author&gt;&lt;author&gt;Tokgozoglu, Lale&lt;/author&gt;&lt;author&gt;Verschuren, W M Monique&lt;/author&gt;&lt;author&gt;Vlachopoulos, Charalambos&lt;/author&gt;&lt;author&gt;Wood, David A&lt;/author&gt;&lt;author&gt;Zamorano, Jose Luis&lt;/author&gt;&lt;author&gt;Cooney, Marie-Therese&lt;/author&gt;&lt;author&gt;ESC Scientific Document Group&lt;/author&gt;&lt;/authors&gt;&lt;/contributors&gt;&lt;titles&gt;&lt;title&gt;2016 ESC/EAS Guidelines for the Management of Dyslipidaemias&lt;/title&gt;&lt;secondary-title&gt;European Heart Journal&lt;/secondary-title&gt;&lt;/titles&gt;&lt;periodical&gt;&lt;full-title&gt;European Heart Journal&lt;/full-title&gt;&lt;/periodical&gt;&lt;pages&gt;2999-3058&lt;/pages&gt;&lt;volume&gt;37&lt;/volume&gt;&lt;number&gt;39&lt;/number&gt;&lt;dates&gt;&lt;year&gt;2016&lt;/year&gt;&lt;/dates&gt;&lt;isbn&gt;0195-668X&lt;/isbn&gt;&lt;urls&gt;&lt;related-urls&gt;&lt;url&gt;https://doi.org/10.1093/eurheartj/ehw272&lt;/url&gt;&lt;/related-urls&gt;&lt;/urls&gt;&lt;electronic-resource-num&gt;10.1093/eurheartj/ehw272&lt;/electronic-resource-num&gt;&lt;access-date&gt;6/16/2021&lt;/access-date&gt;&lt;/record&gt;&lt;/Cite&gt;&lt;/EndNote&gt;</w:instrText>
      </w:r>
      <w:r w:rsidR="003A6D05">
        <w:rPr>
          <w:rFonts w:ascii="Garamond" w:hAnsi="Garamond"/>
          <w:sz w:val="24"/>
          <w:szCs w:val="24"/>
        </w:rPr>
        <w:fldChar w:fldCharType="separate"/>
      </w:r>
      <w:r w:rsidR="00267782" w:rsidRPr="00267782">
        <w:rPr>
          <w:rFonts w:ascii="Garamond" w:hAnsi="Garamond"/>
          <w:noProof/>
          <w:sz w:val="24"/>
          <w:szCs w:val="24"/>
          <w:vertAlign w:val="superscript"/>
        </w:rPr>
        <w:t>12</w:t>
      </w:r>
      <w:r w:rsidR="003A6D05">
        <w:rPr>
          <w:rFonts w:ascii="Garamond" w:hAnsi="Garamond"/>
          <w:sz w:val="24"/>
          <w:szCs w:val="24"/>
        </w:rPr>
        <w:fldChar w:fldCharType="end"/>
      </w:r>
      <w:r w:rsidR="003A6D05">
        <w:rPr>
          <w:rFonts w:ascii="Garamond" w:hAnsi="Garamond"/>
          <w:sz w:val="24"/>
          <w:szCs w:val="24"/>
        </w:rPr>
        <w:t>. Similarly, the American College of Cardiology</w:t>
      </w:r>
      <w:r w:rsidR="00F00760">
        <w:rPr>
          <w:rFonts w:ascii="Garamond" w:hAnsi="Garamond"/>
          <w:sz w:val="24"/>
          <w:szCs w:val="24"/>
        </w:rPr>
        <w:t xml:space="preserve"> (ACC)</w:t>
      </w:r>
      <w:r w:rsidR="003A6D05">
        <w:rPr>
          <w:rFonts w:ascii="Garamond" w:hAnsi="Garamond"/>
          <w:sz w:val="24"/>
          <w:szCs w:val="24"/>
        </w:rPr>
        <w:t>, American Heart Association</w:t>
      </w:r>
      <w:r w:rsidR="00F00760">
        <w:rPr>
          <w:rFonts w:ascii="Garamond" w:hAnsi="Garamond"/>
          <w:sz w:val="24"/>
          <w:szCs w:val="24"/>
        </w:rPr>
        <w:t xml:space="preserve"> (AHA)</w:t>
      </w:r>
      <w:r w:rsidR="003A6D05">
        <w:rPr>
          <w:rFonts w:ascii="Garamond" w:hAnsi="Garamond"/>
          <w:sz w:val="24"/>
          <w:szCs w:val="24"/>
        </w:rPr>
        <w:t xml:space="preserve"> and National Lipid Association</w:t>
      </w:r>
      <w:r w:rsidR="00F00760">
        <w:rPr>
          <w:rFonts w:ascii="Garamond" w:hAnsi="Garamond"/>
          <w:sz w:val="24"/>
          <w:szCs w:val="24"/>
        </w:rPr>
        <w:t xml:space="preserve"> (NLA)</w:t>
      </w:r>
      <w:r w:rsidR="003A6D05">
        <w:rPr>
          <w:rFonts w:ascii="Garamond" w:hAnsi="Garamond"/>
          <w:sz w:val="24"/>
          <w:szCs w:val="24"/>
        </w:rPr>
        <w:t xml:space="preserve"> target LDL-C reduction based on patient risk </w:t>
      </w:r>
      <w:r w:rsidR="003A6D05">
        <w:rPr>
          <w:rFonts w:ascii="Garamond" w:hAnsi="Garamond"/>
          <w:sz w:val="24"/>
          <w:szCs w:val="24"/>
        </w:rPr>
        <w:fldChar w:fldCharType="begin"/>
      </w:r>
      <w:r w:rsidR="00267782">
        <w:rPr>
          <w:rFonts w:ascii="Garamond" w:hAnsi="Garamond"/>
          <w:sz w:val="24"/>
          <w:szCs w:val="24"/>
        </w:rPr>
        <w:instrText xml:space="preserve"> ADDIN EN.CITE &lt;EndNote&gt;&lt;Cite ExcludeYear="1"&gt;&lt;Author&gt;Grundy&lt;/Author&gt;&lt;Year&gt;2019&lt;/Year&gt;&lt;RecNum&gt;55&lt;/RecNum&gt;&lt;DisplayText&gt;&lt;style face="superscript"&gt;13&lt;/style&gt;&lt;/DisplayText&gt;&lt;record&gt;&lt;rec-number&gt;55&lt;/rec-number&gt;&lt;foreign-keys&gt;&lt;key app="EN" db-id="fz5dfs9s9tr09le520u5x5vtsz5t5vaz0evf" timestamp="1623850217"&gt;55&lt;/key&gt;&lt;/foreign-keys&gt;&lt;ref-type name="Journal Article"&gt;17&lt;/ref-type&gt;&lt;contributors&gt;&lt;authors&gt;&lt;author&gt;Scott M. Grundy&lt;/author&gt;&lt;author&gt;Neil J. Stone&lt;/author&gt;&lt;author&gt;Alison L. Bailey&lt;/author&gt;&lt;author&gt;Craig Beam&lt;/author&gt;&lt;author&gt;Kim K. Birtcher&lt;/author&gt;&lt;author&gt;Roger S. Blumenthal&lt;/author&gt;&lt;author&gt;Lynne T. Braun&lt;/author&gt;&lt;author&gt;Sarah de Ferranti&lt;/author&gt;&lt;author&gt;Joseph Faiella-Tommasino&lt;/author&gt;&lt;author&gt;Daniel E. Forman&lt;/author&gt;&lt;author&gt;Ronald Goldberg&lt;/author&gt;&lt;author&gt;Paul A. Heidenreich&lt;/author&gt;&lt;author&gt;Mark A. Hlatky&lt;/author&gt;&lt;author&gt;Daniel W. Jones&lt;/author&gt;&lt;author&gt;Donald Lloyd-Jones&lt;/author&gt;&lt;author&gt;Nuria Lopez-Pajares&lt;/author&gt;&lt;author&gt;Chiadi E. Ndumele&lt;/author&gt;&lt;author&gt;Carl E. Orringer&lt;/author&gt;&lt;author&gt;Carmen A. Peralta&lt;/author&gt;&lt;author&gt;Joseph J. Saseen&lt;/author&gt;&lt;author&gt;Sidney C. Smith&lt;/author&gt;&lt;author&gt;Laurence Sperling&lt;/author&gt;&lt;author&gt;Salim S. Virani&lt;/author&gt;&lt;author&gt;Joseph Yeboah&lt;/author&gt;&lt;/authors&gt;&lt;/contributors&gt;&lt;titles&gt;&lt;title&gt;2018 AHA/ACC/AACVPR/AAPA/ABC/ACPM/ADA/AGS/APhA/ASPC/NLA/PCNA Guideline on the Management of Blood Cholesterol: A Report of the American College of Cardiology/American Heart Association Task Force on Clinical Practice Guidelines&lt;/title&gt;&lt;secondary-title&gt;Circulation&lt;/secondary-title&gt;&lt;/titles&gt;&lt;periodical&gt;&lt;full-title&gt;Circulation&lt;/full-title&gt;&lt;/periodical&gt;&lt;pages&gt;e1082-e1143&lt;/pages&gt;&lt;volume&gt;139&lt;/volume&gt;&lt;number&gt;25&lt;/number&gt;&lt;dates&gt;&lt;year&gt;2019&lt;/year&gt;&lt;/dates&gt;&lt;urls&gt;&lt;related-urls&gt;&lt;url&gt;https://www.ahajournals.org/doi/abs/10.1161/CIR.0000000000000625&lt;/url&gt;&lt;/related-urls&gt;&lt;/urls&gt;&lt;electronic-resource-num&gt;doi:10.1161/CIR.0000000000000625&lt;/electronic-resource-num&gt;&lt;/record&gt;&lt;/Cite&gt;&lt;/EndNote&gt;</w:instrText>
      </w:r>
      <w:r w:rsidR="003A6D05">
        <w:rPr>
          <w:rFonts w:ascii="Garamond" w:hAnsi="Garamond"/>
          <w:sz w:val="24"/>
          <w:szCs w:val="24"/>
        </w:rPr>
        <w:fldChar w:fldCharType="separate"/>
      </w:r>
      <w:r w:rsidR="00267782" w:rsidRPr="00267782">
        <w:rPr>
          <w:rFonts w:ascii="Garamond" w:hAnsi="Garamond"/>
          <w:noProof/>
          <w:sz w:val="24"/>
          <w:szCs w:val="24"/>
          <w:vertAlign w:val="superscript"/>
        </w:rPr>
        <w:t>13</w:t>
      </w:r>
      <w:r w:rsidR="003A6D05">
        <w:rPr>
          <w:rFonts w:ascii="Garamond" w:hAnsi="Garamond"/>
          <w:sz w:val="24"/>
          <w:szCs w:val="24"/>
        </w:rPr>
        <w:fldChar w:fldCharType="end"/>
      </w:r>
      <w:r w:rsidR="003A6D05">
        <w:rPr>
          <w:rFonts w:ascii="Garamond" w:hAnsi="Garamond"/>
          <w:sz w:val="24"/>
          <w:szCs w:val="24"/>
        </w:rPr>
        <w:t xml:space="preserve">. </w:t>
      </w:r>
    </w:p>
    <w:p w14:paraId="0A7E7356" w14:textId="601773EF" w:rsidR="003323DA" w:rsidRPr="004015B9" w:rsidRDefault="00AA4F68" w:rsidP="004015B9">
      <w:pPr>
        <w:spacing w:line="360" w:lineRule="auto"/>
        <w:rPr>
          <w:rFonts w:ascii="Garamond" w:hAnsi="Garamond"/>
          <w:sz w:val="24"/>
          <w:szCs w:val="24"/>
        </w:rPr>
      </w:pPr>
      <w:r w:rsidRPr="00507F12">
        <w:rPr>
          <w:rFonts w:ascii="Garamond" w:hAnsi="Garamond"/>
          <w:sz w:val="24"/>
          <w:szCs w:val="24"/>
        </w:rPr>
        <w:t>Despite the potential of</w:t>
      </w:r>
      <w:r>
        <w:rPr>
          <w:rFonts w:ascii="Garamond" w:hAnsi="Garamond"/>
          <w:sz w:val="24"/>
          <w:szCs w:val="24"/>
        </w:rPr>
        <w:t xml:space="preserve"> non-HDL-C</w:t>
      </w:r>
      <w:r w:rsidRPr="00507F12">
        <w:rPr>
          <w:rFonts w:ascii="Garamond" w:hAnsi="Garamond"/>
          <w:sz w:val="24"/>
          <w:szCs w:val="24"/>
        </w:rPr>
        <w:t xml:space="preserve"> as a predictor </w:t>
      </w:r>
      <w:r>
        <w:rPr>
          <w:rFonts w:ascii="Garamond" w:hAnsi="Garamond"/>
          <w:sz w:val="24"/>
          <w:szCs w:val="24"/>
        </w:rPr>
        <w:t>of</w:t>
      </w:r>
      <w:r w:rsidRPr="00507F12">
        <w:rPr>
          <w:rFonts w:ascii="Garamond" w:hAnsi="Garamond"/>
          <w:sz w:val="24"/>
          <w:szCs w:val="24"/>
        </w:rPr>
        <w:t xml:space="preserve"> developing CV</w:t>
      </w:r>
      <w:r>
        <w:rPr>
          <w:rFonts w:ascii="Garamond" w:hAnsi="Garamond"/>
          <w:sz w:val="24"/>
          <w:szCs w:val="24"/>
        </w:rPr>
        <w:t>D</w:t>
      </w:r>
      <w:r w:rsidR="005A137C">
        <w:rPr>
          <w:rFonts w:ascii="Garamond" w:hAnsi="Garamond"/>
          <w:sz w:val="24"/>
          <w:szCs w:val="24"/>
        </w:rPr>
        <w:t>s</w:t>
      </w:r>
      <w:r>
        <w:rPr>
          <w:rFonts w:ascii="Garamond" w:hAnsi="Garamond"/>
          <w:sz w:val="24"/>
          <w:szCs w:val="24"/>
        </w:rPr>
        <w:t>, no stud</w:t>
      </w:r>
      <w:r w:rsidR="00434283">
        <w:rPr>
          <w:rFonts w:ascii="Garamond" w:hAnsi="Garamond"/>
          <w:sz w:val="24"/>
          <w:szCs w:val="24"/>
        </w:rPr>
        <w:t>y</w:t>
      </w:r>
      <w:r w:rsidRPr="00507F12">
        <w:rPr>
          <w:rFonts w:ascii="Garamond" w:hAnsi="Garamond"/>
          <w:sz w:val="24"/>
          <w:szCs w:val="24"/>
        </w:rPr>
        <w:t xml:space="preserve"> </w:t>
      </w:r>
      <w:r w:rsidR="00434283">
        <w:rPr>
          <w:rFonts w:ascii="Garamond" w:hAnsi="Garamond"/>
          <w:sz w:val="24"/>
          <w:szCs w:val="24"/>
        </w:rPr>
        <w:t xml:space="preserve">has </w:t>
      </w:r>
      <w:r w:rsidR="00946E93">
        <w:rPr>
          <w:rFonts w:ascii="Garamond" w:hAnsi="Garamond"/>
          <w:sz w:val="24"/>
          <w:szCs w:val="24"/>
        </w:rPr>
        <w:t>asses</w:t>
      </w:r>
      <w:r w:rsidR="00434283">
        <w:rPr>
          <w:rFonts w:ascii="Garamond" w:hAnsi="Garamond"/>
          <w:sz w:val="24"/>
          <w:szCs w:val="24"/>
        </w:rPr>
        <w:t>sed</w:t>
      </w:r>
      <w:r w:rsidRPr="00507F12">
        <w:rPr>
          <w:rFonts w:ascii="Garamond" w:hAnsi="Garamond"/>
          <w:sz w:val="24"/>
          <w:szCs w:val="24"/>
        </w:rPr>
        <w:t xml:space="preserve"> the </w:t>
      </w:r>
      <w:r w:rsidR="00F574BA">
        <w:rPr>
          <w:rFonts w:ascii="Garamond" w:hAnsi="Garamond"/>
          <w:sz w:val="24"/>
          <w:szCs w:val="24"/>
        </w:rPr>
        <w:t xml:space="preserve">comparative </w:t>
      </w:r>
      <w:r w:rsidRPr="00507F12">
        <w:rPr>
          <w:rFonts w:ascii="Garamond" w:hAnsi="Garamond"/>
          <w:sz w:val="24"/>
          <w:szCs w:val="24"/>
        </w:rPr>
        <w:t>effective</w:t>
      </w:r>
      <w:r w:rsidR="00946E93">
        <w:rPr>
          <w:rFonts w:ascii="Garamond" w:hAnsi="Garamond"/>
          <w:sz w:val="24"/>
          <w:szCs w:val="24"/>
        </w:rPr>
        <w:t>nes</w:t>
      </w:r>
      <w:r w:rsidRPr="00507F12">
        <w:rPr>
          <w:rFonts w:ascii="Garamond" w:hAnsi="Garamond"/>
          <w:sz w:val="24"/>
          <w:szCs w:val="24"/>
        </w:rPr>
        <w:t>s of</w:t>
      </w:r>
      <w:r w:rsidR="00434283">
        <w:rPr>
          <w:rFonts w:ascii="Garamond" w:hAnsi="Garamond"/>
          <w:sz w:val="24"/>
          <w:szCs w:val="24"/>
        </w:rPr>
        <w:t xml:space="preserve"> different</w:t>
      </w:r>
      <w:r w:rsidRPr="00507F12">
        <w:rPr>
          <w:rFonts w:ascii="Garamond" w:hAnsi="Garamond"/>
          <w:sz w:val="24"/>
          <w:szCs w:val="24"/>
        </w:rPr>
        <w:t xml:space="preserve"> </w:t>
      </w:r>
      <w:r>
        <w:rPr>
          <w:rFonts w:ascii="Garamond" w:hAnsi="Garamond"/>
          <w:sz w:val="24"/>
          <w:szCs w:val="24"/>
        </w:rPr>
        <w:t xml:space="preserve">lipid </w:t>
      </w:r>
      <w:r w:rsidR="00434283">
        <w:rPr>
          <w:rFonts w:ascii="Garamond" w:hAnsi="Garamond"/>
          <w:sz w:val="24"/>
          <w:szCs w:val="24"/>
        </w:rPr>
        <w:t>lowering</w:t>
      </w:r>
      <w:r>
        <w:rPr>
          <w:rFonts w:ascii="Garamond" w:hAnsi="Garamond"/>
          <w:sz w:val="24"/>
          <w:szCs w:val="24"/>
        </w:rPr>
        <w:t xml:space="preserve"> therap</w:t>
      </w:r>
      <w:r w:rsidR="00434283">
        <w:rPr>
          <w:rFonts w:ascii="Garamond" w:hAnsi="Garamond"/>
          <w:sz w:val="24"/>
          <w:szCs w:val="24"/>
        </w:rPr>
        <w:t>ies on non-HDL-C</w:t>
      </w:r>
      <w:r>
        <w:rPr>
          <w:rFonts w:ascii="Garamond" w:hAnsi="Garamond"/>
          <w:sz w:val="24"/>
          <w:szCs w:val="24"/>
        </w:rPr>
        <w:t xml:space="preserve"> </w:t>
      </w:r>
      <w:r w:rsidRPr="00507F12">
        <w:rPr>
          <w:rFonts w:ascii="Garamond" w:hAnsi="Garamond"/>
          <w:sz w:val="24"/>
          <w:szCs w:val="24"/>
        </w:rPr>
        <w:t xml:space="preserve">in </w:t>
      </w:r>
      <w:r w:rsidR="00434283">
        <w:rPr>
          <w:rFonts w:ascii="Garamond" w:hAnsi="Garamond"/>
          <w:sz w:val="24"/>
          <w:szCs w:val="24"/>
        </w:rPr>
        <w:t>people</w:t>
      </w:r>
      <w:r w:rsidR="00434283" w:rsidRPr="00507F12">
        <w:rPr>
          <w:rFonts w:ascii="Garamond" w:hAnsi="Garamond"/>
          <w:sz w:val="24"/>
          <w:szCs w:val="24"/>
        </w:rPr>
        <w:t xml:space="preserve"> </w:t>
      </w:r>
      <w:r w:rsidRPr="00507F12">
        <w:rPr>
          <w:rFonts w:ascii="Garamond" w:hAnsi="Garamond"/>
          <w:sz w:val="24"/>
          <w:szCs w:val="24"/>
        </w:rPr>
        <w:t>with diabetes.</w:t>
      </w:r>
      <w:r w:rsidR="003A6D05">
        <w:rPr>
          <w:rFonts w:ascii="Garamond" w:hAnsi="Garamond"/>
          <w:sz w:val="24"/>
          <w:szCs w:val="24"/>
        </w:rPr>
        <w:t xml:space="preserve"> </w:t>
      </w:r>
      <w:r w:rsidR="008A5D60">
        <w:rPr>
          <w:rFonts w:ascii="Garamond" w:hAnsi="Garamond"/>
          <w:sz w:val="24"/>
          <w:szCs w:val="24"/>
        </w:rPr>
        <w:t>Therefore, w</w:t>
      </w:r>
      <w:r w:rsidR="00FF1B18" w:rsidRPr="00507F12">
        <w:rPr>
          <w:rFonts w:ascii="Garamond" w:hAnsi="Garamond"/>
          <w:sz w:val="24"/>
          <w:szCs w:val="24"/>
        </w:rPr>
        <w:t>e</w:t>
      </w:r>
      <w:r w:rsidR="00D04C43">
        <w:rPr>
          <w:rFonts w:ascii="Garamond" w:hAnsi="Garamond"/>
          <w:sz w:val="24"/>
          <w:szCs w:val="24"/>
        </w:rPr>
        <w:t xml:space="preserve"> </w:t>
      </w:r>
      <w:r w:rsidR="00F766D8">
        <w:rPr>
          <w:rFonts w:ascii="Garamond" w:hAnsi="Garamond"/>
          <w:sz w:val="24"/>
          <w:szCs w:val="24"/>
        </w:rPr>
        <w:t>aim</w:t>
      </w:r>
      <w:r w:rsidR="00434283">
        <w:rPr>
          <w:rFonts w:ascii="Garamond" w:hAnsi="Garamond"/>
          <w:sz w:val="24"/>
          <w:szCs w:val="24"/>
        </w:rPr>
        <w:t>ed</w:t>
      </w:r>
      <w:r w:rsidR="00F766D8">
        <w:rPr>
          <w:rFonts w:ascii="Garamond" w:hAnsi="Garamond"/>
          <w:sz w:val="24"/>
          <w:szCs w:val="24"/>
        </w:rPr>
        <w:t xml:space="preserve"> to </w:t>
      </w:r>
      <w:r w:rsidR="00FF1B18" w:rsidRPr="00507F12">
        <w:rPr>
          <w:rFonts w:ascii="Garamond" w:hAnsi="Garamond"/>
          <w:sz w:val="24"/>
          <w:szCs w:val="24"/>
        </w:rPr>
        <w:t>carr</w:t>
      </w:r>
      <w:r w:rsidR="00F766D8">
        <w:rPr>
          <w:rFonts w:ascii="Garamond" w:hAnsi="Garamond"/>
          <w:sz w:val="24"/>
          <w:szCs w:val="24"/>
        </w:rPr>
        <w:t>y</w:t>
      </w:r>
      <w:r w:rsidR="00FF1B18" w:rsidRPr="00507F12">
        <w:rPr>
          <w:rFonts w:ascii="Garamond" w:hAnsi="Garamond"/>
          <w:sz w:val="24"/>
          <w:szCs w:val="24"/>
        </w:rPr>
        <w:t xml:space="preserve"> out a systematic review and network meta-analysis to </w:t>
      </w:r>
      <w:r w:rsidR="00FF1B18" w:rsidRPr="00507F12">
        <w:rPr>
          <w:rFonts w:ascii="Garamond" w:hAnsi="Garamond"/>
          <w:sz w:val="24"/>
          <w:szCs w:val="24"/>
        </w:rPr>
        <w:lastRenderedPageBreak/>
        <w:t xml:space="preserve">estimate the </w:t>
      </w:r>
      <w:r w:rsidR="00D04C43">
        <w:rPr>
          <w:rFonts w:ascii="Garamond" w:hAnsi="Garamond"/>
          <w:sz w:val="24"/>
          <w:szCs w:val="24"/>
        </w:rPr>
        <w:t xml:space="preserve">comparative </w:t>
      </w:r>
      <w:r w:rsidR="00FF1B18" w:rsidRPr="00507F12">
        <w:rPr>
          <w:rFonts w:ascii="Garamond" w:hAnsi="Garamond"/>
          <w:sz w:val="24"/>
          <w:szCs w:val="24"/>
        </w:rPr>
        <w:t xml:space="preserve">effectiveness of </w:t>
      </w:r>
      <w:r w:rsidR="00D04C43">
        <w:rPr>
          <w:rFonts w:ascii="Garamond" w:hAnsi="Garamond"/>
          <w:sz w:val="24"/>
          <w:szCs w:val="24"/>
        </w:rPr>
        <w:t>seven</w:t>
      </w:r>
      <w:r w:rsidR="00D16495">
        <w:rPr>
          <w:rFonts w:ascii="Garamond" w:hAnsi="Garamond"/>
          <w:sz w:val="24"/>
          <w:szCs w:val="24"/>
        </w:rPr>
        <w:t xml:space="preserve"> </w:t>
      </w:r>
      <w:r w:rsidR="00FF1B18" w:rsidRPr="00507F12">
        <w:rPr>
          <w:rFonts w:ascii="Garamond" w:hAnsi="Garamond"/>
          <w:sz w:val="24"/>
          <w:szCs w:val="24"/>
        </w:rPr>
        <w:t>statin</w:t>
      </w:r>
      <w:r w:rsidR="00767DAB">
        <w:rPr>
          <w:rFonts w:ascii="Garamond" w:hAnsi="Garamond"/>
          <w:sz w:val="24"/>
          <w:szCs w:val="24"/>
        </w:rPr>
        <w:t>s</w:t>
      </w:r>
      <w:r w:rsidR="00BC6C52">
        <w:rPr>
          <w:rFonts w:ascii="Garamond" w:hAnsi="Garamond"/>
          <w:sz w:val="24"/>
          <w:szCs w:val="24"/>
        </w:rPr>
        <w:t xml:space="preserve"> </w:t>
      </w:r>
      <w:r w:rsidR="008A5D60">
        <w:rPr>
          <w:rFonts w:ascii="Garamond" w:hAnsi="Garamond"/>
          <w:sz w:val="24"/>
          <w:szCs w:val="24"/>
        </w:rPr>
        <w:t xml:space="preserve">on non-HDL-C level </w:t>
      </w:r>
      <w:r w:rsidR="00D04C43">
        <w:rPr>
          <w:rFonts w:ascii="Garamond" w:hAnsi="Garamond"/>
          <w:sz w:val="24"/>
          <w:szCs w:val="24"/>
        </w:rPr>
        <w:t>in patients with diabetes</w:t>
      </w:r>
      <w:r w:rsidR="00FF1B18" w:rsidRPr="00507F12">
        <w:rPr>
          <w:rFonts w:ascii="Garamond" w:hAnsi="Garamond"/>
          <w:sz w:val="24"/>
          <w:szCs w:val="24"/>
        </w:rPr>
        <w:t xml:space="preserve">. </w:t>
      </w:r>
      <w:r w:rsidR="00293C74" w:rsidRPr="00507F12">
        <w:rPr>
          <w:rFonts w:ascii="Garamond" w:hAnsi="Garamond"/>
          <w:sz w:val="24"/>
          <w:szCs w:val="24"/>
        </w:rPr>
        <w:t xml:space="preserve"> </w:t>
      </w:r>
    </w:p>
    <w:p w14:paraId="668DB9F4" w14:textId="6B6B3288" w:rsidR="008641AA" w:rsidRPr="008641AA" w:rsidRDefault="008641AA" w:rsidP="004015B9">
      <w:pPr>
        <w:spacing w:before="240"/>
        <w:rPr>
          <w:rFonts w:ascii="Garamond" w:hAnsi="Garamond"/>
          <w:b/>
          <w:bCs/>
          <w:sz w:val="24"/>
          <w:szCs w:val="24"/>
        </w:rPr>
      </w:pPr>
      <w:r w:rsidRPr="008641AA">
        <w:rPr>
          <w:rFonts w:ascii="Garamond" w:hAnsi="Garamond"/>
          <w:b/>
          <w:bCs/>
          <w:sz w:val="24"/>
          <w:szCs w:val="24"/>
        </w:rPr>
        <w:t>Methods</w:t>
      </w:r>
    </w:p>
    <w:p w14:paraId="69F5B93E" w14:textId="37AF2BC4" w:rsidR="008641AA" w:rsidRDefault="004015B9" w:rsidP="00271974">
      <w:pPr>
        <w:spacing w:before="240" w:line="360" w:lineRule="auto"/>
        <w:rPr>
          <w:rFonts w:ascii="Garamond" w:hAnsi="Garamond"/>
          <w:sz w:val="24"/>
          <w:szCs w:val="24"/>
        </w:rPr>
      </w:pPr>
      <w:r>
        <w:rPr>
          <w:rFonts w:ascii="Garamond" w:hAnsi="Garamond"/>
          <w:sz w:val="24"/>
          <w:szCs w:val="24"/>
        </w:rPr>
        <w:t>We undertook the systematic review and network meta-analysis according to a review protocol (PROSPERO</w:t>
      </w:r>
      <w:r w:rsidR="0062113E">
        <w:rPr>
          <w:rFonts w:ascii="Garamond" w:hAnsi="Garamond"/>
          <w:sz w:val="24"/>
          <w:szCs w:val="24"/>
        </w:rPr>
        <w:t>,</w:t>
      </w:r>
      <w:r>
        <w:rPr>
          <w:rFonts w:ascii="Garamond" w:hAnsi="Garamond"/>
          <w:sz w:val="24"/>
          <w:szCs w:val="24"/>
        </w:rPr>
        <w:t xml:space="preserve"> </w:t>
      </w:r>
      <w:r w:rsidR="0062113E">
        <w:rPr>
          <w:rFonts w:ascii="Garamond" w:hAnsi="Garamond"/>
          <w:sz w:val="24"/>
          <w:szCs w:val="24"/>
        </w:rPr>
        <w:t>CRD42021258819</w:t>
      </w:r>
      <w:r>
        <w:rPr>
          <w:rFonts w:ascii="Garamond" w:hAnsi="Garamond"/>
          <w:sz w:val="24"/>
          <w:szCs w:val="24"/>
        </w:rPr>
        <w:t xml:space="preserve">) and </w:t>
      </w:r>
      <w:r w:rsidR="00BC1881">
        <w:rPr>
          <w:rFonts w:ascii="Garamond" w:hAnsi="Garamond"/>
          <w:sz w:val="24"/>
          <w:szCs w:val="24"/>
        </w:rPr>
        <w:t>results were reported in accordance with the</w:t>
      </w:r>
      <w:r w:rsidR="002B73E4">
        <w:rPr>
          <w:rFonts w:ascii="Garamond" w:hAnsi="Garamond"/>
          <w:sz w:val="24"/>
          <w:szCs w:val="24"/>
        </w:rPr>
        <w:t xml:space="preserve"> Preferred Reporting Items for Systematic Reviews and Meta-analysis (</w:t>
      </w:r>
      <w:r>
        <w:rPr>
          <w:rFonts w:ascii="Garamond" w:hAnsi="Garamond"/>
          <w:sz w:val="24"/>
          <w:szCs w:val="24"/>
        </w:rPr>
        <w:t>PRISMA</w:t>
      </w:r>
      <w:r w:rsidR="002B73E4">
        <w:rPr>
          <w:rFonts w:ascii="Garamond" w:hAnsi="Garamond"/>
          <w:sz w:val="24"/>
          <w:szCs w:val="24"/>
        </w:rPr>
        <w:t>)</w:t>
      </w:r>
      <w:r>
        <w:rPr>
          <w:rFonts w:ascii="Garamond" w:hAnsi="Garamond"/>
          <w:sz w:val="24"/>
          <w:szCs w:val="24"/>
        </w:rPr>
        <w:t xml:space="preserve"> extension</w:t>
      </w:r>
      <w:r w:rsidR="002B73E4">
        <w:rPr>
          <w:rFonts w:ascii="Garamond" w:hAnsi="Garamond"/>
          <w:sz w:val="24"/>
          <w:szCs w:val="24"/>
        </w:rPr>
        <w:t xml:space="preserve"> statement</w:t>
      </w:r>
      <w:r>
        <w:rPr>
          <w:rFonts w:ascii="Garamond" w:hAnsi="Garamond"/>
          <w:sz w:val="24"/>
          <w:szCs w:val="24"/>
        </w:rPr>
        <w:t xml:space="preserve"> for network meta-analysis</w:t>
      </w:r>
      <w:r w:rsidR="006874F4">
        <w:rPr>
          <w:rFonts w:ascii="Garamond" w:hAnsi="Garamond"/>
          <w:sz w:val="24"/>
          <w:szCs w:val="24"/>
        </w:rPr>
        <w:t xml:space="preserve"> (see</w:t>
      </w:r>
      <w:r w:rsidR="00012A7F">
        <w:rPr>
          <w:rFonts w:ascii="Garamond" w:hAnsi="Garamond"/>
          <w:sz w:val="24"/>
          <w:szCs w:val="24"/>
        </w:rPr>
        <w:t xml:space="preserve"> checklist in</w:t>
      </w:r>
      <w:r w:rsidR="006874F4">
        <w:rPr>
          <w:rFonts w:ascii="Garamond" w:hAnsi="Garamond"/>
          <w:sz w:val="24"/>
          <w:szCs w:val="24"/>
        </w:rPr>
        <w:t xml:space="preserve"> appendix</w:t>
      </w:r>
      <w:r w:rsidR="00EE70A8">
        <w:rPr>
          <w:rFonts w:ascii="Garamond" w:hAnsi="Garamond"/>
          <w:sz w:val="24"/>
          <w:szCs w:val="24"/>
        </w:rPr>
        <w:t xml:space="preserve"> 1</w:t>
      </w:r>
      <w:r w:rsidR="006874F4">
        <w:rPr>
          <w:rFonts w:ascii="Garamond" w:hAnsi="Garamond"/>
          <w:sz w:val="24"/>
          <w:szCs w:val="24"/>
        </w:rPr>
        <w:t>)</w:t>
      </w:r>
      <w:r>
        <w:rPr>
          <w:rFonts w:ascii="Garamond" w:hAnsi="Garamond"/>
          <w:sz w:val="24"/>
          <w:szCs w:val="24"/>
        </w:rPr>
        <w:t xml:space="preserve"> </w:t>
      </w:r>
      <w:r w:rsidR="00907796">
        <w:rPr>
          <w:rFonts w:ascii="Garamond" w:hAnsi="Garamond"/>
          <w:sz w:val="24"/>
          <w:szCs w:val="24"/>
        </w:rPr>
        <w:fldChar w:fldCharType="begin">
          <w:fldData xml:space="preserve">PEVuZE5vdGU+PENpdGUgRXhjbHVkZVllYXI9IjEiPjxZZWFyPjIwMTU8L1llYXI+PFJlY051bT4x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==
</w:fldData>
        </w:fldChar>
      </w:r>
      <w:r w:rsidR="00267782">
        <w:rPr>
          <w:rFonts w:ascii="Garamond" w:hAnsi="Garamond"/>
          <w:sz w:val="24"/>
          <w:szCs w:val="24"/>
        </w:rPr>
        <w:instrText xml:space="preserve"> ADDIN EN.CITE </w:instrText>
      </w:r>
      <w:r w:rsidR="00267782">
        <w:rPr>
          <w:rFonts w:ascii="Garamond" w:hAnsi="Garamond"/>
          <w:sz w:val="24"/>
          <w:szCs w:val="24"/>
        </w:rPr>
        <w:fldChar w:fldCharType="begin">
          <w:fldData xml:space="preserve">PEVuZE5vdGU+PENpdGUgRXhjbHVkZVllYXI9IjEiPjxZZWFyPjIwMTU8L1llYXI+PFJlY051bT4x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==
</w:fldData>
        </w:fldChar>
      </w:r>
      <w:r w:rsidR="00267782">
        <w:rPr>
          <w:rFonts w:ascii="Garamond" w:hAnsi="Garamond"/>
          <w:sz w:val="24"/>
          <w:szCs w:val="24"/>
        </w:rPr>
        <w:instrText xml:space="preserve"> ADDIN EN.CITE.DATA </w:instrText>
      </w:r>
      <w:r w:rsidR="00267782">
        <w:rPr>
          <w:rFonts w:ascii="Garamond" w:hAnsi="Garamond"/>
          <w:sz w:val="24"/>
          <w:szCs w:val="24"/>
        </w:rPr>
      </w:r>
      <w:r w:rsidR="00267782">
        <w:rPr>
          <w:rFonts w:ascii="Garamond" w:hAnsi="Garamond"/>
          <w:sz w:val="24"/>
          <w:szCs w:val="24"/>
        </w:rPr>
        <w:fldChar w:fldCharType="end"/>
      </w:r>
      <w:r w:rsidR="00907796">
        <w:rPr>
          <w:rFonts w:ascii="Garamond" w:hAnsi="Garamond"/>
          <w:sz w:val="24"/>
          <w:szCs w:val="24"/>
        </w:rPr>
      </w:r>
      <w:r w:rsidR="00907796">
        <w:rPr>
          <w:rFonts w:ascii="Garamond" w:hAnsi="Garamond"/>
          <w:sz w:val="24"/>
          <w:szCs w:val="24"/>
        </w:rPr>
        <w:fldChar w:fldCharType="separate"/>
      </w:r>
      <w:r w:rsidR="00267782" w:rsidRPr="00267782">
        <w:rPr>
          <w:rFonts w:ascii="Garamond" w:hAnsi="Garamond"/>
          <w:noProof/>
          <w:sz w:val="24"/>
          <w:szCs w:val="24"/>
          <w:vertAlign w:val="superscript"/>
        </w:rPr>
        <w:t>14</w:t>
      </w:r>
      <w:r w:rsidR="00907796">
        <w:rPr>
          <w:rFonts w:ascii="Garamond" w:hAnsi="Garamond"/>
          <w:sz w:val="24"/>
          <w:szCs w:val="24"/>
        </w:rPr>
        <w:fldChar w:fldCharType="end"/>
      </w:r>
      <w:r>
        <w:rPr>
          <w:rFonts w:ascii="Garamond" w:hAnsi="Garamond"/>
          <w:sz w:val="24"/>
          <w:szCs w:val="24"/>
        </w:rPr>
        <w:t>.</w:t>
      </w:r>
    </w:p>
    <w:p w14:paraId="7F359097" w14:textId="1BF2EAD4" w:rsidR="00D2145A" w:rsidRPr="0059490F" w:rsidRDefault="005B0EB7" w:rsidP="007F496C">
      <w:pPr>
        <w:spacing w:before="240" w:after="0" w:line="360" w:lineRule="auto"/>
        <w:rPr>
          <w:rFonts w:ascii="Garamond" w:hAnsi="Garamond"/>
          <w:b/>
          <w:bCs/>
          <w:sz w:val="24"/>
          <w:szCs w:val="24"/>
        </w:rPr>
      </w:pPr>
      <w:r>
        <w:rPr>
          <w:rFonts w:ascii="Garamond" w:hAnsi="Garamond"/>
          <w:b/>
          <w:bCs/>
          <w:sz w:val="24"/>
          <w:szCs w:val="24"/>
        </w:rPr>
        <w:t>Data sources and s</w:t>
      </w:r>
      <w:r w:rsidR="00D2145A" w:rsidRPr="0059490F">
        <w:rPr>
          <w:rFonts w:ascii="Garamond" w:hAnsi="Garamond"/>
          <w:b/>
          <w:bCs/>
          <w:sz w:val="24"/>
          <w:szCs w:val="24"/>
        </w:rPr>
        <w:t xml:space="preserve">earch </w:t>
      </w:r>
      <w:r>
        <w:rPr>
          <w:rFonts w:ascii="Garamond" w:hAnsi="Garamond"/>
          <w:b/>
          <w:bCs/>
          <w:sz w:val="24"/>
          <w:szCs w:val="24"/>
        </w:rPr>
        <w:t>s</w:t>
      </w:r>
      <w:r w:rsidR="00D2145A" w:rsidRPr="0059490F">
        <w:rPr>
          <w:rFonts w:ascii="Garamond" w:hAnsi="Garamond"/>
          <w:b/>
          <w:bCs/>
          <w:sz w:val="24"/>
          <w:szCs w:val="24"/>
        </w:rPr>
        <w:t>trateg</w:t>
      </w:r>
      <w:r>
        <w:rPr>
          <w:rFonts w:ascii="Garamond" w:hAnsi="Garamond"/>
          <w:b/>
          <w:bCs/>
          <w:sz w:val="24"/>
          <w:szCs w:val="24"/>
        </w:rPr>
        <w:t>ies</w:t>
      </w:r>
    </w:p>
    <w:p w14:paraId="3AB054C4" w14:textId="037D2321" w:rsidR="00507F12" w:rsidRPr="008641AA" w:rsidRDefault="00410F4A" w:rsidP="00A75EAB">
      <w:pPr>
        <w:spacing w:line="360" w:lineRule="auto"/>
        <w:rPr>
          <w:rFonts w:ascii="Garamond" w:hAnsi="Garamond"/>
          <w:sz w:val="24"/>
          <w:szCs w:val="24"/>
        </w:rPr>
      </w:pPr>
      <w:r>
        <w:rPr>
          <w:rFonts w:ascii="Garamond" w:hAnsi="Garamond"/>
          <w:sz w:val="24"/>
          <w:szCs w:val="24"/>
        </w:rPr>
        <w:t>Searches were</w:t>
      </w:r>
      <w:r w:rsidRPr="003329C6">
        <w:rPr>
          <w:rFonts w:ascii="Garamond" w:hAnsi="Garamond"/>
          <w:sz w:val="24"/>
          <w:szCs w:val="24"/>
        </w:rPr>
        <w:t xml:space="preserve"> </w:t>
      </w:r>
      <w:r w:rsidR="00D70510">
        <w:rPr>
          <w:rFonts w:ascii="Garamond" w:hAnsi="Garamond"/>
          <w:sz w:val="24"/>
          <w:szCs w:val="24"/>
        </w:rPr>
        <w:t>performed</w:t>
      </w:r>
      <w:r w:rsidRPr="003329C6">
        <w:rPr>
          <w:rFonts w:ascii="Garamond" w:hAnsi="Garamond"/>
          <w:sz w:val="24"/>
          <w:szCs w:val="24"/>
        </w:rPr>
        <w:t xml:space="preserve"> from inception to</w:t>
      </w:r>
      <w:r>
        <w:rPr>
          <w:rFonts w:ascii="Garamond" w:hAnsi="Garamond"/>
          <w:sz w:val="24"/>
          <w:szCs w:val="24"/>
        </w:rPr>
        <w:t xml:space="preserve"> December 202</w:t>
      </w:r>
      <w:r w:rsidR="00763584">
        <w:rPr>
          <w:rFonts w:ascii="Garamond" w:hAnsi="Garamond"/>
          <w:sz w:val="24"/>
          <w:szCs w:val="24"/>
        </w:rPr>
        <w:t>1</w:t>
      </w:r>
      <w:r w:rsidRPr="003329C6">
        <w:rPr>
          <w:rFonts w:ascii="Garamond" w:hAnsi="Garamond"/>
          <w:sz w:val="24"/>
          <w:szCs w:val="24"/>
        </w:rPr>
        <w:t xml:space="preserve"> in MEDLINE</w:t>
      </w:r>
      <w:r>
        <w:rPr>
          <w:rFonts w:ascii="Garamond" w:hAnsi="Garamond"/>
          <w:sz w:val="24"/>
          <w:szCs w:val="24"/>
        </w:rPr>
        <w:t xml:space="preserve">, </w:t>
      </w:r>
      <w:r w:rsidRPr="003329C6">
        <w:rPr>
          <w:rFonts w:ascii="Garamond" w:hAnsi="Garamond"/>
          <w:sz w:val="24"/>
          <w:szCs w:val="24"/>
        </w:rPr>
        <w:t xml:space="preserve">Cochrane Central Register of Controlled Trials, </w:t>
      </w:r>
      <w:r>
        <w:rPr>
          <w:rFonts w:ascii="Garamond" w:hAnsi="Garamond"/>
          <w:sz w:val="24"/>
          <w:szCs w:val="24"/>
        </w:rPr>
        <w:t xml:space="preserve">and </w:t>
      </w:r>
      <w:r w:rsidRPr="003329C6">
        <w:rPr>
          <w:rFonts w:ascii="Garamond" w:hAnsi="Garamond"/>
          <w:sz w:val="24"/>
          <w:szCs w:val="24"/>
        </w:rPr>
        <w:t>EMBASE</w:t>
      </w:r>
      <w:r w:rsidRPr="00DE5B9B">
        <w:rPr>
          <w:rFonts w:ascii="Garamond" w:hAnsi="Garamond"/>
          <w:sz w:val="24"/>
          <w:szCs w:val="24"/>
        </w:rPr>
        <w:t>.</w:t>
      </w:r>
      <w:r w:rsidR="0036764B">
        <w:rPr>
          <w:rFonts w:ascii="Garamond" w:hAnsi="Garamond"/>
          <w:sz w:val="24"/>
          <w:szCs w:val="24"/>
        </w:rPr>
        <w:t xml:space="preserve"> Screening was done by</w:t>
      </w:r>
      <w:r w:rsidR="000C2ECF">
        <w:rPr>
          <w:rFonts w:ascii="Garamond" w:hAnsi="Garamond"/>
          <w:sz w:val="24"/>
          <w:szCs w:val="24"/>
        </w:rPr>
        <w:t xml:space="preserve"> two independent</w:t>
      </w:r>
      <w:r w:rsidR="001C16B2">
        <w:rPr>
          <w:rFonts w:ascii="Garamond" w:hAnsi="Garamond"/>
          <w:sz w:val="24"/>
          <w:szCs w:val="24"/>
        </w:rPr>
        <w:t xml:space="preserve"> blinded</w:t>
      </w:r>
      <w:r w:rsidR="000C2ECF">
        <w:rPr>
          <w:rFonts w:ascii="Garamond" w:hAnsi="Garamond"/>
          <w:sz w:val="24"/>
          <w:szCs w:val="24"/>
        </w:rPr>
        <w:t xml:space="preserve"> reviewers (</w:t>
      </w:r>
      <w:r w:rsidR="0036764B">
        <w:rPr>
          <w:rFonts w:ascii="Garamond" w:hAnsi="Garamond"/>
          <w:sz w:val="24"/>
          <w:szCs w:val="24"/>
        </w:rPr>
        <w:t>AH</w:t>
      </w:r>
      <w:r w:rsidR="000C2ECF">
        <w:rPr>
          <w:rFonts w:ascii="Garamond" w:hAnsi="Garamond"/>
          <w:sz w:val="24"/>
          <w:szCs w:val="24"/>
        </w:rPr>
        <w:t>, DT</w:t>
      </w:r>
      <w:r w:rsidR="0036764B">
        <w:rPr>
          <w:rFonts w:ascii="Garamond" w:hAnsi="Garamond"/>
          <w:sz w:val="24"/>
          <w:szCs w:val="24"/>
        </w:rPr>
        <w:t>)</w:t>
      </w:r>
      <w:r w:rsidR="00372EC5">
        <w:rPr>
          <w:rFonts w:ascii="Garamond" w:hAnsi="Garamond"/>
          <w:sz w:val="24"/>
          <w:szCs w:val="24"/>
        </w:rPr>
        <w:t xml:space="preserve"> </w:t>
      </w:r>
      <w:r w:rsidR="00F40637">
        <w:rPr>
          <w:rFonts w:ascii="Garamond" w:hAnsi="Garamond"/>
          <w:sz w:val="24"/>
          <w:szCs w:val="24"/>
        </w:rPr>
        <w:t>using</w:t>
      </w:r>
      <w:r w:rsidR="0036764B">
        <w:rPr>
          <w:rFonts w:ascii="Garamond" w:hAnsi="Garamond"/>
          <w:sz w:val="24"/>
          <w:szCs w:val="24"/>
        </w:rPr>
        <w:t xml:space="preserve"> </w:t>
      </w:r>
      <w:proofErr w:type="spellStart"/>
      <w:r w:rsidR="00781CBE">
        <w:rPr>
          <w:rFonts w:ascii="Garamond" w:hAnsi="Garamond"/>
          <w:sz w:val="24"/>
          <w:szCs w:val="24"/>
        </w:rPr>
        <w:t>Covidence</w:t>
      </w:r>
      <w:proofErr w:type="spellEnd"/>
      <w:r w:rsidR="00F40637">
        <w:rPr>
          <w:rFonts w:ascii="Garamond" w:hAnsi="Garamond"/>
          <w:sz w:val="24"/>
          <w:szCs w:val="24"/>
        </w:rPr>
        <w:t xml:space="preserve"> software</w:t>
      </w:r>
      <w:r w:rsidR="00E527E6">
        <w:rPr>
          <w:rFonts w:ascii="Garamond" w:hAnsi="Garamond"/>
          <w:sz w:val="24"/>
          <w:szCs w:val="24"/>
        </w:rPr>
        <w:t>,</w:t>
      </w:r>
      <w:r w:rsidR="0036764B">
        <w:rPr>
          <w:rFonts w:ascii="Garamond" w:hAnsi="Garamond"/>
          <w:sz w:val="24"/>
          <w:szCs w:val="24"/>
        </w:rPr>
        <w:t xml:space="preserve"> </w:t>
      </w:r>
      <w:r w:rsidR="00042438">
        <w:rPr>
          <w:rFonts w:ascii="Garamond" w:hAnsi="Garamond"/>
          <w:sz w:val="24"/>
          <w:szCs w:val="24"/>
        </w:rPr>
        <w:t>and</w:t>
      </w:r>
      <w:r w:rsidR="0036764B">
        <w:rPr>
          <w:rFonts w:ascii="Garamond" w:hAnsi="Garamond"/>
          <w:sz w:val="24"/>
          <w:szCs w:val="24"/>
        </w:rPr>
        <w:t xml:space="preserve"> disagreements were resolved by a third reviewer</w:t>
      </w:r>
      <w:r w:rsidR="00157E49">
        <w:rPr>
          <w:rFonts w:ascii="Garamond" w:hAnsi="Garamond"/>
          <w:sz w:val="24"/>
          <w:szCs w:val="24"/>
        </w:rPr>
        <w:t xml:space="preserve"> (MP)</w:t>
      </w:r>
      <w:r w:rsidR="0036764B">
        <w:rPr>
          <w:rFonts w:ascii="Garamond" w:hAnsi="Garamond"/>
          <w:sz w:val="24"/>
          <w:szCs w:val="24"/>
        </w:rPr>
        <w:t>.</w:t>
      </w:r>
      <w:r w:rsidR="009B591F">
        <w:rPr>
          <w:rFonts w:ascii="Garamond" w:hAnsi="Garamond"/>
          <w:sz w:val="24"/>
          <w:szCs w:val="24"/>
        </w:rPr>
        <w:t xml:space="preserve"> The full search strategy is available in appendix </w:t>
      </w:r>
      <w:r w:rsidR="00B52B60">
        <w:rPr>
          <w:rFonts w:ascii="Garamond" w:hAnsi="Garamond"/>
          <w:sz w:val="24"/>
          <w:szCs w:val="24"/>
        </w:rPr>
        <w:t>2</w:t>
      </w:r>
      <w:r w:rsidR="009B591F">
        <w:rPr>
          <w:rFonts w:ascii="Garamond" w:hAnsi="Garamond"/>
          <w:sz w:val="24"/>
          <w:szCs w:val="24"/>
        </w:rPr>
        <w:t>.</w:t>
      </w:r>
      <w:r w:rsidRPr="003329C6">
        <w:rPr>
          <w:rFonts w:ascii="Garamond" w:hAnsi="Garamond"/>
          <w:sz w:val="24"/>
          <w:szCs w:val="24"/>
        </w:rPr>
        <w:t xml:space="preserve"> </w:t>
      </w:r>
      <w:r w:rsidR="003A11AF">
        <w:rPr>
          <w:rFonts w:ascii="Garamond" w:hAnsi="Garamond"/>
          <w:sz w:val="24"/>
          <w:szCs w:val="24"/>
        </w:rPr>
        <w:t>R</w:t>
      </w:r>
      <w:r w:rsidRPr="003329C6">
        <w:rPr>
          <w:rFonts w:ascii="Garamond" w:hAnsi="Garamond"/>
          <w:sz w:val="24"/>
          <w:szCs w:val="24"/>
        </w:rPr>
        <w:t xml:space="preserve">eference lists of included studies and relevant systematic reviews </w:t>
      </w:r>
      <w:r w:rsidR="002427B7">
        <w:rPr>
          <w:rFonts w:ascii="Garamond" w:hAnsi="Garamond"/>
          <w:sz w:val="24"/>
          <w:szCs w:val="24"/>
        </w:rPr>
        <w:t>were</w:t>
      </w:r>
      <w:r w:rsidRPr="003329C6">
        <w:rPr>
          <w:rFonts w:ascii="Garamond" w:hAnsi="Garamond"/>
          <w:sz w:val="24"/>
          <w:szCs w:val="24"/>
        </w:rPr>
        <w:t xml:space="preserve"> screened for additional studies</w:t>
      </w:r>
      <w:r w:rsidR="00BD49A5">
        <w:rPr>
          <w:rFonts w:ascii="Garamond" w:hAnsi="Garamond"/>
          <w:sz w:val="24"/>
          <w:szCs w:val="24"/>
        </w:rPr>
        <w:t>.</w:t>
      </w:r>
      <w:r w:rsidRPr="003329C6">
        <w:rPr>
          <w:rFonts w:ascii="Garamond" w:hAnsi="Garamond"/>
          <w:sz w:val="24"/>
          <w:szCs w:val="24"/>
        </w:rPr>
        <w:t xml:space="preserve"> </w:t>
      </w:r>
      <w:r w:rsidR="00BD49A5">
        <w:rPr>
          <w:rFonts w:ascii="Garamond" w:hAnsi="Garamond"/>
          <w:sz w:val="24"/>
          <w:szCs w:val="24"/>
        </w:rPr>
        <w:t>Trial registries (</w:t>
      </w:r>
      <w:r w:rsidRPr="003329C6">
        <w:rPr>
          <w:rFonts w:ascii="Garamond" w:hAnsi="Garamond"/>
          <w:sz w:val="24"/>
          <w:szCs w:val="24"/>
        </w:rPr>
        <w:t>ClinicalTrials.gov</w:t>
      </w:r>
      <w:r w:rsidR="00BD49A5">
        <w:rPr>
          <w:rFonts w:ascii="Garamond" w:hAnsi="Garamond"/>
          <w:sz w:val="24"/>
          <w:szCs w:val="24"/>
        </w:rPr>
        <w:t>, ISCTRN, the WHO ICTRP portal,</w:t>
      </w:r>
      <w:r w:rsidRPr="003329C6">
        <w:rPr>
          <w:rFonts w:ascii="Garamond" w:hAnsi="Garamond"/>
          <w:sz w:val="24"/>
          <w:szCs w:val="24"/>
        </w:rPr>
        <w:t xml:space="preserve"> and OpenTrials.net</w:t>
      </w:r>
      <w:r w:rsidR="00BD49A5">
        <w:rPr>
          <w:rFonts w:ascii="Garamond" w:hAnsi="Garamond"/>
          <w:sz w:val="24"/>
          <w:szCs w:val="24"/>
        </w:rPr>
        <w:t>) were also searched</w:t>
      </w:r>
      <w:r w:rsidRPr="003329C6">
        <w:rPr>
          <w:rFonts w:ascii="Garamond" w:hAnsi="Garamond"/>
          <w:sz w:val="24"/>
          <w:szCs w:val="24"/>
        </w:rPr>
        <w:t xml:space="preserve"> </w:t>
      </w:r>
      <w:r w:rsidR="00BD49A5">
        <w:rPr>
          <w:rFonts w:ascii="Garamond" w:hAnsi="Garamond"/>
          <w:sz w:val="24"/>
          <w:szCs w:val="24"/>
        </w:rPr>
        <w:t xml:space="preserve">for </w:t>
      </w:r>
      <w:r w:rsidRPr="003329C6">
        <w:rPr>
          <w:rFonts w:ascii="Garamond" w:hAnsi="Garamond"/>
          <w:sz w:val="24"/>
          <w:szCs w:val="24"/>
        </w:rPr>
        <w:t xml:space="preserve">unpublished or ongoing trials. </w:t>
      </w:r>
      <w:r>
        <w:rPr>
          <w:rFonts w:ascii="Garamond" w:hAnsi="Garamond"/>
          <w:sz w:val="24"/>
          <w:szCs w:val="24"/>
        </w:rPr>
        <w:t xml:space="preserve">Drug approval packages at the </w:t>
      </w:r>
      <w:r w:rsidR="00BC63CD">
        <w:rPr>
          <w:rFonts w:ascii="Garamond" w:hAnsi="Garamond"/>
          <w:sz w:val="24"/>
          <w:szCs w:val="24"/>
        </w:rPr>
        <w:t>Food and Drug Administration</w:t>
      </w:r>
      <w:r>
        <w:rPr>
          <w:rFonts w:ascii="Garamond" w:hAnsi="Garamond"/>
          <w:sz w:val="24"/>
          <w:szCs w:val="24"/>
        </w:rPr>
        <w:t xml:space="preserve"> and European Product Assessment Reports</w:t>
      </w:r>
      <w:r w:rsidR="003E7A03">
        <w:rPr>
          <w:rFonts w:ascii="Garamond" w:hAnsi="Garamond"/>
          <w:sz w:val="24"/>
          <w:szCs w:val="24"/>
        </w:rPr>
        <w:t xml:space="preserve"> </w:t>
      </w:r>
      <w:r w:rsidRPr="003329C6">
        <w:rPr>
          <w:rFonts w:ascii="Garamond" w:hAnsi="Garamond"/>
          <w:sz w:val="24"/>
          <w:szCs w:val="24"/>
        </w:rPr>
        <w:t>w</w:t>
      </w:r>
      <w:r w:rsidR="00811352">
        <w:rPr>
          <w:rFonts w:ascii="Garamond" w:hAnsi="Garamond"/>
          <w:sz w:val="24"/>
          <w:szCs w:val="24"/>
        </w:rPr>
        <w:t>ere</w:t>
      </w:r>
      <w:r>
        <w:rPr>
          <w:rFonts w:ascii="Garamond" w:hAnsi="Garamond"/>
          <w:sz w:val="24"/>
          <w:szCs w:val="24"/>
        </w:rPr>
        <w:t xml:space="preserve"> </w:t>
      </w:r>
      <w:r w:rsidR="003A11AF">
        <w:rPr>
          <w:rFonts w:ascii="Garamond" w:hAnsi="Garamond"/>
          <w:sz w:val="24"/>
          <w:szCs w:val="24"/>
        </w:rPr>
        <w:t>also</w:t>
      </w:r>
      <w:r>
        <w:rPr>
          <w:rFonts w:ascii="Garamond" w:hAnsi="Garamond"/>
          <w:sz w:val="24"/>
          <w:szCs w:val="24"/>
        </w:rPr>
        <w:t xml:space="preserve"> scanned</w:t>
      </w:r>
      <w:r w:rsidR="00811352">
        <w:rPr>
          <w:rFonts w:ascii="Garamond" w:hAnsi="Garamond"/>
          <w:sz w:val="24"/>
          <w:szCs w:val="24"/>
        </w:rPr>
        <w:t xml:space="preserve"> </w:t>
      </w:r>
      <w:r w:rsidR="00DF0262">
        <w:rPr>
          <w:rFonts w:ascii="Garamond" w:hAnsi="Garamond"/>
          <w:sz w:val="24"/>
          <w:szCs w:val="24"/>
        </w:rPr>
        <w:t>for</w:t>
      </w:r>
      <w:r w:rsidR="005C5EFE">
        <w:rPr>
          <w:rFonts w:ascii="Garamond" w:hAnsi="Garamond"/>
          <w:sz w:val="24"/>
          <w:szCs w:val="24"/>
        </w:rPr>
        <w:t xml:space="preserve"> </w:t>
      </w:r>
      <w:r w:rsidRPr="003329C6">
        <w:rPr>
          <w:rFonts w:ascii="Garamond" w:hAnsi="Garamond"/>
          <w:sz w:val="24"/>
          <w:szCs w:val="24"/>
        </w:rPr>
        <w:t>unpublished studies or</w:t>
      </w:r>
      <w:r w:rsidR="005C5EFE">
        <w:rPr>
          <w:rFonts w:ascii="Garamond" w:hAnsi="Garamond"/>
          <w:sz w:val="24"/>
          <w:szCs w:val="24"/>
        </w:rPr>
        <w:t xml:space="preserve"> relevant</w:t>
      </w:r>
      <w:r w:rsidRPr="003329C6">
        <w:rPr>
          <w:rFonts w:ascii="Garamond" w:hAnsi="Garamond"/>
          <w:sz w:val="24"/>
          <w:szCs w:val="24"/>
        </w:rPr>
        <w:t xml:space="preserve"> outcome data.</w:t>
      </w:r>
      <w:r w:rsidR="008E3BF8">
        <w:rPr>
          <w:rFonts w:ascii="Garamond" w:hAnsi="Garamond"/>
          <w:sz w:val="24"/>
          <w:szCs w:val="24"/>
        </w:rPr>
        <w:t xml:space="preserve"> We excluded studies</w:t>
      </w:r>
      <w:r w:rsidR="00AB5673">
        <w:rPr>
          <w:rFonts w:ascii="Garamond" w:hAnsi="Garamond"/>
          <w:sz w:val="24"/>
          <w:szCs w:val="24"/>
        </w:rPr>
        <w:t xml:space="preserve"> not reported in English</w:t>
      </w:r>
      <w:r w:rsidR="008E3BF8">
        <w:rPr>
          <w:rFonts w:ascii="Garamond" w:hAnsi="Garamond"/>
          <w:sz w:val="24"/>
          <w:szCs w:val="24"/>
        </w:rPr>
        <w:t>.</w:t>
      </w:r>
    </w:p>
    <w:p w14:paraId="61652F66" w14:textId="5A0667E2" w:rsidR="008641AA" w:rsidRDefault="004C4FD0" w:rsidP="00CB55AF">
      <w:pPr>
        <w:spacing w:before="240"/>
        <w:rPr>
          <w:rFonts w:ascii="Garamond" w:hAnsi="Garamond"/>
          <w:b/>
          <w:bCs/>
          <w:sz w:val="24"/>
          <w:szCs w:val="24"/>
        </w:rPr>
      </w:pPr>
      <w:r>
        <w:rPr>
          <w:rFonts w:ascii="Garamond" w:hAnsi="Garamond"/>
          <w:b/>
          <w:bCs/>
          <w:sz w:val="24"/>
          <w:szCs w:val="24"/>
        </w:rPr>
        <w:t>E</w:t>
      </w:r>
      <w:r w:rsidR="008641AA" w:rsidRPr="008641AA">
        <w:rPr>
          <w:rFonts w:ascii="Garamond" w:hAnsi="Garamond"/>
          <w:b/>
          <w:bCs/>
          <w:sz w:val="24"/>
          <w:szCs w:val="24"/>
        </w:rPr>
        <w:t>ligibility</w:t>
      </w:r>
      <w:r>
        <w:rPr>
          <w:rFonts w:ascii="Garamond" w:hAnsi="Garamond"/>
          <w:b/>
          <w:bCs/>
          <w:sz w:val="24"/>
          <w:szCs w:val="24"/>
        </w:rPr>
        <w:t xml:space="preserve"> </w:t>
      </w:r>
      <w:r w:rsidR="00600A08">
        <w:rPr>
          <w:rFonts w:ascii="Garamond" w:hAnsi="Garamond"/>
          <w:b/>
          <w:bCs/>
          <w:sz w:val="24"/>
          <w:szCs w:val="24"/>
        </w:rPr>
        <w:t>C</w:t>
      </w:r>
      <w:r>
        <w:rPr>
          <w:rFonts w:ascii="Garamond" w:hAnsi="Garamond"/>
          <w:b/>
          <w:bCs/>
          <w:sz w:val="24"/>
          <w:szCs w:val="24"/>
        </w:rPr>
        <w:t>riteria</w:t>
      </w:r>
    </w:p>
    <w:p w14:paraId="134F52D3" w14:textId="52D9BD21" w:rsidR="008641AA" w:rsidRPr="008641AA" w:rsidRDefault="00EF4406" w:rsidP="00CB55AF">
      <w:pPr>
        <w:spacing w:line="360" w:lineRule="auto"/>
        <w:rPr>
          <w:rFonts w:ascii="Garamond" w:hAnsi="Garamond"/>
          <w:sz w:val="24"/>
          <w:szCs w:val="24"/>
        </w:rPr>
      </w:pPr>
      <w:r>
        <w:rPr>
          <w:rFonts w:ascii="Garamond" w:hAnsi="Garamond"/>
          <w:sz w:val="24"/>
          <w:szCs w:val="24"/>
        </w:rPr>
        <w:t>S</w:t>
      </w:r>
      <w:r w:rsidR="000A596E">
        <w:rPr>
          <w:rFonts w:ascii="Garamond" w:hAnsi="Garamond"/>
          <w:sz w:val="24"/>
          <w:szCs w:val="24"/>
        </w:rPr>
        <w:t xml:space="preserve">tudies </w:t>
      </w:r>
      <w:r>
        <w:rPr>
          <w:rFonts w:ascii="Garamond" w:hAnsi="Garamond"/>
          <w:sz w:val="24"/>
          <w:szCs w:val="24"/>
        </w:rPr>
        <w:t>of</w:t>
      </w:r>
      <w:r w:rsidR="000A596E">
        <w:rPr>
          <w:rFonts w:ascii="Garamond" w:hAnsi="Garamond"/>
          <w:sz w:val="24"/>
          <w:szCs w:val="24"/>
        </w:rPr>
        <w:t xml:space="preserve"> patients aged 18 years and over</w:t>
      </w:r>
      <w:r w:rsidR="00232A5E">
        <w:rPr>
          <w:rFonts w:ascii="Garamond" w:hAnsi="Garamond"/>
          <w:sz w:val="24"/>
          <w:szCs w:val="24"/>
        </w:rPr>
        <w:t>,</w:t>
      </w:r>
      <w:r w:rsidR="000A596E">
        <w:rPr>
          <w:rFonts w:ascii="Garamond" w:hAnsi="Garamond"/>
          <w:sz w:val="24"/>
          <w:szCs w:val="24"/>
        </w:rPr>
        <w:t xml:space="preserve"> diagnosed with </w:t>
      </w:r>
      <w:r w:rsidR="00530610">
        <w:rPr>
          <w:rFonts w:ascii="Garamond" w:hAnsi="Garamond"/>
          <w:sz w:val="24"/>
          <w:szCs w:val="24"/>
        </w:rPr>
        <w:t xml:space="preserve">type 1 or 2 </w:t>
      </w:r>
      <w:r w:rsidR="000A596E">
        <w:rPr>
          <w:rFonts w:ascii="Garamond" w:hAnsi="Garamond"/>
          <w:sz w:val="24"/>
          <w:szCs w:val="24"/>
        </w:rPr>
        <w:t xml:space="preserve">diabetes </w:t>
      </w:r>
      <w:r w:rsidR="0011069F">
        <w:rPr>
          <w:rFonts w:ascii="Garamond" w:hAnsi="Garamond"/>
          <w:sz w:val="24"/>
          <w:szCs w:val="24"/>
        </w:rPr>
        <w:t>were eligible</w:t>
      </w:r>
      <w:r w:rsidR="000A596E">
        <w:rPr>
          <w:rFonts w:ascii="Garamond" w:hAnsi="Garamond"/>
          <w:sz w:val="24"/>
          <w:szCs w:val="24"/>
        </w:rPr>
        <w:t>. We also include</w:t>
      </w:r>
      <w:r w:rsidR="002F56B1">
        <w:rPr>
          <w:rFonts w:ascii="Garamond" w:hAnsi="Garamond"/>
          <w:sz w:val="24"/>
          <w:szCs w:val="24"/>
        </w:rPr>
        <w:t>d</w:t>
      </w:r>
      <w:r w:rsidR="00E967AC">
        <w:rPr>
          <w:rFonts w:ascii="Garamond" w:hAnsi="Garamond"/>
          <w:sz w:val="24"/>
          <w:szCs w:val="24"/>
        </w:rPr>
        <w:t xml:space="preserve"> patients </w:t>
      </w:r>
      <w:r w:rsidR="00304907">
        <w:rPr>
          <w:rFonts w:ascii="Garamond" w:hAnsi="Garamond"/>
          <w:sz w:val="24"/>
          <w:szCs w:val="24"/>
        </w:rPr>
        <w:t>at</w:t>
      </w:r>
      <w:r w:rsidR="00E967AC">
        <w:rPr>
          <w:rFonts w:ascii="Garamond" w:hAnsi="Garamond"/>
          <w:sz w:val="24"/>
          <w:szCs w:val="24"/>
        </w:rPr>
        <w:t xml:space="preserve"> either</w:t>
      </w:r>
      <w:r w:rsidR="000A596E">
        <w:rPr>
          <w:rFonts w:ascii="Garamond" w:hAnsi="Garamond"/>
          <w:sz w:val="24"/>
          <w:szCs w:val="24"/>
        </w:rPr>
        <w:t xml:space="preserve"> primary (</w:t>
      </w:r>
      <w:r w:rsidR="0009158B">
        <w:rPr>
          <w:rFonts w:ascii="Garamond" w:hAnsi="Garamond"/>
          <w:sz w:val="24"/>
          <w:szCs w:val="24"/>
        </w:rPr>
        <w:t xml:space="preserve">i.e., </w:t>
      </w:r>
      <w:r w:rsidR="000A596E">
        <w:rPr>
          <w:rFonts w:ascii="Garamond" w:hAnsi="Garamond"/>
          <w:sz w:val="24"/>
          <w:szCs w:val="24"/>
        </w:rPr>
        <w:t>no</w:t>
      </w:r>
      <w:r w:rsidR="0009158B">
        <w:rPr>
          <w:rFonts w:ascii="Garamond" w:hAnsi="Garamond"/>
          <w:sz w:val="24"/>
          <w:szCs w:val="24"/>
        </w:rPr>
        <w:t xml:space="preserve"> </w:t>
      </w:r>
      <w:r w:rsidR="000A596E">
        <w:rPr>
          <w:rFonts w:ascii="Garamond" w:hAnsi="Garamond"/>
          <w:sz w:val="24"/>
          <w:szCs w:val="24"/>
        </w:rPr>
        <w:t xml:space="preserve">diagnosis of CVD) </w:t>
      </w:r>
      <w:r w:rsidR="00E967AC">
        <w:rPr>
          <w:rFonts w:ascii="Garamond" w:hAnsi="Garamond"/>
          <w:sz w:val="24"/>
          <w:szCs w:val="24"/>
        </w:rPr>
        <w:t>or</w:t>
      </w:r>
      <w:r w:rsidR="000A596E">
        <w:rPr>
          <w:rFonts w:ascii="Garamond" w:hAnsi="Garamond"/>
          <w:sz w:val="24"/>
          <w:szCs w:val="24"/>
        </w:rPr>
        <w:t xml:space="preserve"> secondary (</w:t>
      </w:r>
      <w:r w:rsidR="0009158B">
        <w:rPr>
          <w:rFonts w:ascii="Garamond" w:hAnsi="Garamond"/>
          <w:sz w:val="24"/>
          <w:szCs w:val="24"/>
        </w:rPr>
        <w:t xml:space="preserve">i.e., </w:t>
      </w:r>
      <w:r w:rsidR="000A596E">
        <w:rPr>
          <w:rFonts w:ascii="Garamond" w:hAnsi="Garamond"/>
          <w:sz w:val="24"/>
          <w:szCs w:val="24"/>
        </w:rPr>
        <w:t xml:space="preserve">history of </w:t>
      </w:r>
      <w:r w:rsidR="00567B0E">
        <w:rPr>
          <w:rFonts w:ascii="Garamond" w:hAnsi="Garamond"/>
          <w:sz w:val="24"/>
          <w:szCs w:val="24"/>
        </w:rPr>
        <w:t xml:space="preserve">a </w:t>
      </w:r>
      <w:r w:rsidR="000A596E">
        <w:rPr>
          <w:rFonts w:ascii="Garamond" w:hAnsi="Garamond"/>
          <w:sz w:val="24"/>
          <w:szCs w:val="24"/>
        </w:rPr>
        <w:t xml:space="preserve">CVD </w:t>
      </w:r>
      <w:r w:rsidR="00EC5817">
        <w:rPr>
          <w:rFonts w:ascii="Garamond" w:hAnsi="Garamond"/>
          <w:sz w:val="24"/>
          <w:szCs w:val="24"/>
        </w:rPr>
        <w:t>following the 3-point major adverse cardiovascular events (MACE)</w:t>
      </w:r>
      <w:r w:rsidR="00530610">
        <w:rPr>
          <w:rFonts w:ascii="Garamond" w:hAnsi="Garamond"/>
          <w:sz w:val="24"/>
          <w:szCs w:val="24"/>
        </w:rPr>
        <w:t xml:space="preserve"> classification</w:t>
      </w:r>
      <w:r w:rsidR="000A596E">
        <w:rPr>
          <w:rFonts w:ascii="Garamond" w:hAnsi="Garamond"/>
          <w:sz w:val="24"/>
          <w:szCs w:val="24"/>
        </w:rPr>
        <w:t xml:space="preserve">) prevention. </w:t>
      </w:r>
      <w:r w:rsidR="00994A8E">
        <w:rPr>
          <w:rFonts w:ascii="Garamond" w:hAnsi="Garamond"/>
          <w:sz w:val="24"/>
          <w:szCs w:val="24"/>
        </w:rPr>
        <w:t>The seven globally prescribed statin</w:t>
      </w:r>
      <w:r w:rsidR="00530610">
        <w:rPr>
          <w:rFonts w:ascii="Garamond" w:hAnsi="Garamond"/>
          <w:sz w:val="24"/>
          <w:szCs w:val="24"/>
        </w:rPr>
        <w:t xml:space="preserve">s </w:t>
      </w:r>
      <w:r w:rsidR="00AC4198">
        <w:rPr>
          <w:rFonts w:ascii="Garamond" w:hAnsi="Garamond"/>
          <w:sz w:val="24"/>
          <w:szCs w:val="24"/>
        </w:rPr>
        <w:t>include</w:t>
      </w:r>
      <w:r w:rsidR="00994A8E">
        <w:rPr>
          <w:rFonts w:ascii="Garamond" w:hAnsi="Garamond"/>
          <w:sz w:val="24"/>
          <w:szCs w:val="24"/>
        </w:rPr>
        <w:t xml:space="preserve"> </w:t>
      </w:r>
      <w:r w:rsidR="00994A8E" w:rsidRPr="00A8766A">
        <w:rPr>
          <w:rFonts w:ascii="Garamond" w:hAnsi="Garamond"/>
          <w:sz w:val="24"/>
          <w:szCs w:val="24"/>
        </w:rPr>
        <w:t xml:space="preserve">Atorvastatin (brand name: Lipitor), </w:t>
      </w:r>
      <w:proofErr w:type="spellStart"/>
      <w:r w:rsidR="00994A8E" w:rsidRPr="00A8766A">
        <w:rPr>
          <w:rFonts w:ascii="Garamond" w:hAnsi="Garamond"/>
          <w:sz w:val="24"/>
          <w:szCs w:val="24"/>
        </w:rPr>
        <w:t>Fluvastatin</w:t>
      </w:r>
      <w:proofErr w:type="spellEnd"/>
      <w:r w:rsidR="00994A8E" w:rsidRPr="00A8766A">
        <w:rPr>
          <w:rFonts w:ascii="Garamond" w:hAnsi="Garamond"/>
          <w:sz w:val="24"/>
          <w:szCs w:val="24"/>
        </w:rPr>
        <w:t xml:space="preserve"> (</w:t>
      </w:r>
      <w:proofErr w:type="spellStart"/>
      <w:r w:rsidR="00994A8E" w:rsidRPr="00A8766A">
        <w:rPr>
          <w:rFonts w:ascii="Garamond" w:hAnsi="Garamond"/>
          <w:sz w:val="24"/>
          <w:szCs w:val="24"/>
        </w:rPr>
        <w:t>Lescol</w:t>
      </w:r>
      <w:proofErr w:type="spellEnd"/>
      <w:r w:rsidR="00994A8E" w:rsidRPr="00A8766A">
        <w:rPr>
          <w:rFonts w:ascii="Garamond" w:hAnsi="Garamond"/>
          <w:sz w:val="24"/>
          <w:szCs w:val="24"/>
        </w:rPr>
        <w:t>), Lovastatin (</w:t>
      </w:r>
      <w:proofErr w:type="spellStart"/>
      <w:r w:rsidR="00994A8E" w:rsidRPr="00A8766A">
        <w:rPr>
          <w:rFonts w:ascii="Garamond" w:hAnsi="Garamond"/>
          <w:sz w:val="24"/>
          <w:szCs w:val="24"/>
        </w:rPr>
        <w:t>Altoprev</w:t>
      </w:r>
      <w:proofErr w:type="spellEnd"/>
      <w:r w:rsidR="00994A8E" w:rsidRPr="00A8766A">
        <w:rPr>
          <w:rFonts w:ascii="Garamond" w:hAnsi="Garamond"/>
          <w:sz w:val="24"/>
          <w:szCs w:val="24"/>
        </w:rPr>
        <w:t xml:space="preserve">), </w:t>
      </w:r>
      <w:proofErr w:type="spellStart"/>
      <w:r w:rsidR="00994A8E" w:rsidRPr="00A8766A">
        <w:rPr>
          <w:rFonts w:ascii="Garamond" w:hAnsi="Garamond"/>
          <w:sz w:val="24"/>
          <w:szCs w:val="24"/>
        </w:rPr>
        <w:t>Pitavastatin</w:t>
      </w:r>
      <w:proofErr w:type="spellEnd"/>
      <w:r w:rsidR="00994A8E" w:rsidRPr="00A8766A">
        <w:rPr>
          <w:rFonts w:ascii="Garamond" w:hAnsi="Garamond"/>
          <w:sz w:val="24"/>
          <w:szCs w:val="24"/>
        </w:rPr>
        <w:t xml:space="preserve"> (</w:t>
      </w:r>
      <w:proofErr w:type="spellStart"/>
      <w:r w:rsidR="00994A8E" w:rsidRPr="00A8766A">
        <w:rPr>
          <w:rFonts w:ascii="Garamond" w:hAnsi="Garamond"/>
          <w:sz w:val="24"/>
          <w:szCs w:val="24"/>
        </w:rPr>
        <w:t>Livalo</w:t>
      </w:r>
      <w:proofErr w:type="spellEnd"/>
      <w:r w:rsidR="00994A8E" w:rsidRPr="00A8766A">
        <w:rPr>
          <w:rFonts w:ascii="Garamond" w:hAnsi="Garamond"/>
          <w:sz w:val="24"/>
          <w:szCs w:val="24"/>
        </w:rPr>
        <w:t xml:space="preserve">, </w:t>
      </w:r>
      <w:proofErr w:type="spellStart"/>
      <w:r w:rsidR="00994A8E" w:rsidRPr="00A8766A">
        <w:rPr>
          <w:rFonts w:ascii="Garamond" w:hAnsi="Garamond"/>
          <w:sz w:val="24"/>
          <w:szCs w:val="24"/>
        </w:rPr>
        <w:t>Zypitamag</w:t>
      </w:r>
      <w:proofErr w:type="spellEnd"/>
      <w:r w:rsidR="00994A8E" w:rsidRPr="00A8766A">
        <w:rPr>
          <w:rFonts w:ascii="Garamond" w:hAnsi="Garamond"/>
          <w:sz w:val="24"/>
          <w:szCs w:val="24"/>
        </w:rPr>
        <w:t>), Pravastatin (</w:t>
      </w:r>
      <w:proofErr w:type="spellStart"/>
      <w:r w:rsidR="00994A8E" w:rsidRPr="00A8766A">
        <w:rPr>
          <w:rFonts w:ascii="Garamond" w:hAnsi="Garamond"/>
          <w:sz w:val="24"/>
          <w:szCs w:val="24"/>
        </w:rPr>
        <w:t>Pravachol</w:t>
      </w:r>
      <w:proofErr w:type="spellEnd"/>
      <w:r w:rsidR="00994A8E" w:rsidRPr="00A8766A">
        <w:rPr>
          <w:rFonts w:ascii="Garamond" w:hAnsi="Garamond"/>
          <w:sz w:val="24"/>
          <w:szCs w:val="24"/>
        </w:rPr>
        <w:t xml:space="preserve">), </w:t>
      </w:r>
      <w:proofErr w:type="spellStart"/>
      <w:r w:rsidR="00994A8E" w:rsidRPr="00A8766A">
        <w:rPr>
          <w:rFonts w:ascii="Garamond" w:hAnsi="Garamond"/>
          <w:sz w:val="24"/>
          <w:szCs w:val="24"/>
        </w:rPr>
        <w:t>Rosuvastatin</w:t>
      </w:r>
      <w:proofErr w:type="spellEnd"/>
      <w:r w:rsidR="00994A8E" w:rsidRPr="00A8766A">
        <w:rPr>
          <w:rFonts w:ascii="Garamond" w:hAnsi="Garamond"/>
          <w:sz w:val="24"/>
          <w:szCs w:val="24"/>
        </w:rPr>
        <w:t xml:space="preserve"> (Crestor, </w:t>
      </w:r>
      <w:proofErr w:type="spellStart"/>
      <w:r w:rsidR="00994A8E" w:rsidRPr="00A8766A">
        <w:rPr>
          <w:rFonts w:ascii="Garamond" w:hAnsi="Garamond"/>
          <w:sz w:val="24"/>
          <w:szCs w:val="24"/>
        </w:rPr>
        <w:t>Ezallor</w:t>
      </w:r>
      <w:proofErr w:type="spellEnd"/>
      <w:r w:rsidR="00994A8E" w:rsidRPr="00A8766A">
        <w:rPr>
          <w:rFonts w:ascii="Garamond" w:hAnsi="Garamond"/>
          <w:sz w:val="24"/>
          <w:szCs w:val="24"/>
        </w:rPr>
        <w:t>) and Simvastatin (Zocor)</w:t>
      </w:r>
      <w:r w:rsidR="00994A8E">
        <w:rPr>
          <w:rFonts w:ascii="Garamond" w:hAnsi="Garamond"/>
          <w:sz w:val="24"/>
          <w:szCs w:val="24"/>
        </w:rPr>
        <w:t xml:space="preserve"> at any dose. Comparator</w:t>
      </w:r>
      <w:r w:rsidR="0009158B">
        <w:rPr>
          <w:rFonts w:ascii="Garamond" w:hAnsi="Garamond"/>
          <w:sz w:val="24"/>
          <w:szCs w:val="24"/>
        </w:rPr>
        <w:t xml:space="preserve"> </w:t>
      </w:r>
      <w:r w:rsidR="00B52B60">
        <w:rPr>
          <w:rFonts w:ascii="Garamond" w:hAnsi="Garamond"/>
          <w:sz w:val="24"/>
          <w:szCs w:val="24"/>
        </w:rPr>
        <w:t>was</w:t>
      </w:r>
      <w:r w:rsidR="00BB7010">
        <w:rPr>
          <w:rFonts w:ascii="Garamond" w:hAnsi="Garamond"/>
          <w:sz w:val="24"/>
          <w:szCs w:val="24"/>
        </w:rPr>
        <w:t xml:space="preserve"> either </w:t>
      </w:r>
      <w:r w:rsidR="00994A8E">
        <w:rPr>
          <w:rFonts w:ascii="Garamond" w:hAnsi="Garamond"/>
          <w:sz w:val="24"/>
          <w:szCs w:val="24"/>
        </w:rPr>
        <w:t>placebo or any of the seven statins.</w:t>
      </w:r>
      <w:r w:rsidR="00160ED8">
        <w:rPr>
          <w:rFonts w:ascii="Garamond" w:hAnsi="Garamond"/>
          <w:sz w:val="24"/>
          <w:szCs w:val="24"/>
        </w:rPr>
        <w:t xml:space="preserve"> Primary outcome </w:t>
      </w:r>
      <w:r w:rsidR="00FC0FF9">
        <w:rPr>
          <w:rFonts w:ascii="Garamond" w:hAnsi="Garamond"/>
          <w:sz w:val="24"/>
          <w:szCs w:val="24"/>
        </w:rPr>
        <w:t>was</w:t>
      </w:r>
      <w:r w:rsidR="00160ED8">
        <w:rPr>
          <w:rFonts w:ascii="Garamond" w:hAnsi="Garamond"/>
          <w:sz w:val="24"/>
          <w:szCs w:val="24"/>
        </w:rPr>
        <w:t xml:space="preserve"> </w:t>
      </w:r>
      <w:r w:rsidR="00780C61">
        <w:rPr>
          <w:rFonts w:ascii="Garamond" w:hAnsi="Garamond"/>
          <w:sz w:val="24"/>
          <w:szCs w:val="24"/>
        </w:rPr>
        <w:t>non-HDL</w:t>
      </w:r>
      <w:r w:rsidR="00160ED8">
        <w:rPr>
          <w:rFonts w:ascii="Garamond" w:hAnsi="Garamond"/>
          <w:sz w:val="24"/>
          <w:szCs w:val="24"/>
        </w:rPr>
        <w:t>-</w:t>
      </w:r>
      <w:r w:rsidR="008B1365">
        <w:rPr>
          <w:rFonts w:ascii="Garamond" w:hAnsi="Garamond"/>
          <w:sz w:val="24"/>
          <w:szCs w:val="24"/>
        </w:rPr>
        <w:t>C</w:t>
      </w:r>
      <w:r w:rsidR="00160ED8">
        <w:rPr>
          <w:rFonts w:ascii="Garamond" w:hAnsi="Garamond"/>
          <w:sz w:val="24"/>
          <w:szCs w:val="24"/>
        </w:rPr>
        <w:t xml:space="preserve">, </w:t>
      </w:r>
      <w:r w:rsidR="005D3EAD">
        <w:rPr>
          <w:rFonts w:ascii="Garamond" w:hAnsi="Garamond"/>
          <w:sz w:val="24"/>
          <w:szCs w:val="24"/>
        </w:rPr>
        <w:t xml:space="preserve">but </w:t>
      </w:r>
      <w:r w:rsidR="00FC0FF9">
        <w:rPr>
          <w:rFonts w:ascii="Garamond" w:hAnsi="Garamond"/>
          <w:sz w:val="24"/>
          <w:szCs w:val="24"/>
        </w:rPr>
        <w:t>since</w:t>
      </w:r>
      <w:r w:rsidR="00160ED8">
        <w:rPr>
          <w:rFonts w:ascii="Garamond" w:hAnsi="Garamond"/>
          <w:sz w:val="24"/>
          <w:szCs w:val="24"/>
        </w:rPr>
        <w:t xml:space="preserve"> this may not have been reported we </w:t>
      </w:r>
      <w:r w:rsidR="00A33F64">
        <w:rPr>
          <w:rFonts w:ascii="Garamond" w:hAnsi="Garamond"/>
          <w:sz w:val="24"/>
          <w:szCs w:val="24"/>
        </w:rPr>
        <w:t>included</w:t>
      </w:r>
      <w:r w:rsidR="00160ED8">
        <w:rPr>
          <w:rFonts w:ascii="Garamond" w:hAnsi="Garamond"/>
          <w:sz w:val="24"/>
          <w:szCs w:val="24"/>
        </w:rPr>
        <w:t xml:space="preserve"> studies </w:t>
      </w:r>
      <w:r w:rsidR="00B11C6E">
        <w:rPr>
          <w:rFonts w:ascii="Garamond" w:hAnsi="Garamond"/>
          <w:sz w:val="24"/>
          <w:szCs w:val="24"/>
        </w:rPr>
        <w:t>reporting</w:t>
      </w:r>
      <w:r w:rsidR="00160ED8">
        <w:rPr>
          <w:rFonts w:ascii="Garamond" w:hAnsi="Garamond"/>
          <w:sz w:val="24"/>
          <w:szCs w:val="24"/>
        </w:rPr>
        <w:t xml:space="preserve"> both TC and HDL-</w:t>
      </w:r>
      <w:r w:rsidR="002E482C">
        <w:rPr>
          <w:rFonts w:ascii="Garamond" w:hAnsi="Garamond"/>
          <w:sz w:val="24"/>
          <w:szCs w:val="24"/>
        </w:rPr>
        <w:t>C</w:t>
      </w:r>
      <w:r w:rsidR="00160ED8">
        <w:rPr>
          <w:rFonts w:ascii="Garamond" w:hAnsi="Garamond"/>
          <w:sz w:val="24"/>
          <w:szCs w:val="24"/>
        </w:rPr>
        <w:t xml:space="preserve"> to enable calculation of </w:t>
      </w:r>
      <w:r w:rsidR="009B6A79">
        <w:rPr>
          <w:rFonts w:ascii="Garamond" w:hAnsi="Garamond"/>
          <w:sz w:val="24"/>
          <w:szCs w:val="24"/>
        </w:rPr>
        <w:t>non-HDL</w:t>
      </w:r>
      <w:r w:rsidR="00160ED8">
        <w:rPr>
          <w:rFonts w:ascii="Garamond" w:hAnsi="Garamond"/>
          <w:sz w:val="24"/>
          <w:szCs w:val="24"/>
        </w:rPr>
        <w:t>-</w:t>
      </w:r>
      <w:r w:rsidR="00E132F3">
        <w:rPr>
          <w:rFonts w:ascii="Garamond" w:hAnsi="Garamond"/>
          <w:sz w:val="24"/>
          <w:szCs w:val="24"/>
        </w:rPr>
        <w:t>C</w:t>
      </w:r>
      <w:r w:rsidR="00160ED8">
        <w:rPr>
          <w:rFonts w:ascii="Garamond" w:hAnsi="Garamond"/>
          <w:sz w:val="24"/>
          <w:szCs w:val="24"/>
        </w:rPr>
        <w:t>.</w:t>
      </w:r>
      <w:r w:rsidR="00001563">
        <w:rPr>
          <w:rFonts w:ascii="Garamond" w:hAnsi="Garamond"/>
          <w:sz w:val="24"/>
          <w:szCs w:val="24"/>
        </w:rPr>
        <w:t xml:space="preserve"> </w:t>
      </w:r>
      <w:r w:rsidR="000B7FE7">
        <w:rPr>
          <w:rFonts w:ascii="Garamond" w:hAnsi="Garamond"/>
          <w:sz w:val="24"/>
          <w:szCs w:val="24"/>
        </w:rPr>
        <w:t xml:space="preserve">Secondary outcomes include </w:t>
      </w:r>
      <w:r w:rsidR="001E7310">
        <w:rPr>
          <w:rFonts w:ascii="Garamond" w:hAnsi="Garamond"/>
          <w:sz w:val="24"/>
          <w:szCs w:val="24"/>
        </w:rPr>
        <w:t xml:space="preserve">LDL-C, </w:t>
      </w:r>
      <w:r w:rsidR="00001563">
        <w:rPr>
          <w:rFonts w:ascii="Garamond" w:hAnsi="Garamond"/>
          <w:sz w:val="24"/>
          <w:szCs w:val="24"/>
        </w:rPr>
        <w:t>TC</w:t>
      </w:r>
      <w:r w:rsidR="001E7310">
        <w:rPr>
          <w:rFonts w:ascii="Garamond" w:hAnsi="Garamond"/>
          <w:sz w:val="24"/>
          <w:szCs w:val="24"/>
        </w:rPr>
        <w:t xml:space="preserve">, classical 3-point MACE (defined as non-fatal </w:t>
      </w:r>
      <w:r w:rsidR="000B7FE7">
        <w:rPr>
          <w:rFonts w:ascii="Garamond" w:hAnsi="Garamond"/>
          <w:sz w:val="24"/>
          <w:szCs w:val="24"/>
        </w:rPr>
        <w:t>stroke, non-fatal myocardial infarction, and cardiovascular related death</w:t>
      </w:r>
      <w:r w:rsidR="001E7310">
        <w:rPr>
          <w:rFonts w:ascii="Garamond" w:hAnsi="Garamond"/>
          <w:sz w:val="24"/>
          <w:szCs w:val="24"/>
        </w:rPr>
        <w:t>)</w:t>
      </w:r>
      <w:r w:rsidR="00690F9E">
        <w:rPr>
          <w:rFonts w:ascii="Garamond" w:hAnsi="Garamond"/>
          <w:sz w:val="24"/>
          <w:szCs w:val="24"/>
        </w:rPr>
        <w:t xml:space="preserve"> </w:t>
      </w:r>
      <w:r w:rsidR="00690F9E">
        <w:rPr>
          <w:rFonts w:ascii="Garamond" w:hAnsi="Garamond"/>
          <w:sz w:val="24"/>
          <w:szCs w:val="24"/>
        </w:rPr>
        <w:fldChar w:fldCharType="begin">
          <w:fldData xml:space="preserve">PEVuZE5vdGU+PENpdGUgRXhjbHVkZVllYXI9IjEiPjxBdXRob3I+U2hhcm1hPC9BdXRob3I+PFll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</w:fldData>
        </w:fldChar>
      </w:r>
      <w:r w:rsidR="00690F9E">
        <w:rPr>
          <w:rFonts w:ascii="Garamond" w:hAnsi="Garamond"/>
          <w:sz w:val="24"/>
          <w:szCs w:val="24"/>
        </w:rPr>
        <w:instrText xml:space="preserve"> ADDIN EN.CITE </w:instrText>
      </w:r>
      <w:r w:rsidR="00690F9E">
        <w:rPr>
          <w:rFonts w:ascii="Garamond" w:hAnsi="Garamond"/>
          <w:sz w:val="24"/>
          <w:szCs w:val="24"/>
        </w:rPr>
        <w:fldChar w:fldCharType="begin">
          <w:fldData xml:space="preserve">PEVuZE5vdGU+PENpdGUgRXhjbHVkZVllYXI9IjEiPjxBdXRob3I+U2hhcm1hPC9BdXRob3I+PFll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</w:fldData>
        </w:fldChar>
      </w:r>
      <w:r w:rsidR="00690F9E">
        <w:rPr>
          <w:rFonts w:ascii="Garamond" w:hAnsi="Garamond"/>
          <w:sz w:val="24"/>
          <w:szCs w:val="24"/>
        </w:rPr>
        <w:instrText xml:space="preserve"> ADDIN EN.CITE.DATA </w:instrText>
      </w:r>
      <w:r w:rsidR="00690F9E">
        <w:rPr>
          <w:rFonts w:ascii="Garamond" w:hAnsi="Garamond"/>
          <w:sz w:val="24"/>
          <w:szCs w:val="24"/>
        </w:rPr>
      </w:r>
      <w:r w:rsidR="00690F9E">
        <w:rPr>
          <w:rFonts w:ascii="Garamond" w:hAnsi="Garamond"/>
          <w:sz w:val="24"/>
          <w:szCs w:val="24"/>
        </w:rPr>
        <w:fldChar w:fldCharType="end"/>
      </w:r>
      <w:r w:rsidR="00690F9E">
        <w:rPr>
          <w:rFonts w:ascii="Garamond" w:hAnsi="Garamond"/>
          <w:sz w:val="24"/>
          <w:szCs w:val="24"/>
        </w:rPr>
      </w:r>
      <w:r w:rsidR="00690F9E">
        <w:rPr>
          <w:rFonts w:ascii="Garamond" w:hAnsi="Garamond"/>
          <w:sz w:val="24"/>
          <w:szCs w:val="24"/>
        </w:rPr>
        <w:fldChar w:fldCharType="separate"/>
      </w:r>
      <w:r w:rsidR="00690F9E" w:rsidRPr="00690F9E">
        <w:rPr>
          <w:rFonts w:ascii="Garamond" w:hAnsi="Garamond"/>
          <w:noProof/>
          <w:sz w:val="24"/>
          <w:szCs w:val="24"/>
          <w:vertAlign w:val="superscript"/>
        </w:rPr>
        <w:t>15</w:t>
      </w:r>
      <w:r w:rsidR="00690F9E">
        <w:rPr>
          <w:rFonts w:ascii="Garamond" w:hAnsi="Garamond"/>
          <w:sz w:val="24"/>
          <w:szCs w:val="24"/>
        </w:rPr>
        <w:fldChar w:fldCharType="end"/>
      </w:r>
      <w:r w:rsidR="001E7310">
        <w:rPr>
          <w:rFonts w:ascii="Garamond" w:hAnsi="Garamond"/>
          <w:sz w:val="24"/>
          <w:szCs w:val="24"/>
        </w:rPr>
        <w:t xml:space="preserve"> and </w:t>
      </w:r>
      <w:r w:rsidR="000B7FE7">
        <w:rPr>
          <w:rFonts w:ascii="Garamond" w:hAnsi="Garamond"/>
          <w:sz w:val="24"/>
          <w:szCs w:val="24"/>
        </w:rPr>
        <w:t>discontinuation</w:t>
      </w:r>
      <w:r w:rsidR="001E7310">
        <w:rPr>
          <w:rFonts w:ascii="Garamond" w:hAnsi="Garamond"/>
          <w:sz w:val="24"/>
          <w:szCs w:val="24"/>
        </w:rPr>
        <w:t xml:space="preserve"> due to adverse event</w:t>
      </w:r>
      <w:r w:rsidR="00001563">
        <w:rPr>
          <w:rFonts w:ascii="Garamond" w:hAnsi="Garamond"/>
          <w:sz w:val="24"/>
          <w:szCs w:val="24"/>
        </w:rPr>
        <w:t>.</w:t>
      </w:r>
      <w:r w:rsidR="0024033E">
        <w:rPr>
          <w:rFonts w:ascii="Garamond" w:hAnsi="Garamond"/>
          <w:sz w:val="24"/>
          <w:szCs w:val="24"/>
        </w:rPr>
        <w:t xml:space="preserve"> </w:t>
      </w:r>
      <w:r w:rsidR="0036764B">
        <w:rPr>
          <w:rFonts w:ascii="Garamond" w:hAnsi="Garamond"/>
          <w:sz w:val="24"/>
          <w:szCs w:val="24"/>
        </w:rPr>
        <w:t>To limit potential bias</w:t>
      </w:r>
      <w:r w:rsidR="00DC6700">
        <w:rPr>
          <w:rFonts w:ascii="Garamond" w:hAnsi="Garamond"/>
          <w:sz w:val="24"/>
          <w:szCs w:val="24"/>
        </w:rPr>
        <w:t>,</w:t>
      </w:r>
      <w:r w:rsidR="008B1365">
        <w:rPr>
          <w:rFonts w:ascii="Garamond" w:hAnsi="Garamond"/>
          <w:sz w:val="24"/>
          <w:szCs w:val="24"/>
        </w:rPr>
        <w:t xml:space="preserve"> we include</w:t>
      </w:r>
      <w:r w:rsidR="00AB5673">
        <w:rPr>
          <w:rFonts w:ascii="Garamond" w:hAnsi="Garamond"/>
          <w:sz w:val="24"/>
          <w:szCs w:val="24"/>
        </w:rPr>
        <w:t>d</w:t>
      </w:r>
      <w:r w:rsidR="0036764B">
        <w:rPr>
          <w:rFonts w:ascii="Garamond" w:hAnsi="Garamond"/>
          <w:sz w:val="24"/>
          <w:szCs w:val="24"/>
        </w:rPr>
        <w:t xml:space="preserve"> only</w:t>
      </w:r>
      <w:r w:rsidR="009B6A79">
        <w:rPr>
          <w:rFonts w:ascii="Garamond" w:hAnsi="Garamond"/>
          <w:sz w:val="24"/>
          <w:szCs w:val="24"/>
        </w:rPr>
        <w:t xml:space="preserve"> </w:t>
      </w:r>
      <w:r w:rsidR="0036764B">
        <w:rPr>
          <w:rFonts w:ascii="Garamond" w:hAnsi="Garamond"/>
          <w:sz w:val="24"/>
          <w:szCs w:val="24"/>
        </w:rPr>
        <w:t>randomised controlled trials.</w:t>
      </w:r>
    </w:p>
    <w:p w14:paraId="06EBFE7B" w14:textId="51277672" w:rsidR="008641AA" w:rsidRPr="00A02E78" w:rsidRDefault="008641AA" w:rsidP="00FB2423">
      <w:pPr>
        <w:spacing w:before="240" w:after="0" w:line="360" w:lineRule="auto"/>
        <w:rPr>
          <w:rFonts w:ascii="Garamond" w:hAnsi="Garamond"/>
          <w:b/>
          <w:bCs/>
          <w:sz w:val="24"/>
          <w:szCs w:val="24"/>
        </w:rPr>
      </w:pPr>
      <w:r w:rsidRPr="00A02E78">
        <w:rPr>
          <w:rFonts w:ascii="Garamond" w:hAnsi="Garamond"/>
          <w:b/>
          <w:bCs/>
          <w:sz w:val="24"/>
          <w:szCs w:val="24"/>
        </w:rPr>
        <w:t xml:space="preserve">Data </w:t>
      </w:r>
      <w:r w:rsidR="00436ED5">
        <w:rPr>
          <w:rFonts w:ascii="Garamond" w:hAnsi="Garamond"/>
          <w:b/>
          <w:bCs/>
          <w:sz w:val="24"/>
          <w:szCs w:val="24"/>
        </w:rPr>
        <w:t>e</w:t>
      </w:r>
      <w:r w:rsidRPr="00A02E78">
        <w:rPr>
          <w:rFonts w:ascii="Garamond" w:hAnsi="Garamond"/>
          <w:b/>
          <w:bCs/>
          <w:sz w:val="24"/>
          <w:szCs w:val="24"/>
        </w:rPr>
        <w:t>xtraction</w:t>
      </w:r>
    </w:p>
    <w:p w14:paraId="74CE1C67" w14:textId="1312DED3" w:rsidR="00503E09" w:rsidRPr="000F01D0" w:rsidRDefault="00A02E78" w:rsidP="000F01D0">
      <w:pPr>
        <w:suppressAutoHyphens w:val="0"/>
        <w:autoSpaceDE w:val="0"/>
        <w:adjustRightInd w:val="0"/>
        <w:spacing w:line="360" w:lineRule="auto"/>
        <w:rPr>
          <w:rFonts w:ascii="Garamond" w:eastAsia="ScalaLancetPro" w:hAnsi="Garamond" w:cs="ScalaLancetPro"/>
          <w:sz w:val="24"/>
          <w:szCs w:val="24"/>
        </w:rPr>
      </w:pPr>
      <w:r w:rsidRPr="00FB2423">
        <w:rPr>
          <w:rFonts w:ascii="Garamond" w:eastAsia="ScalaLancetPro" w:hAnsi="Garamond" w:cs="ScalaLancetPro"/>
          <w:sz w:val="24"/>
          <w:szCs w:val="24"/>
        </w:rPr>
        <w:lastRenderedPageBreak/>
        <w:t>We extracted data using a standardised form which was pilot test</w:t>
      </w:r>
      <w:r w:rsidR="005854E8">
        <w:rPr>
          <w:rFonts w:ascii="Garamond" w:eastAsia="ScalaLancetPro" w:hAnsi="Garamond" w:cs="ScalaLancetPro"/>
          <w:sz w:val="24"/>
          <w:szCs w:val="24"/>
        </w:rPr>
        <w:t>ed</w:t>
      </w:r>
      <w:r w:rsidRPr="00FB2423">
        <w:rPr>
          <w:rFonts w:ascii="Garamond" w:eastAsia="ScalaLancetPro" w:hAnsi="Garamond" w:cs="ScalaLancetPro"/>
          <w:sz w:val="24"/>
          <w:szCs w:val="24"/>
        </w:rPr>
        <w:t xml:space="preserve"> beforehand. Data include </w:t>
      </w:r>
      <w:r w:rsidRPr="00E902D3">
        <w:rPr>
          <w:rFonts w:ascii="Garamond" w:eastAsia="ScalaLancetPro" w:hAnsi="Garamond" w:cs="ScalaLancetPro"/>
          <w:i/>
          <w:iCs/>
          <w:sz w:val="24"/>
          <w:szCs w:val="24"/>
        </w:rPr>
        <w:t>study characteristics</w:t>
      </w:r>
      <w:r w:rsidRPr="00FB2423">
        <w:rPr>
          <w:rFonts w:ascii="Garamond" w:eastAsia="ScalaLancetPro" w:hAnsi="Garamond" w:cs="ScalaLancetPro"/>
          <w:sz w:val="24"/>
          <w:szCs w:val="24"/>
        </w:rPr>
        <w:t xml:space="preserve">: </w:t>
      </w:r>
      <w:r w:rsidR="00C523C8">
        <w:rPr>
          <w:rFonts w:ascii="Garamond" w:eastAsia="ScalaLancetPro" w:hAnsi="Garamond" w:cs="ScalaLancetPro"/>
          <w:sz w:val="24"/>
          <w:szCs w:val="24"/>
        </w:rPr>
        <w:t>country</w:t>
      </w:r>
      <w:r w:rsidRPr="00FB2423">
        <w:rPr>
          <w:rFonts w:ascii="Garamond" w:eastAsia="ScalaLancetPro" w:hAnsi="Garamond" w:cs="ScalaLancetPro"/>
          <w:sz w:val="24"/>
          <w:szCs w:val="24"/>
        </w:rPr>
        <w:t>,</w:t>
      </w:r>
      <w:r w:rsidR="00C523C8">
        <w:rPr>
          <w:rFonts w:ascii="Garamond" w:eastAsia="ScalaLancetPro" w:hAnsi="Garamond" w:cs="ScalaLancetPro"/>
          <w:sz w:val="24"/>
          <w:szCs w:val="24"/>
        </w:rPr>
        <w:t xml:space="preserve"> placebo-controlled,</w:t>
      </w:r>
      <w:r w:rsidRPr="00FB2423">
        <w:rPr>
          <w:rFonts w:ascii="Garamond" w:eastAsia="ScalaLancetPro" w:hAnsi="Garamond" w:cs="ScalaLancetPro"/>
          <w:sz w:val="24"/>
          <w:szCs w:val="24"/>
        </w:rPr>
        <w:t xml:space="preserve"> duration of follow-up</w:t>
      </w:r>
      <w:r w:rsidR="001C44CC">
        <w:rPr>
          <w:rFonts w:ascii="Garamond" w:eastAsia="ScalaLancetPro" w:hAnsi="Garamond" w:cs="ScalaLancetPro"/>
          <w:sz w:val="24"/>
          <w:szCs w:val="24"/>
        </w:rPr>
        <w:t>,</w:t>
      </w:r>
      <w:r w:rsidR="00C523C8">
        <w:rPr>
          <w:rFonts w:ascii="Garamond" w:eastAsia="ScalaLancetPro" w:hAnsi="Garamond" w:cs="ScalaLancetPro"/>
          <w:sz w:val="24"/>
          <w:szCs w:val="24"/>
        </w:rPr>
        <w:t xml:space="preserve"> number of patients</w:t>
      </w:r>
      <w:r w:rsidR="003E0AD8">
        <w:rPr>
          <w:rFonts w:ascii="Garamond" w:eastAsia="ScalaLancetPro" w:hAnsi="Garamond" w:cs="ScalaLancetPro"/>
          <w:sz w:val="24"/>
          <w:szCs w:val="24"/>
        </w:rPr>
        <w:t xml:space="preserve"> and</w:t>
      </w:r>
      <w:r w:rsidR="001C44CC">
        <w:rPr>
          <w:rFonts w:ascii="Garamond" w:eastAsia="ScalaLancetPro" w:hAnsi="Garamond" w:cs="ScalaLancetPro"/>
          <w:sz w:val="24"/>
          <w:szCs w:val="24"/>
        </w:rPr>
        <w:t xml:space="preserve"> outcomes reported</w:t>
      </w:r>
      <w:r w:rsidRPr="00FB2423">
        <w:rPr>
          <w:rFonts w:ascii="Garamond" w:eastAsia="ScalaLancetPro" w:hAnsi="Garamond" w:cs="ScalaLancetPro"/>
          <w:sz w:val="24"/>
          <w:szCs w:val="24"/>
        </w:rPr>
        <w:t xml:space="preserve">; </w:t>
      </w:r>
      <w:r w:rsidRPr="00E902D3">
        <w:rPr>
          <w:rFonts w:ascii="Garamond" w:eastAsia="ScalaLancetPro" w:hAnsi="Garamond" w:cs="ScalaLancetPro"/>
          <w:i/>
          <w:iCs/>
          <w:sz w:val="24"/>
          <w:szCs w:val="24"/>
        </w:rPr>
        <w:t>patient characteristics</w:t>
      </w:r>
      <w:r w:rsidRPr="00FB2423">
        <w:rPr>
          <w:rFonts w:ascii="Garamond" w:eastAsia="ScalaLancetPro" w:hAnsi="Garamond" w:cs="ScalaLancetPro"/>
          <w:sz w:val="24"/>
          <w:szCs w:val="24"/>
        </w:rPr>
        <w:t>: mean/median age</w:t>
      </w:r>
      <w:r w:rsidR="001C44CC">
        <w:rPr>
          <w:rFonts w:ascii="Garamond" w:eastAsia="ScalaLancetPro" w:hAnsi="Garamond" w:cs="ScalaLancetPro"/>
          <w:sz w:val="24"/>
          <w:szCs w:val="24"/>
        </w:rPr>
        <w:t xml:space="preserve"> </w:t>
      </w:r>
      <w:r w:rsidR="003014D7">
        <w:rPr>
          <w:rFonts w:ascii="Garamond" w:eastAsia="ScalaLancetPro" w:hAnsi="Garamond" w:cs="ScalaLancetPro"/>
          <w:sz w:val="24"/>
          <w:szCs w:val="24"/>
        </w:rPr>
        <w:t xml:space="preserve">in </w:t>
      </w:r>
      <w:r w:rsidR="001C44CC">
        <w:rPr>
          <w:rFonts w:ascii="Garamond" w:eastAsia="ScalaLancetPro" w:hAnsi="Garamond" w:cs="ScalaLancetPro"/>
          <w:sz w:val="24"/>
          <w:szCs w:val="24"/>
        </w:rPr>
        <w:t>years</w:t>
      </w:r>
      <w:r w:rsidRPr="00FB2423">
        <w:rPr>
          <w:rFonts w:ascii="Garamond" w:eastAsia="ScalaLancetPro" w:hAnsi="Garamond" w:cs="ScalaLancetPro"/>
          <w:sz w:val="24"/>
          <w:szCs w:val="24"/>
        </w:rPr>
        <w:t xml:space="preserve">, </w:t>
      </w:r>
      <w:r w:rsidR="001C44CC">
        <w:rPr>
          <w:rFonts w:ascii="Garamond" w:eastAsia="ScalaLancetPro" w:hAnsi="Garamond" w:cs="ScalaLancetPro"/>
          <w:sz w:val="24"/>
          <w:szCs w:val="24"/>
        </w:rPr>
        <w:t>percentage</w:t>
      </w:r>
      <w:r w:rsidRPr="00FB2423">
        <w:rPr>
          <w:rFonts w:ascii="Garamond" w:eastAsia="ScalaLancetPro" w:hAnsi="Garamond" w:cs="ScalaLancetPro"/>
          <w:sz w:val="24"/>
          <w:szCs w:val="24"/>
        </w:rPr>
        <w:t xml:space="preserve"> of male patients, ethnicit</w:t>
      </w:r>
      <w:r w:rsidR="001C44CC">
        <w:rPr>
          <w:rFonts w:ascii="Garamond" w:eastAsia="ScalaLancetPro" w:hAnsi="Garamond" w:cs="ScalaLancetPro"/>
          <w:sz w:val="24"/>
          <w:szCs w:val="24"/>
        </w:rPr>
        <w:t>y</w:t>
      </w:r>
      <w:r w:rsidR="007C14A6">
        <w:rPr>
          <w:rFonts w:ascii="Garamond" w:eastAsia="ScalaLancetPro" w:hAnsi="Garamond" w:cs="ScalaLancetPro"/>
          <w:sz w:val="24"/>
          <w:szCs w:val="24"/>
        </w:rPr>
        <w:t xml:space="preserve"> classified according to the office for national statistics definition fo</w:t>
      </w:r>
      <w:r w:rsidR="00764E46">
        <w:rPr>
          <w:rFonts w:ascii="Garamond" w:eastAsia="ScalaLancetPro" w:hAnsi="Garamond" w:cs="ScalaLancetPro"/>
          <w:sz w:val="24"/>
          <w:szCs w:val="24"/>
        </w:rPr>
        <w:t>r</w:t>
      </w:r>
      <w:r w:rsidR="007C14A6">
        <w:rPr>
          <w:rFonts w:ascii="Garamond" w:eastAsia="ScalaLancetPro" w:hAnsi="Garamond" w:cs="ScalaLancetPro"/>
          <w:sz w:val="24"/>
          <w:szCs w:val="24"/>
        </w:rPr>
        <w:t xml:space="preserve"> ethnic group, national identity and region </w:t>
      </w:r>
      <w:r w:rsidR="00E43855">
        <w:rPr>
          <w:rFonts w:ascii="Garamond" w:eastAsia="ScalaLancetPro" w:hAnsi="Garamond" w:cs="ScalaLancetPro"/>
          <w:sz w:val="24"/>
          <w:szCs w:val="24"/>
        </w:rPr>
        <w:fldChar w:fldCharType="begin"/>
      </w:r>
      <w:r w:rsidR="00E43855">
        <w:rPr>
          <w:rFonts w:ascii="Garamond" w:eastAsia="ScalaLancetPro" w:hAnsi="Garamond" w:cs="ScalaLancetPro"/>
          <w:sz w:val="24"/>
          <w:szCs w:val="24"/>
        </w:rPr>
        <w:instrText xml:space="preserve"> ADDIN EN.CITE &lt;EndNote&gt;&lt;Cite ExcludeYear="1"&gt;&lt;RecNum&gt;98&lt;/RecNum&gt;&lt;DisplayText&gt;&lt;style face="superscript"&gt;16&lt;/style&gt;&lt;/DisplayText&gt;&lt;record&gt;&lt;rec-number&gt;98&lt;/rec-number&gt;&lt;foreign-keys&gt;&lt;key app="EN" db-id="fz5dfs9s9tr09le520u5x5vtsz5t5vaz0evf" timestamp="1639254639"&gt;98&lt;/key&gt;&lt;/foreign-keys&gt;&lt;ref-type name="Web Page"&gt;12&lt;/ref-type&gt;&lt;contributors&gt;&lt;/contributors&gt;&lt;titles&gt;&lt;title&gt;Office for National Statistics. Ethinic group, national identity and religion. Measuring equality: A guide for the collection and classification of ethnic group, national identity and religion data in the UK. Last accessed on 11th Decemeber 2021. Available at: https://www.ons.gov.uk/methodology/classificationsandstandards/measuringequality/ethnicgroupnationalidentityandreligion#ethnic-group&lt;/title&gt;&lt;/titles&gt;&lt;dates&gt;&lt;/dates&gt;&lt;urls&gt;&lt;/urls&gt;&lt;/record&gt;&lt;/Cite&gt;&lt;/EndNote&gt;</w:instrText>
      </w:r>
      <w:r w:rsidR="00E43855">
        <w:rPr>
          <w:rFonts w:ascii="Garamond" w:eastAsia="ScalaLancetPro" w:hAnsi="Garamond" w:cs="ScalaLancetPro"/>
          <w:sz w:val="24"/>
          <w:szCs w:val="24"/>
        </w:rPr>
        <w:fldChar w:fldCharType="separate"/>
      </w:r>
      <w:r w:rsidR="00E43855" w:rsidRPr="00E43855">
        <w:rPr>
          <w:rFonts w:ascii="Garamond" w:eastAsia="ScalaLancetPro" w:hAnsi="Garamond" w:cs="ScalaLancetPro"/>
          <w:noProof/>
          <w:sz w:val="24"/>
          <w:szCs w:val="24"/>
          <w:vertAlign w:val="superscript"/>
        </w:rPr>
        <w:t>16</w:t>
      </w:r>
      <w:r w:rsidR="00E43855">
        <w:rPr>
          <w:rFonts w:ascii="Garamond" w:eastAsia="ScalaLancetPro" w:hAnsi="Garamond" w:cs="ScalaLancetPro"/>
          <w:sz w:val="24"/>
          <w:szCs w:val="24"/>
        </w:rPr>
        <w:fldChar w:fldCharType="end"/>
      </w:r>
      <w:r w:rsidRPr="00FB2423">
        <w:rPr>
          <w:rFonts w:ascii="Garamond" w:eastAsia="ScalaLancetPro" w:hAnsi="Garamond" w:cs="ScalaLancetPro"/>
          <w:sz w:val="24"/>
          <w:szCs w:val="24"/>
        </w:rPr>
        <w:t>,</w:t>
      </w:r>
      <w:r w:rsidR="008053D2" w:rsidRPr="00FB2423">
        <w:rPr>
          <w:rFonts w:ascii="Garamond" w:eastAsia="ScalaLancetPro" w:hAnsi="Garamond" w:cs="ScalaLancetPro"/>
          <w:sz w:val="24"/>
          <w:szCs w:val="24"/>
        </w:rPr>
        <w:t xml:space="preserve"> baseline BMI (kg/m2), diabetes type (1 or 2),</w:t>
      </w:r>
      <w:r w:rsidRPr="00FB2423">
        <w:rPr>
          <w:rFonts w:ascii="Garamond" w:eastAsia="ScalaLancetPro" w:hAnsi="Garamond" w:cs="ScalaLancetPro"/>
          <w:sz w:val="24"/>
          <w:szCs w:val="24"/>
        </w:rPr>
        <w:t xml:space="preserve"> duration of diabetes</w:t>
      </w:r>
      <w:r w:rsidR="008053D2" w:rsidRPr="00FB2423">
        <w:rPr>
          <w:rFonts w:ascii="Garamond" w:eastAsia="ScalaLancetPro" w:hAnsi="Garamond" w:cs="ScalaLancetPro"/>
          <w:sz w:val="24"/>
          <w:szCs w:val="24"/>
        </w:rPr>
        <w:t>,</w:t>
      </w:r>
      <w:r w:rsidR="00CA70B6">
        <w:rPr>
          <w:rFonts w:ascii="Garamond" w:eastAsia="ScalaLancetPro" w:hAnsi="Garamond" w:cs="ScalaLancetPro"/>
          <w:sz w:val="24"/>
          <w:szCs w:val="24"/>
        </w:rPr>
        <w:t xml:space="preserve"> comorbidity, </w:t>
      </w:r>
      <w:r w:rsidR="0009393D">
        <w:rPr>
          <w:rFonts w:ascii="Garamond" w:hAnsi="Garamond" w:cstheme="minorHAnsi"/>
          <w:sz w:val="24"/>
          <w:szCs w:val="24"/>
        </w:rPr>
        <w:t>c</w:t>
      </w:r>
      <w:r w:rsidR="00CA70B6" w:rsidRPr="00CA70B6">
        <w:rPr>
          <w:rFonts w:ascii="Garamond" w:hAnsi="Garamond" w:cstheme="minorHAnsi"/>
          <w:sz w:val="24"/>
          <w:szCs w:val="24"/>
        </w:rPr>
        <w:t>onc</w:t>
      </w:r>
      <w:r w:rsidR="00EA4B2C">
        <w:rPr>
          <w:rFonts w:ascii="Garamond" w:hAnsi="Garamond" w:cstheme="minorHAnsi"/>
          <w:sz w:val="24"/>
          <w:szCs w:val="24"/>
        </w:rPr>
        <w:t>omitant medication (other lipid</w:t>
      </w:r>
      <w:r w:rsidR="00CA70B6" w:rsidRPr="00CA70B6">
        <w:rPr>
          <w:rFonts w:ascii="Garamond" w:hAnsi="Garamond" w:cstheme="minorHAnsi"/>
          <w:sz w:val="24"/>
          <w:szCs w:val="24"/>
        </w:rPr>
        <w:t xml:space="preserve"> lowering treatment</w:t>
      </w:r>
      <w:r w:rsidR="00EA4B2C">
        <w:rPr>
          <w:rFonts w:ascii="Garamond" w:hAnsi="Garamond" w:cstheme="minorHAnsi"/>
          <w:sz w:val="24"/>
          <w:szCs w:val="24"/>
        </w:rPr>
        <w:t>s</w:t>
      </w:r>
      <w:r w:rsidR="00CA70B6" w:rsidRPr="00CA70B6">
        <w:rPr>
          <w:rFonts w:ascii="Garamond" w:hAnsi="Garamond" w:cstheme="minorHAnsi"/>
          <w:sz w:val="24"/>
          <w:szCs w:val="24"/>
        </w:rPr>
        <w:t>) and</w:t>
      </w:r>
      <w:r w:rsidRPr="00FB2423">
        <w:rPr>
          <w:rFonts w:ascii="Garamond" w:eastAsia="ScalaLancetPro" w:hAnsi="Garamond" w:cs="ScalaLancetPro"/>
          <w:sz w:val="24"/>
          <w:szCs w:val="24"/>
        </w:rPr>
        <w:t xml:space="preserve"> risk of patient</w:t>
      </w:r>
      <w:r w:rsidR="00063855">
        <w:rPr>
          <w:rFonts w:ascii="Garamond" w:eastAsia="ScalaLancetPro" w:hAnsi="Garamond" w:cs="ScalaLancetPro"/>
          <w:sz w:val="24"/>
          <w:szCs w:val="24"/>
        </w:rPr>
        <w:t>s</w:t>
      </w:r>
      <w:r w:rsidRPr="00FB2423">
        <w:rPr>
          <w:rFonts w:ascii="Garamond" w:eastAsia="ScalaLancetPro" w:hAnsi="Garamond" w:cs="ScalaLancetPro"/>
          <w:sz w:val="24"/>
          <w:szCs w:val="24"/>
        </w:rPr>
        <w:t xml:space="preserve"> according to</w:t>
      </w:r>
      <w:r w:rsidR="00523DD1">
        <w:rPr>
          <w:rFonts w:ascii="Garamond" w:eastAsia="ScalaLancetPro" w:hAnsi="Garamond" w:cs="ScalaLancetPro"/>
          <w:sz w:val="24"/>
          <w:szCs w:val="24"/>
        </w:rPr>
        <w:t xml:space="preserve"> </w:t>
      </w:r>
      <w:r w:rsidRPr="00FB2423">
        <w:rPr>
          <w:rFonts w:ascii="Garamond" w:eastAsia="ScalaLancetPro" w:hAnsi="Garamond" w:cs="ScalaLancetPro"/>
          <w:sz w:val="24"/>
          <w:szCs w:val="24"/>
        </w:rPr>
        <w:t>MACE</w:t>
      </w:r>
      <w:r w:rsidR="008C148F" w:rsidRPr="00FB2423">
        <w:rPr>
          <w:rFonts w:ascii="Garamond" w:eastAsia="ScalaLancetPro" w:hAnsi="Garamond" w:cs="ScalaLancetPro"/>
          <w:sz w:val="24"/>
          <w:szCs w:val="24"/>
        </w:rPr>
        <w:t xml:space="preserve">; </w:t>
      </w:r>
      <w:r w:rsidR="008C148F" w:rsidRPr="00E902D3">
        <w:rPr>
          <w:rFonts w:ascii="Garamond" w:eastAsia="ScalaLancetPro" w:hAnsi="Garamond" w:cs="ScalaLancetPro"/>
          <w:i/>
          <w:iCs/>
          <w:sz w:val="24"/>
          <w:szCs w:val="24"/>
        </w:rPr>
        <w:t>intervention details</w:t>
      </w:r>
      <w:r w:rsidR="008C148F" w:rsidRPr="00FB2423">
        <w:rPr>
          <w:rFonts w:ascii="Garamond" w:eastAsia="ScalaLancetPro" w:hAnsi="Garamond" w:cs="ScalaLancetPro"/>
          <w:sz w:val="24"/>
          <w:szCs w:val="24"/>
        </w:rPr>
        <w:t>: statin agent, dose</w:t>
      </w:r>
      <w:r w:rsidR="00F25A31">
        <w:rPr>
          <w:rFonts w:ascii="Garamond" w:eastAsia="ScalaLancetPro" w:hAnsi="Garamond" w:cs="ScalaLancetPro"/>
          <w:sz w:val="24"/>
          <w:szCs w:val="24"/>
        </w:rPr>
        <w:t xml:space="preserve"> in</w:t>
      </w:r>
      <w:r w:rsidR="00B16F4C">
        <w:rPr>
          <w:rFonts w:ascii="Garamond" w:eastAsia="ScalaLancetPro" w:hAnsi="Garamond" w:cs="ScalaLancetPro"/>
          <w:sz w:val="24"/>
          <w:szCs w:val="24"/>
        </w:rPr>
        <w:t xml:space="preserve"> mg’s</w:t>
      </w:r>
      <w:r w:rsidR="008C148F" w:rsidRPr="00FB2423">
        <w:rPr>
          <w:rFonts w:ascii="Garamond" w:eastAsia="ScalaLancetPro" w:hAnsi="Garamond" w:cs="ScalaLancetPro"/>
          <w:sz w:val="24"/>
          <w:szCs w:val="24"/>
        </w:rPr>
        <w:t xml:space="preserve"> and intensity based on </w:t>
      </w:r>
      <w:r w:rsidR="00EA7C07">
        <w:rPr>
          <w:rFonts w:ascii="Garamond" w:eastAsia="ScalaLancetPro" w:hAnsi="Garamond" w:cs="ScalaLancetPro"/>
          <w:sz w:val="24"/>
          <w:szCs w:val="24"/>
        </w:rPr>
        <w:t xml:space="preserve">the </w:t>
      </w:r>
      <w:r w:rsidR="00E90BEB">
        <w:rPr>
          <w:rFonts w:ascii="Garamond" w:eastAsia="ScalaLancetPro" w:hAnsi="Garamond" w:cs="ScalaLancetPro"/>
          <w:sz w:val="24"/>
          <w:szCs w:val="24"/>
        </w:rPr>
        <w:t>AC</w:t>
      </w:r>
      <w:r w:rsidR="00A0766E">
        <w:rPr>
          <w:rFonts w:ascii="Garamond" w:eastAsia="ScalaLancetPro" w:hAnsi="Garamond" w:cs="ScalaLancetPro"/>
          <w:sz w:val="24"/>
          <w:szCs w:val="24"/>
        </w:rPr>
        <w:t>C</w:t>
      </w:r>
      <w:r w:rsidR="00E90BEB">
        <w:rPr>
          <w:rFonts w:ascii="Garamond" w:eastAsia="ScalaLancetPro" w:hAnsi="Garamond" w:cs="ScalaLancetPro"/>
          <w:sz w:val="24"/>
          <w:szCs w:val="24"/>
        </w:rPr>
        <w:t>/</w:t>
      </w:r>
      <w:r w:rsidR="004F10AB">
        <w:rPr>
          <w:rFonts w:ascii="Garamond" w:eastAsia="ScalaLancetPro" w:hAnsi="Garamond" w:cs="ScalaLancetPro"/>
          <w:sz w:val="24"/>
          <w:szCs w:val="24"/>
        </w:rPr>
        <w:t>AHA</w:t>
      </w:r>
      <w:r w:rsidR="00876B85">
        <w:rPr>
          <w:rFonts w:ascii="Garamond" w:eastAsia="ScalaLancetPro" w:hAnsi="Garamond" w:cs="ScalaLancetPro"/>
          <w:sz w:val="24"/>
          <w:szCs w:val="24"/>
        </w:rPr>
        <w:t xml:space="preserve"> </w:t>
      </w:r>
      <w:r w:rsidR="00876B85">
        <w:rPr>
          <w:rFonts w:ascii="Garamond" w:eastAsia="ScalaLancetPro" w:hAnsi="Garamond" w:cs="ScalaLancetPro"/>
          <w:sz w:val="24"/>
          <w:szCs w:val="24"/>
        </w:rPr>
        <w:fldChar w:fldCharType="begin"/>
      </w:r>
      <w:r w:rsidR="00E43855">
        <w:rPr>
          <w:rFonts w:ascii="Garamond" w:eastAsia="ScalaLancetPro" w:hAnsi="Garamond" w:cs="ScalaLancetPro"/>
          <w:sz w:val="24"/>
          <w:szCs w:val="24"/>
        </w:rPr>
        <w:instrText xml:space="preserve"> ADDIN EN.CITE &lt;EndNote&gt;&lt;Cite ExcludeYear="1"&gt;&lt;Author&gt;Reiter-Brennan&lt;/Author&gt;&lt;Year&gt;2020&lt;/Year&gt;&lt;RecNum&gt;90&lt;/RecNum&gt;&lt;DisplayText&gt;&lt;style face="superscript"&gt;17&lt;/style&gt;&lt;/DisplayText&gt;&lt;record&gt;&lt;rec-number&gt;90&lt;/rec-number&gt;&lt;foreign-keys&gt;&lt;key app="EN" db-id="fz5dfs9s9tr09le520u5x5vtsz5t5vaz0evf" timestamp="1625573850"&gt;90&lt;/key&gt;&lt;/foreign-keys&gt;&lt;ref-type name="Journal Article"&gt;17&lt;/ref-type&gt;&lt;contributors&gt;&lt;authors&gt;&lt;author&gt;Reiter-Brennan, Cara&lt;/author&gt;&lt;author&gt;Osei, Albert D.&lt;/author&gt;&lt;author&gt;Iftekhar Uddin, S. M.&lt;/author&gt;&lt;author&gt;Orimoloye, Olusola A.&lt;/author&gt;&lt;author&gt;Obisesan, Olufunmilayo H.&lt;/author&gt;&lt;author&gt;Mirbolouk, Mohammadhassan&lt;/author&gt;&lt;author&gt;Blaha, Michael J.&lt;/author&gt;&lt;author&gt;Dzaye, Omar&lt;/author&gt;&lt;/authors&gt;&lt;/contributors&gt;&lt;titles&gt;&lt;title&gt;ACC/AHA lipid guidelines: Personalized care to prevent cardiovascular disease&lt;/title&gt;&lt;secondary-title&gt;Cleveland Clinic Journal of Medicine&lt;/secondary-title&gt;&lt;/titles&gt;&lt;periodical&gt;&lt;full-title&gt;Cleveland Clinic Journal of Medicine&lt;/full-title&gt;&lt;/periodical&gt;&lt;pages&gt;231-239&lt;/pages&gt;&lt;volume&gt;87&lt;/volume&gt;&lt;number&gt;4&lt;/number&gt;&lt;dates&gt;&lt;year&gt;2020&lt;/year&gt;&lt;/dates&gt;&lt;urls&gt;&lt;related-urls&gt;&lt;url&gt;https://www.ccjm.org/content/ccjom/87/4/231.full.pdf&lt;/url&gt;&lt;/related-urls&gt;&lt;/urls&gt;&lt;electronic-resource-num&gt;10.3949/ccjm.87a.19078&lt;/electronic-resource-num&gt;&lt;/record&gt;&lt;/Cite&gt;&lt;/EndNote&gt;</w:instrText>
      </w:r>
      <w:r w:rsidR="00876B85">
        <w:rPr>
          <w:rFonts w:ascii="Garamond" w:eastAsia="ScalaLancetPro" w:hAnsi="Garamond" w:cs="ScalaLancetPro"/>
          <w:sz w:val="24"/>
          <w:szCs w:val="24"/>
        </w:rPr>
        <w:fldChar w:fldCharType="separate"/>
      </w:r>
      <w:r w:rsidR="00E43855" w:rsidRPr="00E43855">
        <w:rPr>
          <w:rFonts w:ascii="Garamond" w:eastAsia="ScalaLancetPro" w:hAnsi="Garamond" w:cs="ScalaLancetPro"/>
          <w:noProof/>
          <w:sz w:val="24"/>
          <w:szCs w:val="24"/>
          <w:vertAlign w:val="superscript"/>
        </w:rPr>
        <w:t>17</w:t>
      </w:r>
      <w:r w:rsidR="00876B85">
        <w:rPr>
          <w:rFonts w:ascii="Garamond" w:eastAsia="ScalaLancetPro" w:hAnsi="Garamond" w:cs="ScalaLancetPro"/>
          <w:sz w:val="24"/>
          <w:szCs w:val="24"/>
        </w:rPr>
        <w:fldChar w:fldCharType="end"/>
      </w:r>
      <w:r w:rsidR="00055DEA">
        <w:rPr>
          <w:rFonts w:ascii="Garamond" w:eastAsia="ScalaLancetPro" w:hAnsi="Garamond" w:cs="ScalaLancetPro"/>
          <w:sz w:val="24"/>
          <w:szCs w:val="24"/>
        </w:rPr>
        <w:t xml:space="preserve">, </w:t>
      </w:r>
      <w:r w:rsidR="004F10AB">
        <w:rPr>
          <w:rFonts w:ascii="Garamond" w:eastAsia="ScalaLancetPro" w:hAnsi="Garamond" w:cs="ScalaLancetPro"/>
          <w:sz w:val="24"/>
          <w:szCs w:val="24"/>
        </w:rPr>
        <w:t>ESC</w:t>
      </w:r>
      <w:r w:rsidR="00BC19EC">
        <w:rPr>
          <w:rFonts w:ascii="Garamond" w:eastAsia="ScalaLancetPro" w:hAnsi="Garamond" w:cs="ScalaLancetPro"/>
          <w:sz w:val="24"/>
          <w:szCs w:val="24"/>
        </w:rPr>
        <w:t xml:space="preserve"> </w:t>
      </w:r>
      <w:r w:rsidR="00BC19EC">
        <w:rPr>
          <w:rFonts w:ascii="Garamond" w:eastAsia="ScalaLancetPro" w:hAnsi="Garamond" w:cs="ScalaLancetPro"/>
          <w:sz w:val="24"/>
          <w:szCs w:val="24"/>
        </w:rPr>
        <w:fldChar w:fldCharType="begin">
          <w:fldData xml:space="preserve">PEVuZE5vdGU+PENpdGUgRXhjbHVkZVllYXI9IjEiPjxBdXRob3I+TWFjaDwvQXV0aG9yPjxZZWFy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</w:fldData>
        </w:fldChar>
      </w:r>
      <w:r w:rsidR="00E43855">
        <w:rPr>
          <w:rFonts w:ascii="Garamond" w:eastAsia="ScalaLancetPro" w:hAnsi="Garamond" w:cs="ScalaLancetPro"/>
          <w:sz w:val="24"/>
          <w:szCs w:val="24"/>
        </w:rPr>
        <w:instrText xml:space="preserve"> ADDIN EN.CITE </w:instrText>
      </w:r>
      <w:r w:rsidR="00E43855">
        <w:rPr>
          <w:rFonts w:ascii="Garamond" w:eastAsia="ScalaLancetPro" w:hAnsi="Garamond" w:cs="ScalaLancetPro"/>
          <w:sz w:val="24"/>
          <w:szCs w:val="24"/>
        </w:rPr>
        <w:fldChar w:fldCharType="begin">
          <w:fldData xml:space="preserve">PEVuZE5vdGU+PENpdGUgRXhjbHVkZVllYXI9IjEiPjxBdXRob3I+TWFjaDwvQXV0aG9yPjxZZWFy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</w:fldData>
        </w:fldChar>
      </w:r>
      <w:r w:rsidR="00E43855">
        <w:rPr>
          <w:rFonts w:ascii="Garamond" w:eastAsia="ScalaLancetPro" w:hAnsi="Garamond" w:cs="ScalaLancetPro"/>
          <w:sz w:val="24"/>
          <w:szCs w:val="24"/>
        </w:rPr>
        <w:instrText xml:space="preserve"> ADDIN EN.CITE.DATA </w:instrText>
      </w:r>
      <w:r w:rsidR="00E43855">
        <w:rPr>
          <w:rFonts w:ascii="Garamond" w:eastAsia="ScalaLancetPro" w:hAnsi="Garamond" w:cs="ScalaLancetPro"/>
          <w:sz w:val="24"/>
          <w:szCs w:val="24"/>
        </w:rPr>
      </w:r>
      <w:r w:rsidR="00E43855">
        <w:rPr>
          <w:rFonts w:ascii="Garamond" w:eastAsia="ScalaLancetPro" w:hAnsi="Garamond" w:cs="ScalaLancetPro"/>
          <w:sz w:val="24"/>
          <w:szCs w:val="24"/>
        </w:rPr>
        <w:fldChar w:fldCharType="end"/>
      </w:r>
      <w:r w:rsidR="00BC19EC">
        <w:rPr>
          <w:rFonts w:ascii="Garamond" w:eastAsia="ScalaLancetPro" w:hAnsi="Garamond" w:cs="ScalaLancetPro"/>
          <w:sz w:val="24"/>
          <w:szCs w:val="24"/>
        </w:rPr>
      </w:r>
      <w:r w:rsidR="00BC19EC">
        <w:rPr>
          <w:rFonts w:ascii="Garamond" w:eastAsia="ScalaLancetPro" w:hAnsi="Garamond" w:cs="ScalaLancetPro"/>
          <w:sz w:val="24"/>
          <w:szCs w:val="24"/>
        </w:rPr>
        <w:fldChar w:fldCharType="separate"/>
      </w:r>
      <w:r w:rsidR="00E43855" w:rsidRPr="00E43855">
        <w:rPr>
          <w:rFonts w:ascii="Garamond" w:eastAsia="ScalaLancetPro" w:hAnsi="Garamond" w:cs="ScalaLancetPro"/>
          <w:noProof/>
          <w:sz w:val="24"/>
          <w:szCs w:val="24"/>
          <w:vertAlign w:val="superscript"/>
        </w:rPr>
        <w:t>18</w:t>
      </w:r>
      <w:r w:rsidR="00BC19EC">
        <w:rPr>
          <w:rFonts w:ascii="Garamond" w:eastAsia="ScalaLancetPro" w:hAnsi="Garamond" w:cs="ScalaLancetPro"/>
          <w:sz w:val="24"/>
          <w:szCs w:val="24"/>
        </w:rPr>
        <w:fldChar w:fldCharType="end"/>
      </w:r>
      <w:r w:rsidR="00055DEA">
        <w:rPr>
          <w:rFonts w:ascii="Garamond" w:eastAsia="ScalaLancetPro" w:hAnsi="Garamond" w:cs="ScalaLancetPro"/>
          <w:sz w:val="24"/>
          <w:szCs w:val="24"/>
        </w:rPr>
        <w:t xml:space="preserve"> and</w:t>
      </w:r>
      <w:r w:rsidR="00BC19EC">
        <w:rPr>
          <w:rFonts w:ascii="Garamond" w:eastAsia="ScalaLancetPro" w:hAnsi="Garamond" w:cs="ScalaLancetPro"/>
          <w:sz w:val="24"/>
          <w:szCs w:val="24"/>
        </w:rPr>
        <w:t xml:space="preserve"> </w:t>
      </w:r>
      <w:r w:rsidR="00055DEA" w:rsidRPr="00FB2423">
        <w:rPr>
          <w:rFonts w:ascii="Garamond" w:eastAsia="ScalaLancetPro" w:hAnsi="Garamond" w:cs="ScalaLancetPro"/>
          <w:sz w:val="24"/>
          <w:szCs w:val="24"/>
        </w:rPr>
        <w:t>NICE</w:t>
      </w:r>
      <w:r w:rsidR="00055DEA">
        <w:rPr>
          <w:rFonts w:ascii="Garamond" w:eastAsia="ScalaLancetPro" w:hAnsi="Garamond" w:cs="ScalaLancetPro"/>
          <w:sz w:val="24"/>
          <w:szCs w:val="24"/>
        </w:rPr>
        <w:t xml:space="preserve"> </w:t>
      </w:r>
      <w:r w:rsidR="00055DEA">
        <w:rPr>
          <w:rFonts w:ascii="Garamond" w:eastAsia="ScalaLancetPro" w:hAnsi="Garamond" w:cs="ScalaLancetPro"/>
          <w:sz w:val="24"/>
          <w:szCs w:val="24"/>
        </w:rPr>
        <w:fldChar w:fldCharType="begin"/>
      </w:r>
      <w:r w:rsidR="00E43855">
        <w:rPr>
          <w:rFonts w:ascii="Garamond" w:eastAsia="ScalaLancetPro" w:hAnsi="Garamond" w:cs="ScalaLancetPro"/>
          <w:sz w:val="24"/>
          <w:szCs w:val="24"/>
        </w:rPr>
        <w:instrText xml:space="preserve"> ADDIN EN.CITE &lt;EndNote&gt;&lt;Cite ExcludeYear="1"&gt;&lt;RecNum&gt;53&lt;/RecNum&gt;&lt;DisplayText&gt;&lt;style face="superscript"&gt;19&lt;/style&gt;&lt;/DisplayText&gt;&lt;record&gt;&lt;rec-number&gt;53&lt;/rec-number&gt;&lt;foreign-keys&gt;&lt;key app="EN" db-id="fz5dfs9s9tr09le520u5x5vtsz5t5vaz0evf" timestamp="1623666155"&gt;53&lt;/key&gt;&lt;/foreign-keys&gt;&lt;ref-type name="Web Page"&gt;12&lt;/ref-type&gt;&lt;contributors&gt;&lt;/contributors&gt;&lt;titles&gt;&lt;title&gt;National Institute for Health and Care Excellence (NICE). NICE guidelines. Cardiovascular disease: risk assessment and reduction, including lipid modification. Clinical guideline [CG181]. Published: 18th July 2014. Last updated: 27th September 2016.&lt;/title&gt;&lt;/titles&gt;&lt;dates&gt;&lt;/dates&gt;&lt;urls&gt;&lt;/urls&gt;&lt;/record&gt;&lt;/Cite&gt;&lt;/EndNote&gt;</w:instrText>
      </w:r>
      <w:r w:rsidR="00055DEA">
        <w:rPr>
          <w:rFonts w:ascii="Garamond" w:eastAsia="ScalaLancetPro" w:hAnsi="Garamond" w:cs="ScalaLancetPro"/>
          <w:sz w:val="24"/>
          <w:szCs w:val="24"/>
        </w:rPr>
        <w:fldChar w:fldCharType="separate"/>
      </w:r>
      <w:r w:rsidR="00E43855" w:rsidRPr="00E43855">
        <w:rPr>
          <w:rFonts w:ascii="Garamond" w:eastAsia="ScalaLancetPro" w:hAnsi="Garamond" w:cs="ScalaLancetPro"/>
          <w:noProof/>
          <w:sz w:val="24"/>
          <w:szCs w:val="24"/>
          <w:vertAlign w:val="superscript"/>
        </w:rPr>
        <w:t>19</w:t>
      </w:r>
      <w:r w:rsidR="00055DEA">
        <w:rPr>
          <w:rFonts w:ascii="Garamond" w:eastAsia="ScalaLancetPro" w:hAnsi="Garamond" w:cs="ScalaLancetPro"/>
          <w:sz w:val="24"/>
          <w:szCs w:val="24"/>
        </w:rPr>
        <w:fldChar w:fldCharType="end"/>
      </w:r>
      <w:r w:rsidR="00055DEA">
        <w:rPr>
          <w:rFonts w:ascii="Garamond" w:eastAsia="ScalaLancetPro" w:hAnsi="Garamond" w:cs="ScalaLancetPro"/>
          <w:sz w:val="24"/>
          <w:szCs w:val="24"/>
        </w:rPr>
        <w:t xml:space="preserve"> </w:t>
      </w:r>
      <w:r w:rsidR="004F74F3">
        <w:rPr>
          <w:rFonts w:ascii="Garamond" w:eastAsia="ScalaLancetPro" w:hAnsi="Garamond" w:cs="ScalaLancetPro"/>
          <w:sz w:val="24"/>
          <w:szCs w:val="24"/>
        </w:rPr>
        <w:t>guidelines</w:t>
      </w:r>
      <w:r w:rsidR="008C148F" w:rsidRPr="00FB2423">
        <w:rPr>
          <w:rFonts w:ascii="Garamond" w:eastAsia="ScalaLancetPro" w:hAnsi="Garamond" w:cs="ScalaLancetPro"/>
          <w:sz w:val="24"/>
          <w:szCs w:val="24"/>
        </w:rPr>
        <w:t>.</w:t>
      </w:r>
      <w:r w:rsidR="000F01D0">
        <w:rPr>
          <w:rFonts w:ascii="Garamond" w:eastAsia="ScalaLancetPro" w:hAnsi="Garamond" w:cs="ScalaLancetPro"/>
          <w:sz w:val="24"/>
          <w:szCs w:val="24"/>
        </w:rPr>
        <w:t xml:space="preserve"> All data extractions were </w:t>
      </w:r>
      <w:r w:rsidR="00AB5673">
        <w:rPr>
          <w:rFonts w:ascii="Garamond" w:eastAsia="ScalaLancetPro" w:hAnsi="Garamond" w:cs="ScalaLancetPro"/>
          <w:sz w:val="24"/>
          <w:szCs w:val="24"/>
        </w:rPr>
        <w:t xml:space="preserve">completed </w:t>
      </w:r>
      <w:r w:rsidR="000F01D0">
        <w:rPr>
          <w:rFonts w:ascii="Garamond" w:eastAsia="ScalaLancetPro" w:hAnsi="Garamond" w:cs="ScalaLancetPro"/>
          <w:sz w:val="24"/>
          <w:szCs w:val="24"/>
        </w:rPr>
        <w:t>by two reviewers (AH</w:t>
      </w:r>
      <w:r w:rsidR="00D61E5B">
        <w:rPr>
          <w:rFonts w:ascii="Garamond" w:eastAsia="ScalaLancetPro" w:hAnsi="Garamond" w:cs="ScalaLancetPro"/>
          <w:sz w:val="24"/>
          <w:szCs w:val="24"/>
        </w:rPr>
        <w:t>,</w:t>
      </w:r>
      <w:r w:rsidR="000F01D0">
        <w:rPr>
          <w:rFonts w:ascii="Garamond" w:eastAsia="ScalaLancetPro" w:hAnsi="Garamond" w:cs="ScalaLancetPro"/>
          <w:sz w:val="24"/>
          <w:szCs w:val="24"/>
        </w:rPr>
        <w:t xml:space="preserve"> DT) and checked by another reviewer (MP).</w:t>
      </w:r>
    </w:p>
    <w:p w14:paraId="2008F528" w14:textId="5B69DD18" w:rsidR="008641AA" w:rsidRPr="008641AA" w:rsidRDefault="008641AA" w:rsidP="000F53B7">
      <w:pPr>
        <w:spacing w:after="0" w:line="360" w:lineRule="auto"/>
        <w:rPr>
          <w:rFonts w:ascii="Garamond" w:hAnsi="Garamond"/>
          <w:b/>
          <w:bCs/>
          <w:sz w:val="24"/>
          <w:szCs w:val="24"/>
        </w:rPr>
      </w:pPr>
      <w:r w:rsidRPr="008641AA">
        <w:rPr>
          <w:rFonts w:ascii="Garamond" w:hAnsi="Garamond"/>
          <w:b/>
          <w:bCs/>
          <w:sz w:val="24"/>
          <w:szCs w:val="24"/>
        </w:rPr>
        <w:t>Categori</w:t>
      </w:r>
      <w:r w:rsidR="00F543CB">
        <w:rPr>
          <w:rFonts w:ascii="Garamond" w:hAnsi="Garamond"/>
          <w:b/>
          <w:bCs/>
          <w:sz w:val="24"/>
          <w:szCs w:val="24"/>
        </w:rPr>
        <w:t>s</w:t>
      </w:r>
      <w:r w:rsidRPr="008641AA">
        <w:rPr>
          <w:rFonts w:ascii="Garamond" w:hAnsi="Garamond"/>
          <w:b/>
          <w:bCs/>
          <w:sz w:val="24"/>
          <w:szCs w:val="24"/>
        </w:rPr>
        <w:t xml:space="preserve">ation of </w:t>
      </w:r>
      <w:r w:rsidR="00600A08">
        <w:rPr>
          <w:rFonts w:ascii="Garamond" w:hAnsi="Garamond"/>
          <w:b/>
          <w:bCs/>
          <w:sz w:val="24"/>
          <w:szCs w:val="24"/>
        </w:rPr>
        <w:t>S</w:t>
      </w:r>
      <w:r w:rsidRPr="008641AA">
        <w:rPr>
          <w:rFonts w:ascii="Garamond" w:hAnsi="Garamond"/>
          <w:b/>
          <w:bCs/>
          <w:sz w:val="24"/>
          <w:szCs w:val="24"/>
        </w:rPr>
        <w:t xml:space="preserve">tatin </w:t>
      </w:r>
      <w:r w:rsidR="00600A08">
        <w:rPr>
          <w:rFonts w:ascii="Garamond" w:hAnsi="Garamond"/>
          <w:b/>
          <w:bCs/>
          <w:sz w:val="24"/>
          <w:szCs w:val="24"/>
        </w:rPr>
        <w:t>I</w:t>
      </w:r>
      <w:r w:rsidRPr="008641AA">
        <w:rPr>
          <w:rFonts w:ascii="Garamond" w:hAnsi="Garamond"/>
          <w:b/>
          <w:bCs/>
          <w:sz w:val="24"/>
          <w:szCs w:val="24"/>
        </w:rPr>
        <w:t>ntensit</w:t>
      </w:r>
      <w:r w:rsidR="00F543CB">
        <w:rPr>
          <w:rFonts w:ascii="Garamond" w:hAnsi="Garamond"/>
          <w:b/>
          <w:bCs/>
          <w:sz w:val="24"/>
          <w:szCs w:val="24"/>
        </w:rPr>
        <w:t>y</w:t>
      </w:r>
    </w:p>
    <w:p w14:paraId="33D55BA7" w14:textId="500ED827" w:rsidR="008641AA" w:rsidRDefault="00773B67" w:rsidP="000F53B7">
      <w:pPr>
        <w:spacing w:line="360" w:lineRule="auto"/>
        <w:rPr>
          <w:rFonts w:ascii="Garamond" w:hAnsi="Garamond"/>
          <w:sz w:val="24"/>
          <w:szCs w:val="24"/>
        </w:rPr>
      </w:pPr>
      <w:r>
        <w:rPr>
          <w:rFonts w:ascii="Garamond" w:hAnsi="Garamond"/>
          <w:sz w:val="24"/>
          <w:szCs w:val="24"/>
        </w:rPr>
        <w:t xml:space="preserve">Using </w:t>
      </w:r>
      <w:r w:rsidR="000A0110">
        <w:rPr>
          <w:rFonts w:ascii="Garamond" w:hAnsi="Garamond"/>
          <w:sz w:val="24"/>
          <w:szCs w:val="24"/>
        </w:rPr>
        <w:t>the</w:t>
      </w:r>
      <w:r>
        <w:rPr>
          <w:rFonts w:ascii="Garamond" w:hAnsi="Garamond"/>
          <w:sz w:val="24"/>
          <w:szCs w:val="24"/>
        </w:rPr>
        <w:t xml:space="preserve"> </w:t>
      </w:r>
      <w:r w:rsidR="00E552B3">
        <w:rPr>
          <w:rFonts w:ascii="Garamond" w:hAnsi="Garamond"/>
          <w:sz w:val="24"/>
          <w:szCs w:val="24"/>
        </w:rPr>
        <w:t>recommendations</w:t>
      </w:r>
      <w:r w:rsidR="000A0110">
        <w:rPr>
          <w:rFonts w:ascii="Garamond" w:hAnsi="Garamond"/>
          <w:sz w:val="24"/>
          <w:szCs w:val="24"/>
        </w:rPr>
        <w:t xml:space="preserve"> from </w:t>
      </w:r>
      <w:r w:rsidR="007C23F3">
        <w:rPr>
          <w:rFonts w:ascii="Garamond" w:hAnsi="Garamond"/>
          <w:sz w:val="24"/>
          <w:szCs w:val="24"/>
        </w:rPr>
        <w:t xml:space="preserve">ACC/AHA, </w:t>
      </w:r>
      <w:r w:rsidR="000A0110">
        <w:rPr>
          <w:rFonts w:ascii="Garamond" w:hAnsi="Garamond"/>
          <w:sz w:val="24"/>
          <w:szCs w:val="24"/>
        </w:rPr>
        <w:t>ESC</w:t>
      </w:r>
      <w:r w:rsidR="0046053E">
        <w:rPr>
          <w:rFonts w:ascii="Garamond" w:hAnsi="Garamond"/>
          <w:sz w:val="24"/>
          <w:szCs w:val="24"/>
        </w:rPr>
        <w:t xml:space="preserve"> and</w:t>
      </w:r>
      <w:r>
        <w:rPr>
          <w:rFonts w:ascii="Garamond" w:hAnsi="Garamond"/>
          <w:sz w:val="24"/>
          <w:szCs w:val="24"/>
        </w:rPr>
        <w:t xml:space="preserve"> </w:t>
      </w:r>
      <w:r w:rsidR="0046053E">
        <w:rPr>
          <w:rFonts w:ascii="Garamond" w:hAnsi="Garamond"/>
          <w:sz w:val="24"/>
          <w:szCs w:val="24"/>
        </w:rPr>
        <w:t xml:space="preserve">NICE </w:t>
      </w:r>
      <w:r>
        <w:rPr>
          <w:rFonts w:ascii="Garamond" w:hAnsi="Garamond"/>
          <w:sz w:val="24"/>
          <w:szCs w:val="24"/>
        </w:rPr>
        <w:t>on CVD risk assessment and reduction, including lipid modification</w:t>
      </w:r>
      <w:r w:rsidR="00597018">
        <w:rPr>
          <w:rFonts w:ascii="Garamond" w:hAnsi="Garamond"/>
          <w:sz w:val="24"/>
          <w:szCs w:val="24"/>
        </w:rPr>
        <w:t>;</w:t>
      </w:r>
      <w:r w:rsidR="000811AA">
        <w:rPr>
          <w:rFonts w:ascii="Garamond" w:hAnsi="Garamond"/>
          <w:sz w:val="24"/>
          <w:szCs w:val="24"/>
        </w:rPr>
        <w:t xml:space="preserve"> statins </w:t>
      </w:r>
      <w:r w:rsidR="00164861">
        <w:rPr>
          <w:rFonts w:ascii="Garamond" w:hAnsi="Garamond"/>
          <w:sz w:val="24"/>
          <w:szCs w:val="24"/>
        </w:rPr>
        <w:t>were</w:t>
      </w:r>
      <w:r w:rsidR="000811AA">
        <w:rPr>
          <w:rFonts w:ascii="Garamond" w:hAnsi="Garamond"/>
          <w:sz w:val="24"/>
          <w:szCs w:val="24"/>
        </w:rPr>
        <w:t xml:space="preserve"> group</w:t>
      </w:r>
      <w:r w:rsidR="000973A1">
        <w:rPr>
          <w:rFonts w:ascii="Garamond" w:hAnsi="Garamond"/>
          <w:sz w:val="24"/>
          <w:szCs w:val="24"/>
        </w:rPr>
        <w:t>ed</w:t>
      </w:r>
      <w:r w:rsidR="000811AA">
        <w:rPr>
          <w:rFonts w:ascii="Garamond" w:hAnsi="Garamond"/>
          <w:sz w:val="24"/>
          <w:szCs w:val="24"/>
        </w:rPr>
        <w:t xml:space="preserve"> into </w:t>
      </w:r>
      <w:r w:rsidR="008644F0">
        <w:rPr>
          <w:rFonts w:ascii="Garamond" w:hAnsi="Garamond"/>
          <w:sz w:val="24"/>
          <w:szCs w:val="24"/>
        </w:rPr>
        <w:t>three</w:t>
      </w:r>
      <w:r w:rsidR="000811AA">
        <w:rPr>
          <w:rFonts w:ascii="Garamond" w:hAnsi="Garamond"/>
          <w:sz w:val="24"/>
          <w:szCs w:val="24"/>
        </w:rPr>
        <w:t xml:space="preserve"> different intensity categories according to the percentage reduction in LDL-</w:t>
      </w:r>
      <w:r w:rsidR="00E552B3">
        <w:rPr>
          <w:rFonts w:ascii="Garamond" w:hAnsi="Garamond"/>
          <w:sz w:val="24"/>
          <w:szCs w:val="24"/>
        </w:rPr>
        <w:t>C</w:t>
      </w:r>
      <w:r w:rsidR="00745C1C">
        <w:rPr>
          <w:rFonts w:ascii="Garamond" w:hAnsi="Garamond"/>
          <w:sz w:val="24"/>
          <w:szCs w:val="24"/>
        </w:rPr>
        <w:t xml:space="preserve">: a 20% to 30% reduction is low intensity; a 31% to 40% reduction is medium intensity; a reduction of more </w:t>
      </w:r>
      <w:r w:rsidR="0084417F">
        <w:rPr>
          <w:rFonts w:ascii="Garamond" w:hAnsi="Garamond"/>
          <w:sz w:val="24"/>
          <w:szCs w:val="24"/>
        </w:rPr>
        <w:t>than</w:t>
      </w:r>
      <w:r w:rsidR="00745C1C">
        <w:rPr>
          <w:rFonts w:ascii="Garamond" w:hAnsi="Garamond"/>
          <w:sz w:val="24"/>
          <w:szCs w:val="24"/>
        </w:rPr>
        <w:t xml:space="preserve"> 40% is high intensity</w:t>
      </w:r>
      <w:r w:rsidR="00933F41">
        <w:rPr>
          <w:rFonts w:ascii="Garamond" w:hAnsi="Garamond"/>
          <w:sz w:val="24"/>
          <w:szCs w:val="24"/>
        </w:rPr>
        <w:t xml:space="preserve"> </w:t>
      </w:r>
      <w:r w:rsidR="00933F41">
        <w:rPr>
          <w:rFonts w:ascii="Garamond" w:hAnsi="Garamond"/>
          <w:sz w:val="24"/>
          <w:szCs w:val="24"/>
        </w:rPr>
        <w:fldChar w:fldCharType="begin"/>
      </w:r>
      <w:r w:rsidR="00E43855">
        <w:rPr>
          <w:rFonts w:ascii="Garamond" w:hAnsi="Garamond"/>
          <w:sz w:val="24"/>
          <w:szCs w:val="24"/>
        </w:rPr>
        <w:instrText xml:space="preserve"> ADDIN EN.CITE &lt;EndNote&gt;&lt;Cite ExcludeYear="1"&gt;&lt;Author&gt;Law&lt;/Author&gt;&lt;Year&gt;2003&lt;/Year&gt;&lt;RecNum&gt;15&lt;/RecNum&gt;&lt;DisplayText&gt;&lt;style face="superscript"&gt;20&lt;/style&gt;&lt;/DisplayText&gt;&lt;record&gt;&lt;rec-number&gt;15&lt;/rec-number&gt;&lt;foreign-keys&gt;&lt;key app="EN" db-id="fz5dfs9s9tr09le520u5x5vtsz5t5vaz0evf" timestamp="1622383058"&gt;15&lt;/key&gt;&lt;/foreign-keys&gt;&lt;ref-type name="Journal Article"&gt;17&lt;/ref-type&gt;&lt;contributors&gt;&lt;authors&gt;&lt;author&gt;Law, M R&lt;/author&gt;&lt;author&gt;Wald, N J&lt;/author&gt;&lt;author&gt;Rudnicka, A R&lt;/author&gt;&lt;/authors&gt;&lt;/contributors&gt;&lt;titles&gt;&lt;title&gt;Quantifying effect of statins on low density lipoprotein cholesterol, ischaemic heart disease, and stroke: systematic review and meta-analysis&lt;/title&gt;&lt;secondary-title&gt;BMJ&lt;/secondary-title&gt;&lt;/titles&gt;&lt;periodical&gt;&lt;full-title&gt;BMJ&lt;/full-title&gt;&lt;/periodical&gt;&lt;pages&gt;1423&lt;/pages&gt;&lt;volume&gt;326&lt;/volume&gt;&lt;number&gt;7404&lt;/number&gt;&lt;dates&gt;&lt;year&gt;2003&lt;/year&gt;&lt;/dates&gt;&lt;urls&gt;&lt;related-urls&gt;&lt;url&gt;https://www.bmj.com/content/bmj/326/7404/1423.full.pdf&lt;/url&gt;&lt;/related-urls&gt;&lt;/urls&gt;&lt;electronic-resource-num&gt;10.1136/bmj.326.7404.1423&lt;/electronic-resource-num&gt;&lt;/record&gt;&lt;/Cite&gt;&lt;/EndNote&gt;</w:instrText>
      </w:r>
      <w:r w:rsidR="00933F41">
        <w:rPr>
          <w:rFonts w:ascii="Garamond" w:hAnsi="Garamond"/>
          <w:sz w:val="24"/>
          <w:szCs w:val="24"/>
        </w:rPr>
        <w:fldChar w:fldCharType="separate"/>
      </w:r>
      <w:r w:rsidR="00E43855" w:rsidRPr="00E43855">
        <w:rPr>
          <w:rFonts w:ascii="Garamond" w:hAnsi="Garamond"/>
          <w:noProof/>
          <w:sz w:val="24"/>
          <w:szCs w:val="24"/>
          <w:vertAlign w:val="superscript"/>
        </w:rPr>
        <w:t>20</w:t>
      </w:r>
      <w:r w:rsidR="00933F41">
        <w:rPr>
          <w:rFonts w:ascii="Garamond" w:hAnsi="Garamond"/>
          <w:sz w:val="24"/>
          <w:szCs w:val="24"/>
        </w:rPr>
        <w:fldChar w:fldCharType="end"/>
      </w:r>
      <w:r w:rsidR="000811AA">
        <w:rPr>
          <w:rFonts w:ascii="Garamond" w:hAnsi="Garamond"/>
          <w:sz w:val="24"/>
          <w:szCs w:val="24"/>
        </w:rPr>
        <w:t xml:space="preserve">. </w:t>
      </w:r>
      <w:r w:rsidR="000628E9">
        <w:rPr>
          <w:rFonts w:ascii="Garamond" w:hAnsi="Garamond"/>
          <w:sz w:val="24"/>
          <w:szCs w:val="24"/>
        </w:rPr>
        <w:t xml:space="preserve">Table 1 shows the classification of the </w:t>
      </w:r>
      <w:r w:rsidR="00C327E0">
        <w:rPr>
          <w:rFonts w:ascii="Garamond" w:hAnsi="Garamond"/>
          <w:sz w:val="24"/>
          <w:szCs w:val="24"/>
        </w:rPr>
        <w:t>seven statins</w:t>
      </w:r>
      <w:r w:rsidR="00367848">
        <w:rPr>
          <w:rFonts w:ascii="Garamond" w:hAnsi="Garamond"/>
          <w:sz w:val="24"/>
          <w:szCs w:val="24"/>
        </w:rPr>
        <w:t xml:space="preserve"> used in our analysis</w:t>
      </w:r>
      <w:r w:rsidR="00C327E0">
        <w:rPr>
          <w:rFonts w:ascii="Garamond" w:hAnsi="Garamond"/>
          <w:sz w:val="24"/>
          <w:szCs w:val="24"/>
        </w:rPr>
        <w:t xml:space="preserve"> </w:t>
      </w:r>
      <w:r w:rsidR="00164861">
        <w:rPr>
          <w:rFonts w:ascii="Garamond" w:hAnsi="Garamond"/>
          <w:sz w:val="24"/>
          <w:szCs w:val="24"/>
        </w:rPr>
        <w:t>following</w:t>
      </w:r>
      <w:r w:rsidR="00C327E0">
        <w:rPr>
          <w:rFonts w:ascii="Garamond" w:hAnsi="Garamond"/>
          <w:sz w:val="24"/>
          <w:szCs w:val="24"/>
        </w:rPr>
        <w:t xml:space="preserve"> the three</w:t>
      </w:r>
      <w:r w:rsidR="00356BDE">
        <w:rPr>
          <w:rFonts w:ascii="Garamond" w:hAnsi="Garamond"/>
          <w:sz w:val="24"/>
          <w:szCs w:val="24"/>
        </w:rPr>
        <w:t xml:space="preserve"> dose</w:t>
      </w:r>
      <w:r w:rsidR="00C327E0">
        <w:rPr>
          <w:rFonts w:ascii="Garamond" w:hAnsi="Garamond"/>
          <w:sz w:val="24"/>
          <w:szCs w:val="24"/>
        </w:rPr>
        <w:t xml:space="preserve"> intensity </w:t>
      </w:r>
      <w:r w:rsidR="005B4687">
        <w:rPr>
          <w:rFonts w:ascii="Garamond" w:hAnsi="Garamond"/>
          <w:sz w:val="24"/>
          <w:szCs w:val="24"/>
        </w:rPr>
        <w:t xml:space="preserve">groups </w:t>
      </w:r>
      <w:r w:rsidR="001C5994">
        <w:rPr>
          <w:rFonts w:ascii="Garamond" w:hAnsi="Garamond"/>
          <w:sz w:val="24"/>
          <w:szCs w:val="24"/>
        </w:rPr>
        <w:t>(low, moderate, or high)</w:t>
      </w:r>
      <w:r w:rsidR="00ED3473">
        <w:rPr>
          <w:rFonts w:ascii="Garamond" w:hAnsi="Garamond"/>
          <w:sz w:val="24"/>
          <w:szCs w:val="24"/>
        </w:rPr>
        <w:t xml:space="preserve"> </w:t>
      </w:r>
      <w:r w:rsidR="00164861">
        <w:rPr>
          <w:rFonts w:ascii="Garamond" w:hAnsi="Garamond"/>
          <w:sz w:val="24"/>
          <w:szCs w:val="24"/>
        </w:rPr>
        <w:t>for the</w:t>
      </w:r>
      <w:r w:rsidR="00D16F18">
        <w:rPr>
          <w:rFonts w:ascii="Garamond" w:hAnsi="Garamond"/>
          <w:sz w:val="24"/>
          <w:szCs w:val="24"/>
        </w:rPr>
        <w:t xml:space="preserve"> expected</w:t>
      </w:r>
      <w:r w:rsidR="00F35846">
        <w:rPr>
          <w:rFonts w:ascii="Garamond" w:hAnsi="Garamond"/>
          <w:sz w:val="24"/>
          <w:szCs w:val="24"/>
        </w:rPr>
        <w:t xml:space="preserve"> reduction in</w:t>
      </w:r>
      <w:r w:rsidR="00A16F68">
        <w:rPr>
          <w:rFonts w:ascii="Garamond" w:hAnsi="Garamond"/>
          <w:sz w:val="24"/>
          <w:szCs w:val="24"/>
        </w:rPr>
        <w:t xml:space="preserve"> LDL-</w:t>
      </w:r>
      <w:r w:rsidR="00356BDE">
        <w:rPr>
          <w:rFonts w:ascii="Garamond" w:hAnsi="Garamond"/>
          <w:sz w:val="24"/>
          <w:szCs w:val="24"/>
        </w:rPr>
        <w:t>C</w:t>
      </w:r>
      <w:r w:rsidR="00ED3473">
        <w:rPr>
          <w:rFonts w:ascii="Garamond" w:hAnsi="Garamond"/>
          <w:sz w:val="24"/>
          <w:szCs w:val="24"/>
        </w:rPr>
        <w:t>.</w:t>
      </w:r>
      <w:r w:rsidR="00310277">
        <w:rPr>
          <w:rFonts w:ascii="Garamond" w:hAnsi="Garamond"/>
          <w:sz w:val="24"/>
          <w:szCs w:val="24"/>
        </w:rPr>
        <w:t xml:space="preserve"> If the statin dose was</w:t>
      </w:r>
      <w:r w:rsidR="006F3CF5">
        <w:rPr>
          <w:rFonts w:ascii="Garamond" w:hAnsi="Garamond"/>
          <w:sz w:val="24"/>
          <w:szCs w:val="24"/>
        </w:rPr>
        <w:t xml:space="preserve"> positioned</w:t>
      </w:r>
      <w:r w:rsidR="00310277">
        <w:rPr>
          <w:rFonts w:ascii="Garamond" w:hAnsi="Garamond"/>
          <w:sz w:val="24"/>
          <w:szCs w:val="24"/>
        </w:rPr>
        <w:t xml:space="preserve"> between</w:t>
      </w:r>
      <w:r w:rsidR="00700382">
        <w:rPr>
          <w:rFonts w:ascii="Garamond" w:hAnsi="Garamond"/>
          <w:sz w:val="24"/>
          <w:szCs w:val="24"/>
        </w:rPr>
        <w:t xml:space="preserve"> </w:t>
      </w:r>
      <w:r w:rsidR="00403757">
        <w:rPr>
          <w:rFonts w:ascii="Garamond" w:hAnsi="Garamond"/>
          <w:sz w:val="24"/>
          <w:szCs w:val="24"/>
        </w:rPr>
        <w:t xml:space="preserve">the </w:t>
      </w:r>
      <w:proofErr w:type="gramStart"/>
      <w:r w:rsidR="00891BBA">
        <w:rPr>
          <w:rFonts w:ascii="Garamond" w:hAnsi="Garamond"/>
          <w:sz w:val="24"/>
          <w:szCs w:val="24"/>
        </w:rPr>
        <w:t>range</w:t>
      </w:r>
      <w:proofErr w:type="gramEnd"/>
      <w:r w:rsidR="00700382">
        <w:rPr>
          <w:rFonts w:ascii="Garamond" w:hAnsi="Garamond"/>
          <w:sz w:val="24"/>
          <w:szCs w:val="24"/>
        </w:rPr>
        <w:t xml:space="preserve"> of two intensity groups, we chose the nearest </w:t>
      </w:r>
      <w:r w:rsidR="00602724">
        <w:rPr>
          <w:rFonts w:ascii="Garamond" w:hAnsi="Garamond"/>
          <w:sz w:val="24"/>
          <w:szCs w:val="24"/>
        </w:rPr>
        <w:t>group to ensure an intensity was</w:t>
      </w:r>
      <w:r w:rsidR="00700382">
        <w:rPr>
          <w:rFonts w:ascii="Garamond" w:hAnsi="Garamond"/>
          <w:sz w:val="24"/>
          <w:szCs w:val="24"/>
        </w:rPr>
        <w:t xml:space="preserve"> assigned</w:t>
      </w:r>
      <w:r w:rsidR="00C26413">
        <w:rPr>
          <w:rFonts w:ascii="Garamond" w:hAnsi="Garamond"/>
          <w:sz w:val="24"/>
          <w:szCs w:val="24"/>
        </w:rPr>
        <w:t>.</w:t>
      </w:r>
    </w:p>
    <w:p w14:paraId="40FD2B5A" w14:textId="42CC2231" w:rsidR="008641AA" w:rsidRPr="008641AA" w:rsidRDefault="008641AA">
      <w:pPr>
        <w:rPr>
          <w:rFonts w:ascii="Garamond" w:hAnsi="Garamond"/>
          <w:b/>
          <w:bCs/>
          <w:sz w:val="24"/>
          <w:szCs w:val="24"/>
        </w:rPr>
      </w:pPr>
      <w:r w:rsidRPr="008641AA">
        <w:rPr>
          <w:rFonts w:ascii="Garamond" w:hAnsi="Garamond"/>
          <w:b/>
          <w:bCs/>
          <w:sz w:val="24"/>
          <w:szCs w:val="24"/>
        </w:rPr>
        <w:t xml:space="preserve">Quality </w:t>
      </w:r>
      <w:r w:rsidR="007023AA">
        <w:rPr>
          <w:rFonts w:ascii="Garamond" w:hAnsi="Garamond"/>
          <w:b/>
          <w:bCs/>
          <w:sz w:val="24"/>
          <w:szCs w:val="24"/>
        </w:rPr>
        <w:t>A</w:t>
      </w:r>
      <w:r w:rsidRPr="008641AA">
        <w:rPr>
          <w:rFonts w:ascii="Garamond" w:hAnsi="Garamond"/>
          <w:b/>
          <w:bCs/>
          <w:sz w:val="24"/>
          <w:szCs w:val="24"/>
        </w:rPr>
        <w:t xml:space="preserve">ssessment of </w:t>
      </w:r>
      <w:r w:rsidR="007023AA">
        <w:rPr>
          <w:rFonts w:ascii="Garamond" w:hAnsi="Garamond"/>
          <w:b/>
          <w:bCs/>
          <w:sz w:val="24"/>
          <w:szCs w:val="24"/>
        </w:rPr>
        <w:t>E</w:t>
      </w:r>
      <w:r w:rsidRPr="008641AA">
        <w:rPr>
          <w:rFonts w:ascii="Garamond" w:hAnsi="Garamond"/>
          <w:b/>
          <w:bCs/>
          <w:sz w:val="24"/>
          <w:szCs w:val="24"/>
        </w:rPr>
        <w:t>vidence</w:t>
      </w:r>
    </w:p>
    <w:p w14:paraId="0ED4DB5D" w14:textId="7EEA5DF5" w:rsidR="008641AA" w:rsidRPr="00FF60B7" w:rsidRDefault="008D25E0" w:rsidP="00FF60B7">
      <w:pPr>
        <w:spacing w:line="360" w:lineRule="auto"/>
        <w:rPr>
          <w:rFonts w:ascii="Garamond" w:hAnsi="Garamond" w:cs="Arial"/>
          <w:sz w:val="24"/>
          <w:szCs w:val="24"/>
        </w:rPr>
      </w:pPr>
      <w:r w:rsidRPr="00CE0145">
        <w:rPr>
          <w:rFonts w:ascii="Garamond" w:hAnsi="Garamond" w:cs="Arial"/>
          <w:sz w:val="24"/>
          <w:szCs w:val="24"/>
        </w:rPr>
        <w:t xml:space="preserve">The quality of the individual studies </w:t>
      </w:r>
      <w:r w:rsidR="00FD1251">
        <w:rPr>
          <w:rFonts w:ascii="Garamond" w:hAnsi="Garamond" w:cs="Arial"/>
          <w:sz w:val="24"/>
          <w:szCs w:val="24"/>
        </w:rPr>
        <w:t>was</w:t>
      </w:r>
      <w:r w:rsidRPr="00CE0145">
        <w:rPr>
          <w:rFonts w:ascii="Garamond" w:hAnsi="Garamond" w:cs="Arial"/>
          <w:sz w:val="24"/>
          <w:szCs w:val="24"/>
        </w:rPr>
        <w:t xml:space="preserve"> assessed independently by </w:t>
      </w:r>
      <w:r w:rsidR="00FD1251">
        <w:rPr>
          <w:rFonts w:ascii="Garamond" w:hAnsi="Garamond" w:cs="Arial"/>
          <w:sz w:val="24"/>
          <w:szCs w:val="24"/>
        </w:rPr>
        <w:t>two</w:t>
      </w:r>
      <w:r w:rsidRPr="00CE0145">
        <w:rPr>
          <w:rFonts w:ascii="Garamond" w:hAnsi="Garamond" w:cs="Arial"/>
          <w:sz w:val="24"/>
          <w:szCs w:val="24"/>
        </w:rPr>
        <w:t xml:space="preserve"> reviewer</w:t>
      </w:r>
      <w:r w:rsidR="00FD1251">
        <w:rPr>
          <w:rFonts w:ascii="Garamond" w:hAnsi="Garamond" w:cs="Arial"/>
          <w:sz w:val="24"/>
          <w:szCs w:val="24"/>
        </w:rPr>
        <w:t xml:space="preserve">s </w:t>
      </w:r>
      <w:r w:rsidRPr="00CE0145">
        <w:rPr>
          <w:rFonts w:ascii="Garamond" w:hAnsi="Garamond" w:cs="Arial"/>
          <w:sz w:val="24"/>
          <w:szCs w:val="24"/>
        </w:rPr>
        <w:t>using the Cochrane risk of bias tool</w:t>
      </w:r>
      <w:r w:rsidR="004302AB">
        <w:rPr>
          <w:rFonts w:ascii="Garamond" w:hAnsi="Garamond" w:cs="Arial"/>
          <w:sz w:val="24"/>
          <w:szCs w:val="24"/>
        </w:rPr>
        <w:t xml:space="preserve"> 2.0</w:t>
      </w:r>
      <w:r w:rsidRPr="00CE0145">
        <w:rPr>
          <w:rFonts w:ascii="Garamond" w:hAnsi="Garamond" w:cs="Arial"/>
          <w:sz w:val="24"/>
          <w:szCs w:val="24"/>
        </w:rPr>
        <w:t xml:space="preserve"> for </w:t>
      </w:r>
      <w:r w:rsidR="008849C6">
        <w:rPr>
          <w:rFonts w:ascii="Garamond" w:hAnsi="Garamond" w:cs="Arial"/>
          <w:sz w:val="24"/>
          <w:szCs w:val="24"/>
        </w:rPr>
        <w:t>randomised controlled trials</w:t>
      </w:r>
      <w:r w:rsidRPr="00CE0145">
        <w:rPr>
          <w:rFonts w:ascii="Garamond" w:hAnsi="Garamond" w:cs="Arial"/>
          <w:sz w:val="24"/>
          <w:szCs w:val="24"/>
        </w:rPr>
        <w:t>.</w:t>
      </w:r>
      <w:r w:rsidR="002D1504">
        <w:rPr>
          <w:rFonts w:ascii="Garamond" w:hAnsi="Garamond" w:cs="Arial"/>
          <w:sz w:val="24"/>
          <w:szCs w:val="24"/>
        </w:rPr>
        <w:t xml:space="preserve"> </w:t>
      </w:r>
      <w:r w:rsidR="002D1504" w:rsidRPr="002D1504">
        <w:rPr>
          <w:rFonts w:ascii="Garamond" w:hAnsi="Garamond" w:cstheme="minorHAnsi"/>
          <w:sz w:val="24"/>
          <w:szCs w:val="24"/>
        </w:rPr>
        <w:t>The ov</w:t>
      </w:r>
      <w:r w:rsidR="00E00F29">
        <w:rPr>
          <w:rFonts w:ascii="Garamond" w:hAnsi="Garamond" w:cstheme="minorHAnsi"/>
          <w:sz w:val="24"/>
          <w:szCs w:val="24"/>
        </w:rPr>
        <w:t>e</w:t>
      </w:r>
      <w:r w:rsidR="00744B4C">
        <w:rPr>
          <w:rFonts w:ascii="Garamond" w:hAnsi="Garamond" w:cstheme="minorHAnsi"/>
          <w:sz w:val="24"/>
          <w:szCs w:val="24"/>
        </w:rPr>
        <w:t>rall risk of bias judgement was</w:t>
      </w:r>
      <w:r w:rsidR="002D1504" w:rsidRPr="002D1504">
        <w:rPr>
          <w:rFonts w:ascii="Garamond" w:hAnsi="Garamond" w:cstheme="minorHAnsi"/>
          <w:sz w:val="24"/>
          <w:szCs w:val="24"/>
        </w:rPr>
        <w:t xml:space="preserve"> classified as follows: ‘low </w:t>
      </w:r>
      <w:r w:rsidR="000F4499">
        <w:rPr>
          <w:rFonts w:ascii="Garamond" w:hAnsi="Garamond" w:cstheme="minorHAnsi"/>
          <w:sz w:val="24"/>
          <w:szCs w:val="24"/>
        </w:rPr>
        <w:t>(</w:t>
      </w:r>
      <w:r w:rsidR="002D1504" w:rsidRPr="002D1504">
        <w:rPr>
          <w:rFonts w:ascii="Garamond" w:hAnsi="Garamond" w:cstheme="minorHAnsi"/>
          <w:sz w:val="24"/>
          <w:szCs w:val="24"/>
        </w:rPr>
        <w:t>1</w:t>
      </w:r>
      <w:r w:rsidR="000F4499">
        <w:rPr>
          <w:rFonts w:ascii="Garamond" w:hAnsi="Garamond" w:cstheme="minorHAnsi"/>
          <w:sz w:val="24"/>
          <w:szCs w:val="24"/>
        </w:rPr>
        <w:t>)</w:t>
      </w:r>
      <w:r w:rsidR="005E3A6E">
        <w:rPr>
          <w:rFonts w:ascii="Garamond" w:hAnsi="Garamond" w:cstheme="minorHAnsi"/>
          <w:sz w:val="24"/>
          <w:szCs w:val="24"/>
        </w:rPr>
        <w:t xml:space="preserve">’ </w:t>
      </w:r>
      <w:r w:rsidR="00E00F29">
        <w:rPr>
          <w:rFonts w:ascii="Garamond" w:hAnsi="Garamond" w:cstheme="minorHAnsi"/>
          <w:sz w:val="24"/>
          <w:szCs w:val="24"/>
        </w:rPr>
        <w:t>–</w:t>
      </w:r>
      <w:r w:rsidR="002D1504" w:rsidRPr="002D1504">
        <w:rPr>
          <w:rFonts w:ascii="Garamond" w:hAnsi="Garamond" w:cstheme="minorHAnsi"/>
          <w:sz w:val="24"/>
          <w:szCs w:val="24"/>
        </w:rPr>
        <w:t xml:space="preserve"> when</w:t>
      </w:r>
      <w:r w:rsidR="00E00F29">
        <w:rPr>
          <w:rFonts w:ascii="Garamond" w:hAnsi="Garamond" w:cstheme="minorHAnsi"/>
          <w:sz w:val="24"/>
          <w:szCs w:val="24"/>
        </w:rPr>
        <w:t xml:space="preserve"> a</w:t>
      </w:r>
      <w:r w:rsidR="002D1504" w:rsidRPr="002D1504">
        <w:rPr>
          <w:rFonts w:ascii="Garamond" w:hAnsi="Garamond" w:cstheme="minorHAnsi"/>
          <w:sz w:val="24"/>
          <w:szCs w:val="24"/>
        </w:rPr>
        <w:t xml:space="preserve"> study was judge</w:t>
      </w:r>
      <w:r w:rsidR="000536BD">
        <w:rPr>
          <w:rFonts w:ascii="Garamond" w:hAnsi="Garamond" w:cstheme="minorHAnsi"/>
          <w:sz w:val="24"/>
          <w:szCs w:val="24"/>
        </w:rPr>
        <w:t>d</w:t>
      </w:r>
      <w:r w:rsidR="002D1504" w:rsidRPr="002D1504">
        <w:rPr>
          <w:rFonts w:ascii="Garamond" w:hAnsi="Garamond" w:cstheme="minorHAnsi"/>
          <w:sz w:val="24"/>
          <w:szCs w:val="24"/>
        </w:rPr>
        <w:t xml:space="preserve"> to be at low risk of bias for all domains with some concerns showing; ‘Some concerns </w:t>
      </w:r>
      <w:r w:rsidR="000F4499">
        <w:rPr>
          <w:rFonts w:ascii="Garamond" w:hAnsi="Garamond" w:cstheme="minorHAnsi"/>
          <w:sz w:val="24"/>
          <w:szCs w:val="24"/>
        </w:rPr>
        <w:t>(</w:t>
      </w:r>
      <w:r w:rsidR="002D1504" w:rsidRPr="002D1504">
        <w:rPr>
          <w:rFonts w:ascii="Garamond" w:hAnsi="Garamond" w:cstheme="minorHAnsi"/>
          <w:sz w:val="24"/>
          <w:szCs w:val="24"/>
        </w:rPr>
        <w:t>2</w:t>
      </w:r>
      <w:r w:rsidR="000F4499">
        <w:rPr>
          <w:rFonts w:ascii="Garamond" w:hAnsi="Garamond" w:cstheme="minorHAnsi"/>
          <w:sz w:val="24"/>
          <w:szCs w:val="24"/>
        </w:rPr>
        <w:t>)</w:t>
      </w:r>
      <w:r w:rsidR="005E3A6E">
        <w:rPr>
          <w:rFonts w:ascii="Garamond" w:hAnsi="Garamond" w:cstheme="minorHAnsi"/>
          <w:sz w:val="24"/>
          <w:szCs w:val="24"/>
        </w:rPr>
        <w:t>’ -</w:t>
      </w:r>
      <w:r w:rsidR="002D1504" w:rsidRPr="002D1504">
        <w:rPr>
          <w:rFonts w:ascii="Garamond" w:hAnsi="Garamond" w:cstheme="minorHAnsi"/>
          <w:sz w:val="24"/>
          <w:szCs w:val="24"/>
        </w:rPr>
        <w:t xml:space="preserve"> when the study is judged to raise more domains with at least some concerns or high risk of bias in one domain; ‘High</w:t>
      </w:r>
      <w:r w:rsidR="000F4499">
        <w:rPr>
          <w:rFonts w:ascii="Garamond" w:hAnsi="Garamond" w:cstheme="minorHAnsi"/>
          <w:sz w:val="24"/>
          <w:szCs w:val="24"/>
        </w:rPr>
        <w:t xml:space="preserve"> (</w:t>
      </w:r>
      <w:r w:rsidR="002D1504" w:rsidRPr="002D1504">
        <w:rPr>
          <w:rFonts w:ascii="Garamond" w:hAnsi="Garamond" w:cstheme="minorHAnsi"/>
          <w:sz w:val="24"/>
          <w:szCs w:val="24"/>
        </w:rPr>
        <w:t>3</w:t>
      </w:r>
      <w:r w:rsidR="000F4499">
        <w:rPr>
          <w:rFonts w:ascii="Garamond" w:hAnsi="Garamond" w:cstheme="minorHAnsi"/>
          <w:sz w:val="24"/>
          <w:szCs w:val="24"/>
        </w:rPr>
        <w:t>)</w:t>
      </w:r>
      <w:r w:rsidR="005E3A6E">
        <w:rPr>
          <w:rFonts w:ascii="Garamond" w:hAnsi="Garamond" w:cstheme="minorHAnsi"/>
          <w:sz w:val="24"/>
          <w:szCs w:val="24"/>
        </w:rPr>
        <w:t>’ -</w:t>
      </w:r>
      <w:r w:rsidR="002D1504" w:rsidRPr="002D1504">
        <w:rPr>
          <w:rFonts w:ascii="Garamond" w:hAnsi="Garamond" w:cstheme="minorHAnsi"/>
          <w:sz w:val="24"/>
          <w:szCs w:val="24"/>
        </w:rPr>
        <w:t xml:space="preserve"> Study is judged to be at high risk of bias in at least one domain and/or to have some concerns for multiple domains in a way that substantially lowers confidence in the result</w:t>
      </w:r>
      <w:r w:rsidR="00481D3F">
        <w:rPr>
          <w:rFonts w:ascii="Garamond" w:hAnsi="Garamond" w:cstheme="minorHAnsi"/>
          <w:sz w:val="24"/>
          <w:szCs w:val="24"/>
        </w:rPr>
        <w:t xml:space="preserve"> </w:t>
      </w:r>
      <w:r w:rsidR="0044765A">
        <w:rPr>
          <w:rFonts w:ascii="Garamond" w:hAnsi="Garamond" w:cstheme="minorHAnsi"/>
          <w:sz w:val="24"/>
          <w:szCs w:val="24"/>
        </w:rPr>
        <w:fldChar w:fldCharType="begin">
          <w:fldData xml:space="preserve">PEVuZE5vdGU+PENpdGUgRXhjbHVkZVllYXI9IjEiPjxBdXRob3I+U3Rlcm5lPC9BdXRob3I+PFll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</w:fldData>
        </w:fldChar>
      </w:r>
      <w:r w:rsidR="0044765A">
        <w:rPr>
          <w:rFonts w:ascii="Garamond" w:hAnsi="Garamond" w:cstheme="minorHAnsi"/>
          <w:sz w:val="24"/>
          <w:szCs w:val="24"/>
        </w:rPr>
        <w:instrText xml:space="preserve"> ADDIN EN.CITE </w:instrText>
      </w:r>
      <w:r w:rsidR="0044765A">
        <w:rPr>
          <w:rFonts w:ascii="Garamond" w:hAnsi="Garamond" w:cstheme="minorHAnsi"/>
          <w:sz w:val="24"/>
          <w:szCs w:val="24"/>
        </w:rPr>
        <w:fldChar w:fldCharType="begin">
          <w:fldData xml:space="preserve">PEVuZE5vdGU+PENpdGUgRXhjbHVkZVllYXI9IjEiPjxBdXRob3I+U3Rlcm5lPC9BdXRob3I+PFll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</w:fldData>
        </w:fldChar>
      </w:r>
      <w:r w:rsidR="0044765A">
        <w:rPr>
          <w:rFonts w:ascii="Garamond" w:hAnsi="Garamond" w:cstheme="minorHAnsi"/>
          <w:sz w:val="24"/>
          <w:szCs w:val="24"/>
        </w:rPr>
        <w:instrText xml:space="preserve"> ADDIN EN.CITE.DATA </w:instrText>
      </w:r>
      <w:r w:rsidR="0044765A">
        <w:rPr>
          <w:rFonts w:ascii="Garamond" w:hAnsi="Garamond" w:cstheme="minorHAnsi"/>
          <w:sz w:val="24"/>
          <w:szCs w:val="24"/>
        </w:rPr>
      </w:r>
      <w:r w:rsidR="0044765A">
        <w:rPr>
          <w:rFonts w:ascii="Garamond" w:hAnsi="Garamond" w:cstheme="minorHAnsi"/>
          <w:sz w:val="24"/>
          <w:szCs w:val="24"/>
        </w:rPr>
        <w:fldChar w:fldCharType="end"/>
      </w:r>
      <w:r w:rsidR="0044765A">
        <w:rPr>
          <w:rFonts w:ascii="Garamond" w:hAnsi="Garamond" w:cstheme="minorHAnsi"/>
          <w:sz w:val="24"/>
          <w:szCs w:val="24"/>
        </w:rPr>
      </w:r>
      <w:r w:rsidR="0044765A">
        <w:rPr>
          <w:rFonts w:ascii="Garamond" w:hAnsi="Garamond" w:cstheme="minorHAnsi"/>
          <w:sz w:val="24"/>
          <w:szCs w:val="24"/>
        </w:rPr>
        <w:fldChar w:fldCharType="separate"/>
      </w:r>
      <w:r w:rsidR="0044765A" w:rsidRPr="0044765A">
        <w:rPr>
          <w:rFonts w:ascii="Garamond" w:hAnsi="Garamond" w:cstheme="minorHAnsi"/>
          <w:noProof/>
          <w:sz w:val="24"/>
          <w:szCs w:val="24"/>
          <w:vertAlign w:val="superscript"/>
        </w:rPr>
        <w:t>21</w:t>
      </w:r>
      <w:r w:rsidR="0044765A">
        <w:rPr>
          <w:rFonts w:ascii="Garamond" w:hAnsi="Garamond" w:cstheme="minorHAnsi"/>
          <w:sz w:val="24"/>
          <w:szCs w:val="24"/>
        </w:rPr>
        <w:fldChar w:fldCharType="end"/>
      </w:r>
      <w:r w:rsidR="002D1504" w:rsidRPr="002D1504">
        <w:rPr>
          <w:rFonts w:ascii="Garamond" w:hAnsi="Garamond" w:cstheme="minorHAnsi"/>
          <w:sz w:val="24"/>
          <w:szCs w:val="24"/>
        </w:rPr>
        <w:t>.</w:t>
      </w:r>
      <w:r w:rsidRPr="002D1504">
        <w:rPr>
          <w:rFonts w:ascii="Garamond" w:hAnsi="Garamond" w:cs="Arial"/>
          <w:noProof/>
          <w:sz w:val="24"/>
          <w:szCs w:val="24"/>
        </w:rPr>
        <w:t xml:space="preserve"> </w:t>
      </w:r>
      <w:r w:rsidR="00CF608F">
        <w:rPr>
          <w:rFonts w:ascii="Garamond" w:hAnsi="Garamond" w:cs="Arial"/>
          <w:sz w:val="24"/>
          <w:szCs w:val="24"/>
        </w:rPr>
        <w:t xml:space="preserve">Additionally, we applied the </w:t>
      </w:r>
      <w:proofErr w:type="spellStart"/>
      <w:r w:rsidR="00CF608F">
        <w:rPr>
          <w:rFonts w:ascii="Garamond" w:hAnsi="Garamond" w:cs="Arial"/>
          <w:sz w:val="24"/>
          <w:szCs w:val="24"/>
        </w:rPr>
        <w:t>CINeMA</w:t>
      </w:r>
      <w:proofErr w:type="spellEnd"/>
      <w:r w:rsidR="00CF608F">
        <w:rPr>
          <w:rFonts w:ascii="Garamond" w:hAnsi="Garamond" w:cs="Arial"/>
          <w:sz w:val="24"/>
          <w:szCs w:val="24"/>
        </w:rPr>
        <w:t xml:space="preserve"> (confidence in Network Meta-Analysis) framework</w:t>
      </w:r>
      <w:r w:rsidR="00095EAC">
        <w:rPr>
          <w:rFonts w:ascii="Garamond" w:hAnsi="Garamond" w:cs="Arial"/>
          <w:sz w:val="24"/>
          <w:szCs w:val="24"/>
        </w:rPr>
        <w:t xml:space="preserve"> </w:t>
      </w:r>
      <w:r w:rsidR="00095EAC">
        <w:rPr>
          <w:rFonts w:ascii="Garamond" w:hAnsi="Garamond" w:cs="Arial"/>
          <w:sz w:val="24"/>
          <w:szCs w:val="24"/>
        </w:rPr>
        <w:fldChar w:fldCharType="begin">
          <w:fldData xml:space="preserve">PEVuZE5vdGU+PENpdGUgRXhjbHVkZVllYXI9IjEiPjxBdXRob3I+Tmlrb2xha29wb3Vsb3U8L0F1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</w:fldData>
        </w:fldChar>
      </w:r>
      <w:r w:rsidR="0044765A">
        <w:rPr>
          <w:rFonts w:ascii="Garamond" w:hAnsi="Garamond" w:cs="Arial"/>
          <w:sz w:val="24"/>
          <w:szCs w:val="24"/>
        </w:rPr>
        <w:instrText xml:space="preserve"> ADDIN EN.CITE </w:instrText>
      </w:r>
      <w:r w:rsidR="0044765A">
        <w:rPr>
          <w:rFonts w:ascii="Garamond" w:hAnsi="Garamond" w:cs="Arial"/>
          <w:sz w:val="24"/>
          <w:szCs w:val="24"/>
        </w:rPr>
        <w:fldChar w:fldCharType="begin">
          <w:fldData xml:space="preserve">PEVuZE5vdGU+PENpdGUgRXhjbHVkZVllYXI9IjEiPjxBdXRob3I+Tmlrb2xha29wb3Vsb3U8L0F1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</w:fldData>
        </w:fldChar>
      </w:r>
      <w:r w:rsidR="0044765A">
        <w:rPr>
          <w:rFonts w:ascii="Garamond" w:hAnsi="Garamond" w:cs="Arial"/>
          <w:sz w:val="24"/>
          <w:szCs w:val="24"/>
        </w:rPr>
        <w:instrText xml:space="preserve"> ADDIN EN.CITE.DATA </w:instrText>
      </w:r>
      <w:r w:rsidR="0044765A">
        <w:rPr>
          <w:rFonts w:ascii="Garamond" w:hAnsi="Garamond" w:cs="Arial"/>
          <w:sz w:val="24"/>
          <w:szCs w:val="24"/>
        </w:rPr>
      </w:r>
      <w:r w:rsidR="0044765A">
        <w:rPr>
          <w:rFonts w:ascii="Garamond" w:hAnsi="Garamond" w:cs="Arial"/>
          <w:sz w:val="24"/>
          <w:szCs w:val="24"/>
        </w:rPr>
        <w:fldChar w:fldCharType="end"/>
      </w:r>
      <w:r w:rsidR="00095EAC">
        <w:rPr>
          <w:rFonts w:ascii="Garamond" w:hAnsi="Garamond" w:cs="Arial"/>
          <w:sz w:val="24"/>
          <w:szCs w:val="24"/>
        </w:rPr>
      </w:r>
      <w:r w:rsidR="00095EAC">
        <w:rPr>
          <w:rFonts w:ascii="Garamond" w:hAnsi="Garamond" w:cs="Arial"/>
          <w:sz w:val="24"/>
          <w:szCs w:val="24"/>
        </w:rPr>
        <w:fldChar w:fldCharType="separate"/>
      </w:r>
      <w:r w:rsidR="0044765A" w:rsidRPr="0044765A">
        <w:rPr>
          <w:rFonts w:ascii="Garamond" w:hAnsi="Garamond" w:cs="Arial"/>
          <w:noProof/>
          <w:sz w:val="24"/>
          <w:szCs w:val="24"/>
          <w:vertAlign w:val="superscript"/>
        </w:rPr>
        <w:t>22 23</w:t>
      </w:r>
      <w:r w:rsidR="00095EAC">
        <w:rPr>
          <w:rFonts w:ascii="Garamond" w:hAnsi="Garamond" w:cs="Arial"/>
          <w:sz w:val="24"/>
          <w:szCs w:val="24"/>
        </w:rPr>
        <w:fldChar w:fldCharType="end"/>
      </w:r>
      <w:r w:rsidR="00CF608F">
        <w:rPr>
          <w:rFonts w:ascii="Garamond" w:hAnsi="Garamond" w:cs="Arial"/>
          <w:sz w:val="24"/>
          <w:szCs w:val="24"/>
        </w:rPr>
        <w:t xml:space="preserve"> to assess the certainty of evidence</w:t>
      </w:r>
      <w:r w:rsidR="0080488F">
        <w:rPr>
          <w:rFonts w:ascii="Garamond" w:hAnsi="Garamond" w:cs="Arial"/>
          <w:sz w:val="24"/>
          <w:szCs w:val="24"/>
        </w:rPr>
        <w:t xml:space="preserve"> </w:t>
      </w:r>
      <w:r w:rsidR="0080488F" w:rsidRPr="00AA121E">
        <w:rPr>
          <w:rFonts w:ascii="Garamond" w:hAnsi="Garamond" w:cs="Arial"/>
          <w:sz w:val="24"/>
          <w:szCs w:val="24"/>
        </w:rPr>
        <w:t>covering the six key domains: within-study bias, reporting bias, indirectness, imprecision, heterogeneity, and incoherence</w:t>
      </w:r>
      <w:r w:rsidR="00CF608F" w:rsidRPr="00AA121E">
        <w:rPr>
          <w:rFonts w:ascii="Garamond" w:hAnsi="Garamond" w:cs="Arial"/>
          <w:sz w:val="24"/>
          <w:szCs w:val="24"/>
        </w:rPr>
        <w:t>.</w:t>
      </w:r>
    </w:p>
    <w:p w14:paraId="1726ED21" w14:textId="2C488A84" w:rsidR="008641AA" w:rsidRDefault="00FA54CE" w:rsidP="00AA691A">
      <w:pPr>
        <w:spacing w:after="0" w:line="360" w:lineRule="auto"/>
        <w:rPr>
          <w:rFonts w:ascii="Garamond" w:hAnsi="Garamond"/>
          <w:b/>
          <w:bCs/>
          <w:sz w:val="24"/>
          <w:szCs w:val="24"/>
        </w:rPr>
      </w:pPr>
      <w:r>
        <w:rPr>
          <w:rFonts w:ascii="Garamond" w:hAnsi="Garamond"/>
          <w:b/>
          <w:bCs/>
          <w:sz w:val="24"/>
          <w:szCs w:val="24"/>
        </w:rPr>
        <w:t>Data synthesis</w:t>
      </w:r>
    </w:p>
    <w:p w14:paraId="14C96417" w14:textId="7EAF2BB3" w:rsidR="00AA0DFD" w:rsidRDefault="005D156C" w:rsidP="00AA691A">
      <w:pPr>
        <w:spacing w:line="360" w:lineRule="auto"/>
        <w:rPr>
          <w:rFonts w:ascii="Garamond" w:hAnsi="Garamond"/>
          <w:sz w:val="24"/>
          <w:szCs w:val="24"/>
        </w:rPr>
      </w:pPr>
      <w:r>
        <w:rPr>
          <w:rFonts w:ascii="Garamond" w:hAnsi="Garamond"/>
          <w:sz w:val="24"/>
          <w:szCs w:val="24"/>
        </w:rPr>
        <w:t>T</w:t>
      </w:r>
      <w:r w:rsidR="00D71F44">
        <w:rPr>
          <w:rFonts w:ascii="Garamond" w:hAnsi="Garamond"/>
          <w:sz w:val="24"/>
          <w:szCs w:val="24"/>
        </w:rPr>
        <w:t>he</w:t>
      </w:r>
      <w:r w:rsidR="00AA691A">
        <w:rPr>
          <w:rFonts w:ascii="Garamond" w:hAnsi="Garamond"/>
          <w:sz w:val="24"/>
          <w:szCs w:val="24"/>
        </w:rPr>
        <w:t xml:space="preserve"> primary outcome </w:t>
      </w:r>
      <w:r w:rsidR="00CE53E8">
        <w:rPr>
          <w:rFonts w:ascii="Garamond" w:hAnsi="Garamond"/>
          <w:sz w:val="24"/>
          <w:szCs w:val="24"/>
        </w:rPr>
        <w:t>of</w:t>
      </w:r>
      <w:r w:rsidR="00AA691A">
        <w:rPr>
          <w:rFonts w:ascii="Garamond" w:hAnsi="Garamond"/>
          <w:sz w:val="24"/>
          <w:szCs w:val="24"/>
        </w:rPr>
        <w:t xml:space="preserve"> changes in non-HDL-</w:t>
      </w:r>
      <w:r w:rsidR="00DF6361">
        <w:rPr>
          <w:rFonts w:ascii="Garamond" w:hAnsi="Garamond"/>
          <w:sz w:val="24"/>
          <w:szCs w:val="24"/>
        </w:rPr>
        <w:t>C</w:t>
      </w:r>
      <w:r w:rsidR="00AA691A">
        <w:rPr>
          <w:rFonts w:ascii="Garamond" w:hAnsi="Garamond"/>
          <w:sz w:val="24"/>
          <w:szCs w:val="24"/>
        </w:rPr>
        <w:t xml:space="preserve">, </w:t>
      </w:r>
      <w:r>
        <w:rPr>
          <w:rFonts w:ascii="Garamond" w:hAnsi="Garamond"/>
          <w:sz w:val="24"/>
          <w:szCs w:val="24"/>
        </w:rPr>
        <w:t>w</w:t>
      </w:r>
      <w:r w:rsidR="00CE53E8">
        <w:rPr>
          <w:rFonts w:ascii="Garamond" w:hAnsi="Garamond"/>
          <w:sz w:val="24"/>
          <w:szCs w:val="24"/>
        </w:rPr>
        <w:t>as</w:t>
      </w:r>
      <w:r>
        <w:rPr>
          <w:rFonts w:ascii="Garamond" w:hAnsi="Garamond"/>
          <w:sz w:val="24"/>
          <w:szCs w:val="24"/>
        </w:rPr>
        <w:t xml:space="preserve"> calculated as the</w:t>
      </w:r>
      <w:r w:rsidR="00CE53E8">
        <w:rPr>
          <w:rFonts w:ascii="Garamond" w:hAnsi="Garamond"/>
          <w:sz w:val="24"/>
          <w:szCs w:val="24"/>
        </w:rPr>
        <w:t xml:space="preserve"> net</w:t>
      </w:r>
      <w:r w:rsidR="00AA691A">
        <w:rPr>
          <w:rFonts w:ascii="Garamond" w:hAnsi="Garamond"/>
          <w:sz w:val="24"/>
          <w:szCs w:val="24"/>
        </w:rPr>
        <w:t xml:space="preserve"> difference between TC and HDL-</w:t>
      </w:r>
      <w:r w:rsidR="00D93D89">
        <w:rPr>
          <w:rFonts w:ascii="Garamond" w:hAnsi="Garamond"/>
          <w:sz w:val="24"/>
          <w:szCs w:val="24"/>
        </w:rPr>
        <w:t>C</w:t>
      </w:r>
      <w:r w:rsidR="00AA691A">
        <w:rPr>
          <w:rFonts w:ascii="Garamond" w:hAnsi="Garamond"/>
          <w:sz w:val="24"/>
          <w:szCs w:val="24"/>
        </w:rPr>
        <w:t>.</w:t>
      </w:r>
      <w:r w:rsidR="00DA2695">
        <w:rPr>
          <w:rFonts w:ascii="Garamond" w:hAnsi="Garamond"/>
          <w:sz w:val="24"/>
          <w:szCs w:val="24"/>
        </w:rPr>
        <w:t xml:space="preserve"> </w:t>
      </w:r>
      <w:r w:rsidR="00CE53E8">
        <w:rPr>
          <w:rFonts w:ascii="Garamond" w:hAnsi="Garamond"/>
          <w:sz w:val="24"/>
          <w:szCs w:val="24"/>
        </w:rPr>
        <w:t>First</w:t>
      </w:r>
      <w:r w:rsidR="006F4EF1">
        <w:rPr>
          <w:rFonts w:ascii="Garamond" w:hAnsi="Garamond"/>
          <w:sz w:val="24"/>
          <w:szCs w:val="24"/>
        </w:rPr>
        <w:t>ly</w:t>
      </w:r>
      <w:r w:rsidR="00CE53E8">
        <w:rPr>
          <w:rFonts w:ascii="Garamond" w:hAnsi="Garamond"/>
          <w:sz w:val="24"/>
          <w:szCs w:val="24"/>
        </w:rPr>
        <w:t>, the</w:t>
      </w:r>
      <w:r w:rsidR="00DA2695">
        <w:rPr>
          <w:rFonts w:ascii="Garamond" w:hAnsi="Garamond"/>
          <w:sz w:val="24"/>
          <w:szCs w:val="24"/>
        </w:rPr>
        <w:t xml:space="preserve"> mean and standard deviation</w:t>
      </w:r>
      <w:r w:rsidR="00BE15FE">
        <w:rPr>
          <w:rFonts w:ascii="Garamond" w:hAnsi="Garamond"/>
          <w:sz w:val="24"/>
          <w:szCs w:val="24"/>
        </w:rPr>
        <w:t>s</w:t>
      </w:r>
      <w:r w:rsidR="00CE53E8">
        <w:rPr>
          <w:rFonts w:ascii="Garamond" w:hAnsi="Garamond"/>
          <w:sz w:val="24"/>
          <w:szCs w:val="24"/>
        </w:rPr>
        <w:t xml:space="preserve"> of TC and HDL-C</w:t>
      </w:r>
      <w:r w:rsidR="00DA2695">
        <w:rPr>
          <w:rFonts w:ascii="Garamond" w:hAnsi="Garamond"/>
          <w:sz w:val="24"/>
          <w:szCs w:val="24"/>
        </w:rPr>
        <w:t xml:space="preserve"> were converted</w:t>
      </w:r>
      <w:r w:rsidR="00CC65C4">
        <w:rPr>
          <w:rFonts w:ascii="Garamond" w:hAnsi="Garamond"/>
          <w:sz w:val="24"/>
          <w:szCs w:val="24"/>
        </w:rPr>
        <w:t xml:space="preserve"> from milligrams per decilitre (mg/DL)</w:t>
      </w:r>
      <w:r w:rsidR="00DA2695">
        <w:rPr>
          <w:rFonts w:ascii="Garamond" w:hAnsi="Garamond"/>
          <w:sz w:val="24"/>
          <w:szCs w:val="24"/>
        </w:rPr>
        <w:t xml:space="preserve"> to </w:t>
      </w:r>
      <w:proofErr w:type="spellStart"/>
      <w:r w:rsidR="00871165">
        <w:rPr>
          <w:rFonts w:ascii="Garamond" w:hAnsi="Garamond"/>
          <w:sz w:val="24"/>
          <w:szCs w:val="24"/>
        </w:rPr>
        <w:t>m</w:t>
      </w:r>
      <w:r w:rsidR="00F3758F">
        <w:rPr>
          <w:rFonts w:ascii="Garamond" w:hAnsi="Garamond"/>
          <w:sz w:val="24"/>
          <w:szCs w:val="24"/>
        </w:rPr>
        <w:t>illimoles</w:t>
      </w:r>
      <w:proofErr w:type="spellEnd"/>
      <w:r w:rsidR="00F3758F">
        <w:rPr>
          <w:rFonts w:ascii="Garamond" w:hAnsi="Garamond"/>
          <w:sz w:val="24"/>
          <w:szCs w:val="24"/>
        </w:rPr>
        <w:t xml:space="preserve"> per litre (</w:t>
      </w:r>
      <w:proofErr w:type="spellStart"/>
      <w:r w:rsidR="00DA2695">
        <w:rPr>
          <w:rFonts w:ascii="Garamond" w:hAnsi="Garamond"/>
          <w:sz w:val="24"/>
          <w:szCs w:val="24"/>
        </w:rPr>
        <w:t>mmol</w:t>
      </w:r>
      <w:proofErr w:type="spellEnd"/>
      <w:r w:rsidR="00DA2695">
        <w:rPr>
          <w:rFonts w:ascii="Garamond" w:hAnsi="Garamond"/>
          <w:sz w:val="24"/>
          <w:szCs w:val="24"/>
        </w:rPr>
        <w:t>/L</w:t>
      </w:r>
      <w:r w:rsidR="00F3758F">
        <w:rPr>
          <w:rFonts w:ascii="Garamond" w:hAnsi="Garamond"/>
          <w:sz w:val="24"/>
          <w:szCs w:val="24"/>
        </w:rPr>
        <w:t>)</w:t>
      </w:r>
      <w:r w:rsidR="00CC65C4">
        <w:rPr>
          <w:rFonts w:ascii="Garamond" w:hAnsi="Garamond"/>
          <w:sz w:val="24"/>
          <w:szCs w:val="24"/>
        </w:rPr>
        <w:t>,</w:t>
      </w:r>
      <w:r w:rsidR="00F3758F">
        <w:rPr>
          <w:rFonts w:ascii="Garamond" w:hAnsi="Garamond"/>
          <w:sz w:val="24"/>
          <w:szCs w:val="24"/>
        </w:rPr>
        <w:t xml:space="preserve"> the international </w:t>
      </w:r>
      <w:r w:rsidR="00F3758F">
        <w:rPr>
          <w:rFonts w:ascii="Garamond" w:hAnsi="Garamond"/>
          <w:sz w:val="24"/>
          <w:szCs w:val="24"/>
        </w:rPr>
        <w:lastRenderedPageBreak/>
        <w:t xml:space="preserve">standard measure for </w:t>
      </w:r>
      <w:r w:rsidR="004F5B18">
        <w:rPr>
          <w:rFonts w:ascii="Garamond" w:hAnsi="Garamond"/>
          <w:sz w:val="24"/>
          <w:szCs w:val="24"/>
        </w:rPr>
        <w:t xml:space="preserve">cholesterol </w:t>
      </w:r>
      <w:r w:rsidR="00C85643">
        <w:rPr>
          <w:rFonts w:ascii="Garamond" w:hAnsi="Garamond"/>
          <w:sz w:val="24"/>
          <w:szCs w:val="24"/>
        </w:rPr>
        <w:t>modification</w:t>
      </w:r>
      <w:r w:rsidR="00DA2695">
        <w:rPr>
          <w:rFonts w:ascii="Garamond" w:hAnsi="Garamond"/>
          <w:sz w:val="24"/>
          <w:szCs w:val="24"/>
        </w:rPr>
        <w:t>.</w:t>
      </w:r>
      <w:r w:rsidR="00AA691A">
        <w:rPr>
          <w:rFonts w:ascii="Garamond" w:hAnsi="Garamond"/>
          <w:sz w:val="24"/>
          <w:szCs w:val="24"/>
        </w:rPr>
        <w:t xml:space="preserve"> </w:t>
      </w:r>
      <w:r w:rsidR="00F35A17">
        <w:rPr>
          <w:rFonts w:ascii="Garamond" w:hAnsi="Garamond"/>
          <w:sz w:val="24"/>
          <w:szCs w:val="24"/>
        </w:rPr>
        <w:t xml:space="preserve">Variance for these calculated values were determined using previously developed procedures </w:t>
      </w:r>
      <w:r w:rsidR="005467A5">
        <w:rPr>
          <w:rFonts w:ascii="Garamond" w:hAnsi="Garamond"/>
          <w:sz w:val="24"/>
          <w:szCs w:val="24"/>
        </w:rPr>
        <w:fldChar w:fldCharType="begin"/>
      </w:r>
      <w:r w:rsidR="0044765A">
        <w:rPr>
          <w:rFonts w:ascii="Garamond" w:hAnsi="Garamond"/>
          <w:sz w:val="24"/>
          <w:szCs w:val="24"/>
        </w:rPr>
        <w:instrText xml:space="preserve"> ADDIN EN.CITE &lt;EndNote&gt;&lt;Cite ExcludeYear="1"&gt;&lt;Author&gt;Follmann&lt;/Author&gt;&lt;Year&gt;1992&lt;/Year&gt;&lt;RecNum&gt;19&lt;/RecNum&gt;&lt;DisplayText&gt;&lt;style face="superscript"&gt;24&lt;/style&gt;&lt;/DisplayText&gt;&lt;record&gt;&lt;rec-number&gt;19&lt;/rec-number&gt;&lt;foreign-keys&gt;&lt;key app="EN" db-id="fz5dfs9s9tr09le520u5x5vtsz5t5vaz0evf" timestamp="1622383259"&gt;19&lt;/key&gt;&lt;/foreign-keys&gt;&lt;ref-type name="Journal Article"&gt;17&lt;/ref-type&gt;&lt;contributors&gt;&lt;authors&gt;&lt;author&gt;Follmann, D.&lt;/author&gt;&lt;author&gt;Elliott, P.&lt;/author&gt;&lt;author&gt;Suh, I.&lt;/author&gt;&lt;author&gt;Cutler, J.&lt;/author&gt;&lt;/authors&gt;&lt;/contributors&gt;&lt;auth-address&gt;Division of Epidemiology and Clinical Applications, National Heart, Lung, and Blood Institute, National Institutes of Health, Bethesda, MD 20892.&lt;/auth-address&gt;&lt;titles&gt;&lt;title&gt;Variance imputation for overviews of clinical trials with continuous response&lt;/title&gt;&lt;secondary-title&gt;J Clin Epidemiol&lt;/secondary-title&gt;&lt;/titles&gt;&lt;periodical&gt;&lt;full-title&gt;J Clin Epidemiol&lt;/full-title&gt;&lt;/periodical&gt;&lt;pages&gt;769-73&lt;/pages&gt;&lt;volume&gt;45&lt;/volume&gt;&lt;number&gt;7&lt;/number&gt;&lt;edition&gt;1992/07/01&lt;/edition&gt;&lt;keywords&gt;&lt;keyword&gt;Analysis of Variance&lt;/keyword&gt;&lt;keyword&gt;*Clinical Trials as Topic&lt;/keyword&gt;&lt;keyword&gt;Confidence Intervals&lt;/keyword&gt;&lt;keyword&gt;Data Interpretation, Statistical&lt;/keyword&gt;&lt;keyword&gt;Diet, Sodium-Restricted&lt;/keyword&gt;&lt;keyword&gt;Epidemiologic Methods&lt;/keyword&gt;&lt;keyword&gt;Humans&lt;/keyword&gt;&lt;keyword&gt;*Meta-Analysis as Topic&lt;/keyword&gt;&lt;/keywords&gt;&lt;dates&gt;&lt;year&gt;1992&lt;/year&gt;&lt;pub-dates&gt;&lt;date&gt;Jul&lt;/date&gt;&lt;/pub-dates&gt;&lt;/dates&gt;&lt;isbn&gt;0895-4356 (Print)&amp;#xD;0895-4356&lt;/isbn&gt;&lt;accession-num&gt;1619456&lt;/accession-num&gt;&lt;urls&gt;&lt;/urls&gt;&lt;electronic-resource-num&gt;10.1016/0895-4356(92)90054-q&lt;/electronic-resource-num&gt;&lt;remote-database-provider&gt;NLM&lt;/remote-database-provider&gt;&lt;language&gt;eng&lt;/language&gt;&lt;/record&gt;&lt;/Cite&gt;&lt;/EndNote&gt;</w:instrText>
      </w:r>
      <w:r w:rsidR="005467A5">
        <w:rPr>
          <w:rFonts w:ascii="Garamond" w:hAnsi="Garamond"/>
          <w:sz w:val="24"/>
          <w:szCs w:val="24"/>
        </w:rPr>
        <w:fldChar w:fldCharType="separate"/>
      </w:r>
      <w:r w:rsidR="0044765A" w:rsidRPr="0044765A">
        <w:rPr>
          <w:rFonts w:ascii="Garamond" w:hAnsi="Garamond"/>
          <w:noProof/>
          <w:sz w:val="24"/>
          <w:szCs w:val="24"/>
          <w:vertAlign w:val="superscript"/>
        </w:rPr>
        <w:t>24</w:t>
      </w:r>
      <w:r w:rsidR="005467A5">
        <w:rPr>
          <w:rFonts w:ascii="Garamond" w:hAnsi="Garamond"/>
          <w:sz w:val="24"/>
          <w:szCs w:val="24"/>
        </w:rPr>
        <w:fldChar w:fldCharType="end"/>
      </w:r>
      <w:r w:rsidR="00F35A17">
        <w:rPr>
          <w:rFonts w:ascii="Garamond" w:hAnsi="Garamond"/>
          <w:sz w:val="24"/>
          <w:szCs w:val="24"/>
        </w:rPr>
        <w:t xml:space="preserve">. </w:t>
      </w:r>
    </w:p>
    <w:p w14:paraId="0ED23AEE" w14:textId="304092EB" w:rsidR="00FF60B7" w:rsidRPr="00916595" w:rsidRDefault="00D6573E" w:rsidP="00F77A52">
      <w:pPr>
        <w:spacing w:line="360" w:lineRule="auto"/>
        <w:rPr>
          <w:rFonts w:ascii="Garamond" w:eastAsia="MetaSerifProBook-Regular" w:hAnsi="Garamond" w:cs="MetaSerifProBook-Regular"/>
          <w:sz w:val="24"/>
          <w:szCs w:val="24"/>
        </w:rPr>
      </w:pPr>
      <w:r>
        <w:rPr>
          <w:rFonts w:ascii="Garamond" w:hAnsi="Garamond"/>
          <w:sz w:val="24"/>
          <w:szCs w:val="24"/>
        </w:rPr>
        <w:t>Net changes in non-HDL-</w:t>
      </w:r>
      <w:r w:rsidR="00D93D89">
        <w:rPr>
          <w:rFonts w:ascii="Garamond" w:hAnsi="Garamond"/>
          <w:sz w:val="24"/>
          <w:szCs w:val="24"/>
        </w:rPr>
        <w:t>C</w:t>
      </w:r>
      <w:r>
        <w:rPr>
          <w:rFonts w:ascii="Garamond" w:hAnsi="Garamond"/>
          <w:sz w:val="24"/>
          <w:szCs w:val="24"/>
        </w:rPr>
        <w:t xml:space="preserve"> were calculated as the difference (statin</w:t>
      </w:r>
      <w:r w:rsidR="002112E7">
        <w:rPr>
          <w:rFonts w:ascii="Garamond" w:hAnsi="Garamond"/>
          <w:sz w:val="24"/>
          <w:szCs w:val="24"/>
        </w:rPr>
        <w:t xml:space="preserve"> – placebo/</w:t>
      </w:r>
      <w:r w:rsidR="001A75CD">
        <w:rPr>
          <w:rFonts w:ascii="Garamond" w:hAnsi="Garamond"/>
          <w:sz w:val="24"/>
          <w:szCs w:val="24"/>
        </w:rPr>
        <w:t xml:space="preserve">statin </w:t>
      </w:r>
      <w:r w:rsidR="002112E7">
        <w:rPr>
          <w:rFonts w:ascii="Garamond" w:hAnsi="Garamond"/>
          <w:sz w:val="24"/>
          <w:szCs w:val="24"/>
        </w:rPr>
        <w:t>comparator) of the changes in these mean values</w:t>
      </w:r>
      <w:r w:rsidR="00662C0E" w:rsidRPr="00662C0E">
        <w:rPr>
          <w:rFonts w:ascii="Garamond" w:eastAsia="MetaSerifProBook-Regular" w:hAnsi="Garamond" w:cs="MetaSerifProBook-Regular"/>
          <w:sz w:val="24"/>
          <w:szCs w:val="24"/>
        </w:rPr>
        <w:t xml:space="preserve"> </w:t>
      </w:r>
      <w:r w:rsidR="00AB5673">
        <w:rPr>
          <w:rFonts w:ascii="Garamond" w:eastAsia="MetaSerifProBook-Regular" w:hAnsi="Garamond" w:cs="MetaSerifProBook-Regular"/>
          <w:sz w:val="24"/>
          <w:szCs w:val="24"/>
        </w:rPr>
        <w:t>in</w:t>
      </w:r>
      <w:r w:rsidR="00AB5673" w:rsidRPr="00662C0E">
        <w:rPr>
          <w:rFonts w:ascii="Garamond" w:eastAsia="MetaSerifProBook-Regular" w:hAnsi="Garamond" w:cs="MetaSerifProBook-Regular"/>
          <w:sz w:val="24"/>
          <w:szCs w:val="24"/>
        </w:rPr>
        <w:t xml:space="preserve"> </w:t>
      </w:r>
      <w:r w:rsidR="00662C0E" w:rsidRPr="00662C0E">
        <w:rPr>
          <w:rFonts w:ascii="Garamond" w:eastAsia="MetaSerifProBook-Regular" w:hAnsi="Garamond" w:cs="MetaSerifProBook-Regular"/>
          <w:sz w:val="24"/>
          <w:szCs w:val="24"/>
        </w:rPr>
        <w:t>a network meta-analysis</w:t>
      </w:r>
      <w:r w:rsidR="00AB5673">
        <w:rPr>
          <w:rFonts w:ascii="Garamond" w:eastAsia="MetaSerifProBook-Regular" w:hAnsi="Garamond" w:cs="MetaSerifProBook-Regular"/>
          <w:sz w:val="24"/>
          <w:szCs w:val="24"/>
        </w:rPr>
        <w:t xml:space="preserve"> setting</w:t>
      </w:r>
      <w:r w:rsidR="00662C0E" w:rsidRPr="00662C0E">
        <w:rPr>
          <w:rFonts w:ascii="Garamond" w:eastAsia="MetaSerifProBook-Regular" w:hAnsi="Garamond" w:cs="MetaSerifProBook-Regular"/>
          <w:sz w:val="24"/>
          <w:szCs w:val="24"/>
        </w:rPr>
        <w:t xml:space="preserve">, which allowed for the simultaneous evaluation of </w:t>
      </w:r>
      <w:r w:rsidR="00E77604">
        <w:rPr>
          <w:rFonts w:ascii="Garamond" w:eastAsia="MetaSerifProBook-Regular" w:hAnsi="Garamond" w:cs="MetaSerifProBook-Regular"/>
          <w:sz w:val="24"/>
          <w:szCs w:val="24"/>
        </w:rPr>
        <w:t xml:space="preserve">the different statin intensities </w:t>
      </w:r>
      <w:r w:rsidR="005467A5">
        <w:rPr>
          <w:rFonts w:ascii="Garamond" w:eastAsia="MetaSerifProBook-Regular" w:hAnsi="Garamond" w:cs="MetaSerifProBook-Regular"/>
          <w:sz w:val="24"/>
          <w:szCs w:val="24"/>
        </w:rPr>
        <w:fldChar w:fldCharType="begin"/>
      </w:r>
      <w:r w:rsidR="0044765A">
        <w:rPr>
          <w:rFonts w:ascii="Garamond" w:eastAsia="MetaSerifProBook-Regular" w:hAnsi="Garamond" w:cs="MetaSerifProBook-Regular"/>
          <w:sz w:val="24"/>
          <w:szCs w:val="24"/>
        </w:rPr>
        <w:instrText xml:space="preserve"> ADDIN EN.CITE &lt;EndNote&gt;&lt;Cite ExcludeYear="1"&gt;&lt;RecNum&gt;20&lt;/RecNum&gt;&lt;DisplayText&gt;&lt;style face="superscript"&gt;25&lt;/style&gt;&lt;/DisplayText&gt;&lt;record&gt;&lt;rec-number&gt;20&lt;/rec-number&gt;&lt;foreign-keys&gt;&lt;key app="EN" db-id="fz5dfs9s9tr09le520u5x5vtsz5t5vaz0evf" timestamp="1622383345"&gt;20&lt;/key&gt;&lt;/foreign-keys&gt;&lt;ref-type name="Electronic Article"&gt;43&lt;/ref-type&gt;&lt;contributors&gt;&lt;/contributors&gt;&lt;titles&gt;&lt;title&gt;Dias S, Welton NJ, Sutton AJ, et al. NICE DSU technical support document 2: a generalised linear modelling framework for pairwise and network meta-analysis of randomised controlled trials. 2014. https://www.ncbi.nlm.nih.gov/books/NBK310366/&lt;/title&gt;&lt;/titles&gt;&lt;dates&gt;&lt;/dates&gt;&lt;urls&gt;&lt;/urls&gt;&lt;/record&gt;&lt;/Cite&gt;&lt;/EndNote&gt;</w:instrText>
      </w:r>
      <w:r w:rsidR="005467A5">
        <w:rPr>
          <w:rFonts w:ascii="Garamond" w:eastAsia="MetaSerifProBook-Regular" w:hAnsi="Garamond" w:cs="MetaSerifProBook-Regular"/>
          <w:sz w:val="24"/>
          <w:szCs w:val="24"/>
        </w:rPr>
        <w:fldChar w:fldCharType="separate"/>
      </w:r>
      <w:r w:rsidR="0044765A" w:rsidRPr="0044765A">
        <w:rPr>
          <w:rFonts w:ascii="Garamond" w:eastAsia="MetaSerifProBook-Regular" w:hAnsi="Garamond" w:cs="MetaSerifProBook-Regular"/>
          <w:noProof/>
          <w:sz w:val="24"/>
          <w:szCs w:val="24"/>
          <w:vertAlign w:val="superscript"/>
        </w:rPr>
        <w:t>25</w:t>
      </w:r>
      <w:r w:rsidR="005467A5">
        <w:rPr>
          <w:rFonts w:ascii="Garamond" w:eastAsia="MetaSerifProBook-Regular" w:hAnsi="Garamond" w:cs="MetaSerifProBook-Regular"/>
          <w:sz w:val="24"/>
          <w:szCs w:val="24"/>
        </w:rPr>
        <w:fldChar w:fldCharType="end"/>
      </w:r>
      <w:r w:rsidR="003325AC">
        <w:rPr>
          <w:rFonts w:ascii="Garamond" w:eastAsia="MetaSerifProBook-Regular" w:hAnsi="Garamond" w:cs="MetaSerifProBook-Regular"/>
          <w:sz w:val="24"/>
          <w:szCs w:val="24"/>
        </w:rPr>
        <w:t>.</w:t>
      </w:r>
      <w:r w:rsidR="00662C0E" w:rsidRPr="00662C0E">
        <w:rPr>
          <w:rFonts w:ascii="Garamond" w:eastAsia="MetaSerifProBook-Regular" w:hAnsi="Garamond" w:cs="MetaSerifProBook-Regular"/>
          <w:sz w:val="24"/>
          <w:szCs w:val="24"/>
        </w:rPr>
        <w:t xml:space="preserve"> To ensure transitivity within the network, we categorised all statin agents and intensity groups, and placebo into nodes and compared the distribution of clinical</w:t>
      </w:r>
      <w:r w:rsidR="00FD3B5B">
        <w:rPr>
          <w:rFonts w:ascii="Garamond" w:eastAsia="MetaSerifProBook-Regular" w:hAnsi="Garamond" w:cs="MetaSerifProBook-Regular"/>
          <w:sz w:val="24"/>
          <w:szCs w:val="24"/>
        </w:rPr>
        <w:t xml:space="preserve"> (TC, HDL-C)</w:t>
      </w:r>
      <w:r w:rsidR="00662C0E" w:rsidRPr="00662C0E">
        <w:rPr>
          <w:rFonts w:ascii="Garamond" w:eastAsia="MetaSerifProBook-Regular" w:hAnsi="Garamond" w:cs="MetaSerifProBook-Regular"/>
          <w:sz w:val="24"/>
          <w:szCs w:val="24"/>
        </w:rPr>
        <w:t xml:space="preserve"> and methodological variables</w:t>
      </w:r>
      <w:r w:rsidR="00FD3B5B">
        <w:rPr>
          <w:rFonts w:ascii="Garamond" w:eastAsia="MetaSerifProBook-Regular" w:hAnsi="Garamond" w:cs="MetaSerifProBook-Regular"/>
          <w:sz w:val="24"/>
          <w:szCs w:val="24"/>
        </w:rPr>
        <w:t xml:space="preserve"> (age, sex</w:t>
      </w:r>
      <w:r w:rsidR="00A7686F">
        <w:rPr>
          <w:rFonts w:ascii="Garamond" w:eastAsia="MetaSerifProBook-Regular" w:hAnsi="Garamond" w:cs="MetaSerifProBook-Regular"/>
          <w:sz w:val="24"/>
          <w:szCs w:val="24"/>
        </w:rPr>
        <w:t xml:space="preserve"> and BMI</w:t>
      </w:r>
      <w:r w:rsidR="00FD3B5B">
        <w:rPr>
          <w:rFonts w:ascii="Garamond" w:eastAsia="MetaSerifProBook-Regular" w:hAnsi="Garamond" w:cs="MetaSerifProBook-Regular"/>
          <w:sz w:val="24"/>
          <w:szCs w:val="24"/>
        </w:rPr>
        <w:t>)</w:t>
      </w:r>
      <w:r w:rsidR="001D2F28">
        <w:rPr>
          <w:rFonts w:ascii="Garamond" w:eastAsia="MetaSerifProBook-Regular" w:hAnsi="Garamond" w:cs="MetaSerifProBook-Regular"/>
          <w:sz w:val="24"/>
          <w:szCs w:val="24"/>
        </w:rPr>
        <w:t xml:space="preserve"> </w:t>
      </w:r>
      <w:r w:rsidR="001D2F28">
        <w:rPr>
          <w:rFonts w:ascii="Garamond" w:eastAsia="MetaSerifProBook-Regular" w:hAnsi="Garamond" w:cs="MetaSerifProBook-Regular"/>
          <w:sz w:val="24"/>
          <w:szCs w:val="24"/>
        </w:rPr>
        <w:fldChar w:fldCharType="begin"/>
      </w:r>
      <w:r w:rsidR="0044765A">
        <w:rPr>
          <w:rFonts w:ascii="Garamond" w:eastAsia="MetaSerifProBook-Regular" w:hAnsi="Garamond" w:cs="MetaSerifProBook-Regular"/>
          <w:sz w:val="24"/>
          <w:szCs w:val="24"/>
        </w:rPr>
        <w:instrText xml:space="preserve"> ADDIN EN.CITE &lt;EndNote&gt;&lt;Cite ExcludeYear="1"&gt;&lt;Author&gt;Bafeta&lt;/Author&gt;&lt;Year&gt;2014&lt;/Year&gt;&lt;RecNum&gt;21&lt;/RecNum&gt;&lt;DisplayText&gt;&lt;style face="superscript"&gt;26&lt;/style&gt;&lt;/DisplayText&gt;&lt;record&gt;&lt;rec-number&gt;21&lt;/rec-number&gt;&lt;foreign-keys&gt;&lt;key app="EN" db-id="fz5dfs9s9tr09le520u5x5vtsz5t5vaz0evf" timestamp="1622383400"&gt;21&lt;/key&gt;&lt;/foreign-keys&gt;&lt;ref-type name="Journal Article"&gt;17&lt;/ref-type&gt;&lt;contributors&gt;&lt;authors&gt;&lt;author&gt;Bafeta, Aïda&lt;/author&gt;&lt;author&gt;Trinquart, Ludovic&lt;/author&gt;&lt;author&gt;Seror, Raphaèle&lt;/author&gt;&lt;author&gt;Ravaud, Philippe&lt;/author&gt;&lt;/authors&gt;&lt;/contributors&gt;&lt;titles&gt;&lt;title&gt;Reporting of results from network meta-analyses: methodological systematic review&lt;/title&gt;&lt;secondary-title&gt;BMJ : British Medical Journal&lt;/secondary-title&gt;&lt;/titles&gt;&lt;periodical&gt;&lt;full-title&gt;BMJ : British Medical Journal&lt;/full-title&gt;&lt;/periodical&gt;&lt;pages&gt;g1741&lt;/pages&gt;&lt;volume&gt;348&lt;/volume&gt;&lt;dates&gt;&lt;year&gt;2014&lt;/year&gt;&lt;/dates&gt;&lt;urls&gt;&lt;related-urls&gt;&lt;url&gt;https://www.bmj.com/content/bmj/348/bmj.g1741.full.pdf&lt;/url&gt;&lt;/related-urls&gt;&lt;/urls&gt;&lt;electronic-resource-num&gt;10.1136/bmj.g1741&lt;/electronic-resource-num&gt;&lt;/record&gt;&lt;/Cite&gt;&lt;/EndNote&gt;</w:instrText>
      </w:r>
      <w:r w:rsidR="001D2F28">
        <w:rPr>
          <w:rFonts w:ascii="Garamond" w:eastAsia="MetaSerifProBook-Regular" w:hAnsi="Garamond" w:cs="MetaSerifProBook-Regular"/>
          <w:sz w:val="24"/>
          <w:szCs w:val="24"/>
        </w:rPr>
        <w:fldChar w:fldCharType="separate"/>
      </w:r>
      <w:r w:rsidR="0044765A" w:rsidRPr="0044765A">
        <w:rPr>
          <w:rFonts w:ascii="Garamond" w:eastAsia="MetaSerifProBook-Regular" w:hAnsi="Garamond" w:cs="MetaSerifProBook-Regular"/>
          <w:noProof/>
          <w:sz w:val="24"/>
          <w:szCs w:val="24"/>
          <w:vertAlign w:val="superscript"/>
        </w:rPr>
        <w:t>26</w:t>
      </w:r>
      <w:r w:rsidR="001D2F28">
        <w:rPr>
          <w:rFonts w:ascii="Garamond" w:eastAsia="MetaSerifProBook-Regular" w:hAnsi="Garamond" w:cs="MetaSerifProBook-Regular"/>
          <w:sz w:val="24"/>
          <w:szCs w:val="24"/>
        </w:rPr>
        <w:fldChar w:fldCharType="end"/>
      </w:r>
      <w:r w:rsidR="00662C0E" w:rsidRPr="00662C0E">
        <w:rPr>
          <w:rFonts w:ascii="Garamond" w:eastAsia="MetaSerifProBook-Regular" w:hAnsi="Garamond" w:cs="MetaSerifProBook-Regular"/>
          <w:sz w:val="24"/>
          <w:szCs w:val="24"/>
        </w:rPr>
        <w:t xml:space="preserve">. We </w:t>
      </w:r>
      <w:r w:rsidR="00C510E6">
        <w:rPr>
          <w:rFonts w:ascii="Garamond" w:eastAsia="MetaSerifProBook-Regular" w:hAnsi="Garamond" w:cs="MetaSerifProBook-Regular"/>
          <w:sz w:val="24"/>
          <w:szCs w:val="24"/>
        </w:rPr>
        <w:t>used a Bayesian, random effects</w:t>
      </w:r>
      <w:r w:rsidR="00662C0E" w:rsidRPr="00662C0E">
        <w:rPr>
          <w:rFonts w:ascii="Garamond" w:eastAsia="MetaSerifProBook-Regular" w:hAnsi="Garamond" w:cs="MetaSerifProBook-Regular"/>
          <w:sz w:val="24"/>
          <w:szCs w:val="24"/>
        </w:rPr>
        <w:t xml:space="preserve"> network meta-analysis model with a normal</w:t>
      </w:r>
      <w:r w:rsidR="00662C0E">
        <w:rPr>
          <w:rFonts w:ascii="Garamond" w:eastAsia="MetaSerifProBook-Regular" w:hAnsi="Garamond" w:cs="MetaSerifProBook-Regular"/>
          <w:sz w:val="24"/>
          <w:szCs w:val="24"/>
        </w:rPr>
        <w:t xml:space="preserve"> </w:t>
      </w:r>
      <w:r w:rsidR="00662C0E" w:rsidRPr="00662C0E">
        <w:rPr>
          <w:rFonts w:ascii="Garamond" w:eastAsia="MetaSerifProBook-Regular" w:hAnsi="Garamond" w:cs="MetaSerifProBook-Regular"/>
          <w:sz w:val="24"/>
          <w:szCs w:val="24"/>
        </w:rPr>
        <w:t>likelihood. We accounted for the correlations induced by multi</w:t>
      </w:r>
      <w:r w:rsidR="00C510E6">
        <w:rPr>
          <w:rFonts w:ascii="Garamond" w:eastAsia="MetaSerifProBook-Regular" w:hAnsi="Garamond" w:cs="MetaSerifProBook-Regular"/>
          <w:sz w:val="24"/>
          <w:szCs w:val="24"/>
        </w:rPr>
        <w:t>-</w:t>
      </w:r>
      <w:r w:rsidR="00662C0E" w:rsidRPr="00662C0E">
        <w:rPr>
          <w:rFonts w:ascii="Garamond" w:eastAsia="MetaSerifProBook-Regular" w:hAnsi="Garamond" w:cs="MetaSerifProBook-Regular"/>
          <w:sz w:val="24"/>
          <w:szCs w:val="24"/>
        </w:rPr>
        <w:t xml:space="preserve">group studies by using multivariate distributions. </w:t>
      </w:r>
      <w:r w:rsidR="00662C0E" w:rsidRPr="008C37CE">
        <w:rPr>
          <w:rFonts w:ascii="Garamond" w:eastAsia="MetaSerifProBook-Regular" w:hAnsi="Garamond" w:cs="MetaSerifProBook-Regular"/>
          <w:sz w:val="24"/>
          <w:szCs w:val="24"/>
        </w:rPr>
        <w:t>We considered</w:t>
      </w:r>
      <w:r w:rsidR="00AB5673">
        <w:rPr>
          <w:rFonts w:ascii="Garamond" w:eastAsia="MetaSerifProBook-Regular" w:hAnsi="Garamond" w:cs="MetaSerifProBook-Regular"/>
          <w:sz w:val="24"/>
          <w:szCs w:val="24"/>
        </w:rPr>
        <w:t xml:space="preserve"> the</w:t>
      </w:r>
      <w:r w:rsidR="008C37CE" w:rsidRPr="00285E9D">
        <w:rPr>
          <w:rFonts w:ascii="Garamond" w:eastAsia="MetaSerifProBook-Regular" w:hAnsi="Garamond" w:cs="MetaSerifProBook-Regular"/>
          <w:sz w:val="24"/>
          <w:szCs w:val="24"/>
        </w:rPr>
        <w:t xml:space="preserve"> I</w:t>
      </w:r>
      <w:r w:rsidR="008C37CE" w:rsidRPr="00285E9D">
        <w:rPr>
          <w:rFonts w:ascii="Garamond" w:eastAsia="MetaSerifProBook-Regular" w:hAnsi="Garamond" w:cs="MetaSerifProBook-Regular"/>
          <w:sz w:val="24"/>
          <w:szCs w:val="24"/>
          <w:vertAlign w:val="superscript"/>
        </w:rPr>
        <w:t xml:space="preserve">2 </w:t>
      </w:r>
      <w:r w:rsidR="00AB5673">
        <w:rPr>
          <w:rFonts w:ascii="Garamond" w:eastAsia="MetaSerifProBook-Regular" w:hAnsi="Garamond" w:cs="MetaSerifProBook-Regular"/>
          <w:sz w:val="24"/>
          <w:szCs w:val="24"/>
        </w:rPr>
        <w:t>statistic a</w:t>
      </w:r>
      <w:r w:rsidR="008C37CE" w:rsidRPr="00285E9D">
        <w:rPr>
          <w:rFonts w:ascii="Garamond" w:eastAsia="MetaSerifProBook-Regular" w:hAnsi="Garamond" w:cs="MetaSerifProBook-Regular"/>
          <w:sz w:val="24"/>
          <w:szCs w:val="24"/>
        </w:rPr>
        <w:t>nd</w:t>
      </w:r>
      <w:r w:rsidR="00662C0E" w:rsidRPr="008C37CE">
        <w:rPr>
          <w:rFonts w:ascii="Garamond" w:eastAsia="MetaSerifProBook-Regular" w:hAnsi="Garamond" w:cs="MetaSerifProBook-Regular"/>
          <w:sz w:val="24"/>
          <w:szCs w:val="24"/>
        </w:rPr>
        <w:t xml:space="preserve"> the</w:t>
      </w:r>
      <w:r w:rsidR="004701B6">
        <w:rPr>
          <w:rFonts w:ascii="Garamond" w:eastAsia="MetaSerifProBook-Regular" w:hAnsi="Garamond" w:cs="MetaSerifProBook-Regular"/>
          <w:sz w:val="24"/>
          <w:szCs w:val="24"/>
        </w:rPr>
        <w:t xml:space="preserve"> (heterogeneity)</w:t>
      </w:r>
      <w:r w:rsidR="00662C0E" w:rsidRPr="008C37CE">
        <w:rPr>
          <w:rFonts w:ascii="Garamond" w:eastAsia="MetaSerifProBook-Regular" w:hAnsi="Garamond" w:cs="MetaSerifProBook-Regular"/>
          <w:sz w:val="24"/>
          <w:szCs w:val="24"/>
        </w:rPr>
        <w:t xml:space="preserve"> variance in the random effect’s distribution</w:t>
      </w:r>
      <w:r w:rsidR="004701B6">
        <w:rPr>
          <w:rFonts w:ascii="Garamond" w:eastAsia="MetaSerifProBook-Regular" w:hAnsi="Garamond" w:cs="MetaSerifProBook-Regular"/>
          <w:sz w:val="24"/>
          <w:szCs w:val="24"/>
        </w:rPr>
        <w:t>,</w:t>
      </w:r>
      <w:r w:rsidR="00662C0E" w:rsidRPr="008C37CE">
        <w:rPr>
          <w:rFonts w:ascii="Garamond" w:eastAsia="MetaSerifProBook-Regular" w:hAnsi="Garamond" w:cs="MetaSerifProBook-Regular"/>
          <w:sz w:val="24"/>
          <w:szCs w:val="24"/>
        </w:rPr>
        <w:t xml:space="preserve"> (</w:t>
      </w:r>
      <w:r w:rsidR="00662C0E" w:rsidRPr="00285E9D">
        <w:rPr>
          <w:rFonts w:ascii="Garamond" w:eastAsia="MetaSerifProBook-Regular" w:hAnsi="Garamond" w:cs="SymbolMT"/>
          <w:sz w:val="24"/>
          <w:szCs w:val="24"/>
        </w:rPr>
        <w:t>τ</w:t>
      </w:r>
      <w:r w:rsidR="007C23F3">
        <w:rPr>
          <w:rFonts w:ascii="Garamond" w:eastAsia="MetaSerifProBook-Regular" w:hAnsi="Garamond" w:cs="SymbolMT"/>
          <w:sz w:val="24"/>
          <w:szCs w:val="24"/>
          <w:vertAlign w:val="superscript"/>
        </w:rPr>
        <w:t>2</w:t>
      </w:r>
      <w:r w:rsidR="00662C0E" w:rsidRPr="00285E9D">
        <w:rPr>
          <w:rFonts w:ascii="Garamond" w:eastAsia="MetaSerifProBook-Regular" w:hAnsi="Garamond" w:cs="MetaSerifProBook-Regular"/>
          <w:sz w:val="24"/>
          <w:szCs w:val="24"/>
        </w:rPr>
        <w:t>)</w:t>
      </w:r>
      <w:r w:rsidR="00773536">
        <w:rPr>
          <w:rFonts w:ascii="Garamond" w:eastAsia="MetaSerifProBook-Regular" w:hAnsi="Garamond" w:cs="MetaSerifProBook-Regular"/>
          <w:sz w:val="24"/>
          <w:szCs w:val="24"/>
        </w:rPr>
        <w:t xml:space="preserve"> </w:t>
      </w:r>
      <w:r w:rsidR="00662C0E" w:rsidRPr="00285E9D">
        <w:rPr>
          <w:rFonts w:ascii="Garamond" w:eastAsia="MetaSerifProBook-Regular" w:hAnsi="Garamond" w:cs="MetaSerifProBook-Regular"/>
          <w:sz w:val="24"/>
          <w:szCs w:val="24"/>
        </w:rPr>
        <w:t>to measure the extent of the influence of variability across and within studies on treatment effects.</w:t>
      </w:r>
      <w:r w:rsidR="005E3FAC">
        <w:rPr>
          <w:rFonts w:ascii="Garamond" w:eastAsia="MetaSerifProBook-Regular" w:hAnsi="Garamond" w:cs="MetaSerifProBook-Regular"/>
          <w:sz w:val="24"/>
          <w:szCs w:val="24"/>
        </w:rPr>
        <w:t xml:space="preserve"> </w:t>
      </w:r>
      <w:r w:rsidR="005E3FAC" w:rsidRPr="00DD05D2">
        <w:rPr>
          <w:rFonts w:ascii="Garamond" w:hAnsi="Garamond" w:cstheme="minorHAnsi"/>
          <w:sz w:val="24"/>
          <w:szCs w:val="24"/>
        </w:rPr>
        <w:t>I</w:t>
      </w:r>
      <w:r w:rsidR="005E3FAC" w:rsidRPr="00DD05D2">
        <w:rPr>
          <w:rFonts w:ascii="Garamond" w:hAnsi="Garamond" w:cstheme="minorHAnsi"/>
          <w:sz w:val="24"/>
          <w:szCs w:val="24"/>
          <w:vertAlign w:val="superscript"/>
        </w:rPr>
        <w:t>2</w:t>
      </w:r>
      <w:r w:rsidR="005E3FAC" w:rsidRPr="00DD05D2">
        <w:rPr>
          <w:rFonts w:ascii="Garamond" w:hAnsi="Garamond" w:cstheme="minorHAnsi"/>
          <w:sz w:val="24"/>
          <w:szCs w:val="24"/>
        </w:rPr>
        <w:t xml:space="preserve"> statistic</w:t>
      </w:r>
      <w:r w:rsidR="001E2F67">
        <w:rPr>
          <w:rFonts w:ascii="Garamond" w:hAnsi="Garamond" w:cstheme="minorHAnsi"/>
          <w:sz w:val="24"/>
          <w:szCs w:val="24"/>
        </w:rPr>
        <w:t xml:space="preserve"> and the 95% confidence interval</w:t>
      </w:r>
      <w:r w:rsidR="005E3FAC" w:rsidRPr="00DD05D2">
        <w:rPr>
          <w:rFonts w:ascii="Garamond" w:hAnsi="Garamond" w:cstheme="minorHAnsi"/>
          <w:sz w:val="24"/>
          <w:szCs w:val="24"/>
        </w:rPr>
        <w:t xml:space="preserve"> was interpreted as </w:t>
      </w:r>
      <w:r w:rsidR="00D33313">
        <w:rPr>
          <w:rFonts w:ascii="Garamond" w:hAnsi="Garamond" w:cstheme="minorHAnsi"/>
          <w:sz w:val="24"/>
          <w:szCs w:val="24"/>
        </w:rPr>
        <w:t>0-</w:t>
      </w:r>
      <w:r w:rsidR="005E3FAC" w:rsidRPr="00DD05D2">
        <w:rPr>
          <w:rFonts w:ascii="Garamond" w:hAnsi="Garamond" w:cstheme="minorHAnsi"/>
          <w:sz w:val="24"/>
          <w:szCs w:val="24"/>
        </w:rPr>
        <w:t>29</w:t>
      </w:r>
      <w:r w:rsidR="005E3FAC" w:rsidRPr="00DD05D2">
        <w:rPr>
          <w:rFonts w:ascii="Garamond" w:hAnsi="Garamond" w:cstheme="minorHAnsi"/>
          <w:sz w:val="24"/>
          <w:szCs w:val="24"/>
          <w:shd w:val="clear" w:color="auto" w:fill="FFFFFF"/>
        </w:rPr>
        <w:t>%, 30-59%, 60-89% and above 89% indicating low, moderate, substantial and high heterogeneity</w:t>
      </w:r>
      <w:r w:rsidR="00C12741">
        <w:rPr>
          <w:rFonts w:ascii="Garamond" w:hAnsi="Garamond" w:cstheme="minorHAnsi"/>
          <w:sz w:val="24"/>
          <w:szCs w:val="24"/>
          <w:shd w:val="clear" w:color="auto" w:fill="FFFFFF"/>
        </w:rPr>
        <w:t>,</w:t>
      </w:r>
      <w:r w:rsidR="005E3FAC" w:rsidRPr="00DD05D2">
        <w:rPr>
          <w:rFonts w:ascii="Garamond" w:hAnsi="Garamond" w:cstheme="minorHAnsi"/>
          <w:sz w:val="24"/>
          <w:szCs w:val="24"/>
          <w:shd w:val="clear" w:color="auto" w:fill="FFFFFF"/>
        </w:rPr>
        <w:t xml:space="preserve"> respectively,</w:t>
      </w:r>
      <w:r w:rsidR="00662C0E" w:rsidRPr="004722FF">
        <w:rPr>
          <w:rFonts w:ascii="Garamond" w:eastAsia="MetaSerifProBook-Regular" w:hAnsi="Garamond" w:cs="MetaSerifProBook-Regular"/>
          <w:sz w:val="24"/>
          <w:szCs w:val="24"/>
        </w:rPr>
        <w:t xml:space="preserve"> </w:t>
      </w:r>
      <w:r w:rsidR="00662C0E" w:rsidRPr="00662C0E">
        <w:rPr>
          <w:rFonts w:ascii="Garamond" w:eastAsia="MetaSerifProBook-Regular" w:hAnsi="Garamond" w:cs="MetaSerifProBook-Regular"/>
          <w:sz w:val="24"/>
          <w:szCs w:val="24"/>
        </w:rPr>
        <w:t>To rank the treatments</w:t>
      </w:r>
      <w:r w:rsidR="0062693D">
        <w:rPr>
          <w:rFonts w:ascii="Garamond" w:eastAsia="MetaSerifProBook-Regular" w:hAnsi="Garamond" w:cs="MetaSerifProBook-Regular"/>
          <w:sz w:val="24"/>
          <w:szCs w:val="24"/>
        </w:rPr>
        <w:t xml:space="preserve"> by efficacy</w:t>
      </w:r>
      <w:r w:rsidR="00662C0E" w:rsidRPr="00662C0E">
        <w:rPr>
          <w:rFonts w:ascii="Garamond" w:eastAsia="MetaSerifProBook-Regular" w:hAnsi="Garamond" w:cs="MetaSerifProBook-Regular"/>
          <w:sz w:val="24"/>
          <w:szCs w:val="24"/>
        </w:rPr>
        <w:t>, we used the surface under the cumulative ranking curve (SUCRA)</w:t>
      </w:r>
      <w:r w:rsidR="009D517B">
        <w:rPr>
          <w:rFonts w:ascii="Garamond" w:eastAsia="MetaSerifProBook-Regular" w:hAnsi="Garamond" w:cs="MetaSerifProBook-Regular"/>
          <w:sz w:val="24"/>
          <w:szCs w:val="24"/>
        </w:rPr>
        <w:t xml:space="preserve"> </w:t>
      </w:r>
      <w:r w:rsidR="009D517B">
        <w:rPr>
          <w:rFonts w:ascii="Garamond" w:eastAsia="MetaSerifProBook-Regular" w:hAnsi="Garamond" w:cs="MetaSerifProBook-Regular"/>
          <w:sz w:val="24"/>
          <w:szCs w:val="24"/>
        </w:rPr>
        <w:fldChar w:fldCharType="begin"/>
      </w:r>
      <w:r w:rsidR="0044765A">
        <w:rPr>
          <w:rFonts w:ascii="Garamond" w:eastAsia="MetaSerifProBook-Regular" w:hAnsi="Garamond" w:cs="MetaSerifProBook-Regular"/>
          <w:sz w:val="24"/>
          <w:szCs w:val="24"/>
        </w:rPr>
        <w:instrText xml:space="preserve"> ADDIN EN.CITE &lt;EndNote&gt;&lt;Cite ExcludeYear="1"&gt;&lt;Author&gt;Salanti&lt;/Author&gt;&lt;Year&gt;2011&lt;/Year&gt;&lt;RecNum&gt;22&lt;/RecNum&gt;&lt;DisplayText&gt;&lt;style face="superscript"&gt;27&lt;/style&gt;&lt;/DisplayText&gt;&lt;record&gt;&lt;rec-number&gt;22&lt;/rec-number&gt;&lt;foreign-keys&gt;&lt;key app="EN" db-id="fz5dfs9s9tr09le520u5x5vtsz5t5vaz0evf" timestamp="1622383467"&gt;22&lt;/key&gt;&lt;/foreign-keys&gt;&lt;ref-type name="Journal Article"&gt;17&lt;/ref-type&gt;&lt;contributors&gt;&lt;authors&gt;&lt;author&gt;Salanti, G.&lt;/author&gt;&lt;author&gt;Ades, A. E.&lt;/author&gt;&lt;author&gt;Ioannidis, J. P.&lt;/author&gt;&lt;/authors&gt;&lt;/contributors&gt;&lt;auth-address&gt;Department of Hygiene and Epidemiology, University of Ioannina School of Medicine, Ioannina, Greece. gsalanti@cc.uoi.gr&lt;/auth-address&gt;&lt;titles&gt;&lt;title&gt;Graphical methods and numerical summaries for presenting results from multiple-treatment meta-analysis: an overview and tutorial&lt;/title&gt;&lt;secondary-title&gt;J Clin Epidemiol&lt;/secondary-title&gt;&lt;/titles&gt;&lt;periodical&gt;&lt;full-title&gt;J Clin Epidemiol&lt;/full-title&gt;&lt;/periodical&gt;&lt;pages&gt;163-71&lt;/pages&gt;&lt;volume&gt;64&lt;/volume&gt;&lt;number&gt;2&lt;/number&gt;&lt;edition&gt;2010/08/07&lt;/edition&gt;&lt;keywords&gt;&lt;keyword&gt;*Bayes Theorem&lt;/keyword&gt;&lt;keyword&gt;Clinical Trials as Topic/*statistics &amp;amp; numerical data&lt;/keyword&gt;&lt;keyword&gt;Data Display&lt;/keyword&gt;&lt;keyword&gt;Data Interpretation, Statistical&lt;/keyword&gt;&lt;keyword&gt;Humans&lt;/keyword&gt;&lt;keyword&gt;Ischemic Attack, Transient/drug therapy&lt;/keyword&gt;&lt;keyword&gt;*Meta-Analysis as Topic&lt;/keyword&gt;&lt;keyword&gt;Models, Statistical&lt;/keyword&gt;&lt;keyword&gt;Platelet Aggregation Inhibitors/therapeutic use&lt;/keyword&gt;&lt;keyword&gt;Stroke/drug therapy&lt;/keyword&gt;&lt;/keywords&gt;&lt;dates&gt;&lt;year&gt;2011&lt;/year&gt;&lt;pub-dates&gt;&lt;date&gt;Feb&lt;/date&gt;&lt;/pub-dates&gt;&lt;/dates&gt;&lt;isbn&gt;0895-4356&lt;/isbn&gt;&lt;accession-num&gt;20688472&lt;/accession-num&gt;&lt;urls&gt;&lt;/urls&gt;&lt;electronic-resource-num&gt;10.1016/j.jclinepi.2010.03.016&lt;/electronic-resource-num&gt;&lt;remote-database-provider&gt;NLM&lt;/remote-database-provider&gt;&lt;language&gt;eng&lt;/language&gt;&lt;/record&gt;&lt;/Cite&gt;&lt;/EndNote&gt;</w:instrText>
      </w:r>
      <w:r w:rsidR="009D517B">
        <w:rPr>
          <w:rFonts w:ascii="Garamond" w:eastAsia="MetaSerifProBook-Regular" w:hAnsi="Garamond" w:cs="MetaSerifProBook-Regular"/>
          <w:sz w:val="24"/>
          <w:szCs w:val="24"/>
        </w:rPr>
        <w:fldChar w:fldCharType="separate"/>
      </w:r>
      <w:r w:rsidR="0044765A" w:rsidRPr="0044765A">
        <w:rPr>
          <w:rFonts w:ascii="Garamond" w:eastAsia="MetaSerifProBook-Regular" w:hAnsi="Garamond" w:cs="MetaSerifProBook-Regular"/>
          <w:noProof/>
          <w:sz w:val="24"/>
          <w:szCs w:val="24"/>
          <w:vertAlign w:val="superscript"/>
        </w:rPr>
        <w:t>27</w:t>
      </w:r>
      <w:r w:rsidR="009D517B">
        <w:rPr>
          <w:rFonts w:ascii="Garamond" w:eastAsia="MetaSerifProBook-Regular" w:hAnsi="Garamond" w:cs="MetaSerifProBook-Regular"/>
          <w:sz w:val="24"/>
          <w:szCs w:val="24"/>
        </w:rPr>
        <w:fldChar w:fldCharType="end"/>
      </w:r>
      <w:r w:rsidR="00662C0E" w:rsidRPr="00662C0E">
        <w:rPr>
          <w:rFonts w:ascii="Garamond" w:eastAsia="MetaSerifProBook-Regular" w:hAnsi="Garamond" w:cs="MetaSerifProBook-Regular"/>
          <w:sz w:val="24"/>
          <w:szCs w:val="24"/>
        </w:rPr>
        <w:t xml:space="preserve">. We statistically evaluated consistency (that is, the agreement between direct and indirect evidence), by separating out direct evidence from indirect evidence </w:t>
      </w:r>
      <w:r w:rsidR="00C13EF7">
        <w:rPr>
          <w:rFonts w:ascii="Garamond" w:eastAsia="MetaSerifProBook-Regular" w:hAnsi="Garamond" w:cs="MetaSerifProBook-Regular"/>
          <w:sz w:val="24"/>
          <w:szCs w:val="24"/>
        </w:rPr>
        <w:t>using</w:t>
      </w:r>
      <w:r w:rsidR="00662C0E" w:rsidRPr="00662C0E">
        <w:rPr>
          <w:rFonts w:ascii="Garamond" w:eastAsia="MetaSerifProBook-Regular" w:hAnsi="Garamond" w:cs="MetaSerifProBook-Regular"/>
          <w:sz w:val="24"/>
          <w:szCs w:val="24"/>
        </w:rPr>
        <w:t xml:space="preserve"> node splitting</w:t>
      </w:r>
      <w:r w:rsidR="00E93714">
        <w:rPr>
          <w:rFonts w:ascii="Garamond" w:eastAsia="MetaSerifProBook-Regular" w:hAnsi="Garamond" w:cs="MetaSerifProBook-Regular"/>
          <w:sz w:val="24"/>
          <w:szCs w:val="24"/>
        </w:rPr>
        <w:t xml:space="preserve"> </w:t>
      </w:r>
      <w:r w:rsidR="00E93714">
        <w:rPr>
          <w:rFonts w:ascii="Garamond" w:eastAsia="MetaSerifProBook-Regular" w:hAnsi="Garamond" w:cs="MetaSerifProBook-Regular"/>
          <w:sz w:val="24"/>
          <w:szCs w:val="24"/>
        </w:rPr>
        <w:fldChar w:fldCharType="begin">
          <w:fldData xml:space="preserve">PEVuZE5vdGU+PENpdGUgRXhjbHVkZVllYXI9IjEiPjxBdXRob3I+SGlnZ2luczwvQXV0aG9yPjxZ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</w:fldData>
        </w:fldChar>
      </w:r>
      <w:r w:rsidR="0044765A">
        <w:rPr>
          <w:rFonts w:ascii="Garamond" w:eastAsia="MetaSerifProBook-Regular" w:hAnsi="Garamond" w:cs="MetaSerifProBook-Regular"/>
          <w:sz w:val="24"/>
          <w:szCs w:val="24"/>
        </w:rPr>
        <w:instrText xml:space="preserve"> ADDIN EN.CITE </w:instrText>
      </w:r>
      <w:r w:rsidR="0044765A">
        <w:rPr>
          <w:rFonts w:ascii="Garamond" w:eastAsia="MetaSerifProBook-Regular" w:hAnsi="Garamond" w:cs="MetaSerifProBook-Regular"/>
          <w:sz w:val="24"/>
          <w:szCs w:val="24"/>
        </w:rPr>
        <w:fldChar w:fldCharType="begin">
          <w:fldData xml:space="preserve">PEVuZE5vdGU+PENpdGUgRXhjbHVkZVllYXI9IjEiPjxBdXRob3I+SGlnZ2luczwvQXV0aG9yPjxZ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</w:fldData>
        </w:fldChar>
      </w:r>
      <w:r w:rsidR="0044765A">
        <w:rPr>
          <w:rFonts w:ascii="Garamond" w:eastAsia="MetaSerifProBook-Regular" w:hAnsi="Garamond" w:cs="MetaSerifProBook-Regular"/>
          <w:sz w:val="24"/>
          <w:szCs w:val="24"/>
        </w:rPr>
        <w:instrText xml:space="preserve"> ADDIN EN.CITE.DATA </w:instrText>
      </w:r>
      <w:r w:rsidR="0044765A">
        <w:rPr>
          <w:rFonts w:ascii="Garamond" w:eastAsia="MetaSerifProBook-Regular" w:hAnsi="Garamond" w:cs="MetaSerifProBook-Regular"/>
          <w:sz w:val="24"/>
          <w:szCs w:val="24"/>
        </w:rPr>
      </w:r>
      <w:r w:rsidR="0044765A">
        <w:rPr>
          <w:rFonts w:ascii="Garamond" w:eastAsia="MetaSerifProBook-Regular" w:hAnsi="Garamond" w:cs="MetaSerifProBook-Regular"/>
          <w:sz w:val="24"/>
          <w:szCs w:val="24"/>
        </w:rPr>
        <w:fldChar w:fldCharType="end"/>
      </w:r>
      <w:r w:rsidR="00E93714">
        <w:rPr>
          <w:rFonts w:ascii="Garamond" w:eastAsia="MetaSerifProBook-Regular" w:hAnsi="Garamond" w:cs="MetaSerifProBook-Regular"/>
          <w:sz w:val="24"/>
          <w:szCs w:val="24"/>
        </w:rPr>
      </w:r>
      <w:r w:rsidR="00E93714">
        <w:rPr>
          <w:rFonts w:ascii="Garamond" w:eastAsia="MetaSerifProBook-Regular" w:hAnsi="Garamond" w:cs="MetaSerifProBook-Regular"/>
          <w:sz w:val="24"/>
          <w:szCs w:val="24"/>
        </w:rPr>
        <w:fldChar w:fldCharType="separate"/>
      </w:r>
      <w:r w:rsidR="0044765A" w:rsidRPr="0044765A">
        <w:rPr>
          <w:rFonts w:ascii="Garamond" w:eastAsia="MetaSerifProBook-Regular" w:hAnsi="Garamond" w:cs="MetaSerifProBook-Regular"/>
          <w:noProof/>
          <w:sz w:val="24"/>
          <w:szCs w:val="24"/>
          <w:vertAlign w:val="superscript"/>
        </w:rPr>
        <w:t>28 29</w:t>
      </w:r>
      <w:r w:rsidR="00E93714">
        <w:rPr>
          <w:rFonts w:ascii="Garamond" w:eastAsia="MetaSerifProBook-Regular" w:hAnsi="Garamond" w:cs="MetaSerifProBook-Regular"/>
          <w:sz w:val="24"/>
          <w:szCs w:val="24"/>
        </w:rPr>
        <w:fldChar w:fldCharType="end"/>
      </w:r>
      <w:r w:rsidR="00F04998">
        <w:rPr>
          <w:rFonts w:ascii="Garamond" w:eastAsia="MetaSerifProBook-Regular" w:hAnsi="Garamond" w:cs="MetaSerifProBook-Regular"/>
          <w:sz w:val="24"/>
          <w:szCs w:val="24"/>
        </w:rPr>
        <w:t>.</w:t>
      </w:r>
      <w:r w:rsidR="00662C0E" w:rsidRPr="00662C0E">
        <w:rPr>
          <w:rFonts w:ascii="Garamond" w:eastAsia="MetaSerifProBook-Regular" w:hAnsi="Garamond" w:cs="MetaSerifProBook-Regular"/>
          <w:sz w:val="24"/>
          <w:szCs w:val="24"/>
        </w:rPr>
        <w:t xml:space="preserve"> </w:t>
      </w:r>
    </w:p>
    <w:p w14:paraId="7C037DAC" w14:textId="30E9A30B" w:rsidR="00571E6F" w:rsidRDefault="00916595" w:rsidP="00436589">
      <w:pPr>
        <w:suppressAutoHyphens w:val="0"/>
        <w:autoSpaceDE w:val="0"/>
        <w:adjustRightInd w:val="0"/>
        <w:spacing w:line="360" w:lineRule="auto"/>
        <w:rPr>
          <w:rFonts w:ascii="Garamond" w:eastAsia="MetaSerifProBook-Regular" w:hAnsi="Garamond" w:cs="MetaSerifProBook-Regular"/>
          <w:sz w:val="24"/>
          <w:szCs w:val="24"/>
        </w:rPr>
      </w:pPr>
      <w:r w:rsidRPr="008704E4">
        <w:rPr>
          <w:rFonts w:ascii="Garamond" w:eastAsia="MetaSerifProBook-Regular" w:hAnsi="Garamond" w:cs="MetaSerifProBook-Regular"/>
          <w:sz w:val="24"/>
          <w:szCs w:val="24"/>
        </w:rPr>
        <w:t xml:space="preserve">We fitted all models using the </w:t>
      </w:r>
      <w:proofErr w:type="spellStart"/>
      <w:r w:rsidRPr="008704E4">
        <w:rPr>
          <w:rFonts w:ascii="Garamond" w:eastAsia="MetaSerifProBook-Regular" w:hAnsi="Garamond" w:cs="MetaSerifProBook-Regular"/>
          <w:sz w:val="24"/>
          <w:szCs w:val="24"/>
        </w:rPr>
        <w:t>MBNMA</w:t>
      </w:r>
      <w:r w:rsidR="003F46FD">
        <w:rPr>
          <w:rFonts w:ascii="Garamond" w:eastAsia="MetaSerifProBook-Regular" w:hAnsi="Garamond" w:cs="MetaSerifProBook-Regular"/>
          <w:sz w:val="24"/>
          <w:szCs w:val="24"/>
        </w:rPr>
        <w:t>dose</w:t>
      </w:r>
      <w:proofErr w:type="spellEnd"/>
      <w:r w:rsidRPr="008704E4">
        <w:rPr>
          <w:rFonts w:ascii="Garamond" w:eastAsia="MetaSerifProBook-Regular" w:hAnsi="Garamond" w:cs="MetaSerifProBook-Regular"/>
          <w:sz w:val="24"/>
          <w:szCs w:val="24"/>
        </w:rPr>
        <w:t xml:space="preserve"> (version 0.3.0) package </w:t>
      </w:r>
      <w:r w:rsidR="00550C68">
        <w:rPr>
          <w:rFonts w:ascii="Garamond" w:eastAsia="MetaSerifProBook-Regular" w:hAnsi="Garamond" w:cs="MetaSerifProBook-Regular"/>
          <w:sz w:val="24"/>
          <w:szCs w:val="24"/>
        </w:rPr>
        <w:fldChar w:fldCharType="begin"/>
      </w:r>
      <w:r w:rsidR="0044765A">
        <w:rPr>
          <w:rFonts w:ascii="Garamond" w:eastAsia="MetaSerifProBook-Regular" w:hAnsi="Garamond" w:cs="MetaSerifProBook-Regular"/>
          <w:sz w:val="24"/>
          <w:szCs w:val="24"/>
        </w:rPr>
        <w:instrText xml:space="preserve"> ADDIN EN.CITE &lt;EndNote&gt;&lt;Cite ExcludeYear="1"&gt;&lt;RecNum&gt;27&lt;/RecNum&gt;&lt;DisplayText&gt;&lt;style face="superscript"&gt;30&lt;/style&gt;&lt;/DisplayText&gt;&lt;record&gt;&lt;rec-number&gt;27&lt;/rec-number&gt;&lt;foreign-keys&gt;&lt;key app="EN" db-id="fz5dfs9s9tr09le520u5x5vtsz5t5vaz0evf" timestamp="1622384039"&gt;27&lt;/key&gt;&lt;/foreign-keys&gt;&lt;ref-type name="Electronic Article"&gt;43&lt;/ref-type&gt;&lt;contributors&gt;&lt;/contributors&gt;&lt;titles&gt;&lt;title&gt;MBNMAdose: Dose-Response MBNMA Models (version 0.3.0). R-Package. Author: Hugo Pedder. Last accessed, 30th May 2021. Available at: https://cran.r-project.org/web/packages/MBNMAdose/index.html &lt;/title&gt;&lt;/titles&gt;&lt;dates&gt;&lt;/dates&gt;&lt;urls&gt;&lt;/urls&gt;&lt;/record&gt;&lt;/Cite&gt;&lt;/EndNote&gt;</w:instrText>
      </w:r>
      <w:r w:rsidR="00550C68">
        <w:rPr>
          <w:rFonts w:ascii="Garamond" w:eastAsia="MetaSerifProBook-Regular" w:hAnsi="Garamond" w:cs="MetaSerifProBook-Regular"/>
          <w:sz w:val="24"/>
          <w:szCs w:val="24"/>
        </w:rPr>
        <w:fldChar w:fldCharType="separate"/>
      </w:r>
      <w:r w:rsidR="0044765A" w:rsidRPr="0044765A">
        <w:rPr>
          <w:rFonts w:ascii="Garamond" w:eastAsia="MetaSerifProBook-Regular" w:hAnsi="Garamond" w:cs="MetaSerifProBook-Regular"/>
          <w:noProof/>
          <w:sz w:val="24"/>
          <w:szCs w:val="24"/>
          <w:vertAlign w:val="superscript"/>
        </w:rPr>
        <w:t>30</w:t>
      </w:r>
      <w:r w:rsidR="00550C68">
        <w:rPr>
          <w:rFonts w:ascii="Garamond" w:eastAsia="MetaSerifProBook-Regular" w:hAnsi="Garamond" w:cs="MetaSerifProBook-Regular"/>
          <w:sz w:val="24"/>
          <w:szCs w:val="24"/>
        </w:rPr>
        <w:fldChar w:fldCharType="end"/>
      </w:r>
      <w:r w:rsidRPr="008704E4">
        <w:rPr>
          <w:rFonts w:ascii="Garamond" w:eastAsia="MetaSerifProBook-Regular" w:hAnsi="Garamond" w:cs="MetaSerifProBook-Regular"/>
          <w:sz w:val="24"/>
          <w:szCs w:val="24"/>
        </w:rPr>
        <w:t xml:space="preserve"> in R</w:t>
      </w:r>
      <w:r w:rsidR="006B03FA">
        <w:rPr>
          <w:rFonts w:ascii="Garamond" w:eastAsia="MetaSerifProBook-Regular" w:hAnsi="Garamond" w:cs="MetaSerifProBook-Regular"/>
          <w:sz w:val="24"/>
          <w:szCs w:val="24"/>
        </w:rPr>
        <w:t xml:space="preserve"> version 4.0.5 (R Foundation for Statistical Computing)</w:t>
      </w:r>
      <w:r w:rsidRPr="008704E4">
        <w:rPr>
          <w:rFonts w:ascii="Garamond" w:eastAsia="MetaSerifProBook-Regular" w:hAnsi="Garamond" w:cs="MetaSerifProBook-Regular"/>
          <w:sz w:val="24"/>
          <w:szCs w:val="24"/>
        </w:rPr>
        <w:t xml:space="preserve">. </w:t>
      </w:r>
      <w:r w:rsidR="000075A5" w:rsidRPr="008704E4">
        <w:rPr>
          <w:rFonts w:ascii="Garamond" w:eastAsia="MetaSerifProBook-Regular" w:hAnsi="Garamond" w:cs="MetaSerifProBook-Regular"/>
          <w:sz w:val="24"/>
          <w:szCs w:val="24"/>
        </w:rPr>
        <w:t>Specifically,</w:t>
      </w:r>
      <w:r w:rsidR="009C136C" w:rsidRPr="008704E4">
        <w:rPr>
          <w:rFonts w:ascii="Garamond" w:eastAsia="MetaSerifProBook-Regular" w:hAnsi="Garamond" w:cs="MetaSerifProBook-Regular"/>
          <w:sz w:val="24"/>
          <w:szCs w:val="24"/>
        </w:rPr>
        <w:t xml:space="preserve"> we </w:t>
      </w:r>
      <w:r w:rsidRPr="008704E4">
        <w:rPr>
          <w:rFonts w:ascii="Garamond" w:eastAsia="MetaSerifProBook-Regular" w:hAnsi="Garamond" w:cs="MetaSerifProBook-Regular"/>
          <w:sz w:val="24"/>
          <w:szCs w:val="24"/>
        </w:rPr>
        <w:t>us</w:t>
      </w:r>
      <w:r w:rsidR="009C136C" w:rsidRPr="008704E4">
        <w:rPr>
          <w:rFonts w:ascii="Garamond" w:eastAsia="MetaSerifProBook-Regular" w:hAnsi="Garamond" w:cs="MetaSerifProBook-Regular"/>
          <w:sz w:val="24"/>
          <w:szCs w:val="24"/>
        </w:rPr>
        <w:t>ed</w:t>
      </w:r>
      <w:r w:rsidRPr="008704E4">
        <w:rPr>
          <w:rFonts w:ascii="Garamond" w:eastAsia="MetaSerifProBook-Regular" w:hAnsi="Garamond" w:cs="MetaSerifProBook-Regular"/>
          <w:sz w:val="24"/>
          <w:szCs w:val="24"/>
        </w:rPr>
        <w:t xml:space="preserve"> uninformative prior distributions for the</w:t>
      </w:r>
      <w:r w:rsidR="000075A5" w:rsidRPr="008704E4">
        <w:rPr>
          <w:rFonts w:ascii="Garamond" w:eastAsia="MetaSerifProBook-Regular" w:hAnsi="Garamond" w:cs="MetaSerifProBook-Regular"/>
          <w:sz w:val="24"/>
          <w:szCs w:val="24"/>
        </w:rPr>
        <w:t xml:space="preserve"> </w:t>
      </w:r>
      <w:r w:rsidRPr="008704E4">
        <w:rPr>
          <w:rFonts w:ascii="Garamond" w:eastAsia="MetaSerifProBook-Regular" w:hAnsi="Garamond" w:cs="MetaSerifProBook-Regular"/>
          <w:sz w:val="24"/>
          <w:szCs w:val="24"/>
        </w:rPr>
        <w:t>treatment effects</w:t>
      </w:r>
      <w:r w:rsidR="000075A5" w:rsidRPr="008704E4">
        <w:rPr>
          <w:rFonts w:ascii="Garamond" w:eastAsia="MetaSerifProBook-Regular" w:hAnsi="Garamond" w:cs="MetaSerifProBook-Regular"/>
          <w:sz w:val="24"/>
          <w:szCs w:val="24"/>
        </w:rPr>
        <w:t xml:space="preserve"> </w:t>
      </w:r>
      <w:r w:rsidRPr="008704E4">
        <w:rPr>
          <w:rFonts w:ascii="Garamond" w:eastAsia="MetaSerifProBook-Regular" w:hAnsi="Garamond" w:cs="MetaSerifProBook-Regular"/>
          <w:sz w:val="24"/>
          <w:szCs w:val="24"/>
        </w:rPr>
        <w:t>and a minimally informative prior</w:t>
      </w:r>
      <w:r w:rsidR="000075A5" w:rsidRPr="008704E4">
        <w:rPr>
          <w:rFonts w:ascii="Garamond" w:eastAsia="MetaSerifProBook-Regular" w:hAnsi="Garamond" w:cs="MetaSerifProBook-Regular"/>
          <w:sz w:val="24"/>
          <w:szCs w:val="24"/>
        </w:rPr>
        <w:t xml:space="preserve"> </w:t>
      </w:r>
      <w:r w:rsidRPr="008704E4">
        <w:rPr>
          <w:rFonts w:ascii="Garamond" w:eastAsia="MetaSerifProBook-Regular" w:hAnsi="Garamond" w:cs="MetaSerifProBook-Regular"/>
          <w:sz w:val="24"/>
          <w:szCs w:val="24"/>
        </w:rPr>
        <w:t>distribution</w:t>
      </w:r>
      <w:r w:rsidR="00BC1881">
        <w:rPr>
          <w:rFonts w:ascii="Garamond" w:eastAsia="MetaSerifProBook-Regular" w:hAnsi="Garamond" w:cs="MetaSerifProBook-Regular"/>
          <w:sz w:val="24"/>
          <w:szCs w:val="24"/>
        </w:rPr>
        <w:t xml:space="preserve"> was used</w:t>
      </w:r>
      <w:r w:rsidRPr="008704E4">
        <w:rPr>
          <w:rFonts w:ascii="Garamond" w:eastAsia="MetaSerifProBook-Regular" w:hAnsi="Garamond" w:cs="MetaSerifProBook-Regular"/>
          <w:sz w:val="24"/>
          <w:szCs w:val="24"/>
        </w:rPr>
        <w:t xml:space="preserve"> for common standard</w:t>
      </w:r>
      <w:r w:rsidR="000075A5" w:rsidRPr="008704E4">
        <w:rPr>
          <w:rFonts w:ascii="Garamond" w:eastAsia="MetaSerifProBook-Regular" w:hAnsi="Garamond" w:cs="MetaSerifProBook-Regular"/>
          <w:sz w:val="24"/>
          <w:szCs w:val="24"/>
        </w:rPr>
        <w:t xml:space="preserve"> </w:t>
      </w:r>
      <w:r w:rsidRPr="008704E4">
        <w:rPr>
          <w:rFonts w:ascii="Garamond" w:eastAsia="MetaSerifProBook-Regular" w:hAnsi="Garamond" w:cs="MetaSerifProBook-Regular"/>
          <w:sz w:val="24"/>
          <w:szCs w:val="24"/>
        </w:rPr>
        <w:t>deviation</w:t>
      </w:r>
      <w:r w:rsidR="00846A9A">
        <w:rPr>
          <w:rFonts w:ascii="Garamond" w:eastAsia="MetaSerifProBook-Regular" w:hAnsi="Garamond" w:cs="MetaSerifProBook-Regular"/>
          <w:sz w:val="24"/>
          <w:szCs w:val="24"/>
        </w:rPr>
        <w:t xml:space="preserve"> parameter</w:t>
      </w:r>
      <w:r w:rsidRPr="008704E4">
        <w:rPr>
          <w:rFonts w:ascii="Garamond" w:eastAsia="MetaSerifProBook-Regular" w:hAnsi="Garamond" w:cs="MetaSerifProBook-Regular"/>
          <w:sz w:val="24"/>
          <w:szCs w:val="24"/>
        </w:rPr>
        <w:t>.</w:t>
      </w:r>
      <w:r w:rsidR="000075A5" w:rsidRPr="008704E4">
        <w:rPr>
          <w:rFonts w:ascii="Garamond" w:eastAsia="MetaSerifProBook-Regular" w:hAnsi="Garamond" w:cs="MetaSerifProBook-Regular"/>
          <w:sz w:val="24"/>
          <w:szCs w:val="24"/>
        </w:rPr>
        <w:t xml:space="preserve"> </w:t>
      </w:r>
      <w:r w:rsidR="00AA0DFD">
        <w:rPr>
          <w:rFonts w:ascii="Garamond" w:eastAsia="MetaSerifProBook-Regular" w:hAnsi="Garamond" w:cs="MetaSerifProBook-Regular"/>
          <w:sz w:val="24"/>
          <w:szCs w:val="24"/>
        </w:rPr>
        <w:t>M</w:t>
      </w:r>
      <w:r w:rsidRPr="008704E4">
        <w:rPr>
          <w:rFonts w:ascii="Garamond" w:eastAsia="MetaSerifProBook-Regular" w:hAnsi="Garamond" w:cs="MetaSerifProBook-Regular"/>
          <w:sz w:val="24"/>
          <w:szCs w:val="24"/>
        </w:rPr>
        <w:t>odel convergence</w:t>
      </w:r>
      <w:r w:rsidR="00AA0DFD">
        <w:rPr>
          <w:rFonts w:ascii="Garamond" w:eastAsia="MetaSerifProBook-Regular" w:hAnsi="Garamond" w:cs="MetaSerifProBook-Regular"/>
          <w:sz w:val="24"/>
          <w:szCs w:val="24"/>
        </w:rPr>
        <w:t xml:space="preserve"> was ensured</w:t>
      </w:r>
      <w:r w:rsidRPr="008704E4">
        <w:rPr>
          <w:rFonts w:ascii="Garamond" w:eastAsia="MetaSerifProBook-Regular" w:hAnsi="Garamond" w:cs="MetaSerifProBook-Regular"/>
          <w:sz w:val="24"/>
          <w:szCs w:val="24"/>
        </w:rPr>
        <w:t xml:space="preserve"> by visual </w:t>
      </w:r>
      <w:r w:rsidR="000075A5" w:rsidRPr="008704E4">
        <w:rPr>
          <w:rFonts w:ascii="Garamond" w:eastAsia="MetaSerifProBook-Regular" w:hAnsi="Garamond" w:cs="MetaSerifProBook-Regular"/>
          <w:sz w:val="24"/>
          <w:szCs w:val="24"/>
        </w:rPr>
        <w:t xml:space="preserve">inspection </w:t>
      </w:r>
      <w:r w:rsidRPr="008704E4">
        <w:rPr>
          <w:rFonts w:ascii="Garamond" w:eastAsia="MetaSerifProBook-Regular" w:hAnsi="Garamond" w:cs="MetaSerifProBook-Regular"/>
          <w:sz w:val="24"/>
          <w:szCs w:val="24"/>
        </w:rPr>
        <w:t>of three Markov Chain Monte Carlo chains after</w:t>
      </w:r>
      <w:r w:rsidR="000075A5" w:rsidRPr="008704E4">
        <w:rPr>
          <w:rFonts w:ascii="Garamond" w:eastAsia="MetaSerifProBook-Regular" w:hAnsi="Garamond" w:cs="MetaSerifProBook-Regular"/>
          <w:sz w:val="24"/>
          <w:szCs w:val="24"/>
        </w:rPr>
        <w:t xml:space="preserve"> </w:t>
      </w:r>
      <w:r w:rsidRPr="008704E4">
        <w:rPr>
          <w:rFonts w:ascii="Garamond" w:eastAsia="MetaSerifProBook-Regular" w:hAnsi="Garamond" w:cs="MetaSerifProBook-Regular"/>
          <w:sz w:val="24"/>
          <w:szCs w:val="24"/>
        </w:rPr>
        <w:t>considering the Brooks-</w:t>
      </w:r>
      <w:proofErr w:type="spellStart"/>
      <w:r w:rsidRPr="008704E4">
        <w:rPr>
          <w:rFonts w:ascii="Garamond" w:eastAsia="MetaSerifProBook-Regular" w:hAnsi="Garamond" w:cs="MetaSerifProBook-Regular"/>
          <w:sz w:val="24"/>
          <w:szCs w:val="24"/>
        </w:rPr>
        <w:t>Gelman</w:t>
      </w:r>
      <w:proofErr w:type="spellEnd"/>
      <w:r w:rsidRPr="008704E4">
        <w:rPr>
          <w:rFonts w:ascii="Garamond" w:eastAsia="MetaSerifProBook-Regular" w:hAnsi="Garamond" w:cs="MetaSerifProBook-Regular"/>
          <w:sz w:val="24"/>
          <w:szCs w:val="24"/>
        </w:rPr>
        <w:t>-Rubin diagnostic.</w:t>
      </w:r>
      <w:r w:rsidR="000075A5" w:rsidRPr="008704E4">
        <w:rPr>
          <w:rFonts w:ascii="Garamond" w:eastAsia="MetaSerifProBook-Regular" w:hAnsi="Garamond" w:cs="MetaSerifProBook-Regular"/>
          <w:sz w:val="24"/>
          <w:szCs w:val="24"/>
        </w:rPr>
        <w:t xml:space="preserve"> </w:t>
      </w:r>
      <w:r w:rsidR="00812B7E">
        <w:rPr>
          <w:rFonts w:ascii="Garamond" w:eastAsia="MetaSerifProBook-Regular" w:hAnsi="Garamond" w:cs="MetaSerifProBook-Regular"/>
          <w:sz w:val="24"/>
          <w:szCs w:val="24"/>
        </w:rPr>
        <w:t>N</w:t>
      </w:r>
      <w:r w:rsidRPr="008704E4">
        <w:rPr>
          <w:rFonts w:ascii="Garamond" w:eastAsia="MetaSerifProBook-Regular" w:hAnsi="Garamond" w:cs="MetaSerifProBook-Regular"/>
          <w:sz w:val="24"/>
          <w:szCs w:val="24"/>
        </w:rPr>
        <w:t>etwork graph</w:t>
      </w:r>
      <w:r w:rsidR="00FD0630" w:rsidRPr="008704E4">
        <w:rPr>
          <w:rFonts w:ascii="Garamond" w:eastAsia="MetaSerifProBook-Regular" w:hAnsi="Garamond" w:cs="MetaSerifProBook-Regular"/>
          <w:sz w:val="24"/>
          <w:szCs w:val="24"/>
        </w:rPr>
        <w:t xml:space="preserve">s scaled by </w:t>
      </w:r>
      <w:r w:rsidR="0069070A">
        <w:rPr>
          <w:rFonts w:ascii="Garamond" w:eastAsia="MetaSerifProBook-Regular" w:hAnsi="Garamond" w:cs="MetaSerifProBook-Regular"/>
          <w:sz w:val="24"/>
          <w:szCs w:val="24"/>
        </w:rPr>
        <w:t xml:space="preserve">the </w:t>
      </w:r>
      <w:r w:rsidR="00FD0630" w:rsidRPr="008704E4">
        <w:rPr>
          <w:rFonts w:ascii="Garamond" w:eastAsia="MetaSerifProBook-Regular" w:hAnsi="Garamond" w:cs="MetaSerifProBook-Regular"/>
          <w:sz w:val="24"/>
          <w:szCs w:val="24"/>
        </w:rPr>
        <w:t xml:space="preserve">number of studies and patients by each treatment </w:t>
      </w:r>
      <w:r w:rsidR="009540A1">
        <w:rPr>
          <w:rFonts w:ascii="Garamond" w:eastAsia="MetaSerifProBook-Regular" w:hAnsi="Garamond" w:cs="MetaSerifProBook-Regular"/>
          <w:sz w:val="24"/>
          <w:szCs w:val="24"/>
        </w:rPr>
        <w:t>node</w:t>
      </w:r>
      <w:r w:rsidR="00DB1056">
        <w:rPr>
          <w:rFonts w:ascii="Garamond" w:eastAsia="MetaSerifProBook-Regular" w:hAnsi="Garamond" w:cs="MetaSerifProBook-Regular"/>
          <w:sz w:val="24"/>
          <w:szCs w:val="24"/>
        </w:rPr>
        <w:t xml:space="preserve"> were presented</w:t>
      </w:r>
      <w:r w:rsidR="004B1467">
        <w:rPr>
          <w:rFonts w:ascii="Garamond" w:eastAsia="MetaSerifProBook-Regular" w:hAnsi="Garamond" w:cs="MetaSerifProBook-Regular"/>
          <w:sz w:val="24"/>
          <w:szCs w:val="24"/>
        </w:rPr>
        <w:t xml:space="preserve"> in figures</w:t>
      </w:r>
      <w:r w:rsidR="00FD0630" w:rsidRPr="008704E4">
        <w:rPr>
          <w:rFonts w:ascii="Garamond" w:eastAsia="MetaSerifProBook-Regular" w:hAnsi="Garamond" w:cs="MetaSerifProBook-Regular"/>
          <w:sz w:val="24"/>
          <w:szCs w:val="24"/>
        </w:rPr>
        <w:t>.</w:t>
      </w:r>
      <w:r w:rsidRPr="008704E4">
        <w:rPr>
          <w:rFonts w:ascii="Garamond" w:eastAsia="MetaSerifProBook-Regular" w:hAnsi="Garamond" w:cs="MetaSerifProBook-Regular"/>
          <w:sz w:val="24"/>
          <w:szCs w:val="24"/>
        </w:rPr>
        <w:t xml:space="preserve"> </w:t>
      </w:r>
      <w:r w:rsidR="00B21042">
        <w:rPr>
          <w:rFonts w:ascii="Garamond" w:eastAsia="MetaSerifProBook-Regular" w:hAnsi="Garamond" w:cs="MetaSerifProBook-Regular"/>
          <w:sz w:val="24"/>
          <w:szCs w:val="24"/>
        </w:rPr>
        <w:t>T</w:t>
      </w:r>
      <w:r w:rsidR="00FD0630" w:rsidRPr="008704E4">
        <w:rPr>
          <w:rFonts w:ascii="Garamond" w:eastAsia="MetaSerifProBook-Regular" w:hAnsi="Garamond" w:cs="MetaSerifProBook-Regular"/>
          <w:sz w:val="24"/>
          <w:szCs w:val="24"/>
        </w:rPr>
        <w:t xml:space="preserve">he </w:t>
      </w:r>
      <w:proofErr w:type="spellStart"/>
      <w:r w:rsidR="00FD0630" w:rsidRPr="008704E4">
        <w:rPr>
          <w:rFonts w:ascii="Garamond" w:eastAsia="MetaSerifProBook-Regular" w:hAnsi="Garamond" w:cs="MetaSerifProBook-Regular"/>
          <w:sz w:val="24"/>
          <w:szCs w:val="24"/>
        </w:rPr>
        <w:t>GeMTC</w:t>
      </w:r>
      <w:proofErr w:type="spellEnd"/>
      <w:r w:rsidR="00FD0630" w:rsidRPr="008704E4">
        <w:rPr>
          <w:rFonts w:ascii="Garamond" w:eastAsia="MetaSerifProBook-Regular" w:hAnsi="Garamond" w:cs="MetaSerifProBook-Regular"/>
          <w:sz w:val="24"/>
          <w:szCs w:val="24"/>
        </w:rPr>
        <w:t xml:space="preserve"> package in R</w:t>
      </w:r>
      <w:r w:rsidR="00B21042">
        <w:rPr>
          <w:rFonts w:ascii="Garamond" w:eastAsia="MetaSerifProBook-Regular" w:hAnsi="Garamond" w:cs="MetaSerifProBook-Regular"/>
          <w:sz w:val="24"/>
          <w:szCs w:val="24"/>
        </w:rPr>
        <w:t xml:space="preserve"> was used to produce some figures and to check results</w:t>
      </w:r>
      <w:r w:rsidR="00FD0630" w:rsidRPr="008704E4">
        <w:rPr>
          <w:rFonts w:ascii="Garamond" w:eastAsia="MetaSerifProBook-Regular" w:hAnsi="Garamond" w:cs="MetaSerifProBook-Regular"/>
          <w:sz w:val="24"/>
          <w:szCs w:val="24"/>
        </w:rPr>
        <w:t xml:space="preserve"> </w:t>
      </w:r>
      <w:r w:rsidR="00C97A8A">
        <w:rPr>
          <w:rFonts w:ascii="Garamond" w:eastAsia="MetaSerifProBook-Regular" w:hAnsi="Garamond" w:cs="MetaSerifProBook-Regular"/>
          <w:sz w:val="24"/>
          <w:szCs w:val="24"/>
        </w:rPr>
        <w:fldChar w:fldCharType="begin">
          <w:fldData xml:space="preserve">PEVuZE5vdGU+PENpdGUgRXhjbHVkZVllYXI9IjEiPjxBdXRob3I+dmFuIFZhbGtlbmhvZWY8L0F1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</w:fldData>
        </w:fldChar>
      </w:r>
      <w:r w:rsidR="0044765A">
        <w:rPr>
          <w:rFonts w:ascii="Garamond" w:eastAsia="MetaSerifProBook-Regular" w:hAnsi="Garamond" w:cs="MetaSerifProBook-Regular"/>
          <w:sz w:val="24"/>
          <w:szCs w:val="24"/>
        </w:rPr>
        <w:instrText xml:space="preserve"> ADDIN EN.CITE </w:instrText>
      </w:r>
      <w:r w:rsidR="0044765A">
        <w:rPr>
          <w:rFonts w:ascii="Garamond" w:eastAsia="MetaSerifProBook-Regular" w:hAnsi="Garamond" w:cs="MetaSerifProBook-Regular"/>
          <w:sz w:val="24"/>
          <w:szCs w:val="24"/>
        </w:rPr>
        <w:fldChar w:fldCharType="begin">
          <w:fldData xml:space="preserve">PEVuZE5vdGU+PENpdGUgRXhjbHVkZVllYXI9IjEiPjxBdXRob3I+dmFuIFZhbGtlbmhvZWY8L0F1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</w:fldData>
        </w:fldChar>
      </w:r>
      <w:r w:rsidR="0044765A">
        <w:rPr>
          <w:rFonts w:ascii="Garamond" w:eastAsia="MetaSerifProBook-Regular" w:hAnsi="Garamond" w:cs="MetaSerifProBook-Regular"/>
          <w:sz w:val="24"/>
          <w:szCs w:val="24"/>
        </w:rPr>
        <w:instrText xml:space="preserve"> ADDIN EN.CITE.DATA </w:instrText>
      </w:r>
      <w:r w:rsidR="0044765A">
        <w:rPr>
          <w:rFonts w:ascii="Garamond" w:eastAsia="MetaSerifProBook-Regular" w:hAnsi="Garamond" w:cs="MetaSerifProBook-Regular"/>
          <w:sz w:val="24"/>
          <w:szCs w:val="24"/>
        </w:rPr>
      </w:r>
      <w:r w:rsidR="0044765A">
        <w:rPr>
          <w:rFonts w:ascii="Garamond" w:eastAsia="MetaSerifProBook-Regular" w:hAnsi="Garamond" w:cs="MetaSerifProBook-Regular"/>
          <w:sz w:val="24"/>
          <w:szCs w:val="24"/>
        </w:rPr>
        <w:fldChar w:fldCharType="end"/>
      </w:r>
      <w:r w:rsidR="00C97A8A">
        <w:rPr>
          <w:rFonts w:ascii="Garamond" w:eastAsia="MetaSerifProBook-Regular" w:hAnsi="Garamond" w:cs="MetaSerifProBook-Regular"/>
          <w:sz w:val="24"/>
          <w:szCs w:val="24"/>
        </w:rPr>
      </w:r>
      <w:r w:rsidR="00C97A8A">
        <w:rPr>
          <w:rFonts w:ascii="Garamond" w:eastAsia="MetaSerifProBook-Regular" w:hAnsi="Garamond" w:cs="MetaSerifProBook-Regular"/>
          <w:sz w:val="24"/>
          <w:szCs w:val="24"/>
        </w:rPr>
        <w:fldChar w:fldCharType="separate"/>
      </w:r>
      <w:r w:rsidR="0044765A" w:rsidRPr="0044765A">
        <w:rPr>
          <w:rFonts w:ascii="Garamond" w:eastAsia="MetaSerifProBook-Regular" w:hAnsi="Garamond" w:cs="MetaSerifProBook-Regular"/>
          <w:noProof/>
          <w:sz w:val="24"/>
          <w:szCs w:val="24"/>
          <w:vertAlign w:val="superscript"/>
        </w:rPr>
        <w:t>31 32</w:t>
      </w:r>
      <w:r w:rsidR="00C97A8A">
        <w:rPr>
          <w:rFonts w:ascii="Garamond" w:eastAsia="MetaSerifProBook-Regular" w:hAnsi="Garamond" w:cs="MetaSerifProBook-Regular"/>
          <w:sz w:val="24"/>
          <w:szCs w:val="24"/>
        </w:rPr>
        <w:fldChar w:fldCharType="end"/>
      </w:r>
      <w:r w:rsidR="00FD0630" w:rsidRPr="008704E4">
        <w:rPr>
          <w:rFonts w:ascii="Garamond" w:eastAsia="MetaSerifProBook-Regular" w:hAnsi="Garamond" w:cs="MetaSerifProBook-Regular"/>
          <w:sz w:val="24"/>
          <w:szCs w:val="24"/>
        </w:rPr>
        <w:t>.</w:t>
      </w:r>
      <w:r w:rsidR="008704E4">
        <w:rPr>
          <w:rFonts w:ascii="Garamond" w:eastAsia="MetaSerifProBook-Regular" w:hAnsi="Garamond" w:cs="MetaSerifProBook-Regular"/>
          <w:sz w:val="24"/>
          <w:szCs w:val="24"/>
        </w:rPr>
        <w:t xml:space="preserve"> </w:t>
      </w:r>
      <w:r w:rsidR="004E09C9">
        <w:rPr>
          <w:rFonts w:ascii="Garamond" w:eastAsia="MetaSerifProBook-Regular" w:hAnsi="Garamond" w:cs="MetaSerifProBook-Regular"/>
          <w:sz w:val="24"/>
          <w:szCs w:val="24"/>
        </w:rPr>
        <w:t>The secondary outcome</w:t>
      </w:r>
      <w:r w:rsidR="006E6BE0">
        <w:rPr>
          <w:rFonts w:ascii="Garamond" w:eastAsia="MetaSerifProBook-Regular" w:hAnsi="Garamond" w:cs="MetaSerifProBook-Regular"/>
          <w:sz w:val="24"/>
          <w:szCs w:val="24"/>
        </w:rPr>
        <w:t xml:space="preserve">s </w:t>
      </w:r>
      <w:r w:rsidR="001E7310">
        <w:rPr>
          <w:rFonts w:ascii="Garamond" w:eastAsia="MetaSerifProBook-Regular" w:hAnsi="Garamond" w:cs="MetaSerifProBook-Regular"/>
          <w:sz w:val="24"/>
          <w:szCs w:val="24"/>
        </w:rPr>
        <w:t>LDL-C and</w:t>
      </w:r>
      <w:r w:rsidR="004E09C9">
        <w:rPr>
          <w:rFonts w:ascii="Garamond" w:eastAsia="MetaSerifProBook-Regular" w:hAnsi="Garamond" w:cs="MetaSerifProBook-Regular"/>
          <w:sz w:val="24"/>
          <w:szCs w:val="24"/>
        </w:rPr>
        <w:t xml:space="preserve"> TC was analysed in the same way as non-HDL-C.</w:t>
      </w:r>
      <w:r w:rsidR="001E7310">
        <w:rPr>
          <w:rFonts w:ascii="Garamond" w:eastAsia="MetaSerifProBook-Regular" w:hAnsi="Garamond" w:cs="MetaSerifProBook-Regular"/>
          <w:sz w:val="24"/>
          <w:szCs w:val="24"/>
        </w:rPr>
        <w:t xml:space="preserve"> </w:t>
      </w:r>
      <w:r w:rsidR="00395C1C">
        <w:rPr>
          <w:rFonts w:ascii="Garamond" w:eastAsia="MetaSerifProBook-Regular" w:hAnsi="Garamond" w:cs="MetaSerifProBook-Regular"/>
          <w:sz w:val="24"/>
          <w:szCs w:val="24"/>
        </w:rPr>
        <w:t>As t</w:t>
      </w:r>
      <w:r w:rsidR="0008748F">
        <w:rPr>
          <w:rFonts w:ascii="Garamond" w:eastAsia="MetaSerifProBook-Regular" w:hAnsi="Garamond" w:cs="MetaSerifProBook-Regular"/>
          <w:sz w:val="24"/>
          <w:szCs w:val="24"/>
        </w:rPr>
        <w:t>he</w:t>
      </w:r>
      <w:r w:rsidR="00395C1C">
        <w:rPr>
          <w:rFonts w:ascii="Garamond" w:eastAsia="MetaSerifProBook-Regular" w:hAnsi="Garamond" w:cs="MetaSerifProBook-Regular"/>
          <w:sz w:val="24"/>
          <w:szCs w:val="24"/>
        </w:rPr>
        <w:t xml:space="preserve"> outcome</w:t>
      </w:r>
      <w:r w:rsidR="001B0D8C">
        <w:rPr>
          <w:rFonts w:ascii="Garamond" w:eastAsia="MetaSerifProBook-Regular" w:hAnsi="Garamond" w:cs="MetaSerifProBook-Regular"/>
          <w:sz w:val="24"/>
          <w:szCs w:val="24"/>
        </w:rPr>
        <w:t xml:space="preserve"> discontinuations due to adverse events</w:t>
      </w:r>
      <w:r w:rsidR="00395C1C">
        <w:rPr>
          <w:rFonts w:ascii="Garamond" w:eastAsia="MetaSerifProBook-Regular" w:hAnsi="Garamond" w:cs="MetaSerifProBook-Regular"/>
          <w:sz w:val="24"/>
          <w:szCs w:val="24"/>
        </w:rPr>
        <w:t xml:space="preserve"> were reported with</w:t>
      </w:r>
      <w:r w:rsidR="000C1130">
        <w:rPr>
          <w:rFonts w:ascii="Garamond" w:eastAsia="MetaSerifProBook-Regular" w:hAnsi="Garamond" w:cs="MetaSerifProBook-Regular"/>
          <w:sz w:val="24"/>
          <w:szCs w:val="24"/>
        </w:rPr>
        <w:t xml:space="preserve"> such</w:t>
      </w:r>
      <w:r w:rsidR="00395C1C">
        <w:rPr>
          <w:rFonts w:ascii="Garamond" w:eastAsia="MetaSerifProBook-Regular" w:hAnsi="Garamond" w:cs="MetaSerifProBook-Regular"/>
          <w:sz w:val="24"/>
          <w:szCs w:val="24"/>
        </w:rPr>
        <w:t xml:space="preserve"> low numbers</w:t>
      </w:r>
      <w:r w:rsidR="000C1130">
        <w:rPr>
          <w:rFonts w:ascii="Garamond" w:eastAsia="MetaSerifProBook-Regular" w:hAnsi="Garamond" w:cs="MetaSerifProBook-Regular"/>
          <w:sz w:val="24"/>
          <w:szCs w:val="24"/>
        </w:rPr>
        <w:t>,</w:t>
      </w:r>
      <w:r w:rsidR="00395C1C">
        <w:rPr>
          <w:rFonts w:ascii="Garamond" w:eastAsia="MetaSerifProBook-Regular" w:hAnsi="Garamond" w:cs="MetaSerifProBook-Regular"/>
          <w:sz w:val="24"/>
          <w:szCs w:val="24"/>
        </w:rPr>
        <w:t xml:space="preserve"> we analysed using </w:t>
      </w:r>
      <w:proofErr w:type="spellStart"/>
      <w:r w:rsidR="00395C1C">
        <w:rPr>
          <w:rFonts w:ascii="Garamond" w:eastAsia="MetaSerifProBook-Regular" w:hAnsi="Garamond" w:cs="MetaSerifProBook-Regular"/>
          <w:sz w:val="24"/>
          <w:szCs w:val="24"/>
        </w:rPr>
        <w:t>Peto</w:t>
      </w:r>
      <w:proofErr w:type="spellEnd"/>
      <w:r w:rsidR="00395C1C">
        <w:rPr>
          <w:rFonts w:ascii="Garamond" w:eastAsia="MetaSerifProBook-Regular" w:hAnsi="Garamond" w:cs="MetaSerifProBook-Regular"/>
          <w:sz w:val="24"/>
          <w:szCs w:val="24"/>
        </w:rPr>
        <w:t xml:space="preserve"> odds ratio method</w:t>
      </w:r>
      <w:r w:rsidR="000C1130">
        <w:rPr>
          <w:rFonts w:ascii="Garamond" w:eastAsia="MetaSerifProBook-Regular" w:hAnsi="Garamond" w:cs="MetaSerifProBook-Regular"/>
          <w:sz w:val="24"/>
          <w:szCs w:val="24"/>
        </w:rPr>
        <w:t xml:space="preserve"> which is proven to be more suited for meta-analysing rare events</w:t>
      </w:r>
      <w:r w:rsidR="00395C1C">
        <w:rPr>
          <w:rFonts w:ascii="Garamond" w:eastAsia="MetaSerifProBook-Regular" w:hAnsi="Garamond" w:cs="MetaSerifProBook-Regular"/>
          <w:sz w:val="24"/>
          <w:szCs w:val="24"/>
        </w:rPr>
        <w:t xml:space="preserve"> </w:t>
      </w:r>
      <w:r w:rsidR="00567B6D">
        <w:rPr>
          <w:rFonts w:ascii="Garamond" w:eastAsia="MetaSerifProBook-Regular" w:hAnsi="Garamond" w:cs="MetaSerifProBook-Regular"/>
          <w:sz w:val="24"/>
          <w:szCs w:val="24"/>
        </w:rPr>
        <w:fldChar w:fldCharType="begin"/>
      </w:r>
      <w:r w:rsidR="00567B6D">
        <w:rPr>
          <w:rFonts w:ascii="Garamond" w:eastAsia="MetaSerifProBook-Regular" w:hAnsi="Garamond" w:cs="MetaSerifProBook-Regular"/>
          <w:sz w:val="24"/>
          <w:szCs w:val="24"/>
        </w:rPr>
        <w:instrText xml:space="preserve"> ADDIN EN.CITE &lt;EndNote&gt;&lt;Cite ExcludeYear="1"&gt;&lt;Author&gt;Bradburn&lt;/Author&gt;&lt;Year&gt;2007&lt;/Year&gt;&lt;RecNum&gt;104&lt;/RecNum&gt;&lt;DisplayText&gt;&lt;style face="superscript"&gt;33&lt;/style&gt;&lt;/DisplayText&gt;&lt;record&gt;&lt;rec-number&gt;104&lt;/rec-number&gt;&lt;foreign-keys&gt;&lt;key app="EN" db-id="fz5dfs9s9tr09le520u5x5vtsz5t5vaz0evf" timestamp="1641736366"&gt;104&lt;/key&gt;&lt;/foreign-keys&gt;&lt;ref-type name="Journal Article"&gt;17&lt;/ref-type&gt;&lt;contributors&gt;&lt;authors&gt;&lt;author&gt;Bradburn, M. J.&lt;/author&gt;&lt;author&gt;Deeks, J. J.&lt;/author&gt;&lt;author&gt;Berlin, J. A.&lt;/author&gt;&lt;author&gt;Russell Localio, A.&lt;/author&gt;&lt;/authors&gt;&lt;/contributors&gt;&lt;auth-address&gt;Centre for Statistics in Medicine, Wolfson College, Linton Road, Oxford OX2 6UD, UK.&lt;/auth-address&gt;&lt;titles&gt;&lt;title&gt;Much ado about nothing: a comparison of the performance of meta-analytical methods with rare events&lt;/title&gt;&lt;secondary-title&gt;Stat Med&lt;/secondary-title&gt;&lt;/titles&gt;&lt;periodical&gt;&lt;full-title&gt;Stat Med&lt;/full-title&gt;&lt;/periodical&gt;&lt;pages&gt;53-77&lt;/pages&gt;&lt;volume&gt;26&lt;/volume&gt;&lt;number&gt;1&lt;/number&gt;&lt;edition&gt;2006/04/06&lt;/edition&gt;&lt;keywords&gt;&lt;keyword&gt;Analysis of Variance&lt;/keyword&gt;&lt;keyword&gt;Biometry&lt;/keyword&gt;&lt;keyword&gt;Computer Simulation&lt;/keyword&gt;&lt;keyword&gt;Confidence Intervals&lt;/keyword&gt;&lt;keyword&gt;Databases, Factual&lt;/keyword&gt;&lt;keyword&gt;Drug-Related Side Effects and Adverse Reactions&lt;/keyword&gt;&lt;keyword&gt;Female&lt;/keyword&gt;&lt;keyword&gt;Humans&lt;/keyword&gt;&lt;keyword&gt;Infant Mortality&lt;/keyword&gt;&lt;keyword&gt;Infant, Newborn&lt;/keyword&gt;&lt;keyword&gt;Infant, Postmature&lt;/keyword&gt;&lt;keyword&gt;Logistic Models&lt;/keyword&gt;&lt;keyword&gt;Mental Disorders/mortality&lt;/keyword&gt;&lt;keyword&gt;*Meta-Analysis as Topic&lt;/keyword&gt;&lt;keyword&gt;Odds Ratio&lt;/keyword&gt;&lt;keyword&gt;Pregnancy&lt;/keyword&gt;&lt;keyword&gt;Randomized Controlled Trials as Topic/statistics &amp;amp; numerical data&lt;/keyword&gt;&lt;keyword&gt;Risk&lt;/keyword&gt;&lt;keyword&gt;Safety&lt;/keyword&gt;&lt;/keywords&gt;&lt;dates&gt;&lt;year&gt;2007&lt;/year&gt;&lt;pub-dates&gt;&lt;date&gt;Jan 15&lt;/date&gt;&lt;/pub-dates&gt;&lt;/dates&gt;&lt;isbn&gt;0277-6715 (Print)&amp;#xD;0277-6715&lt;/isbn&gt;&lt;accession-num&gt;16596572&lt;/accession-num&gt;&lt;urls&gt;&lt;/urls&gt;&lt;electronic-resource-num&gt;10.1002/sim.2528&lt;/electronic-resource-num&gt;&lt;remote-database-provider&gt;NLM&lt;/remote-database-provider&gt;&lt;language&gt;eng&lt;/language&gt;&lt;/record&gt;&lt;/Cite&gt;&lt;/EndNote&gt;</w:instrText>
      </w:r>
      <w:r w:rsidR="00567B6D">
        <w:rPr>
          <w:rFonts w:ascii="Garamond" w:eastAsia="MetaSerifProBook-Regular" w:hAnsi="Garamond" w:cs="MetaSerifProBook-Regular"/>
          <w:sz w:val="24"/>
          <w:szCs w:val="24"/>
        </w:rPr>
        <w:fldChar w:fldCharType="separate"/>
      </w:r>
      <w:r w:rsidR="00567B6D" w:rsidRPr="00567B6D">
        <w:rPr>
          <w:rFonts w:ascii="Garamond" w:eastAsia="MetaSerifProBook-Regular" w:hAnsi="Garamond" w:cs="MetaSerifProBook-Regular"/>
          <w:noProof/>
          <w:sz w:val="24"/>
          <w:szCs w:val="24"/>
          <w:vertAlign w:val="superscript"/>
        </w:rPr>
        <w:t>33</w:t>
      </w:r>
      <w:r w:rsidR="00567B6D">
        <w:rPr>
          <w:rFonts w:ascii="Garamond" w:eastAsia="MetaSerifProBook-Regular" w:hAnsi="Garamond" w:cs="MetaSerifProBook-Regular"/>
          <w:sz w:val="24"/>
          <w:szCs w:val="24"/>
        </w:rPr>
        <w:fldChar w:fldCharType="end"/>
      </w:r>
      <w:r w:rsidR="00395C1C">
        <w:rPr>
          <w:rFonts w:ascii="Garamond" w:eastAsia="MetaSerifProBook-Regular" w:hAnsi="Garamond" w:cs="MetaSerifProBook-Regular"/>
          <w:sz w:val="24"/>
          <w:szCs w:val="24"/>
        </w:rPr>
        <w:t xml:space="preserve">. </w:t>
      </w:r>
      <w:r w:rsidR="00D25F38">
        <w:rPr>
          <w:rFonts w:ascii="Garamond" w:eastAsia="MetaSerifProBook-Regular" w:hAnsi="Garamond" w:cs="MetaSerifProBook-Regular"/>
          <w:sz w:val="24"/>
          <w:szCs w:val="24"/>
        </w:rPr>
        <w:t>The</w:t>
      </w:r>
      <w:r w:rsidR="0008748F">
        <w:rPr>
          <w:rFonts w:ascii="Garamond" w:eastAsia="MetaSerifProBook-Regular" w:hAnsi="Garamond" w:cs="MetaSerifProBook-Regular"/>
          <w:sz w:val="24"/>
          <w:szCs w:val="24"/>
        </w:rPr>
        <w:t xml:space="preserve"> 3-point MACE outcomes</w:t>
      </w:r>
      <w:r w:rsidR="00CE6CFA">
        <w:rPr>
          <w:rFonts w:ascii="Garamond" w:eastAsia="MetaSerifProBook-Regular" w:hAnsi="Garamond" w:cs="MetaSerifProBook-Regular"/>
          <w:sz w:val="24"/>
          <w:szCs w:val="24"/>
        </w:rPr>
        <w:t xml:space="preserve"> were analysed</w:t>
      </w:r>
      <w:r w:rsidR="002F2AD4">
        <w:rPr>
          <w:rFonts w:ascii="Garamond" w:eastAsia="MetaSerifProBook-Regular" w:hAnsi="Garamond" w:cs="MetaSerifProBook-Regular"/>
          <w:sz w:val="24"/>
          <w:szCs w:val="24"/>
        </w:rPr>
        <w:t xml:space="preserve"> with</w:t>
      </w:r>
      <w:r w:rsidR="0008748F">
        <w:rPr>
          <w:rFonts w:ascii="Garamond" w:eastAsia="MetaSerifProBook-Regular" w:hAnsi="Garamond" w:cs="MetaSerifProBook-Regular"/>
          <w:sz w:val="24"/>
          <w:szCs w:val="24"/>
        </w:rPr>
        <w:t xml:space="preserve"> </w:t>
      </w:r>
      <w:proofErr w:type="spellStart"/>
      <w:r w:rsidR="00B82CDF">
        <w:rPr>
          <w:rFonts w:ascii="Garamond" w:eastAsia="MetaSerifProBook-Regular" w:hAnsi="Garamond" w:cs="MetaSerifProBook-Regular"/>
          <w:sz w:val="24"/>
          <w:szCs w:val="24"/>
        </w:rPr>
        <w:t>D</w:t>
      </w:r>
      <w:r w:rsidR="00E2656C">
        <w:rPr>
          <w:rFonts w:ascii="Garamond" w:eastAsia="MetaSerifProBook-Regular" w:hAnsi="Garamond" w:cs="MetaSerifProBook-Regular"/>
          <w:sz w:val="24"/>
          <w:szCs w:val="24"/>
        </w:rPr>
        <w:t>er</w:t>
      </w:r>
      <w:r w:rsidR="00B82CDF">
        <w:rPr>
          <w:rFonts w:ascii="Garamond" w:eastAsia="MetaSerifProBook-Regular" w:hAnsi="Garamond" w:cs="MetaSerifProBook-Regular"/>
          <w:sz w:val="24"/>
          <w:szCs w:val="24"/>
        </w:rPr>
        <w:t>Simonian</w:t>
      </w:r>
      <w:proofErr w:type="spellEnd"/>
      <w:r w:rsidR="00B82CDF">
        <w:rPr>
          <w:rFonts w:ascii="Garamond" w:eastAsia="MetaSerifProBook-Regular" w:hAnsi="Garamond" w:cs="MetaSerifProBook-Regular"/>
          <w:sz w:val="24"/>
          <w:szCs w:val="24"/>
        </w:rPr>
        <w:t xml:space="preserve"> and L</w:t>
      </w:r>
      <w:r w:rsidR="00E2656C">
        <w:rPr>
          <w:rFonts w:ascii="Garamond" w:eastAsia="MetaSerifProBook-Regular" w:hAnsi="Garamond" w:cs="MetaSerifProBook-Regular"/>
          <w:sz w:val="24"/>
          <w:szCs w:val="24"/>
        </w:rPr>
        <w:t>aird</w:t>
      </w:r>
      <w:r w:rsidR="0008748F">
        <w:rPr>
          <w:rFonts w:ascii="Garamond" w:eastAsia="MetaSerifProBook-Regular" w:hAnsi="Garamond" w:cs="MetaSerifProBook-Regular"/>
          <w:sz w:val="24"/>
          <w:szCs w:val="24"/>
        </w:rPr>
        <w:t xml:space="preserve"> </w:t>
      </w:r>
      <w:r w:rsidR="00E2656C">
        <w:rPr>
          <w:rFonts w:ascii="Garamond" w:eastAsia="MetaSerifProBook-Regular" w:hAnsi="Garamond" w:cs="MetaSerifProBook-Regular"/>
          <w:sz w:val="24"/>
          <w:szCs w:val="24"/>
        </w:rPr>
        <w:t>‘</w:t>
      </w:r>
      <w:r w:rsidR="0008748F">
        <w:rPr>
          <w:rFonts w:ascii="Garamond" w:eastAsia="MetaSerifProBook-Regular" w:hAnsi="Garamond" w:cs="MetaSerifProBook-Regular"/>
          <w:sz w:val="24"/>
          <w:szCs w:val="24"/>
        </w:rPr>
        <w:t>pairwise</w:t>
      </w:r>
      <w:r w:rsidR="00E2656C">
        <w:rPr>
          <w:rFonts w:ascii="Garamond" w:eastAsia="MetaSerifProBook-Regular" w:hAnsi="Garamond" w:cs="MetaSerifProBook-Regular"/>
          <w:sz w:val="24"/>
          <w:szCs w:val="24"/>
        </w:rPr>
        <w:t>’</w:t>
      </w:r>
      <w:r w:rsidR="0008748F">
        <w:rPr>
          <w:rFonts w:ascii="Garamond" w:eastAsia="MetaSerifProBook-Regular" w:hAnsi="Garamond" w:cs="MetaSerifProBook-Regular"/>
          <w:sz w:val="24"/>
          <w:szCs w:val="24"/>
        </w:rPr>
        <w:t xml:space="preserve"> meta-analysis</w:t>
      </w:r>
      <w:r w:rsidR="002F2AD4">
        <w:rPr>
          <w:rFonts w:ascii="Garamond" w:eastAsia="MetaSerifProBook-Regular" w:hAnsi="Garamond" w:cs="MetaSerifProBook-Regular"/>
          <w:sz w:val="24"/>
          <w:szCs w:val="24"/>
        </w:rPr>
        <w:t xml:space="preserve"> using</w:t>
      </w:r>
      <w:r w:rsidR="00E2656C">
        <w:rPr>
          <w:rFonts w:ascii="Garamond" w:eastAsia="MetaSerifProBook-Regular" w:hAnsi="Garamond" w:cs="MetaSerifProBook-Regular"/>
          <w:sz w:val="24"/>
          <w:szCs w:val="24"/>
        </w:rPr>
        <w:t xml:space="preserve"> relative risk </w:t>
      </w:r>
      <w:r w:rsidR="00570438">
        <w:rPr>
          <w:rFonts w:ascii="Garamond" w:eastAsia="MetaSerifProBook-Regular" w:hAnsi="Garamond" w:cs="MetaSerifProBook-Regular"/>
          <w:sz w:val="24"/>
          <w:szCs w:val="24"/>
        </w:rPr>
        <w:fldChar w:fldCharType="begin"/>
      </w:r>
      <w:r w:rsidR="00570438">
        <w:rPr>
          <w:rFonts w:ascii="Garamond" w:eastAsia="MetaSerifProBook-Regular" w:hAnsi="Garamond" w:cs="MetaSerifProBook-Regular"/>
          <w:sz w:val="24"/>
          <w:szCs w:val="24"/>
        </w:rPr>
        <w:instrText xml:space="preserve"> ADDIN EN.CITE &lt;EndNote&gt;&lt;Cite ExcludeYear="1"&gt;&lt;Author&gt;DerSimonian&lt;/Author&gt;&lt;Year&gt;1986&lt;/Year&gt;&lt;RecNum&gt;105&lt;/RecNum&gt;&lt;DisplayText&gt;&lt;style face="superscript"&gt;34&lt;/style&gt;&lt;/DisplayText&gt;&lt;record&gt;&lt;rec-number&gt;105&lt;/rec-number&gt;&lt;foreign-keys&gt;&lt;key app="EN" db-id="fz5dfs9s9tr09le520u5x5vtsz5t5vaz0evf" timestamp="1641736409"&gt;105&lt;/key&gt;&lt;/foreign-keys&gt;&lt;ref-type name="Journal Article"&gt;17&lt;/ref-type&gt;&lt;contributors&gt;&lt;authors&gt;&lt;author&gt;DerSimonian, R.&lt;/author&gt;&lt;author&gt;Laird, N.&lt;/author&gt;&lt;/authors&gt;&lt;/contributors&gt;&lt;titles&gt;&lt;title&gt;Meta-analysis in clinical trials&lt;/title&gt;&lt;secondary-title&gt;Control Clin Trials&lt;/secondary-title&gt;&lt;/titles&gt;&lt;periodical&gt;&lt;full-title&gt;Control Clin Trials&lt;/full-title&gt;&lt;/periodical&gt;&lt;pages&gt;177-88&lt;/pages&gt;&lt;volume&gt;7&lt;/volume&gt;&lt;number&gt;3&lt;/number&gt;&lt;edition&gt;1986/09/01&lt;/edition&gt;&lt;keywords&gt;&lt;keyword&gt;Clinical Trials as Topic/*methods&lt;/keyword&gt;&lt;keyword&gt;Humans&lt;/keyword&gt;&lt;keyword&gt;Models, Theoretical&lt;/keyword&gt;&lt;keyword&gt;Research Design&lt;/keyword&gt;&lt;keyword&gt;Statistics as Topic&lt;/keyword&gt;&lt;/keywords&gt;&lt;dates&gt;&lt;year&gt;1986&lt;/year&gt;&lt;pub-dates&gt;&lt;date&gt;Sep&lt;/date&gt;&lt;/pub-dates&gt;&lt;/dates&gt;&lt;isbn&gt;0197-2456 (Print)&amp;#xD;0197-2456&lt;/isbn&gt;&lt;accession-num&gt;3802833&lt;/accession-num&gt;&lt;urls&gt;&lt;/urls&gt;&lt;electronic-resource-num&gt;10.1016/0197-2456(86)90046-2&lt;/electronic-resource-num&gt;&lt;remote-database-provider&gt;NLM&lt;/remote-database-provider&gt;&lt;language&gt;eng&lt;/language&gt;&lt;/record&gt;&lt;/Cite&gt;&lt;/EndNote&gt;</w:instrText>
      </w:r>
      <w:r w:rsidR="00570438">
        <w:rPr>
          <w:rFonts w:ascii="Garamond" w:eastAsia="MetaSerifProBook-Regular" w:hAnsi="Garamond" w:cs="MetaSerifProBook-Regular"/>
          <w:sz w:val="24"/>
          <w:szCs w:val="24"/>
        </w:rPr>
        <w:fldChar w:fldCharType="separate"/>
      </w:r>
      <w:r w:rsidR="00570438" w:rsidRPr="00570438">
        <w:rPr>
          <w:rFonts w:ascii="Garamond" w:eastAsia="MetaSerifProBook-Regular" w:hAnsi="Garamond" w:cs="MetaSerifProBook-Regular"/>
          <w:noProof/>
          <w:sz w:val="24"/>
          <w:szCs w:val="24"/>
          <w:vertAlign w:val="superscript"/>
        </w:rPr>
        <w:t>34</w:t>
      </w:r>
      <w:r w:rsidR="00570438">
        <w:rPr>
          <w:rFonts w:ascii="Garamond" w:eastAsia="MetaSerifProBook-Regular" w:hAnsi="Garamond" w:cs="MetaSerifProBook-Regular"/>
          <w:sz w:val="24"/>
          <w:szCs w:val="24"/>
        </w:rPr>
        <w:fldChar w:fldCharType="end"/>
      </w:r>
      <w:r w:rsidR="00B61F87">
        <w:rPr>
          <w:rFonts w:ascii="Garamond" w:eastAsia="MetaSerifProBook-Regular" w:hAnsi="Garamond" w:cs="MetaSerifProBook-Regular"/>
          <w:sz w:val="24"/>
          <w:szCs w:val="24"/>
        </w:rPr>
        <w:t xml:space="preserve">.   </w:t>
      </w:r>
      <w:r w:rsidR="001E7310">
        <w:rPr>
          <w:rFonts w:ascii="Garamond" w:eastAsia="MetaSerifProBook-Regular" w:hAnsi="Garamond" w:cs="MetaSerifProBook-Regular"/>
          <w:sz w:val="24"/>
          <w:szCs w:val="24"/>
        </w:rPr>
        <w:t xml:space="preserve">  </w:t>
      </w:r>
    </w:p>
    <w:p w14:paraId="70818F45" w14:textId="4468DE6C" w:rsidR="00571E6F" w:rsidRPr="004F259D" w:rsidRDefault="009F69AB" w:rsidP="004F259D">
      <w:pPr>
        <w:spacing w:line="360" w:lineRule="auto"/>
        <w:rPr>
          <w:rFonts w:ascii="Garamond" w:hAnsi="Garamond"/>
          <w:sz w:val="24"/>
          <w:szCs w:val="24"/>
        </w:rPr>
      </w:pPr>
      <w:r>
        <w:rPr>
          <w:rFonts w:ascii="Garamond" w:eastAsia="MetaSerifProBook-Regular" w:hAnsi="Garamond" w:cs="MetaSerifProBook-Regular"/>
          <w:sz w:val="24"/>
          <w:szCs w:val="24"/>
        </w:rPr>
        <w:t>W</w:t>
      </w:r>
      <w:r w:rsidR="00571E6F" w:rsidRPr="00D544D5">
        <w:rPr>
          <w:rFonts w:ascii="Garamond" w:eastAsia="MetaSerifProBook-Regular" w:hAnsi="Garamond" w:cs="MetaSerifProBook-Regular"/>
          <w:sz w:val="24"/>
          <w:szCs w:val="24"/>
        </w:rPr>
        <w:t>e</w:t>
      </w:r>
      <w:r w:rsidR="001C53BA">
        <w:rPr>
          <w:rFonts w:ascii="Garamond" w:eastAsia="MetaSerifProBook-Regular" w:hAnsi="Garamond" w:cs="MetaSerifProBook-Regular"/>
          <w:sz w:val="24"/>
          <w:szCs w:val="24"/>
        </w:rPr>
        <w:t xml:space="preserve"> </w:t>
      </w:r>
      <w:r w:rsidR="00571E6F" w:rsidRPr="00D544D5">
        <w:rPr>
          <w:rFonts w:ascii="Garamond" w:eastAsia="MetaSerifProBook-Regular" w:hAnsi="Garamond" w:cs="MetaSerifProBook-Regular"/>
          <w:sz w:val="24"/>
          <w:szCs w:val="24"/>
        </w:rPr>
        <w:t xml:space="preserve">performed </w:t>
      </w:r>
      <w:r w:rsidR="00C30778">
        <w:rPr>
          <w:rFonts w:ascii="Garamond" w:eastAsia="MetaSerifProBook-Regular" w:hAnsi="Garamond" w:cs="MetaSerifProBook-Regular"/>
          <w:sz w:val="24"/>
          <w:szCs w:val="24"/>
        </w:rPr>
        <w:t>a</w:t>
      </w:r>
      <w:r w:rsidR="00571E6F" w:rsidRPr="00D544D5">
        <w:rPr>
          <w:rFonts w:ascii="Garamond" w:eastAsia="MetaSerifProBook-Regular" w:hAnsi="Garamond" w:cs="MetaSerifProBook-Regular"/>
          <w:sz w:val="24"/>
          <w:szCs w:val="24"/>
        </w:rPr>
        <w:t xml:space="preserve"> </w:t>
      </w:r>
      <w:r w:rsidR="001935BC">
        <w:rPr>
          <w:rFonts w:ascii="Garamond" w:eastAsia="MetaSerifProBook-Regular" w:hAnsi="Garamond" w:cs="MetaSerifProBook-Regular"/>
          <w:sz w:val="24"/>
          <w:szCs w:val="24"/>
        </w:rPr>
        <w:t>subgroup</w:t>
      </w:r>
      <w:r w:rsidR="00571E6F" w:rsidRPr="00D544D5">
        <w:rPr>
          <w:rFonts w:ascii="Garamond" w:eastAsia="MetaSerifProBook-Regular" w:hAnsi="Garamond" w:cs="MetaSerifProBook-Regular"/>
          <w:sz w:val="24"/>
          <w:szCs w:val="24"/>
        </w:rPr>
        <w:t xml:space="preserve"> network meta-analysis</w:t>
      </w:r>
      <w:r w:rsidR="002C18A9">
        <w:rPr>
          <w:rFonts w:ascii="Garamond" w:eastAsia="MetaSerifProBook-Regular" w:hAnsi="Garamond" w:cs="MetaSerifProBook-Regular"/>
          <w:sz w:val="24"/>
          <w:szCs w:val="24"/>
        </w:rPr>
        <w:t xml:space="preserve"> for non-HDL-C outcome</w:t>
      </w:r>
      <w:r w:rsidR="00571E6F" w:rsidRPr="00D544D5">
        <w:rPr>
          <w:rFonts w:ascii="Garamond" w:eastAsia="MetaSerifProBook-Regular" w:hAnsi="Garamond" w:cs="MetaSerifProBook-Regular"/>
          <w:sz w:val="24"/>
          <w:szCs w:val="24"/>
        </w:rPr>
        <w:t xml:space="preserve"> </w:t>
      </w:r>
      <w:r w:rsidR="00E90F63">
        <w:rPr>
          <w:rFonts w:ascii="Garamond" w:eastAsia="MetaSerifProBook-Regular" w:hAnsi="Garamond" w:cs="MetaSerifProBook-Regular"/>
          <w:sz w:val="24"/>
          <w:szCs w:val="24"/>
        </w:rPr>
        <w:t>that focused</w:t>
      </w:r>
      <w:r w:rsidR="00E90F63" w:rsidRPr="00D544D5">
        <w:rPr>
          <w:rFonts w:ascii="Garamond" w:eastAsia="MetaSerifProBook-Regular" w:hAnsi="Garamond" w:cs="MetaSerifProBook-Regular"/>
          <w:sz w:val="24"/>
          <w:szCs w:val="24"/>
        </w:rPr>
        <w:t xml:space="preserve"> </w:t>
      </w:r>
      <w:r w:rsidR="00571E6F" w:rsidRPr="00D544D5">
        <w:rPr>
          <w:rFonts w:ascii="Garamond" w:eastAsia="MetaSerifProBook-Regular" w:hAnsi="Garamond" w:cs="MetaSerifProBook-Regular"/>
          <w:sz w:val="24"/>
          <w:szCs w:val="24"/>
        </w:rPr>
        <w:t>on high</w:t>
      </w:r>
      <w:r w:rsidR="00571E6F">
        <w:rPr>
          <w:rFonts w:ascii="Garamond" w:eastAsia="MetaSerifProBook-Regular" w:hAnsi="Garamond" w:cs="MetaSerifProBook-Regular"/>
          <w:sz w:val="24"/>
          <w:szCs w:val="24"/>
        </w:rPr>
        <w:t>-</w:t>
      </w:r>
      <w:r w:rsidR="00571E6F" w:rsidRPr="00D544D5">
        <w:rPr>
          <w:rFonts w:ascii="Garamond" w:eastAsia="MetaSerifProBook-Regular" w:hAnsi="Garamond" w:cs="MetaSerifProBook-Regular"/>
          <w:sz w:val="24"/>
          <w:szCs w:val="24"/>
        </w:rPr>
        <w:t>risk patients</w:t>
      </w:r>
      <w:r w:rsidR="00E90F63">
        <w:rPr>
          <w:rFonts w:ascii="Garamond" w:eastAsia="MetaSerifProBook-Regular" w:hAnsi="Garamond" w:cs="MetaSerifProBook-Regular"/>
          <w:sz w:val="24"/>
          <w:szCs w:val="24"/>
        </w:rPr>
        <w:t>,</w:t>
      </w:r>
      <w:r w:rsidR="00571E6F" w:rsidRPr="00D544D5">
        <w:rPr>
          <w:rFonts w:ascii="Garamond" w:eastAsia="MetaSerifProBook-Regular" w:hAnsi="Garamond" w:cs="MetaSerifProBook-Regular"/>
          <w:sz w:val="24"/>
          <w:szCs w:val="24"/>
        </w:rPr>
        <w:t xml:space="preserve"> </w:t>
      </w:r>
      <w:r w:rsidR="00571E6F">
        <w:rPr>
          <w:rFonts w:ascii="Garamond" w:eastAsia="MetaSerifProBook-Regular" w:hAnsi="Garamond" w:cs="MetaSerifProBook-Regular"/>
          <w:sz w:val="24"/>
          <w:szCs w:val="24"/>
        </w:rPr>
        <w:t>compared with</w:t>
      </w:r>
      <w:r w:rsidR="00571E6F" w:rsidRPr="00D544D5">
        <w:rPr>
          <w:rFonts w:ascii="Garamond" w:eastAsia="MetaSerifProBook-Regular" w:hAnsi="Garamond" w:cs="MetaSerifProBook-Regular"/>
          <w:sz w:val="24"/>
          <w:szCs w:val="24"/>
        </w:rPr>
        <w:t xml:space="preserve"> low-to-m</w:t>
      </w:r>
      <w:r w:rsidR="001935BC">
        <w:rPr>
          <w:rFonts w:ascii="Garamond" w:eastAsia="MetaSerifProBook-Regular" w:hAnsi="Garamond" w:cs="MetaSerifProBook-Regular"/>
          <w:sz w:val="24"/>
          <w:szCs w:val="24"/>
        </w:rPr>
        <w:t>edium</w:t>
      </w:r>
      <w:r w:rsidR="00571E6F" w:rsidRPr="00D544D5">
        <w:rPr>
          <w:rFonts w:ascii="Garamond" w:eastAsia="MetaSerifProBook-Regular" w:hAnsi="Garamond" w:cs="MetaSerifProBook-Regular"/>
          <w:sz w:val="24"/>
          <w:szCs w:val="24"/>
        </w:rPr>
        <w:t xml:space="preserve"> risk patients</w:t>
      </w:r>
      <w:r w:rsidR="00571E6F">
        <w:rPr>
          <w:rFonts w:ascii="Garamond" w:eastAsia="MetaSerifProBook-Regular" w:hAnsi="Garamond" w:cs="MetaSerifProBook-Regular"/>
          <w:sz w:val="24"/>
          <w:szCs w:val="24"/>
        </w:rPr>
        <w:t xml:space="preserve"> </w:t>
      </w:r>
      <w:r w:rsidR="00571E6F">
        <w:rPr>
          <w:rFonts w:ascii="Garamond" w:eastAsia="MetaSerifProBook-Regular" w:hAnsi="Garamond" w:cs="MetaSerifProBook-Regular"/>
          <w:sz w:val="24"/>
          <w:szCs w:val="24"/>
        </w:rPr>
        <w:fldChar w:fldCharType="begin"/>
      </w:r>
      <w:r w:rsidR="00570438">
        <w:rPr>
          <w:rFonts w:ascii="Garamond" w:eastAsia="MetaSerifProBook-Regular" w:hAnsi="Garamond" w:cs="MetaSerifProBook-Regular"/>
          <w:sz w:val="24"/>
          <w:szCs w:val="24"/>
        </w:rPr>
        <w:instrText xml:space="preserve"> ADDIN EN.CITE &lt;EndNote&gt;&lt;Cite ExcludeYear="1"&gt;&lt;Author&gt;Caldwell&lt;/Author&gt;&lt;Year&gt;2016&lt;/Year&gt;&lt;RecNum&gt;26&lt;/RecNum&gt;&lt;DisplayText&gt;&lt;style face="superscript"&gt;35&lt;/style&gt;&lt;/DisplayText&gt;&lt;record&gt;&lt;rec-number&gt;26&lt;/rec-number&gt;&lt;foreign-keys&gt;&lt;key app="EN" db-id="fz5dfs9s9tr09le520u5x5vtsz5t5vaz0evf" timestamp="1622383757"&gt;26&lt;/key&gt;&lt;/foreign-keys&gt;&lt;ref-type name="Journal Article"&gt;17&lt;/ref-type&gt;&lt;contributors&gt;&lt;authors&gt;&lt;author&gt;Caldwell, D. M.&lt;/author&gt;&lt;author&gt;Welton, N. J.&lt;/author&gt;&lt;/authors&gt;&lt;/contributors&gt;&lt;auth-address&gt;School of Social and Community Medicine, University of Bristol, Bristol, UK.&lt;/auth-address&gt;&lt;titles&gt;&lt;title&gt;Approaches for synthesising complex mental health interventions in meta-analysis&lt;/title&gt;&lt;secondary-title&gt;Evid Based Ment Health&lt;/secondary-title&gt;&lt;/titles&gt;&lt;periodical&gt;&lt;full-title&gt;Evid Based Ment Health&lt;/full-title&gt;&lt;/periodical&gt;&lt;pages&gt;16-21&lt;/pages&gt;&lt;volume&gt;19&lt;/volume&gt;&lt;number&gt;1&lt;/number&gt;&lt;edition&gt;2016/01/23&lt;/edition&gt;&lt;keywords&gt;&lt;keyword&gt;Data Interpretation, Statistical&lt;/keyword&gt;&lt;keyword&gt;Evidence-Based Medicine/methods&lt;/keyword&gt;&lt;keyword&gt;Humans&lt;/keyword&gt;&lt;keyword&gt;Mental Disorders/*therapy&lt;/keyword&gt;&lt;keyword&gt;*Meta-Analysis as Topic&lt;/keyword&gt;&lt;keyword&gt;Treatment Outcome&lt;/keyword&gt;&lt;/keywords&gt;&lt;dates&gt;&lt;year&gt;2016&lt;/year&gt;&lt;pub-dates&gt;&lt;date&gt;Feb&lt;/date&gt;&lt;/pub-dates&gt;&lt;/dates&gt;&lt;isbn&gt;1362-0347&lt;/isbn&gt;&lt;accession-num&gt;26792834&lt;/accession-num&gt;&lt;urls&gt;&lt;/urls&gt;&lt;electronic-resource-num&gt;10.1136/eb-2015-102275&lt;/electronic-resource-num&gt;&lt;remote-database-provider&gt;NLM&lt;/remote-database-provider&gt;&lt;language&gt;eng&lt;/language&gt;&lt;/record&gt;&lt;/Cite&gt;&lt;/EndNote&gt;</w:instrText>
      </w:r>
      <w:r w:rsidR="00571E6F">
        <w:rPr>
          <w:rFonts w:ascii="Garamond" w:eastAsia="MetaSerifProBook-Regular" w:hAnsi="Garamond" w:cs="MetaSerifProBook-Regular"/>
          <w:sz w:val="24"/>
          <w:szCs w:val="24"/>
        </w:rPr>
        <w:fldChar w:fldCharType="separate"/>
      </w:r>
      <w:r w:rsidR="00570438" w:rsidRPr="00570438">
        <w:rPr>
          <w:rFonts w:ascii="Garamond" w:eastAsia="MetaSerifProBook-Regular" w:hAnsi="Garamond" w:cs="MetaSerifProBook-Regular"/>
          <w:noProof/>
          <w:sz w:val="24"/>
          <w:szCs w:val="24"/>
          <w:vertAlign w:val="superscript"/>
        </w:rPr>
        <w:t>35</w:t>
      </w:r>
      <w:r w:rsidR="00571E6F">
        <w:rPr>
          <w:rFonts w:ascii="Garamond" w:eastAsia="MetaSerifProBook-Regular" w:hAnsi="Garamond" w:cs="MetaSerifProBook-Regular"/>
          <w:sz w:val="24"/>
          <w:szCs w:val="24"/>
        </w:rPr>
        <w:fldChar w:fldCharType="end"/>
      </w:r>
      <w:r w:rsidR="00571E6F">
        <w:rPr>
          <w:rFonts w:ascii="Garamond" w:eastAsia="MetaSerifProBook-Regular" w:hAnsi="Garamond" w:cs="MetaSerifProBook-Regular"/>
          <w:sz w:val="24"/>
          <w:szCs w:val="24"/>
        </w:rPr>
        <w:t>.</w:t>
      </w:r>
      <w:r w:rsidR="004F259D" w:rsidRPr="004F259D">
        <w:rPr>
          <w:rFonts w:ascii="Garamond" w:hAnsi="Garamond"/>
          <w:sz w:val="24"/>
          <w:szCs w:val="24"/>
        </w:rPr>
        <w:t xml:space="preserve"> </w:t>
      </w:r>
      <w:r w:rsidR="00D31577">
        <w:rPr>
          <w:rFonts w:ascii="Garamond" w:hAnsi="Garamond"/>
          <w:sz w:val="24"/>
          <w:szCs w:val="24"/>
        </w:rPr>
        <w:t xml:space="preserve">Using </w:t>
      </w:r>
      <w:r w:rsidR="008C0CB8">
        <w:rPr>
          <w:rFonts w:ascii="Garamond" w:hAnsi="Garamond"/>
          <w:sz w:val="24"/>
          <w:szCs w:val="24"/>
        </w:rPr>
        <w:t xml:space="preserve">the inclusion/exclusion criteria and </w:t>
      </w:r>
      <w:r w:rsidR="00D5332C">
        <w:rPr>
          <w:rFonts w:ascii="Garamond" w:hAnsi="Garamond"/>
          <w:sz w:val="24"/>
          <w:szCs w:val="24"/>
        </w:rPr>
        <w:t>baseline</w:t>
      </w:r>
      <w:r w:rsidR="008C0CB8">
        <w:rPr>
          <w:rFonts w:ascii="Garamond" w:hAnsi="Garamond"/>
          <w:sz w:val="24"/>
          <w:szCs w:val="24"/>
        </w:rPr>
        <w:t xml:space="preserve"> data</w:t>
      </w:r>
      <w:r w:rsidR="00D31577">
        <w:rPr>
          <w:rFonts w:ascii="Garamond" w:hAnsi="Garamond"/>
          <w:sz w:val="24"/>
          <w:szCs w:val="24"/>
        </w:rPr>
        <w:t xml:space="preserve"> </w:t>
      </w:r>
      <w:r w:rsidR="008C0CB8">
        <w:rPr>
          <w:rFonts w:ascii="Garamond" w:hAnsi="Garamond"/>
          <w:sz w:val="24"/>
          <w:szCs w:val="24"/>
        </w:rPr>
        <w:t>from</w:t>
      </w:r>
      <w:r w:rsidR="00D31577">
        <w:rPr>
          <w:rFonts w:ascii="Garamond" w:hAnsi="Garamond"/>
          <w:sz w:val="24"/>
          <w:szCs w:val="24"/>
        </w:rPr>
        <w:t xml:space="preserve"> the individual trial reports, the patient-risk was</w:t>
      </w:r>
      <w:r w:rsidR="00D5332C">
        <w:rPr>
          <w:rFonts w:ascii="Garamond" w:hAnsi="Garamond"/>
          <w:sz w:val="24"/>
          <w:szCs w:val="24"/>
        </w:rPr>
        <w:t xml:space="preserve"> categorised</w:t>
      </w:r>
      <w:r w:rsidR="00B859E4">
        <w:rPr>
          <w:rFonts w:ascii="Garamond" w:hAnsi="Garamond"/>
          <w:sz w:val="24"/>
          <w:szCs w:val="24"/>
        </w:rPr>
        <w:t xml:space="preserve"> into two groups</w:t>
      </w:r>
      <w:r w:rsidR="004F259D">
        <w:rPr>
          <w:rFonts w:ascii="Garamond" w:hAnsi="Garamond"/>
          <w:sz w:val="24"/>
          <w:szCs w:val="24"/>
        </w:rPr>
        <w:t>: (</w:t>
      </w:r>
      <w:proofErr w:type="spellStart"/>
      <w:r w:rsidR="004F259D">
        <w:rPr>
          <w:rFonts w:ascii="Garamond" w:hAnsi="Garamond"/>
          <w:sz w:val="24"/>
          <w:szCs w:val="24"/>
        </w:rPr>
        <w:t>i</w:t>
      </w:r>
      <w:proofErr w:type="spellEnd"/>
      <w:r w:rsidR="004F259D">
        <w:rPr>
          <w:rFonts w:ascii="Garamond" w:hAnsi="Garamond"/>
          <w:sz w:val="24"/>
          <w:szCs w:val="24"/>
        </w:rPr>
        <w:t xml:space="preserve">) </w:t>
      </w:r>
      <w:r w:rsidR="00D31577">
        <w:rPr>
          <w:rFonts w:ascii="Garamond" w:hAnsi="Garamond"/>
          <w:sz w:val="24"/>
          <w:szCs w:val="24"/>
        </w:rPr>
        <w:t>‘</w:t>
      </w:r>
      <w:r w:rsidR="004F259D">
        <w:rPr>
          <w:rFonts w:ascii="Garamond" w:hAnsi="Garamond"/>
          <w:sz w:val="24"/>
          <w:szCs w:val="24"/>
        </w:rPr>
        <w:t>high risk</w:t>
      </w:r>
      <w:r>
        <w:rPr>
          <w:rFonts w:ascii="Garamond" w:hAnsi="Garamond"/>
          <w:sz w:val="24"/>
          <w:szCs w:val="24"/>
        </w:rPr>
        <w:t xml:space="preserve"> (H</w:t>
      </w:r>
      <w:r w:rsidR="005536E9">
        <w:rPr>
          <w:rFonts w:ascii="Garamond" w:hAnsi="Garamond"/>
          <w:sz w:val="24"/>
          <w:szCs w:val="24"/>
        </w:rPr>
        <w:t>R</w:t>
      </w:r>
      <w:r>
        <w:rPr>
          <w:rFonts w:ascii="Garamond" w:hAnsi="Garamond"/>
          <w:sz w:val="24"/>
          <w:szCs w:val="24"/>
        </w:rPr>
        <w:t>)</w:t>
      </w:r>
      <w:r w:rsidR="00D31577">
        <w:rPr>
          <w:rFonts w:ascii="Garamond" w:hAnsi="Garamond"/>
          <w:sz w:val="24"/>
          <w:szCs w:val="24"/>
        </w:rPr>
        <w:t>’</w:t>
      </w:r>
      <w:r w:rsidR="004F259D">
        <w:rPr>
          <w:rFonts w:ascii="Garamond" w:hAnsi="Garamond"/>
          <w:sz w:val="24"/>
          <w:szCs w:val="24"/>
        </w:rPr>
        <w:t xml:space="preserve"> patients involving those with a history of MACE outcomes (i.e., </w:t>
      </w:r>
      <w:r w:rsidR="004F259D">
        <w:rPr>
          <w:rFonts w:ascii="Garamond" w:hAnsi="Garamond"/>
          <w:sz w:val="24"/>
          <w:szCs w:val="24"/>
        </w:rPr>
        <w:lastRenderedPageBreak/>
        <w:t xml:space="preserve">nonfatal stroke, nonfatal MI, CHD or CVD) </w:t>
      </w:r>
      <w:r w:rsidR="004F259D">
        <w:rPr>
          <w:rFonts w:ascii="Garamond" w:hAnsi="Garamond"/>
          <w:sz w:val="24"/>
          <w:szCs w:val="24"/>
        </w:rPr>
        <w:fldChar w:fldCharType="begin"/>
      </w:r>
      <w:r w:rsidR="00570438">
        <w:rPr>
          <w:rFonts w:ascii="Garamond" w:hAnsi="Garamond"/>
          <w:sz w:val="24"/>
          <w:szCs w:val="24"/>
        </w:rPr>
        <w:instrText xml:space="preserve"> ADDIN EN.CITE &lt;EndNote&gt;&lt;Cite ExcludeYear="1"&gt;&lt;Author&gt;Kip&lt;/Author&gt;&lt;Year&gt;2008&lt;/Year&gt;&lt;RecNum&gt;16&lt;/RecNum&gt;&lt;DisplayText&gt;&lt;style face="superscript"&gt;36&lt;/style&gt;&lt;/DisplayText&gt;&lt;record&gt;&lt;rec-number&gt;16&lt;/rec-number&gt;&lt;foreign-keys&gt;&lt;key app="EN" db-id="fz5dfs9s9tr09le520u5x5vtsz5t5vaz0evf" timestamp="1622383103"&gt;16&lt;/key&gt;&lt;/foreign-keys&gt;&lt;ref-type name="Journal Article"&gt;17&lt;/ref-type&gt;&lt;contributors&gt;&lt;authors&gt;&lt;author&gt;Kip, K. E.&lt;/author&gt;&lt;author&gt;Hollabaugh, K.&lt;/author&gt;&lt;author&gt;Marroquin, O. C.&lt;/author&gt;&lt;author&gt;Williams, D. O.&lt;/author&gt;&lt;/authors&gt;&lt;/contributors&gt;&lt;auth-address&gt;College of Nursing, University of South Florida, Tampa, Florida 33612, USA. kkip@health.usf.edu&lt;/auth-address&gt;&lt;titles&gt;&lt;title&gt;The problem with composite end points in cardiovascular studies: the story of major adverse cardiac events and percutaneous coronary intervention&lt;/title&gt;&lt;secondary-title&gt;J Am Coll Cardiol&lt;/secondary-title&gt;&lt;/titles&gt;&lt;periodical&gt;&lt;full-title&gt;J Am Coll Cardiol&lt;/full-title&gt;&lt;/periodical&gt;&lt;pages&gt;701-7&lt;/pages&gt;&lt;volume&gt;51&lt;/volume&gt;&lt;number&gt;7&lt;/number&gt;&lt;edition&gt;2008/02/19&lt;/edition&gt;&lt;keywords&gt;&lt;keyword&gt;Angioplasty, Balloon, Coronary/*adverse effects&lt;/keyword&gt;&lt;keyword&gt;Coronary Disease/mortality/*therapy&lt;/keyword&gt;&lt;keyword&gt;Drug-Eluting Stents/adverse effects&lt;/keyword&gt;&lt;keyword&gt;Endpoint Determination/*methods/standards&lt;/keyword&gt;&lt;keyword&gt;Humans&lt;/keyword&gt;&lt;keyword&gt;Myocardial Infarction/epidemiology/mortality/prevention &amp;amp; control&lt;/keyword&gt;&lt;keyword&gt;Outcome Assessment, Health Care&lt;/keyword&gt;&lt;keyword&gt;Prognosis&lt;/keyword&gt;&lt;keyword&gt;Proportional Hazards Models&lt;/keyword&gt;&lt;keyword&gt;Randomized Controlled Trials as Topic&lt;/keyword&gt;&lt;keyword&gt;Stents/adverse effects&lt;/keyword&gt;&lt;keyword&gt;Terminology as Topic&lt;/keyword&gt;&lt;/keywords&gt;&lt;dates&gt;&lt;year&gt;2008&lt;/year&gt;&lt;pub-dates&gt;&lt;date&gt;Feb 19&lt;/date&gt;&lt;/pub-dates&gt;&lt;/dates&gt;&lt;isbn&gt;0735-1097&lt;/isbn&gt;&lt;accession-num&gt;18279733&lt;/accession-num&gt;&lt;urls&gt;&lt;/urls&gt;&lt;electronic-resource-num&gt;10.1016/j.jacc.2007.10.034&lt;/electronic-resource-num&gt;&lt;remote-database-provider&gt;NLM&lt;/remote-database-provider&gt;&lt;language&gt;eng&lt;/language&gt;&lt;/record&gt;&lt;/Cite&gt;&lt;/EndNote&gt;</w:instrText>
      </w:r>
      <w:r w:rsidR="004F259D">
        <w:rPr>
          <w:rFonts w:ascii="Garamond" w:hAnsi="Garamond"/>
          <w:sz w:val="24"/>
          <w:szCs w:val="24"/>
        </w:rPr>
        <w:fldChar w:fldCharType="separate"/>
      </w:r>
      <w:r w:rsidR="00570438" w:rsidRPr="00570438">
        <w:rPr>
          <w:rFonts w:ascii="Garamond" w:hAnsi="Garamond"/>
          <w:noProof/>
          <w:sz w:val="24"/>
          <w:szCs w:val="24"/>
          <w:vertAlign w:val="superscript"/>
        </w:rPr>
        <w:t>36</w:t>
      </w:r>
      <w:r w:rsidR="004F259D">
        <w:rPr>
          <w:rFonts w:ascii="Garamond" w:hAnsi="Garamond"/>
          <w:sz w:val="24"/>
          <w:szCs w:val="24"/>
        </w:rPr>
        <w:fldChar w:fldCharType="end"/>
      </w:r>
      <w:r w:rsidR="004F259D">
        <w:rPr>
          <w:rFonts w:ascii="Garamond" w:hAnsi="Garamond"/>
          <w:sz w:val="24"/>
          <w:szCs w:val="24"/>
        </w:rPr>
        <w:t>, and</w:t>
      </w:r>
      <w:r w:rsidR="004F259D" w:rsidRPr="006E10BF">
        <w:rPr>
          <w:rFonts w:ascii="Garamond" w:hAnsi="Garamond"/>
          <w:sz w:val="24"/>
          <w:szCs w:val="24"/>
        </w:rPr>
        <w:t xml:space="preserve"> </w:t>
      </w:r>
      <w:r w:rsidR="004F259D">
        <w:rPr>
          <w:rFonts w:ascii="Garamond" w:hAnsi="Garamond"/>
          <w:sz w:val="24"/>
          <w:szCs w:val="24"/>
        </w:rPr>
        <w:t xml:space="preserve">(ii) </w:t>
      </w:r>
      <w:r w:rsidR="00D31577">
        <w:rPr>
          <w:rFonts w:ascii="Garamond" w:hAnsi="Garamond"/>
          <w:sz w:val="24"/>
          <w:szCs w:val="24"/>
        </w:rPr>
        <w:t>‘</w:t>
      </w:r>
      <w:r w:rsidR="004F259D">
        <w:rPr>
          <w:rFonts w:ascii="Garamond" w:hAnsi="Garamond"/>
          <w:sz w:val="24"/>
          <w:szCs w:val="24"/>
        </w:rPr>
        <w:t>low-to-m</w:t>
      </w:r>
      <w:r w:rsidR="00D31577">
        <w:rPr>
          <w:rFonts w:ascii="Garamond" w:hAnsi="Garamond"/>
          <w:sz w:val="24"/>
          <w:szCs w:val="24"/>
        </w:rPr>
        <w:t>edium</w:t>
      </w:r>
      <w:r w:rsidR="004F259D">
        <w:rPr>
          <w:rFonts w:ascii="Garamond" w:hAnsi="Garamond"/>
          <w:sz w:val="24"/>
          <w:szCs w:val="24"/>
        </w:rPr>
        <w:t xml:space="preserve"> risk</w:t>
      </w:r>
      <w:r>
        <w:rPr>
          <w:rFonts w:ascii="Garamond" w:hAnsi="Garamond"/>
          <w:sz w:val="24"/>
          <w:szCs w:val="24"/>
        </w:rPr>
        <w:t xml:space="preserve"> (L</w:t>
      </w:r>
      <w:r w:rsidR="005536E9">
        <w:rPr>
          <w:rFonts w:ascii="Garamond" w:hAnsi="Garamond"/>
          <w:sz w:val="24"/>
          <w:szCs w:val="24"/>
        </w:rPr>
        <w:t>R</w:t>
      </w:r>
      <w:r>
        <w:rPr>
          <w:rFonts w:ascii="Garamond" w:hAnsi="Garamond"/>
          <w:sz w:val="24"/>
          <w:szCs w:val="24"/>
        </w:rPr>
        <w:t>)</w:t>
      </w:r>
      <w:r w:rsidR="00D31577">
        <w:rPr>
          <w:rFonts w:ascii="Garamond" w:hAnsi="Garamond"/>
          <w:sz w:val="24"/>
          <w:szCs w:val="24"/>
        </w:rPr>
        <w:t>’</w:t>
      </w:r>
      <w:r w:rsidR="004F259D">
        <w:rPr>
          <w:rFonts w:ascii="Garamond" w:hAnsi="Garamond"/>
          <w:sz w:val="24"/>
          <w:szCs w:val="24"/>
        </w:rPr>
        <w:t xml:space="preserve"> patients involving those that have n</w:t>
      </w:r>
      <w:r w:rsidR="008D4A4B">
        <w:rPr>
          <w:rFonts w:ascii="Garamond" w:hAnsi="Garamond"/>
          <w:sz w:val="24"/>
          <w:szCs w:val="24"/>
        </w:rPr>
        <w:t>ever</w:t>
      </w:r>
      <w:r w:rsidR="004F259D">
        <w:rPr>
          <w:rFonts w:ascii="Garamond" w:hAnsi="Garamond"/>
          <w:sz w:val="24"/>
          <w:szCs w:val="24"/>
        </w:rPr>
        <w:t xml:space="preserve"> experienced a previous or current MACE at baseline.  </w:t>
      </w:r>
    </w:p>
    <w:p w14:paraId="687E8FD2" w14:textId="3C66F16F" w:rsidR="000A6C5E" w:rsidRDefault="00E90F63" w:rsidP="00436589">
      <w:pPr>
        <w:suppressAutoHyphens w:val="0"/>
        <w:autoSpaceDE w:val="0"/>
        <w:adjustRightInd w:val="0"/>
        <w:spacing w:line="360" w:lineRule="auto"/>
        <w:rPr>
          <w:rFonts w:ascii="Garamond" w:eastAsia="MetaSerifProBook-Regular" w:hAnsi="Garamond" w:cs="MetaSerifProBook-Regular"/>
          <w:sz w:val="24"/>
          <w:szCs w:val="24"/>
        </w:rPr>
      </w:pPr>
      <w:r>
        <w:rPr>
          <w:rFonts w:ascii="Garamond" w:eastAsia="MetaSerifProBook-Regular" w:hAnsi="Garamond" w:cs="MetaSerifProBook-Regular"/>
          <w:sz w:val="24"/>
          <w:szCs w:val="24"/>
        </w:rPr>
        <w:t>A sensitivity analysis</w:t>
      </w:r>
      <w:r w:rsidR="0066366E">
        <w:rPr>
          <w:rFonts w:ascii="Garamond" w:eastAsia="MetaSerifProBook-Regular" w:hAnsi="Garamond" w:cs="MetaSerifProBook-Regular"/>
          <w:sz w:val="24"/>
          <w:szCs w:val="24"/>
        </w:rPr>
        <w:t xml:space="preserve"> </w:t>
      </w:r>
      <w:r>
        <w:rPr>
          <w:rFonts w:ascii="Garamond" w:eastAsia="MetaSerifProBook-Regular" w:hAnsi="Garamond" w:cs="MetaSerifProBook-Regular"/>
          <w:sz w:val="24"/>
          <w:szCs w:val="24"/>
        </w:rPr>
        <w:t xml:space="preserve">with </w:t>
      </w:r>
      <w:r w:rsidR="0066366E">
        <w:rPr>
          <w:rFonts w:ascii="Garamond" w:eastAsia="MetaSerifProBook-Regular" w:hAnsi="Garamond" w:cs="MetaSerifProBook-Regular"/>
          <w:sz w:val="24"/>
          <w:szCs w:val="24"/>
        </w:rPr>
        <w:t>the dose</w:t>
      </w:r>
      <w:r w:rsidR="009B4E24">
        <w:rPr>
          <w:rFonts w:ascii="Garamond" w:eastAsia="MetaSerifProBook-Regular" w:hAnsi="Garamond" w:cs="MetaSerifProBook-Regular"/>
          <w:sz w:val="24"/>
          <w:szCs w:val="24"/>
        </w:rPr>
        <w:t>-specific</w:t>
      </w:r>
      <w:r w:rsidR="0066366E">
        <w:rPr>
          <w:rFonts w:ascii="Garamond" w:eastAsia="MetaSerifProBook-Regular" w:hAnsi="Garamond" w:cs="MetaSerifProBook-Regular"/>
          <w:sz w:val="24"/>
          <w:szCs w:val="24"/>
        </w:rPr>
        <w:t xml:space="preserve"> </w:t>
      </w:r>
      <w:r w:rsidR="00FF6FA7">
        <w:rPr>
          <w:rFonts w:ascii="Garamond" w:eastAsia="MetaSerifProBook-Regular" w:hAnsi="Garamond" w:cs="MetaSerifProBook-Regular"/>
          <w:sz w:val="24"/>
          <w:szCs w:val="24"/>
        </w:rPr>
        <w:t xml:space="preserve">network </w:t>
      </w:r>
      <w:r w:rsidR="0066366E">
        <w:rPr>
          <w:rFonts w:ascii="Garamond" w:eastAsia="MetaSerifProBook-Regular" w:hAnsi="Garamond" w:cs="MetaSerifProBook-Regular"/>
          <w:sz w:val="24"/>
          <w:szCs w:val="24"/>
        </w:rPr>
        <w:t xml:space="preserve">model </w:t>
      </w:r>
      <w:r>
        <w:rPr>
          <w:rFonts w:ascii="Garamond" w:eastAsia="MetaSerifProBook-Regular" w:hAnsi="Garamond" w:cs="MetaSerifProBook-Regular"/>
          <w:sz w:val="24"/>
          <w:szCs w:val="24"/>
        </w:rPr>
        <w:t xml:space="preserve">was </w:t>
      </w:r>
      <w:r w:rsidR="0066366E">
        <w:rPr>
          <w:rFonts w:ascii="Garamond" w:eastAsia="MetaSerifProBook-Regular" w:hAnsi="Garamond" w:cs="MetaSerifProBook-Regular"/>
          <w:sz w:val="24"/>
          <w:szCs w:val="24"/>
        </w:rPr>
        <w:t>conducted</w:t>
      </w:r>
      <w:r>
        <w:rPr>
          <w:rFonts w:ascii="Garamond" w:eastAsia="MetaSerifProBook-Regular" w:hAnsi="Garamond" w:cs="MetaSerifProBook-Regular"/>
          <w:sz w:val="24"/>
          <w:szCs w:val="24"/>
        </w:rPr>
        <w:t>, to examine</w:t>
      </w:r>
      <w:r w:rsidR="0066366E">
        <w:rPr>
          <w:rFonts w:ascii="Garamond" w:eastAsia="MetaSerifProBook-Regular" w:hAnsi="Garamond" w:cs="MetaSerifProBook-Regular"/>
          <w:sz w:val="24"/>
          <w:szCs w:val="24"/>
        </w:rPr>
        <w:t xml:space="preserve"> the robustness of the </w:t>
      </w:r>
      <w:r w:rsidR="00E902D3">
        <w:rPr>
          <w:rFonts w:ascii="Garamond" w:eastAsia="MetaSerifProBook-Regular" w:hAnsi="Garamond" w:cs="MetaSerifProBook-Regular"/>
          <w:sz w:val="24"/>
          <w:szCs w:val="24"/>
        </w:rPr>
        <w:t>findings from the</w:t>
      </w:r>
      <w:r w:rsidR="0066366E">
        <w:rPr>
          <w:rFonts w:ascii="Garamond" w:eastAsia="MetaSerifProBook-Regular" w:hAnsi="Garamond" w:cs="MetaSerifProBook-Regular"/>
          <w:sz w:val="24"/>
          <w:szCs w:val="24"/>
        </w:rPr>
        <w:t xml:space="preserve"> analysis</w:t>
      </w:r>
      <w:r w:rsidR="009B4E24">
        <w:rPr>
          <w:rFonts w:ascii="Garamond" w:eastAsia="MetaSerifProBook-Regular" w:hAnsi="Garamond" w:cs="MetaSerifProBook-Regular"/>
          <w:sz w:val="24"/>
          <w:szCs w:val="24"/>
        </w:rPr>
        <w:t xml:space="preserve"> involving categorization by intensity</w:t>
      </w:r>
      <w:r w:rsidR="0066366E">
        <w:rPr>
          <w:rFonts w:ascii="Garamond" w:eastAsia="MetaSerifProBook-Regular" w:hAnsi="Garamond" w:cs="MetaSerifProBook-Regular"/>
          <w:sz w:val="24"/>
          <w:szCs w:val="24"/>
        </w:rPr>
        <w:t xml:space="preserve">. </w:t>
      </w:r>
      <w:r w:rsidR="00846A9A">
        <w:rPr>
          <w:rFonts w:ascii="Garamond" w:eastAsia="MetaSerifProBook-Regular" w:hAnsi="Garamond" w:cs="MetaSerifProBook-Regular"/>
          <w:sz w:val="24"/>
          <w:szCs w:val="24"/>
        </w:rPr>
        <w:t xml:space="preserve">A network funnel plot was used to visually scrutinize </w:t>
      </w:r>
      <w:r w:rsidR="0003539D">
        <w:rPr>
          <w:rFonts w:ascii="Garamond" w:eastAsia="MetaSerifProBook-Regular" w:hAnsi="Garamond" w:cs="MetaSerifProBook-Regular"/>
          <w:sz w:val="24"/>
          <w:szCs w:val="24"/>
        </w:rPr>
        <w:t>the criterion of symmetry and po</w:t>
      </w:r>
      <w:r w:rsidR="00846A9A">
        <w:rPr>
          <w:rFonts w:ascii="Garamond" w:eastAsia="MetaSerifProBook-Regular" w:hAnsi="Garamond" w:cs="MetaSerifProBook-Regular"/>
          <w:sz w:val="24"/>
          <w:szCs w:val="24"/>
        </w:rPr>
        <w:t xml:space="preserve">tential </w:t>
      </w:r>
      <w:r w:rsidR="00FD7B60">
        <w:rPr>
          <w:rFonts w:ascii="Garamond" w:eastAsia="MetaSerifProBook-Regular" w:hAnsi="Garamond" w:cs="MetaSerifProBook-Regular"/>
          <w:sz w:val="24"/>
          <w:szCs w:val="24"/>
        </w:rPr>
        <w:t>presence</w:t>
      </w:r>
      <w:r w:rsidR="005122AE">
        <w:rPr>
          <w:rFonts w:ascii="Garamond" w:eastAsia="MetaSerifProBook-Regular" w:hAnsi="Garamond" w:cs="MetaSerifProBook-Regular"/>
          <w:sz w:val="24"/>
          <w:szCs w:val="24"/>
        </w:rPr>
        <w:t xml:space="preserve"> </w:t>
      </w:r>
      <w:r w:rsidR="00846A9A">
        <w:rPr>
          <w:rFonts w:ascii="Garamond" w:eastAsia="MetaSerifProBook-Regular" w:hAnsi="Garamond" w:cs="MetaSerifProBook-Regular"/>
          <w:sz w:val="24"/>
          <w:szCs w:val="24"/>
        </w:rPr>
        <w:t>for</w:t>
      </w:r>
      <w:r w:rsidR="00FD7B60">
        <w:rPr>
          <w:rFonts w:ascii="Garamond" w:eastAsia="MetaSerifProBook-Regular" w:hAnsi="Garamond" w:cs="MetaSerifProBook-Regular"/>
          <w:sz w:val="24"/>
          <w:szCs w:val="24"/>
        </w:rPr>
        <w:t xml:space="preserve"> small-study effect</w:t>
      </w:r>
      <w:r w:rsidR="00846A9A">
        <w:rPr>
          <w:rFonts w:ascii="Garamond" w:eastAsia="MetaSerifProBook-Regular" w:hAnsi="Garamond" w:cs="MetaSerifProBook-Regular"/>
          <w:sz w:val="24"/>
          <w:szCs w:val="24"/>
        </w:rPr>
        <w:t xml:space="preserve"> bias</w:t>
      </w:r>
      <w:r w:rsidR="00FD7B60">
        <w:rPr>
          <w:rFonts w:ascii="Garamond" w:eastAsia="MetaSerifProBook-Regular" w:hAnsi="Garamond" w:cs="MetaSerifProBook-Regular"/>
          <w:sz w:val="24"/>
          <w:szCs w:val="24"/>
        </w:rPr>
        <w:t xml:space="preserve"> </w:t>
      </w:r>
      <w:r w:rsidR="00137F1F">
        <w:rPr>
          <w:rFonts w:ascii="Garamond" w:eastAsia="MetaSerifProBook-Regular" w:hAnsi="Garamond" w:cs="MetaSerifProBook-Regular"/>
          <w:sz w:val="24"/>
          <w:szCs w:val="24"/>
        </w:rPr>
        <w:fldChar w:fldCharType="begin"/>
      </w:r>
      <w:r w:rsidR="00570438">
        <w:rPr>
          <w:rFonts w:ascii="Garamond" w:eastAsia="MetaSerifProBook-Regular" w:hAnsi="Garamond" w:cs="MetaSerifProBook-Regular"/>
          <w:sz w:val="24"/>
          <w:szCs w:val="24"/>
        </w:rPr>
        <w:instrText xml:space="preserve"> ADDIN EN.CITE &lt;EndNote&gt;&lt;Cite ExcludeYear="1"&gt;&lt;Author&gt;Sterne&lt;/Author&gt;&lt;Year&gt;2001&lt;/Year&gt;&lt;RecNum&gt;88&lt;/RecNum&gt;&lt;DisplayText&gt;&lt;style face="superscript"&gt;37&lt;/style&gt;&lt;/DisplayText&gt;&lt;record&gt;&lt;rec-number&gt;88&lt;/rec-number&gt;&lt;foreign-keys&gt;&lt;key app="EN" db-id="fz5dfs9s9tr09le520u5x5vtsz5t5vaz0evf" timestamp="1624525758"&gt;88&lt;/key&gt;&lt;/foreign-keys&gt;&lt;ref-type name="Journal Article"&gt;17&lt;/ref-type&gt;&lt;contributors&gt;&lt;authors&gt;&lt;author&gt;Sterne, J. A.&lt;/author&gt;&lt;author&gt;Egger, M.&lt;/author&gt;&lt;author&gt;Smith, G. D.&lt;/author&gt;&lt;/authors&gt;&lt;/contributors&gt;&lt;auth-address&gt;Medical Research Council Health Services Research Collaboration, Department of Social Medicine, University of Bristol, Bristol BS8 2PR. jonathan.sterne@bristol.ac.uk&lt;/auth-address&gt;&lt;titles&gt;&lt;title&gt;Systematic reviews in health care: Investigating and dealing with publication and other biases in meta-analysis&lt;/title&gt;&lt;secondary-title&gt;Bmj&lt;/secondary-title&gt;&lt;/titles&gt;&lt;periodical&gt;&lt;full-title&gt;BMJ&lt;/full-title&gt;&lt;/periodical&gt;&lt;pages&gt;101-5&lt;/pages&gt;&lt;volume&gt;323&lt;/volume&gt;&lt;number&gt;7304&lt;/number&gt;&lt;edition&gt;2001/07/14&lt;/edition&gt;&lt;keywords&gt;&lt;keyword&gt;*Bias&lt;/keyword&gt;&lt;keyword&gt;Homeopathy&lt;/keyword&gt;&lt;keyword&gt;Humans&lt;/keyword&gt;&lt;keyword&gt;Mathematics&lt;/keyword&gt;&lt;keyword&gt;*Meta-Analysis as Topic&lt;/keyword&gt;&lt;keyword&gt;Placebo Effect&lt;/keyword&gt;&lt;keyword&gt;Statistics as Topic&lt;/keyword&gt;&lt;/keywords&gt;&lt;dates&gt;&lt;year&gt;2001&lt;/year&gt;&lt;pub-dates&gt;&lt;date&gt;Jul 14&lt;/date&gt;&lt;/pub-dates&gt;&lt;/dates&gt;&lt;isbn&gt;0959-8138 (Print)&amp;#xD;0959-8138&lt;/isbn&gt;&lt;accession-num&gt;11451790&lt;/accession-num&gt;&lt;urls&gt;&lt;/urls&gt;&lt;custom2&gt;PMC1120714&lt;/custom2&gt;&lt;electronic-resource-num&gt;10.1136/bmj.323.7304.101&lt;/electronic-resource-num&gt;&lt;remote-database-provider&gt;NLM&lt;/remote-database-provider&gt;&lt;language&gt;eng&lt;/language&gt;&lt;/record&gt;&lt;/Cite&gt;&lt;/EndNote&gt;</w:instrText>
      </w:r>
      <w:r w:rsidR="00137F1F">
        <w:rPr>
          <w:rFonts w:ascii="Garamond" w:eastAsia="MetaSerifProBook-Regular" w:hAnsi="Garamond" w:cs="MetaSerifProBook-Regular"/>
          <w:sz w:val="24"/>
          <w:szCs w:val="24"/>
        </w:rPr>
        <w:fldChar w:fldCharType="separate"/>
      </w:r>
      <w:r w:rsidR="00570438" w:rsidRPr="00570438">
        <w:rPr>
          <w:rFonts w:ascii="Garamond" w:eastAsia="MetaSerifProBook-Regular" w:hAnsi="Garamond" w:cs="MetaSerifProBook-Regular"/>
          <w:noProof/>
          <w:sz w:val="24"/>
          <w:szCs w:val="24"/>
          <w:vertAlign w:val="superscript"/>
        </w:rPr>
        <w:t>37</w:t>
      </w:r>
      <w:r w:rsidR="00137F1F">
        <w:rPr>
          <w:rFonts w:ascii="Garamond" w:eastAsia="MetaSerifProBook-Regular" w:hAnsi="Garamond" w:cs="MetaSerifProBook-Regular"/>
          <w:sz w:val="24"/>
          <w:szCs w:val="24"/>
        </w:rPr>
        <w:fldChar w:fldCharType="end"/>
      </w:r>
      <w:r w:rsidR="00FD7B60">
        <w:rPr>
          <w:rFonts w:ascii="Garamond" w:eastAsia="MetaSerifProBook-Regular" w:hAnsi="Garamond" w:cs="MetaSerifProBook-Regular"/>
          <w:sz w:val="24"/>
          <w:szCs w:val="24"/>
        </w:rPr>
        <w:t>.</w:t>
      </w:r>
      <w:r w:rsidR="005122AE">
        <w:rPr>
          <w:rFonts w:ascii="Garamond" w:eastAsia="MetaSerifProBook-Regular" w:hAnsi="Garamond" w:cs="MetaSerifProBook-Regular"/>
          <w:sz w:val="24"/>
          <w:szCs w:val="24"/>
        </w:rPr>
        <w:t xml:space="preserve"> </w:t>
      </w:r>
    </w:p>
    <w:p w14:paraId="0C7A1F49" w14:textId="3D030D0A" w:rsidR="00A767F2" w:rsidRPr="00D71949" w:rsidRDefault="00A767F2" w:rsidP="00D71949">
      <w:pPr>
        <w:suppressAutoHyphens w:val="0"/>
        <w:autoSpaceDE w:val="0"/>
        <w:adjustRightInd w:val="0"/>
        <w:spacing w:after="0" w:line="360" w:lineRule="auto"/>
        <w:rPr>
          <w:rFonts w:ascii="Garamond" w:eastAsia="MetaSerifProBook-Regular" w:hAnsi="Garamond" w:cs="MetaSerifProBook-Regular"/>
          <w:b/>
          <w:bCs/>
          <w:sz w:val="24"/>
          <w:szCs w:val="24"/>
        </w:rPr>
      </w:pPr>
      <w:r w:rsidRPr="00D71949">
        <w:rPr>
          <w:rFonts w:ascii="Garamond" w:eastAsia="MetaSerifProBook-Regular" w:hAnsi="Garamond" w:cs="MetaSerifProBook-Regular"/>
          <w:b/>
          <w:bCs/>
          <w:sz w:val="24"/>
          <w:szCs w:val="24"/>
        </w:rPr>
        <w:t>Patient and public involvement</w:t>
      </w:r>
    </w:p>
    <w:p w14:paraId="480179F5" w14:textId="416703B1" w:rsidR="00A767F2" w:rsidRPr="000A6C5E" w:rsidRDefault="00D71949" w:rsidP="00436589">
      <w:pPr>
        <w:suppressAutoHyphens w:val="0"/>
        <w:autoSpaceDE w:val="0"/>
        <w:adjustRightInd w:val="0"/>
        <w:spacing w:line="360" w:lineRule="auto"/>
        <w:rPr>
          <w:rFonts w:ascii="Garamond" w:eastAsia="MetaSerifProBook-Regular" w:hAnsi="Garamond" w:cs="MetaSerifProBook-Regular"/>
          <w:sz w:val="24"/>
          <w:szCs w:val="24"/>
        </w:rPr>
      </w:pPr>
      <w:r>
        <w:rPr>
          <w:rFonts w:ascii="Garamond" w:eastAsia="MetaSerifProBook-Regular" w:hAnsi="Garamond" w:cs="MetaSerifProBook-Regular"/>
          <w:sz w:val="24"/>
          <w:szCs w:val="24"/>
        </w:rPr>
        <w:t>In designing this study, we held a</w:t>
      </w:r>
      <w:r w:rsidR="00370AA7">
        <w:rPr>
          <w:rFonts w:ascii="Garamond" w:eastAsia="MetaSerifProBook-Regular" w:hAnsi="Garamond" w:cs="MetaSerifProBook-Regular"/>
          <w:sz w:val="24"/>
          <w:szCs w:val="24"/>
        </w:rPr>
        <w:t xml:space="preserve"> patient and public involvement</w:t>
      </w:r>
      <w:r>
        <w:rPr>
          <w:rFonts w:ascii="Garamond" w:eastAsia="MetaSerifProBook-Regular" w:hAnsi="Garamond" w:cs="MetaSerifProBook-Regular"/>
          <w:sz w:val="24"/>
          <w:szCs w:val="24"/>
        </w:rPr>
        <w:t xml:space="preserve"> focus group with 24 adults who had diabetes and were using statins for prevention of CVD </w:t>
      </w:r>
      <w:r w:rsidR="007153A7">
        <w:rPr>
          <w:rFonts w:ascii="Garamond" w:eastAsia="MetaSerifProBook-Regular" w:hAnsi="Garamond" w:cs="MetaSerifProBook-Regular"/>
          <w:sz w:val="24"/>
          <w:szCs w:val="24"/>
        </w:rPr>
        <w:t>to</w:t>
      </w:r>
      <w:r>
        <w:rPr>
          <w:rFonts w:ascii="Garamond" w:eastAsia="MetaSerifProBook-Regular" w:hAnsi="Garamond" w:cs="MetaSerifProBook-Regular"/>
          <w:sz w:val="24"/>
          <w:szCs w:val="24"/>
        </w:rPr>
        <w:t xml:space="preserve"> help inform </w:t>
      </w:r>
      <w:r w:rsidR="00370AA7">
        <w:rPr>
          <w:rFonts w:ascii="Garamond" w:eastAsia="MetaSerifProBook-Regular" w:hAnsi="Garamond" w:cs="MetaSerifProBook-Regular"/>
          <w:sz w:val="24"/>
          <w:szCs w:val="24"/>
        </w:rPr>
        <w:t xml:space="preserve">on </w:t>
      </w:r>
      <w:r>
        <w:rPr>
          <w:rFonts w:ascii="Garamond" w:eastAsia="MetaSerifProBook-Regular" w:hAnsi="Garamond" w:cs="MetaSerifProBook-Regular"/>
          <w:sz w:val="24"/>
          <w:szCs w:val="24"/>
        </w:rPr>
        <w:t xml:space="preserve">the interpretation of </w:t>
      </w:r>
      <w:r w:rsidR="00370AA7">
        <w:rPr>
          <w:rFonts w:ascii="Garamond" w:eastAsia="MetaSerifProBook-Regular" w:hAnsi="Garamond" w:cs="MetaSerifProBook-Regular"/>
          <w:sz w:val="24"/>
          <w:szCs w:val="24"/>
        </w:rPr>
        <w:t>our</w:t>
      </w:r>
      <w:r>
        <w:rPr>
          <w:rFonts w:ascii="Garamond" w:eastAsia="MetaSerifProBook-Regular" w:hAnsi="Garamond" w:cs="MetaSerifProBook-Regular"/>
          <w:sz w:val="24"/>
          <w:szCs w:val="24"/>
        </w:rPr>
        <w:t xml:space="preserve"> findings. These review results will be disseminated to the relevant patient communities.</w:t>
      </w:r>
    </w:p>
    <w:p w14:paraId="1E36F34E" w14:textId="15E7A831" w:rsidR="00B06162" w:rsidRDefault="008641AA" w:rsidP="00436589">
      <w:pPr>
        <w:spacing w:before="240"/>
        <w:rPr>
          <w:rFonts w:ascii="Garamond" w:hAnsi="Garamond"/>
          <w:b/>
          <w:bCs/>
          <w:sz w:val="24"/>
          <w:szCs w:val="24"/>
        </w:rPr>
      </w:pPr>
      <w:r w:rsidRPr="008641AA">
        <w:rPr>
          <w:rFonts w:ascii="Garamond" w:hAnsi="Garamond"/>
          <w:b/>
          <w:bCs/>
          <w:sz w:val="24"/>
          <w:szCs w:val="24"/>
        </w:rPr>
        <w:t>Results</w:t>
      </w:r>
    </w:p>
    <w:p w14:paraId="2BFD5FF0" w14:textId="28B34CE0" w:rsidR="00B06162" w:rsidRDefault="00B06162" w:rsidP="00B06162">
      <w:pPr>
        <w:suppressAutoHyphens w:val="0"/>
        <w:autoSpaceDE w:val="0"/>
        <w:adjustRightInd w:val="0"/>
        <w:spacing w:before="240" w:after="0" w:line="360" w:lineRule="auto"/>
        <w:rPr>
          <w:rFonts w:ascii="Garamond" w:eastAsia="MetaSerifProBook-Regular" w:hAnsi="Garamond" w:cs="MetaSerifProBook-Regular"/>
          <w:sz w:val="24"/>
          <w:szCs w:val="24"/>
        </w:rPr>
      </w:pPr>
      <w:r w:rsidRPr="00B06162">
        <w:rPr>
          <w:rFonts w:ascii="Garamond" w:eastAsia="MetaSerifProBook-Regular" w:hAnsi="Garamond" w:cs="MetaSerifProBook-Regular"/>
          <w:sz w:val="24"/>
          <w:szCs w:val="24"/>
        </w:rPr>
        <w:t xml:space="preserve">The search retrieved </w:t>
      </w:r>
      <w:r w:rsidR="00EA7C12">
        <w:rPr>
          <w:rFonts w:ascii="Garamond" w:eastAsia="MetaSerifProBook-Regular" w:hAnsi="Garamond" w:cs="MetaSerifProBook-Regular"/>
          <w:sz w:val="24"/>
          <w:szCs w:val="24"/>
        </w:rPr>
        <w:t>2,906</w:t>
      </w:r>
      <w:r w:rsidRPr="00B06162">
        <w:rPr>
          <w:rFonts w:ascii="Garamond" w:eastAsia="MetaSerifProBook-Regular" w:hAnsi="Garamond" w:cs="MetaSerifProBook-Regular"/>
          <w:sz w:val="24"/>
          <w:szCs w:val="24"/>
        </w:rPr>
        <w:t xml:space="preserve"> references. After</w:t>
      </w:r>
      <w:r w:rsidR="001737D4">
        <w:rPr>
          <w:rFonts w:ascii="Garamond" w:eastAsia="MetaSerifProBook-Regular" w:hAnsi="Garamond" w:cs="MetaSerifProBook-Regular"/>
          <w:sz w:val="24"/>
          <w:szCs w:val="24"/>
        </w:rPr>
        <w:t xml:space="preserve"> screening titles and abstracts</w:t>
      </w:r>
      <w:r w:rsidR="00B173B4">
        <w:rPr>
          <w:rFonts w:ascii="Garamond" w:eastAsia="MetaSerifProBook-Regular" w:hAnsi="Garamond" w:cs="MetaSerifProBook-Regular"/>
          <w:sz w:val="24"/>
          <w:szCs w:val="24"/>
        </w:rPr>
        <w:t xml:space="preserve"> of 1987 references</w:t>
      </w:r>
      <w:r w:rsidR="00AE790C">
        <w:rPr>
          <w:rFonts w:ascii="Garamond" w:eastAsia="MetaSerifProBook-Regular" w:hAnsi="Garamond" w:cs="MetaSerifProBook-Regular"/>
          <w:sz w:val="24"/>
          <w:szCs w:val="24"/>
        </w:rPr>
        <w:t>,</w:t>
      </w:r>
      <w:r w:rsidR="00B173B4">
        <w:rPr>
          <w:rFonts w:ascii="Garamond" w:eastAsia="MetaSerifProBook-Regular" w:hAnsi="Garamond" w:cs="MetaSerifProBook-Regular"/>
          <w:sz w:val="24"/>
          <w:szCs w:val="24"/>
        </w:rPr>
        <w:t xml:space="preserve"> 1836 were excluded resulting in</w:t>
      </w:r>
      <w:r w:rsidRPr="00B06162">
        <w:rPr>
          <w:rFonts w:ascii="Garamond" w:eastAsia="MetaSerifProBook-Regular" w:hAnsi="Garamond" w:cs="MetaSerifProBook-Regular"/>
          <w:sz w:val="24"/>
          <w:szCs w:val="24"/>
        </w:rPr>
        <w:t xml:space="preserve"> full</w:t>
      </w:r>
      <w:r w:rsidR="00AE790C">
        <w:rPr>
          <w:rFonts w:ascii="Garamond" w:eastAsia="MetaSerifProBook-Regular" w:hAnsi="Garamond" w:cs="MetaSerifProBook-Regular"/>
          <w:sz w:val="24"/>
          <w:szCs w:val="24"/>
        </w:rPr>
        <w:t>-</w:t>
      </w:r>
      <w:r w:rsidRPr="00B06162">
        <w:rPr>
          <w:rFonts w:ascii="Garamond" w:eastAsia="MetaSerifProBook-Regular" w:hAnsi="Garamond" w:cs="MetaSerifProBook-Regular"/>
          <w:sz w:val="24"/>
          <w:szCs w:val="24"/>
        </w:rPr>
        <w:t xml:space="preserve">text screening of </w:t>
      </w:r>
      <w:r w:rsidR="00EA7C12">
        <w:rPr>
          <w:rFonts w:ascii="Garamond" w:eastAsia="MetaSerifProBook-Regular" w:hAnsi="Garamond" w:cs="MetaSerifProBook-Regular"/>
          <w:sz w:val="24"/>
          <w:szCs w:val="24"/>
        </w:rPr>
        <w:t>151</w:t>
      </w:r>
      <w:r w:rsidRPr="00B06162">
        <w:rPr>
          <w:rFonts w:ascii="Garamond" w:eastAsia="MetaSerifProBook-Regular" w:hAnsi="Garamond" w:cs="MetaSerifProBook-Regular"/>
          <w:sz w:val="24"/>
          <w:szCs w:val="24"/>
        </w:rPr>
        <w:t xml:space="preserve"> </w:t>
      </w:r>
      <w:r w:rsidR="001E1100">
        <w:rPr>
          <w:rFonts w:ascii="Garamond" w:eastAsia="MetaSerifProBook-Regular" w:hAnsi="Garamond" w:cs="MetaSerifProBook-Regular"/>
          <w:sz w:val="24"/>
          <w:szCs w:val="24"/>
        </w:rPr>
        <w:t>reports</w:t>
      </w:r>
      <w:r w:rsidR="00B173B4">
        <w:rPr>
          <w:rFonts w:ascii="Garamond" w:eastAsia="MetaSerifProBook-Regular" w:hAnsi="Garamond" w:cs="MetaSerifProBook-Regular"/>
          <w:sz w:val="24"/>
          <w:szCs w:val="24"/>
        </w:rPr>
        <w:t>.</w:t>
      </w:r>
      <w:r w:rsidRPr="00B06162">
        <w:rPr>
          <w:rFonts w:ascii="Garamond" w:eastAsia="MetaSerifProBook-Regular" w:hAnsi="Garamond" w:cs="MetaSerifProBook-Regular"/>
          <w:sz w:val="24"/>
          <w:szCs w:val="24"/>
        </w:rPr>
        <w:t xml:space="preserve"> </w:t>
      </w:r>
      <w:r w:rsidR="00B173B4">
        <w:rPr>
          <w:rFonts w:ascii="Garamond" w:eastAsia="MetaSerifProBook-Regular" w:hAnsi="Garamond" w:cs="MetaSerifProBook-Regular"/>
          <w:sz w:val="24"/>
          <w:szCs w:val="24"/>
        </w:rPr>
        <w:t>Forty-two</w:t>
      </w:r>
      <w:r w:rsidRPr="00B06162">
        <w:rPr>
          <w:rFonts w:ascii="Garamond" w:eastAsia="MetaSerifProBook-Regular" w:hAnsi="Garamond" w:cs="MetaSerifProBook-Regular"/>
          <w:sz w:val="24"/>
          <w:szCs w:val="24"/>
        </w:rPr>
        <w:t xml:space="preserve"> randomised controlled trials (comprising 2</w:t>
      </w:r>
      <w:r w:rsidR="00EA7C12">
        <w:rPr>
          <w:rFonts w:ascii="Garamond" w:eastAsia="MetaSerifProBook-Regular" w:hAnsi="Garamond" w:cs="MetaSerifProBook-Regular"/>
          <w:sz w:val="24"/>
          <w:szCs w:val="24"/>
        </w:rPr>
        <w:t>0,</w:t>
      </w:r>
      <w:r w:rsidR="00E14C96">
        <w:rPr>
          <w:rFonts w:ascii="Garamond" w:eastAsia="MetaSerifProBook-Regular" w:hAnsi="Garamond" w:cs="MetaSerifProBook-Regular"/>
          <w:sz w:val="24"/>
          <w:szCs w:val="24"/>
        </w:rPr>
        <w:t>193</w:t>
      </w:r>
      <w:r w:rsidRPr="00B06162">
        <w:rPr>
          <w:rFonts w:ascii="Garamond" w:eastAsia="MetaSerifProBook-Regular" w:hAnsi="Garamond" w:cs="MetaSerifProBook-Regular"/>
          <w:sz w:val="24"/>
          <w:szCs w:val="24"/>
        </w:rPr>
        <w:t xml:space="preserve"> participants) met our inclusion criteria</w:t>
      </w:r>
      <w:r w:rsidR="00EA7C12">
        <w:rPr>
          <w:rFonts w:ascii="Garamond" w:eastAsia="MetaSerifProBook-Regular" w:hAnsi="Garamond" w:cs="MetaSerifProBook-Regular"/>
          <w:sz w:val="24"/>
          <w:szCs w:val="24"/>
        </w:rPr>
        <w:t xml:space="preserve"> </w:t>
      </w:r>
      <w:r w:rsidR="001A1694">
        <w:rPr>
          <w:rFonts w:ascii="Garamond" w:eastAsia="MetaSerifProBook-Regular" w:hAnsi="Garamond" w:cs="MetaSerifProBook-Regular"/>
          <w:sz w:val="24"/>
          <w:szCs w:val="24"/>
        </w:rPr>
        <w:t>(F</w:t>
      </w:r>
      <w:r w:rsidRPr="00B06162">
        <w:rPr>
          <w:rFonts w:ascii="Garamond" w:eastAsia="MetaSerifProBook-Regular" w:hAnsi="Garamond" w:cs="MetaSerifProBook-Regular"/>
          <w:sz w:val="24"/>
          <w:szCs w:val="24"/>
        </w:rPr>
        <w:t>ig</w:t>
      </w:r>
      <w:r w:rsidR="00EA7C12">
        <w:rPr>
          <w:rFonts w:ascii="Garamond" w:eastAsia="MetaSerifProBook-Regular" w:hAnsi="Garamond" w:cs="MetaSerifProBook-Regular"/>
          <w:sz w:val="24"/>
          <w:szCs w:val="24"/>
        </w:rPr>
        <w:t>ure</w:t>
      </w:r>
      <w:r w:rsidRPr="00B06162">
        <w:rPr>
          <w:rFonts w:ascii="Garamond" w:eastAsia="MetaSerifProBook-Regular" w:hAnsi="Garamond" w:cs="MetaSerifProBook-Regular"/>
          <w:sz w:val="24"/>
          <w:szCs w:val="24"/>
        </w:rPr>
        <w:t xml:space="preserve"> 1).</w:t>
      </w:r>
      <w:r w:rsidR="005411CA">
        <w:rPr>
          <w:rFonts w:ascii="Garamond" w:eastAsia="MetaSerifProBook-Regular" w:hAnsi="Garamond" w:cs="MetaSerifProBook-Regular"/>
          <w:sz w:val="24"/>
          <w:szCs w:val="24"/>
        </w:rPr>
        <w:t xml:space="preserve"> </w:t>
      </w:r>
      <w:r w:rsidR="001E1100">
        <w:rPr>
          <w:rFonts w:ascii="Garamond" w:eastAsia="MetaSerifProBook-Regular" w:hAnsi="Garamond" w:cs="MetaSerifProBook-Regular"/>
          <w:sz w:val="24"/>
          <w:szCs w:val="24"/>
        </w:rPr>
        <w:t xml:space="preserve">The included studies are provided in </w:t>
      </w:r>
      <w:r w:rsidR="005411CA">
        <w:rPr>
          <w:rFonts w:ascii="Garamond" w:eastAsia="MetaSerifProBook-Regular" w:hAnsi="Garamond" w:cs="MetaSerifProBook-Regular"/>
          <w:sz w:val="24"/>
          <w:szCs w:val="24"/>
        </w:rPr>
        <w:t>Appendix</w:t>
      </w:r>
      <w:r w:rsidR="00343237">
        <w:rPr>
          <w:rFonts w:ascii="Garamond" w:eastAsia="MetaSerifProBook-Regular" w:hAnsi="Garamond" w:cs="MetaSerifProBook-Regular"/>
          <w:sz w:val="24"/>
          <w:szCs w:val="24"/>
        </w:rPr>
        <w:t xml:space="preserve"> </w:t>
      </w:r>
      <w:r w:rsidR="00C21CE6">
        <w:rPr>
          <w:rFonts w:ascii="Garamond" w:eastAsia="MetaSerifProBook-Regular" w:hAnsi="Garamond" w:cs="MetaSerifProBook-Regular"/>
          <w:sz w:val="24"/>
          <w:szCs w:val="24"/>
        </w:rPr>
        <w:t>3</w:t>
      </w:r>
      <w:r w:rsidR="008D47DB">
        <w:rPr>
          <w:rFonts w:ascii="Garamond" w:eastAsia="MetaSerifProBook-Regular" w:hAnsi="Garamond" w:cs="MetaSerifProBook-Regular"/>
          <w:sz w:val="24"/>
          <w:szCs w:val="24"/>
        </w:rPr>
        <w:t>.</w:t>
      </w:r>
      <w:r w:rsidRPr="00B06162">
        <w:rPr>
          <w:rFonts w:ascii="Garamond" w:eastAsia="MetaSerifProBook-Regular" w:hAnsi="Garamond" w:cs="MetaSerifProBook-Regular"/>
          <w:sz w:val="24"/>
          <w:szCs w:val="24"/>
        </w:rPr>
        <w:t xml:space="preserve"> </w:t>
      </w:r>
    </w:p>
    <w:p w14:paraId="2B1193FD" w14:textId="3DF39623" w:rsidR="00B06162" w:rsidRPr="00B06162" w:rsidRDefault="00B06162" w:rsidP="00402AF2">
      <w:pPr>
        <w:suppressAutoHyphens w:val="0"/>
        <w:autoSpaceDE w:val="0"/>
        <w:adjustRightInd w:val="0"/>
        <w:spacing w:before="240" w:after="0" w:line="360" w:lineRule="auto"/>
        <w:rPr>
          <w:rFonts w:ascii="Garamond" w:eastAsia="MetaSerifProBook-Regular" w:hAnsi="Garamond" w:cs="MetaSerifProBook-Regular"/>
          <w:b/>
          <w:bCs/>
          <w:sz w:val="24"/>
          <w:szCs w:val="24"/>
        </w:rPr>
      </w:pPr>
      <w:r w:rsidRPr="00B06162">
        <w:rPr>
          <w:rFonts w:ascii="Garamond" w:eastAsia="MetaSerifProBook-Regular" w:hAnsi="Garamond" w:cs="MetaSerifProBook-Regular"/>
          <w:b/>
          <w:bCs/>
          <w:sz w:val="24"/>
          <w:szCs w:val="24"/>
        </w:rPr>
        <w:t xml:space="preserve">Characteristic of </w:t>
      </w:r>
      <w:r w:rsidR="004664DD">
        <w:rPr>
          <w:rFonts w:ascii="Garamond" w:eastAsia="MetaSerifProBook-Regular" w:hAnsi="Garamond" w:cs="MetaSerifProBook-Regular"/>
          <w:b/>
          <w:bCs/>
          <w:sz w:val="24"/>
          <w:szCs w:val="24"/>
        </w:rPr>
        <w:t>I</w:t>
      </w:r>
      <w:r w:rsidRPr="00B06162">
        <w:rPr>
          <w:rFonts w:ascii="Garamond" w:eastAsia="MetaSerifProBook-Regular" w:hAnsi="Garamond" w:cs="MetaSerifProBook-Regular"/>
          <w:b/>
          <w:bCs/>
          <w:sz w:val="24"/>
          <w:szCs w:val="24"/>
        </w:rPr>
        <w:t xml:space="preserve">ncluded </w:t>
      </w:r>
      <w:r w:rsidR="004664DD">
        <w:rPr>
          <w:rFonts w:ascii="Garamond" w:eastAsia="MetaSerifProBook-Regular" w:hAnsi="Garamond" w:cs="MetaSerifProBook-Regular"/>
          <w:b/>
          <w:bCs/>
          <w:sz w:val="24"/>
          <w:szCs w:val="24"/>
        </w:rPr>
        <w:t>S</w:t>
      </w:r>
      <w:r w:rsidRPr="00B06162">
        <w:rPr>
          <w:rFonts w:ascii="Garamond" w:eastAsia="MetaSerifProBook-Regular" w:hAnsi="Garamond" w:cs="MetaSerifProBook-Regular"/>
          <w:b/>
          <w:bCs/>
          <w:sz w:val="24"/>
          <w:szCs w:val="24"/>
        </w:rPr>
        <w:t>tudies</w:t>
      </w:r>
    </w:p>
    <w:p w14:paraId="5069E965" w14:textId="38D1D111" w:rsidR="00476E04" w:rsidRDefault="005411CA" w:rsidP="00402AF2">
      <w:pPr>
        <w:spacing w:line="360" w:lineRule="auto"/>
        <w:rPr>
          <w:rFonts w:ascii="Garamond" w:eastAsia="MetaSerifProBook-Regular" w:hAnsi="Garamond" w:cs="MetaSerifProBook-Regular"/>
          <w:sz w:val="24"/>
          <w:szCs w:val="24"/>
        </w:rPr>
      </w:pPr>
      <w:r>
        <w:rPr>
          <w:rFonts w:ascii="Garamond" w:eastAsia="MetaSerifProBook-Regular" w:hAnsi="Garamond" w:cs="MetaSerifProBook-Regular"/>
          <w:sz w:val="24"/>
          <w:szCs w:val="24"/>
        </w:rPr>
        <w:t xml:space="preserve">The characteristics of the included studies are provided in </w:t>
      </w:r>
      <w:r w:rsidR="00002653">
        <w:rPr>
          <w:rFonts w:ascii="Garamond" w:eastAsia="MetaSerifProBook-Regular" w:hAnsi="Garamond" w:cs="MetaSerifProBook-Regular"/>
          <w:sz w:val="24"/>
          <w:szCs w:val="24"/>
        </w:rPr>
        <w:t>Appendix 4</w:t>
      </w:r>
      <w:r>
        <w:rPr>
          <w:rFonts w:ascii="Garamond" w:eastAsia="MetaSerifProBook-Regular" w:hAnsi="Garamond" w:cs="MetaSerifProBook-Regular"/>
          <w:sz w:val="24"/>
          <w:szCs w:val="24"/>
        </w:rPr>
        <w:t>.</w:t>
      </w:r>
      <w:r w:rsidR="00402AF2">
        <w:rPr>
          <w:rFonts w:ascii="Garamond" w:eastAsia="MetaSerifProBook-Regular" w:hAnsi="Garamond" w:cs="MetaSerifProBook-Regular"/>
          <w:sz w:val="24"/>
          <w:szCs w:val="24"/>
        </w:rPr>
        <w:t xml:space="preserve"> Fourteen</w:t>
      </w:r>
      <w:r w:rsidR="00F61F78">
        <w:rPr>
          <w:rFonts w:ascii="Garamond" w:eastAsia="MetaSerifProBook-Regular" w:hAnsi="Garamond" w:cs="MetaSerifProBook-Regular"/>
          <w:sz w:val="24"/>
          <w:szCs w:val="24"/>
        </w:rPr>
        <w:t xml:space="preserve"> (3</w:t>
      </w:r>
      <w:r w:rsidR="00C226B2">
        <w:rPr>
          <w:rFonts w:ascii="Garamond" w:eastAsia="MetaSerifProBook-Regular" w:hAnsi="Garamond" w:cs="MetaSerifProBook-Regular"/>
          <w:sz w:val="24"/>
          <w:szCs w:val="24"/>
        </w:rPr>
        <w:t>3</w:t>
      </w:r>
      <w:r w:rsidR="00F61F78">
        <w:rPr>
          <w:rFonts w:ascii="Garamond" w:eastAsia="MetaSerifProBook-Regular" w:hAnsi="Garamond" w:cs="MetaSerifProBook-Regular"/>
          <w:sz w:val="24"/>
          <w:szCs w:val="24"/>
        </w:rPr>
        <w:t>%)</w:t>
      </w:r>
      <w:r w:rsidR="007D2708">
        <w:rPr>
          <w:rFonts w:ascii="Garamond" w:eastAsia="MetaSerifProBook-Regular" w:hAnsi="Garamond" w:cs="MetaSerifProBook-Regular"/>
          <w:sz w:val="24"/>
          <w:szCs w:val="24"/>
        </w:rPr>
        <w:t xml:space="preserve"> of the</w:t>
      </w:r>
      <w:r w:rsidR="00402AF2">
        <w:rPr>
          <w:rFonts w:ascii="Garamond" w:eastAsia="MetaSerifProBook-Regular" w:hAnsi="Garamond" w:cs="MetaSerifProBook-Regular"/>
          <w:sz w:val="24"/>
          <w:szCs w:val="24"/>
        </w:rPr>
        <w:t xml:space="preserve"> studies were carried out in the E</w:t>
      </w:r>
      <w:r w:rsidR="00B557AE">
        <w:rPr>
          <w:rFonts w:ascii="Garamond" w:eastAsia="MetaSerifProBook-Regular" w:hAnsi="Garamond" w:cs="MetaSerifProBook-Regular"/>
          <w:sz w:val="24"/>
          <w:szCs w:val="24"/>
        </w:rPr>
        <w:t>U</w:t>
      </w:r>
      <w:r w:rsidR="00402AF2">
        <w:rPr>
          <w:rFonts w:ascii="Garamond" w:eastAsia="MetaSerifProBook-Regular" w:hAnsi="Garamond" w:cs="MetaSerifProBook-Regular"/>
          <w:sz w:val="24"/>
          <w:szCs w:val="24"/>
        </w:rPr>
        <w:t>, s</w:t>
      </w:r>
      <w:r w:rsidR="00C226B2">
        <w:rPr>
          <w:rFonts w:ascii="Garamond" w:eastAsia="MetaSerifProBook-Regular" w:hAnsi="Garamond" w:cs="MetaSerifProBook-Regular"/>
          <w:sz w:val="24"/>
          <w:szCs w:val="24"/>
        </w:rPr>
        <w:t>ix</w:t>
      </w:r>
      <w:r w:rsidR="00F61F78">
        <w:rPr>
          <w:rFonts w:ascii="Garamond" w:eastAsia="MetaSerifProBook-Regular" w:hAnsi="Garamond" w:cs="MetaSerifProBook-Regular"/>
          <w:sz w:val="24"/>
          <w:szCs w:val="24"/>
        </w:rPr>
        <w:t xml:space="preserve"> (1</w:t>
      </w:r>
      <w:r w:rsidR="00C226B2">
        <w:rPr>
          <w:rFonts w:ascii="Garamond" w:eastAsia="MetaSerifProBook-Regular" w:hAnsi="Garamond" w:cs="MetaSerifProBook-Regular"/>
          <w:sz w:val="24"/>
          <w:szCs w:val="24"/>
        </w:rPr>
        <w:t>4</w:t>
      </w:r>
      <w:r w:rsidR="00F61F78">
        <w:rPr>
          <w:rFonts w:ascii="Garamond" w:eastAsia="MetaSerifProBook-Regular" w:hAnsi="Garamond" w:cs="MetaSerifProBook-Regular"/>
          <w:sz w:val="24"/>
          <w:szCs w:val="24"/>
        </w:rPr>
        <w:t>%)</w:t>
      </w:r>
      <w:r w:rsidR="00402AF2">
        <w:rPr>
          <w:rFonts w:ascii="Garamond" w:eastAsia="MetaSerifProBook-Regular" w:hAnsi="Garamond" w:cs="MetaSerifProBook-Regular"/>
          <w:sz w:val="24"/>
          <w:szCs w:val="24"/>
        </w:rPr>
        <w:t xml:space="preserve"> in the US and four</w:t>
      </w:r>
      <w:r w:rsidR="00F61F78">
        <w:rPr>
          <w:rFonts w:ascii="Garamond" w:eastAsia="MetaSerifProBook-Regular" w:hAnsi="Garamond" w:cs="MetaSerifProBook-Regular"/>
          <w:sz w:val="24"/>
          <w:szCs w:val="24"/>
        </w:rPr>
        <w:t xml:space="preserve"> (</w:t>
      </w:r>
      <w:r w:rsidR="00C226B2">
        <w:rPr>
          <w:rFonts w:ascii="Garamond" w:eastAsia="MetaSerifProBook-Regular" w:hAnsi="Garamond" w:cs="MetaSerifProBook-Regular"/>
          <w:sz w:val="24"/>
          <w:szCs w:val="24"/>
        </w:rPr>
        <w:t>10</w:t>
      </w:r>
      <w:r w:rsidR="00F61F78">
        <w:rPr>
          <w:rFonts w:ascii="Garamond" w:eastAsia="MetaSerifProBook-Regular" w:hAnsi="Garamond" w:cs="MetaSerifProBook-Regular"/>
          <w:sz w:val="24"/>
          <w:szCs w:val="24"/>
        </w:rPr>
        <w:t>%)</w:t>
      </w:r>
      <w:r w:rsidR="00402AF2">
        <w:rPr>
          <w:rFonts w:ascii="Garamond" w:eastAsia="MetaSerifProBook-Regular" w:hAnsi="Garamond" w:cs="MetaSerifProBook-Regular"/>
          <w:sz w:val="24"/>
          <w:szCs w:val="24"/>
        </w:rPr>
        <w:t xml:space="preserve"> in the UK </w:t>
      </w:r>
      <w:r w:rsidR="00EA58B9">
        <w:rPr>
          <w:rFonts w:ascii="Garamond" w:eastAsia="MetaSerifProBook-Regular" w:hAnsi="Garamond" w:cs="MetaSerifProBook-Regular"/>
          <w:sz w:val="24"/>
          <w:szCs w:val="24"/>
        </w:rPr>
        <w:fldChar w:fldCharType="begin">
          <w:fldData xml:space="preserve">PEVuZE5vdGU+PENpdGUgRXhjbHVkZVllYXI9IjEiPjxBdXRob3I+QmV0dGVyaWRnZTwvQXV0aG9y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==
</w:fldData>
        </w:fldChar>
      </w:r>
      <w:r w:rsidR="00570438">
        <w:rPr>
          <w:rFonts w:ascii="Garamond" w:eastAsia="MetaSerifProBook-Regular" w:hAnsi="Garamond" w:cs="MetaSerifProBook-Regular"/>
          <w:sz w:val="24"/>
          <w:szCs w:val="24"/>
        </w:rPr>
        <w:instrText xml:space="preserve"> ADDIN EN.CITE </w:instrText>
      </w:r>
      <w:r w:rsidR="00570438">
        <w:rPr>
          <w:rFonts w:ascii="Garamond" w:eastAsia="MetaSerifProBook-Regular" w:hAnsi="Garamond" w:cs="MetaSerifProBook-Regular"/>
          <w:sz w:val="24"/>
          <w:szCs w:val="24"/>
        </w:rPr>
        <w:fldChar w:fldCharType="begin">
          <w:fldData xml:space="preserve">PEVuZE5vdGU+PENpdGUgRXhjbHVkZVllYXI9IjEiPjxBdXRob3I+QmV0dGVyaWRnZTwvQXV0aG9y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==
</w:fldData>
        </w:fldChar>
      </w:r>
      <w:r w:rsidR="00570438">
        <w:rPr>
          <w:rFonts w:ascii="Garamond" w:eastAsia="MetaSerifProBook-Regular" w:hAnsi="Garamond" w:cs="MetaSerifProBook-Regular"/>
          <w:sz w:val="24"/>
          <w:szCs w:val="24"/>
        </w:rPr>
        <w:instrText xml:space="preserve"> ADDIN EN.CITE.DATA </w:instrText>
      </w:r>
      <w:r w:rsidR="00570438">
        <w:rPr>
          <w:rFonts w:ascii="Garamond" w:eastAsia="MetaSerifProBook-Regular" w:hAnsi="Garamond" w:cs="MetaSerifProBook-Regular"/>
          <w:sz w:val="24"/>
          <w:szCs w:val="24"/>
        </w:rPr>
      </w:r>
      <w:r w:rsidR="00570438">
        <w:rPr>
          <w:rFonts w:ascii="Garamond" w:eastAsia="MetaSerifProBook-Regular" w:hAnsi="Garamond" w:cs="MetaSerifProBook-Regular"/>
          <w:sz w:val="24"/>
          <w:szCs w:val="24"/>
        </w:rPr>
        <w:fldChar w:fldCharType="end"/>
      </w:r>
      <w:r w:rsidR="00EA58B9">
        <w:rPr>
          <w:rFonts w:ascii="Garamond" w:eastAsia="MetaSerifProBook-Regular" w:hAnsi="Garamond" w:cs="MetaSerifProBook-Regular"/>
          <w:sz w:val="24"/>
          <w:szCs w:val="24"/>
        </w:rPr>
      </w:r>
      <w:r w:rsidR="00EA58B9">
        <w:rPr>
          <w:rFonts w:ascii="Garamond" w:eastAsia="MetaSerifProBook-Regular" w:hAnsi="Garamond" w:cs="MetaSerifProBook-Regular"/>
          <w:sz w:val="24"/>
          <w:szCs w:val="24"/>
        </w:rPr>
        <w:fldChar w:fldCharType="separate"/>
      </w:r>
      <w:r w:rsidR="00570438" w:rsidRPr="00570438">
        <w:rPr>
          <w:rFonts w:ascii="Garamond" w:eastAsia="MetaSerifProBook-Regular" w:hAnsi="Garamond" w:cs="MetaSerifProBook-Regular"/>
          <w:noProof/>
          <w:sz w:val="24"/>
          <w:szCs w:val="24"/>
          <w:vertAlign w:val="superscript"/>
        </w:rPr>
        <w:t>6 38-40</w:t>
      </w:r>
      <w:r w:rsidR="00EA58B9">
        <w:rPr>
          <w:rFonts w:ascii="Garamond" w:eastAsia="MetaSerifProBook-Regular" w:hAnsi="Garamond" w:cs="MetaSerifProBook-Regular"/>
          <w:sz w:val="24"/>
          <w:szCs w:val="24"/>
        </w:rPr>
        <w:fldChar w:fldCharType="end"/>
      </w:r>
      <w:r w:rsidR="00402AF2">
        <w:rPr>
          <w:rFonts w:ascii="Garamond" w:eastAsia="MetaSerifProBook-Regular" w:hAnsi="Garamond" w:cs="MetaSerifProBook-Regular"/>
          <w:sz w:val="24"/>
          <w:szCs w:val="24"/>
        </w:rPr>
        <w:t>. The</w:t>
      </w:r>
      <w:r w:rsidR="00930552">
        <w:rPr>
          <w:rFonts w:ascii="Garamond" w:eastAsia="MetaSerifProBook-Regular" w:hAnsi="Garamond" w:cs="MetaSerifProBook-Regular"/>
          <w:sz w:val="24"/>
          <w:szCs w:val="24"/>
        </w:rPr>
        <w:t xml:space="preserve"> studies involved a</w:t>
      </w:r>
      <w:r w:rsidR="00402AF2">
        <w:rPr>
          <w:rFonts w:ascii="Garamond" w:eastAsia="MetaSerifProBook-Regular" w:hAnsi="Garamond" w:cs="MetaSerifProBook-Regular"/>
          <w:sz w:val="24"/>
          <w:szCs w:val="24"/>
        </w:rPr>
        <w:t xml:space="preserve"> median of 1</w:t>
      </w:r>
      <w:r w:rsidR="00C226B2">
        <w:rPr>
          <w:rFonts w:ascii="Garamond" w:eastAsia="MetaSerifProBook-Regular" w:hAnsi="Garamond" w:cs="MetaSerifProBook-Regular"/>
          <w:sz w:val="24"/>
          <w:szCs w:val="24"/>
        </w:rPr>
        <w:t>45</w:t>
      </w:r>
      <w:r w:rsidR="00402AF2">
        <w:rPr>
          <w:rFonts w:ascii="Garamond" w:eastAsia="MetaSerifProBook-Regular" w:hAnsi="Garamond" w:cs="MetaSerifProBook-Regular"/>
          <w:sz w:val="24"/>
          <w:szCs w:val="24"/>
        </w:rPr>
        <w:t xml:space="preserve"> (Range: 5</w:t>
      </w:r>
      <w:r w:rsidR="00C226B2">
        <w:rPr>
          <w:rFonts w:ascii="Garamond" w:eastAsia="MetaSerifProBook-Regular" w:hAnsi="Garamond" w:cs="MetaSerifProBook-Regular"/>
          <w:sz w:val="24"/>
          <w:szCs w:val="24"/>
        </w:rPr>
        <w:t>2</w:t>
      </w:r>
      <w:r w:rsidR="00402AF2">
        <w:rPr>
          <w:rFonts w:ascii="Garamond" w:eastAsia="MetaSerifProBook-Regular" w:hAnsi="Garamond" w:cs="MetaSerifProBook-Regular"/>
          <w:sz w:val="24"/>
          <w:szCs w:val="24"/>
        </w:rPr>
        <w:t xml:space="preserve"> to </w:t>
      </w:r>
      <w:r w:rsidR="00C226B2">
        <w:rPr>
          <w:rFonts w:ascii="Garamond" w:eastAsia="MetaSerifProBook-Regular" w:hAnsi="Garamond" w:cs="MetaSerifProBook-Regular"/>
          <w:sz w:val="24"/>
          <w:szCs w:val="24"/>
        </w:rPr>
        <w:t>390</w:t>
      </w:r>
      <w:r w:rsidR="00402AF2">
        <w:rPr>
          <w:rFonts w:ascii="Garamond" w:eastAsia="MetaSerifProBook-Regular" w:hAnsi="Garamond" w:cs="MetaSerifProBook-Regular"/>
          <w:sz w:val="24"/>
          <w:szCs w:val="24"/>
        </w:rPr>
        <w:t>; IQR: 3</w:t>
      </w:r>
      <w:r w:rsidR="00C226B2">
        <w:rPr>
          <w:rFonts w:ascii="Garamond" w:eastAsia="MetaSerifProBook-Regular" w:hAnsi="Garamond" w:cs="MetaSerifProBook-Regular"/>
          <w:sz w:val="24"/>
          <w:szCs w:val="24"/>
        </w:rPr>
        <w:t>38</w:t>
      </w:r>
      <w:r w:rsidR="00402AF2">
        <w:rPr>
          <w:rFonts w:ascii="Garamond" w:eastAsia="MetaSerifProBook-Regular" w:hAnsi="Garamond" w:cs="MetaSerifProBook-Regular"/>
          <w:sz w:val="24"/>
          <w:szCs w:val="24"/>
        </w:rPr>
        <w:t>)</w:t>
      </w:r>
      <w:r w:rsidR="00930552">
        <w:rPr>
          <w:rFonts w:ascii="Garamond" w:eastAsia="MetaSerifProBook-Regular" w:hAnsi="Garamond" w:cs="MetaSerifProBook-Regular"/>
          <w:sz w:val="24"/>
          <w:szCs w:val="24"/>
        </w:rPr>
        <w:t xml:space="preserve"> patients, with </w:t>
      </w:r>
      <w:r w:rsidR="00342540">
        <w:rPr>
          <w:rFonts w:ascii="Garamond" w:eastAsia="MetaSerifProBook-Regular" w:hAnsi="Garamond" w:cs="MetaSerifProBook-Regular"/>
          <w:sz w:val="24"/>
          <w:szCs w:val="24"/>
        </w:rPr>
        <w:t xml:space="preserve">median age </w:t>
      </w:r>
      <w:r w:rsidR="00472BDA">
        <w:rPr>
          <w:rFonts w:ascii="Garamond" w:eastAsia="MetaSerifProBook-Regular" w:hAnsi="Garamond" w:cs="MetaSerifProBook-Regular"/>
          <w:sz w:val="24"/>
          <w:szCs w:val="24"/>
        </w:rPr>
        <w:t xml:space="preserve">60 years (Range: 58 to 62 years; IQR: </w:t>
      </w:r>
      <w:r w:rsidR="00C226B2">
        <w:rPr>
          <w:rFonts w:ascii="Garamond" w:eastAsia="MetaSerifProBook-Regular" w:hAnsi="Garamond" w:cs="MetaSerifProBook-Regular"/>
          <w:sz w:val="24"/>
          <w:szCs w:val="24"/>
        </w:rPr>
        <w:t>4</w:t>
      </w:r>
      <w:r w:rsidR="00472BDA">
        <w:rPr>
          <w:rFonts w:ascii="Garamond" w:eastAsia="MetaSerifProBook-Regular" w:hAnsi="Garamond" w:cs="MetaSerifProBook-Regular"/>
          <w:sz w:val="24"/>
          <w:szCs w:val="24"/>
        </w:rPr>
        <w:t xml:space="preserve">). </w:t>
      </w:r>
      <w:r w:rsidR="00A33A32">
        <w:rPr>
          <w:rFonts w:ascii="Garamond" w:eastAsia="MetaSerifProBook-Regular" w:hAnsi="Garamond" w:cs="MetaSerifProBook-Regular"/>
          <w:sz w:val="24"/>
          <w:szCs w:val="24"/>
        </w:rPr>
        <w:t>Eighteen</w:t>
      </w:r>
      <w:r w:rsidR="00F61F78">
        <w:rPr>
          <w:rFonts w:ascii="Garamond" w:eastAsia="MetaSerifProBook-Regular" w:hAnsi="Garamond" w:cs="MetaSerifProBook-Regular"/>
          <w:sz w:val="24"/>
          <w:szCs w:val="24"/>
        </w:rPr>
        <w:t xml:space="preserve"> (43%)</w:t>
      </w:r>
      <w:r w:rsidR="00472BDA">
        <w:rPr>
          <w:rFonts w:ascii="Garamond" w:eastAsia="MetaSerifProBook-Regular" w:hAnsi="Garamond" w:cs="MetaSerifProBook-Regular"/>
          <w:sz w:val="24"/>
          <w:szCs w:val="24"/>
        </w:rPr>
        <w:t xml:space="preserve"> studies involved </w:t>
      </w:r>
      <w:r w:rsidR="00E41B94">
        <w:rPr>
          <w:rFonts w:ascii="Garamond" w:eastAsia="MetaSerifProBook-Regular" w:hAnsi="Garamond" w:cs="MetaSerifProBook-Regular"/>
          <w:sz w:val="24"/>
          <w:szCs w:val="24"/>
        </w:rPr>
        <w:t>55% or more</w:t>
      </w:r>
      <w:r w:rsidR="00472BDA">
        <w:rPr>
          <w:rFonts w:ascii="Garamond" w:eastAsia="MetaSerifProBook-Regular" w:hAnsi="Garamond" w:cs="MetaSerifProBook-Regular"/>
          <w:sz w:val="24"/>
          <w:szCs w:val="24"/>
        </w:rPr>
        <w:t xml:space="preserve"> males, </w:t>
      </w:r>
      <w:r w:rsidR="00A33A32">
        <w:rPr>
          <w:rFonts w:ascii="Garamond" w:eastAsia="MetaSerifProBook-Regular" w:hAnsi="Garamond" w:cs="MetaSerifProBook-Regular"/>
          <w:sz w:val="24"/>
          <w:szCs w:val="24"/>
        </w:rPr>
        <w:t>eleven</w:t>
      </w:r>
      <w:r w:rsidR="00F61F78">
        <w:rPr>
          <w:rFonts w:ascii="Garamond" w:eastAsia="MetaSerifProBook-Regular" w:hAnsi="Garamond" w:cs="MetaSerifProBook-Regular"/>
          <w:sz w:val="24"/>
          <w:szCs w:val="24"/>
        </w:rPr>
        <w:t xml:space="preserve"> (26%)</w:t>
      </w:r>
      <w:r w:rsidR="00472BDA">
        <w:rPr>
          <w:rFonts w:ascii="Garamond" w:eastAsia="MetaSerifProBook-Regular" w:hAnsi="Garamond" w:cs="MetaSerifProBook-Regular"/>
          <w:sz w:val="24"/>
          <w:szCs w:val="24"/>
        </w:rPr>
        <w:t xml:space="preserve"> </w:t>
      </w:r>
      <w:r w:rsidR="00E41B94">
        <w:rPr>
          <w:rFonts w:ascii="Garamond" w:eastAsia="MetaSerifProBook-Regular" w:hAnsi="Garamond" w:cs="MetaSerifProBook-Regular"/>
          <w:sz w:val="24"/>
          <w:szCs w:val="24"/>
        </w:rPr>
        <w:t>involved 55% or more</w:t>
      </w:r>
      <w:r w:rsidR="00472BDA">
        <w:rPr>
          <w:rFonts w:ascii="Garamond" w:eastAsia="MetaSerifProBook-Regular" w:hAnsi="Garamond" w:cs="MetaSerifProBook-Regular"/>
          <w:sz w:val="24"/>
          <w:szCs w:val="24"/>
        </w:rPr>
        <w:t xml:space="preserve"> females</w:t>
      </w:r>
      <w:r w:rsidR="00E41B94">
        <w:rPr>
          <w:rFonts w:ascii="Garamond" w:eastAsia="MetaSerifProBook-Regular" w:hAnsi="Garamond" w:cs="MetaSerifProBook-Regular"/>
          <w:sz w:val="24"/>
          <w:szCs w:val="24"/>
        </w:rPr>
        <w:t>,</w:t>
      </w:r>
      <w:r w:rsidR="00472BDA">
        <w:rPr>
          <w:rFonts w:ascii="Garamond" w:eastAsia="MetaSerifProBook-Regular" w:hAnsi="Garamond" w:cs="MetaSerifProBook-Regular"/>
          <w:sz w:val="24"/>
          <w:szCs w:val="24"/>
        </w:rPr>
        <w:t xml:space="preserve"> and eleven</w:t>
      </w:r>
      <w:r w:rsidR="00F61F78">
        <w:rPr>
          <w:rFonts w:ascii="Garamond" w:eastAsia="MetaSerifProBook-Regular" w:hAnsi="Garamond" w:cs="MetaSerifProBook-Regular"/>
          <w:sz w:val="24"/>
          <w:szCs w:val="24"/>
        </w:rPr>
        <w:t xml:space="preserve"> (2</w:t>
      </w:r>
      <w:r w:rsidR="00E505F3">
        <w:rPr>
          <w:rFonts w:ascii="Garamond" w:eastAsia="MetaSerifProBook-Regular" w:hAnsi="Garamond" w:cs="MetaSerifProBook-Regular"/>
          <w:sz w:val="24"/>
          <w:szCs w:val="24"/>
        </w:rPr>
        <w:t>6</w:t>
      </w:r>
      <w:r w:rsidR="00F61F78">
        <w:rPr>
          <w:rFonts w:ascii="Garamond" w:eastAsia="MetaSerifProBook-Regular" w:hAnsi="Garamond" w:cs="MetaSerifProBook-Regular"/>
          <w:sz w:val="24"/>
          <w:szCs w:val="24"/>
        </w:rPr>
        <w:t>%)</w:t>
      </w:r>
      <w:r w:rsidR="00472BDA">
        <w:rPr>
          <w:rFonts w:ascii="Garamond" w:eastAsia="MetaSerifProBook-Regular" w:hAnsi="Garamond" w:cs="MetaSerifProBook-Regular"/>
          <w:sz w:val="24"/>
          <w:szCs w:val="24"/>
        </w:rPr>
        <w:t xml:space="preserve"> involved a mixture of both </w:t>
      </w:r>
      <w:r w:rsidR="00003E86">
        <w:rPr>
          <w:rFonts w:ascii="Garamond" w:eastAsia="MetaSerifProBook-Regular" w:hAnsi="Garamond" w:cs="MetaSerifProBook-Regular"/>
          <w:sz w:val="24"/>
          <w:szCs w:val="24"/>
        </w:rPr>
        <w:t>sexes</w:t>
      </w:r>
      <w:r w:rsidR="00472BDA">
        <w:rPr>
          <w:rFonts w:ascii="Garamond" w:eastAsia="MetaSerifProBook-Regular" w:hAnsi="Garamond" w:cs="MetaSerifProBook-Regular"/>
          <w:sz w:val="24"/>
          <w:szCs w:val="24"/>
        </w:rPr>
        <w:t>.</w:t>
      </w:r>
      <w:r w:rsidR="003A7E38">
        <w:rPr>
          <w:rFonts w:ascii="Garamond" w:eastAsia="MetaSerifProBook-Regular" w:hAnsi="Garamond" w:cs="MetaSerifProBook-Regular"/>
          <w:sz w:val="24"/>
          <w:szCs w:val="24"/>
        </w:rPr>
        <w:t xml:space="preserve"> </w:t>
      </w:r>
      <w:r w:rsidR="00235879">
        <w:rPr>
          <w:rFonts w:ascii="Garamond" w:eastAsia="MetaSerifProBook-Regular" w:hAnsi="Garamond" w:cs="MetaSerifProBook-Regular"/>
          <w:sz w:val="24"/>
          <w:szCs w:val="24"/>
        </w:rPr>
        <w:t>Patients were mostly overweight with the median BMI at baseline estimated as 29 kg/m</w:t>
      </w:r>
      <w:r w:rsidR="00235879">
        <w:rPr>
          <w:rFonts w:ascii="Garamond" w:eastAsia="MetaSerifProBook-Regular" w:hAnsi="Garamond" w:cs="MetaSerifProBook-Regular"/>
          <w:sz w:val="24"/>
          <w:szCs w:val="24"/>
          <w:vertAlign w:val="superscript"/>
        </w:rPr>
        <w:t>2</w:t>
      </w:r>
      <w:r w:rsidR="00235879">
        <w:rPr>
          <w:rFonts w:ascii="Garamond" w:eastAsia="MetaSerifProBook-Regular" w:hAnsi="Garamond" w:cs="MetaSerifProBook-Regular"/>
          <w:sz w:val="24"/>
          <w:szCs w:val="24"/>
        </w:rPr>
        <w:t xml:space="preserve"> (Range: 26 to 31; IQR: 5</w:t>
      </w:r>
      <w:r w:rsidR="00235879" w:rsidRPr="00012974">
        <w:rPr>
          <w:rFonts w:ascii="Garamond" w:eastAsia="MetaSerifProBook-Regular" w:hAnsi="Garamond" w:cs="MetaSerifProBook-Regular"/>
          <w:sz w:val="24"/>
          <w:szCs w:val="24"/>
        </w:rPr>
        <w:t>).</w:t>
      </w:r>
      <w:r w:rsidR="00235879">
        <w:rPr>
          <w:rFonts w:ascii="Garamond" w:eastAsia="MetaSerifProBook-Regular" w:hAnsi="Garamond" w:cs="MetaSerifProBook-Regular"/>
          <w:sz w:val="24"/>
          <w:szCs w:val="24"/>
        </w:rPr>
        <w:t xml:space="preserve"> </w:t>
      </w:r>
      <w:r w:rsidR="002D253D" w:rsidRPr="00152B3E">
        <w:rPr>
          <w:rFonts w:ascii="Garamond" w:eastAsia="MetaSerifProBook-Regular" w:hAnsi="Garamond" w:cs="MetaSerifProBook-Regular"/>
          <w:sz w:val="24"/>
          <w:szCs w:val="24"/>
        </w:rPr>
        <w:t>Seventeen</w:t>
      </w:r>
      <w:r w:rsidR="00BE3D02" w:rsidRPr="00152B3E">
        <w:rPr>
          <w:rFonts w:ascii="Garamond" w:eastAsia="MetaSerifProBook-Regular" w:hAnsi="Garamond" w:cs="MetaSerifProBook-Regular"/>
          <w:sz w:val="24"/>
          <w:szCs w:val="24"/>
        </w:rPr>
        <w:t xml:space="preserve"> (</w:t>
      </w:r>
      <w:r w:rsidR="002D253D" w:rsidRPr="00152B3E">
        <w:rPr>
          <w:rFonts w:ascii="Garamond" w:eastAsia="MetaSerifProBook-Regular" w:hAnsi="Garamond" w:cs="MetaSerifProBook-Regular"/>
          <w:sz w:val="24"/>
          <w:szCs w:val="24"/>
        </w:rPr>
        <w:t>40</w:t>
      </w:r>
      <w:r w:rsidR="00BE3D02" w:rsidRPr="00152B3E">
        <w:rPr>
          <w:rFonts w:ascii="Garamond" w:eastAsia="MetaSerifProBook-Regular" w:hAnsi="Garamond" w:cs="MetaSerifProBook-Regular"/>
          <w:sz w:val="24"/>
          <w:szCs w:val="24"/>
        </w:rPr>
        <w:t>%)</w:t>
      </w:r>
      <w:r w:rsidR="00856AE9" w:rsidRPr="00152B3E">
        <w:rPr>
          <w:rFonts w:ascii="Garamond" w:eastAsia="MetaSerifProBook-Regular" w:hAnsi="Garamond" w:cs="MetaSerifProBook-Regular"/>
          <w:sz w:val="24"/>
          <w:szCs w:val="24"/>
        </w:rPr>
        <w:t xml:space="preserve"> of the studies involved Asians</w:t>
      </w:r>
      <w:r w:rsidR="009C5179" w:rsidRPr="00152B3E">
        <w:rPr>
          <w:rFonts w:ascii="Garamond" w:eastAsia="MetaSerifProBook-Regular" w:hAnsi="Garamond" w:cs="MetaSerifProBook-Regular"/>
          <w:sz w:val="24"/>
          <w:szCs w:val="24"/>
        </w:rPr>
        <w:t xml:space="preserve"> (South Korean</w:t>
      </w:r>
      <w:r w:rsidR="000C5A27">
        <w:rPr>
          <w:rFonts w:ascii="Garamond" w:eastAsia="MetaSerifProBook-Regular" w:hAnsi="Garamond" w:cs="MetaSerifProBook-Regular"/>
          <w:sz w:val="24"/>
          <w:szCs w:val="24"/>
        </w:rPr>
        <w:t xml:space="preserve"> </w:t>
      </w:r>
      <w:r w:rsidR="005F7FC3">
        <w:rPr>
          <w:rFonts w:ascii="Garamond" w:eastAsia="MetaSerifProBook-Regular" w:hAnsi="Garamond" w:cs="MetaSerifProBook-Regular"/>
          <w:sz w:val="24"/>
          <w:szCs w:val="24"/>
        </w:rPr>
        <w:t>(</w:t>
      </w:r>
      <w:r w:rsidR="005F7FC3" w:rsidRPr="00152B3E">
        <w:rPr>
          <w:rFonts w:ascii="Garamond" w:eastAsia="MetaSerifProBook-Regular" w:hAnsi="Garamond" w:cs="MetaSerifProBook-Regular"/>
          <w:sz w:val="24"/>
          <w:szCs w:val="24"/>
        </w:rPr>
        <w:t>n=6</w:t>
      </w:r>
      <w:r w:rsidR="005F7FC3">
        <w:rPr>
          <w:rFonts w:ascii="Garamond" w:eastAsia="MetaSerifProBook-Regular" w:hAnsi="Garamond" w:cs="MetaSerifProBook-Regular"/>
          <w:sz w:val="24"/>
          <w:szCs w:val="24"/>
        </w:rPr>
        <w:t>)</w:t>
      </w:r>
      <w:r w:rsidR="005F7FC3" w:rsidRPr="00152B3E">
        <w:rPr>
          <w:rFonts w:ascii="Garamond" w:eastAsia="MetaSerifProBook-Regular" w:hAnsi="Garamond" w:cs="MetaSerifProBook-Regular"/>
          <w:sz w:val="24"/>
          <w:szCs w:val="24"/>
        </w:rPr>
        <w:t xml:space="preserve"> </w:t>
      </w:r>
      <w:r w:rsidR="000C5A27">
        <w:rPr>
          <w:rFonts w:ascii="Garamond" w:eastAsia="MetaSerifProBook-Regular" w:hAnsi="Garamond" w:cs="MetaSerifProBook-Regular"/>
          <w:sz w:val="24"/>
          <w:szCs w:val="24"/>
        </w:rPr>
        <w:fldChar w:fldCharType="begin">
          <w:fldData xml:space="preserve">PEVuZE5vdGU+PENpdGUgRXhjbHVkZVllYXI9IjEiPjxBdXRob3I+S2ltPC9BdXRob3I+PFllYXI+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</w:fldData>
        </w:fldChar>
      </w:r>
      <w:r w:rsidR="00570438">
        <w:rPr>
          <w:rFonts w:ascii="Garamond" w:eastAsia="MetaSerifProBook-Regular" w:hAnsi="Garamond" w:cs="MetaSerifProBook-Regular"/>
          <w:sz w:val="24"/>
          <w:szCs w:val="24"/>
        </w:rPr>
        <w:instrText xml:space="preserve"> ADDIN EN.CITE </w:instrText>
      </w:r>
      <w:r w:rsidR="00570438">
        <w:rPr>
          <w:rFonts w:ascii="Garamond" w:eastAsia="MetaSerifProBook-Regular" w:hAnsi="Garamond" w:cs="MetaSerifProBook-Regular"/>
          <w:sz w:val="24"/>
          <w:szCs w:val="24"/>
        </w:rPr>
        <w:fldChar w:fldCharType="begin">
          <w:fldData xml:space="preserve">PEVuZE5vdGU+PENpdGUgRXhjbHVkZVllYXI9IjEiPjxBdXRob3I+S2ltPC9BdXRob3I+PFllYXI+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</w:fldData>
        </w:fldChar>
      </w:r>
      <w:r w:rsidR="00570438">
        <w:rPr>
          <w:rFonts w:ascii="Garamond" w:eastAsia="MetaSerifProBook-Regular" w:hAnsi="Garamond" w:cs="MetaSerifProBook-Regular"/>
          <w:sz w:val="24"/>
          <w:szCs w:val="24"/>
        </w:rPr>
        <w:instrText xml:space="preserve"> ADDIN EN.CITE.DATA </w:instrText>
      </w:r>
      <w:r w:rsidR="00570438">
        <w:rPr>
          <w:rFonts w:ascii="Garamond" w:eastAsia="MetaSerifProBook-Regular" w:hAnsi="Garamond" w:cs="MetaSerifProBook-Regular"/>
          <w:sz w:val="24"/>
          <w:szCs w:val="24"/>
        </w:rPr>
      </w:r>
      <w:r w:rsidR="00570438">
        <w:rPr>
          <w:rFonts w:ascii="Garamond" w:eastAsia="MetaSerifProBook-Regular" w:hAnsi="Garamond" w:cs="MetaSerifProBook-Regular"/>
          <w:sz w:val="24"/>
          <w:szCs w:val="24"/>
        </w:rPr>
        <w:fldChar w:fldCharType="end"/>
      </w:r>
      <w:r w:rsidR="000C5A27">
        <w:rPr>
          <w:rFonts w:ascii="Garamond" w:eastAsia="MetaSerifProBook-Regular" w:hAnsi="Garamond" w:cs="MetaSerifProBook-Regular"/>
          <w:sz w:val="24"/>
          <w:szCs w:val="24"/>
        </w:rPr>
      </w:r>
      <w:r w:rsidR="000C5A27">
        <w:rPr>
          <w:rFonts w:ascii="Garamond" w:eastAsia="MetaSerifProBook-Regular" w:hAnsi="Garamond" w:cs="MetaSerifProBook-Regular"/>
          <w:sz w:val="24"/>
          <w:szCs w:val="24"/>
        </w:rPr>
        <w:fldChar w:fldCharType="separate"/>
      </w:r>
      <w:r w:rsidR="00570438" w:rsidRPr="00570438">
        <w:rPr>
          <w:rFonts w:ascii="Garamond" w:eastAsia="MetaSerifProBook-Regular" w:hAnsi="Garamond" w:cs="MetaSerifProBook-Regular"/>
          <w:noProof/>
          <w:sz w:val="24"/>
          <w:szCs w:val="24"/>
          <w:vertAlign w:val="superscript"/>
        </w:rPr>
        <w:t>41-46</w:t>
      </w:r>
      <w:r w:rsidR="000C5A27">
        <w:rPr>
          <w:rFonts w:ascii="Garamond" w:eastAsia="MetaSerifProBook-Regular" w:hAnsi="Garamond" w:cs="MetaSerifProBook-Regular"/>
          <w:sz w:val="24"/>
          <w:szCs w:val="24"/>
        </w:rPr>
        <w:fldChar w:fldCharType="end"/>
      </w:r>
      <w:r w:rsidR="009C5179" w:rsidRPr="00152B3E">
        <w:rPr>
          <w:rFonts w:ascii="Garamond" w:eastAsia="MetaSerifProBook-Regular" w:hAnsi="Garamond" w:cs="MetaSerifProBook-Regular"/>
          <w:sz w:val="24"/>
          <w:szCs w:val="24"/>
        </w:rPr>
        <w:t>, Japanese</w:t>
      </w:r>
      <w:r w:rsidR="005F7FC3">
        <w:rPr>
          <w:rFonts w:ascii="Garamond" w:eastAsia="MetaSerifProBook-Regular" w:hAnsi="Garamond" w:cs="MetaSerifProBook-Regular"/>
          <w:sz w:val="24"/>
          <w:szCs w:val="24"/>
        </w:rPr>
        <w:t xml:space="preserve"> (</w:t>
      </w:r>
      <w:r w:rsidR="005F7FC3" w:rsidRPr="00152B3E">
        <w:rPr>
          <w:rFonts w:ascii="Garamond" w:eastAsia="MetaSerifProBook-Regular" w:hAnsi="Garamond" w:cs="MetaSerifProBook-Regular"/>
          <w:sz w:val="24"/>
          <w:szCs w:val="24"/>
        </w:rPr>
        <w:t>n=3</w:t>
      </w:r>
      <w:r w:rsidR="005F7FC3">
        <w:rPr>
          <w:rFonts w:ascii="Garamond" w:eastAsia="MetaSerifProBook-Regular" w:hAnsi="Garamond" w:cs="MetaSerifProBook-Regular"/>
          <w:sz w:val="24"/>
          <w:szCs w:val="24"/>
        </w:rPr>
        <w:t>)</w:t>
      </w:r>
      <w:r w:rsidR="00E35EF1">
        <w:rPr>
          <w:rFonts w:ascii="Garamond" w:eastAsia="MetaSerifProBook-Regular" w:hAnsi="Garamond" w:cs="MetaSerifProBook-Regular"/>
          <w:sz w:val="24"/>
          <w:szCs w:val="24"/>
        </w:rPr>
        <w:t xml:space="preserve"> </w:t>
      </w:r>
      <w:r w:rsidR="000C5A27">
        <w:rPr>
          <w:rFonts w:ascii="Garamond" w:eastAsia="MetaSerifProBook-Regular" w:hAnsi="Garamond" w:cs="MetaSerifProBook-Regular"/>
          <w:sz w:val="24"/>
          <w:szCs w:val="24"/>
        </w:rPr>
        <w:fldChar w:fldCharType="begin">
          <w:fldData xml:space="preserve">PEVuZE5vdGU+PENpdGUgRXhjbHVkZVllYXI9IjEiPjxBdXRob3I+SWNoaWhhcmE8L0F1dGhvcj48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</w:fldData>
        </w:fldChar>
      </w:r>
      <w:r w:rsidR="00570438">
        <w:rPr>
          <w:rFonts w:ascii="Garamond" w:eastAsia="MetaSerifProBook-Regular" w:hAnsi="Garamond" w:cs="MetaSerifProBook-Regular"/>
          <w:sz w:val="24"/>
          <w:szCs w:val="24"/>
        </w:rPr>
        <w:instrText xml:space="preserve"> ADDIN EN.CITE </w:instrText>
      </w:r>
      <w:r w:rsidR="00570438">
        <w:rPr>
          <w:rFonts w:ascii="Garamond" w:eastAsia="MetaSerifProBook-Regular" w:hAnsi="Garamond" w:cs="MetaSerifProBook-Regular"/>
          <w:sz w:val="24"/>
          <w:szCs w:val="24"/>
        </w:rPr>
        <w:fldChar w:fldCharType="begin">
          <w:fldData xml:space="preserve">PEVuZE5vdGU+PENpdGUgRXhjbHVkZVllYXI9IjEiPjxBdXRob3I+SWNoaWhhcmE8L0F1dGhvcj48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</w:fldData>
        </w:fldChar>
      </w:r>
      <w:r w:rsidR="00570438">
        <w:rPr>
          <w:rFonts w:ascii="Garamond" w:eastAsia="MetaSerifProBook-Regular" w:hAnsi="Garamond" w:cs="MetaSerifProBook-Regular"/>
          <w:sz w:val="24"/>
          <w:szCs w:val="24"/>
        </w:rPr>
        <w:instrText xml:space="preserve"> ADDIN EN.CITE.DATA </w:instrText>
      </w:r>
      <w:r w:rsidR="00570438">
        <w:rPr>
          <w:rFonts w:ascii="Garamond" w:eastAsia="MetaSerifProBook-Regular" w:hAnsi="Garamond" w:cs="MetaSerifProBook-Regular"/>
          <w:sz w:val="24"/>
          <w:szCs w:val="24"/>
        </w:rPr>
      </w:r>
      <w:r w:rsidR="00570438">
        <w:rPr>
          <w:rFonts w:ascii="Garamond" w:eastAsia="MetaSerifProBook-Regular" w:hAnsi="Garamond" w:cs="MetaSerifProBook-Regular"/>
          <w:sz w:val="24"/>
          <w:szCs w:val="24"/>
        </w:rPr>
        <w:fldChar w:fldCharType="end"/>
      </w:r>
      <w:r w:rsidR="000C5A27">
        <w:rPr>
          <w:rFonts w:ascii="Garamond" w:eastAsia="MetaSerifProBook-Regular" w:hAnsi="Garamond" w:cs="MetaSerifProBook-Regular"/>
          <w:sz w:val="24"/>
          <w:szCs w:val="24"/>
        </w:rPr>
      </w:r>
      <w:r w:rsidR="000C5A27">
        <w:rPr>
          <w:rFonts w:ascii="Garamond" w:eastAsia="MetaSerifProBook-Regular" w:hAnsi="Garamond" w:cs="MetaSerifProBook-Regular"/>
          <w:sz w:val="24"/>
          <w:szCs w:val="24"/>
        </w:rPr>
        <w:fldChar w:fldCharType="separate"/>
      </w:r>
      <w:r w:rsidR="00570438" w:rsidRPr="00570438">
        <w:rPr>
          <w:rFonts w:ascii="Garamond" w:eastAsia="MetaSerifProBook-Regular" w:hAnsi="Garamond" w:cs="MetaSerifProBook-Regular"/>
          <w:noProof/>
          <w:sz w:val="24"/>
          <w:szCs w:val="24"/>
          <w:vertAlign w:val="superscript"/>
        </w:rPr>
        <w:t>47-49</w:t>
      </w:r>
      <w:r w:rsidR="000C5A27">
        <w:rPr>
          <w:rFonts w:ascii="Garamond" w:eastAsia="MetaSerifProBook-Regular" w:hAnsi="Garamond" w:cs="MetaSerifProBook-Regular"/>
          <w:sz w:val="24"/>
          <w:szCs w:val="24"/>
        </w:rPr>
        <w:fldChar w:fldCharType="end"/>
      </w:r>
      <w:r w:rsidR="009C5179" w:rsidRPr="00152B3E">
        <w:rPr>
          <w:rFonts w:ascii="Garamond" w:eastAsia="MetaSerifProBook-Regular" w:hAnsi="Garamond" w:cs="MetaSerifProBook-Regular"/>
          <w:sz w:val="24"/>
          <w:szCs w:val="24"/>
        </w:rPr>
        <w:t>, Taiwanese</w:t>
      </w:r>
      <w:r w:rsidR="005F7FC3">
        <w:rPr>
          <w:rFonts w:ascii="Garamond" w:eastAsia="MetaSerifProBook-Regular" w:hAnsi="Garamond" w:cs="MetaSerifProBook-Regular"/>
          <w:sz w:val="24"/>
          <w:szCs w:val="24"/>
        </w:rPr>
        <w:t xml:space="preserve"> (</w:t>
      </w:r>
      <w:r w:rsidR="005F7FC3" w:rsidRPr="00152B3E">
        <w:rPr>
          <w:rFonts w:ascii="Garamond" w:eastAsia="MetaSerifProBook-Regular" w:hAnsi="Garamond" w:cs="MetaSerifProBook-Regular"/>
          <w:sz w:val="24"/>
          <w:szCs w:val="24"/>
        </w:rPr>
        <w:t>n=3</w:t>
      </w:r>
      <w:r w:rsidR="005F7FC3">
        <w:rPr>
          <w:rFonts w:ascii="Garamond" w:eastAsia="MetaSerifProBook-Regular" w:hAnsi="Garamond" w:cs="MetaSerifProBook-Regular"/>
          <w:sz w:val="24"/>
          <w:szCs w:val="24"/>
        </w:rPr>
        <w:t>)</w:t>
      </w:r>
      <w:r w:rsidR="00E35EF1">
        <w:rPr>
          <w:rFonts w:ascii="Garamond" w:eastAsia="MetaSerifProBook-Regular" w:hAnsi="Garamond" w:cs="MetaSerifProBook-Regular"/>
          <w:sz w:val="24"/>
          <w:szCs w:val="24"/>
        </w:rPr>
        <w:t xml:space="preserve"> </w:t>
      </w:r>
      <w:r w:rsidR="003C0743">
        <w:rPr>
          <w:rFonts w:ascii="Garamond" w:eastAsia="MetaSerifProBook-Regular" w:hAnsi="Garamond" w:cs="MetaSerifProBook-Regular"/>
          <w:sz w:val="24"/>
          <w:szCs w:val="24"/>
        </w:rPr>
        <w:fldChar w:fldCharType="begin">
          <w:fldData xml:space="preserve">PEVuZE5vdGU+PENpdGUgRXhjbHVkZVllYXI9IjEiPjxBdXRob3I+Q2hhbmc8L0F1dGhvcj48WWVh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</w:fldData>
        </w:fldChar>
      </w:r>
      <w:r w:rsidR="00570438">
        <w:rPr>
          <w:rFonts w:ascii="Garamond" w:eastAsia="MetaSerifProBook-Regular" w:hAnsi="Garamond" w:cs="MetaSerifProBook-Regular"/>
          <w:sz w:val="24"/>
          <w:szCs w:val="24"/>
        </w:rPr>
        <w:instrText xml:space="preserve"> ADDIN EN.CITE </w:instrText>
      </w:r>
      <w:r w:rsidR="00570438">
        <w:rPr>
          <w:rFonts w:ascii="Garamond" w:eastAsia="MetaSerifProBook-Regular" w:hAnsi="Garamond" w:cs="MetaSerifProBook-Regular"/>
          <w:sz w:val="24"/>
          <w:szCs w:val="24"/>
        </w:rPr>
        <w:fldChar w:fldCharType="begin">
          <w:fldData xml:space="preserve">PEVuZE5vdGU+PENpdGUgRXhjbHVkZVllYXI9IjEiPjxBdXRob3I+Q2hhbmc8L0F1dGhvcj48WWVh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</w:fldData>
        </w:fldChar>
      </w:r>
      <w:r w:rsidR="00570438">
        <w:rPr>
          <w:rFonts w:ascii="Garamond" w:eastAsia="MetaSerifProBook-Regular" w:hAnsi="Garamond" w:cs="MetaSerifProBook-Regular"/>
          <w:sz w:val="24"/>
          <w:szCs w:val="24"/>
        </w:rPr>
        <w:instrText xml:space="preserve"> ADDIN EN.CITE.DATA </w:instrText>
      </w:r>
      <w:r w:rsidR="00570438">
        <w:rPr>
          <w:rFonts w:ascii="Garamond" w:eastAsia="MetaSerifProBook-Regular" w:hAnsi="Garamond" w:cs="MetaSerifProBook-Regular"/>
          <w:sz w:val="24"/>
          <w:szCs w:val="24"/>
        </w:rPr>
      </w:r>
      <w:r w:rsidR="00570438">
        <w:rPr>
          <w:rFonts w:ascii="Garamond" w:eastAsia="MetaSerifProBook-Regular" w:hAnsi="Garamond" w:cs="MetaSerifProBook-Regular"/>
          <w:sz w:val="24"/>
          <w:szCs w:val="24"/>
        </w:rPr>
        <w:fldChar w:fldCharType="end"/>
      </w:r>
      <w:r w:rsidR="003C0743">
        <w:rPr>
          <w:rFonts w:ascii="Garamond" w:eastAsia="MetaSerifProBook-Regular" w:hAnsi="Garamond" w:cs="MetaSerifProBook-Regular"/>
          <w:sz w:val="24"/>
          <w:szCs w:val="24"/>
        </w:rPr>
      </w:r>
      <w:r w:rsidR="003C0743">
        <w:rPr>
          <w:rFonts w:ascii="Garamond" w:eastAsia="MetaSerifProBook-Regular" w:hAnsi="Garamond" w:cs="MetaSerifProBook-Regular"/>
          <w:sz w:val="24"/>
          <w:szCs w:val="24"/>
        </w:rPr>
        <w:fldChar w:fldCharType="separate"/>
      </w:r>
      <w:r w:rsidR="00570438" w:rsidRPr="00570438">
        <w:rPr>
          <w:rFonts w:ascii="Garamond" w:eastAsia="MetaSerifProBook-Regular" w:hAnsi="Garamond" w:cs="MetaSerifProBook-Regular"/>
          <w:noProof/>
          <w:sz w:val="24"/>
          <w:szCs w:val="24"/>
          <w:vertAlign w:val="superscript"/>
        </w:rPr>
        <w:t>50-52</w:t>
      </w:r>
      <w:r w:rsidR="003C0743">
        <w:rPr>
          <w:rFonts w:ascii="Garamond" w:eastAsia="MetaSerifProBook-Regular" w:hAnsi="Garamond" w:cs="MetaSerifProBook-Regular"/>
          <w:sz w:val="24"/>
          <w:szCs w:val="24"/>
        </w:rPr>
        <w:fldChar w:fldCharType="end"/>
      </w:r>
      <w:r w:rsidR="009C5179" w:rsidRPr="00152B3E">
        <w:rPr>
          <w:rFonts w:ascii="Garamond" w:eastAsia="MetaSerifProBook-Regular" w:hAnsi="Garamond" w:cs="MetaSerifProBook-Regular"/>
          <w:sz w:val="24"/>
          <w:szCs w:val="24"/>
        </w:rPr>
        <w:t>, Arabic</w:t>
      </w:r>
      <w:r w:rsidR="005F7FC3">
        <w:rPr>
          <w:rFonts w:ascii="Garamond" w:eastAsia="MetaSerifProBook-Regular" w:hAnsi="Garamond" w:cs="MetaSerifProBook-Regular"/>
          <w:sz w:val="24"/>
          <w:szCs w:val="24"/>
        </w:rPr>
        <w:t xml:space="preserve"> (</w:t>
      </w:r>
      <w:r w:rsidR="005F7FC3" w:rsidRPr="00152B3E">
        <w:rPr>
          <w:rFonts w:ascii="Garamond" w:eastAsia="MetaSerifProBook-Regular" w:hAnsi="Garamond" w:cs="MetaSerifProBook-Regular"/>
          <w:sz w:val="24"/>
          <w:szCs w:val="24"/>
        </w:rPr>
        <w:t>n=2</w:t>
      </w:r>
      <w:r w:rsidR="005F7FC3">
        <w:rPr>
          <w:rFonts w:ascii="Garamond" w:eastAsia="MetaSerifProBook-Regular" w:hAnsi="Garamond" w:cs="MetaSerifProBook-Regular"/>
          <w:sz w:val="24"/>
          <w:szCs w:val="24"/>
        </w:rPr>
        <w:t>)</w:t>
      </w:r>
      <w:r w:rsidR="00E35EF1">
        <w:rPr>
          <w:rFonts w:ascii="Garamond" w:eastAsia="MetaSerifProBook-Regular" w:hAnsi="Garamond" w:cs="MetaSerifProBook-Regular"/>
          <w:sz w:val="24"/>
          <w:szCs w:val="24"/>
        </w:rPr>
        <w:t xml:space="preserve"> </w:t>
      </w:r>
      <w:r w:rsidR="003C0743">
        <w:rPr>
          <w:rFonts w:ascii="Garamond" w:eastAsia="MetaSerifProBook-Regular" w:hAnsi="Garamond" w:cs="MetaSerifProBook-Regular"/>
          <w:sz w:val="24"/>
          <w:szCs w:val="24"/>
        </w:rPr>
        <w:fldChar w:fldCharType="begin">
          <w:fldData xml:space="preserve">PEVuZE5vdGU+PENpdGUgRXhjbHVkZVllYXI9IjEiPjxBdXRob3I+SGFkamliYWJhaWU8L0F1dGhv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</w:fldData>
        </w:fldChar>
      </w:r>
      <w:r w:rsidR="00570438">
        <w:rPr>
          <w:rFonts w:ascii="Garamond" w:eastAsia="MetaSerifProBook-Regular" w:hAnsi="Garamond" w:cs="MetaSerifProBook-Regular"/>
          <w:sz w:val="24"/>
          <w:szCs w:val="24"/>
        </w:rPr>
        <w:instrText xml:space="preserve"> ADDIN EN.CITE </w:instrText>
      </w:r>
      <w:r w:rsidR="00570438">
        <w:rPr>
          <w:rFonts w:ascii="Garamond" w:eastAsia="MetaSerifProBook-Regular" w:hAnsi="Garamond" w:cs="MetaSerifProBook-Regular"/>
          <w:sz w:val="24"/>
          <w:szCs w:val="24"/>
        </w:rPr>
        <w:fldChar w:fldCharType="begin">
          <w:fldData xml:space="preserve">PEVuZE5vdGU+PENpdGUgRXhjbHVkZVllYXI9IjEiPjxBdXRob3I+SGFkamliYWJhaWU8L0F1dGhv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</w:fldData>
        </w:fldChar>
      </w:r>
      <w:r w:rsidR="00570438">
        <w:rPr>
          <w:rFonts w:ascii="Garamond" w:eastAsia="MetaSerifProBook-Regular" w:hAnsi="Garamond" w:cs="MetaSerifProBook-Regular"/>
          <w:sz w:val="24"/>
          <w:szCs w:val="24"/>
        </w:rPr>
        <w:instrText xml:space="preserve"> ADDIN EN.CITE.DATA </w:instrText>
      </w:r>
      <w:r w:rsidR="00570438">
        <w:rPr>
          <w:rFonts w:ascii="Garamond" w:eastAsia="MetaSerifProBook-Regular" w:hAnsi="Garamond" w:cs="MetaSerifProBook-Regular"/>
          <w:sz w:val="24"/>
          <w:szCs w:val="24"/>
        </w:rPr>
      </w:r>
      <w:r w:rsidR="00570438">
        <w:rPr>
          <w:rFonts w:ascii="Garamond" w:eastAsia="MetaSerifProBook-Regular" w:hAnsi="Garamond" w:cs="MetaSerifProBook-Regular"/>
          <w:sz w:val="24"/>
          <w:szCs w:val="24"/>
        </w:rPr>
        <w:fldChar w:fldCharType="end"/>
      </w:r>
      <w:r w:rsidR="003C0743">
        <w:rPr>
          <w:rFonts w:ascii="Garamond" w:eastAsia="MetaSerifProBook-Regular" w:hAnsi="Garamond" w:cs="MetaSerifProBook-Regular"/>
          <w:sz w:val="24"/>
          <w:szCs w:val="24"/>
        </w:rPr>
      </w:r>
      <w:r w:rsidR="003C0743">
        <w:rPr>
          <w:rFonts w:ascii="Garamond" w:eastAsia="MetaSerifProBook-Regular" w:hAnsi="Garamond" w:cs="MetaSerifProBook-Regular"/>
          <w:sz w:val="24"/>
          <w:szCs w:val="24"/>
        </w:rPr>
        <w:fldChar w:fldCharType="separate"/>
      </w:r>
      <w:r w:rsidR="00570438" w:rsidRPr="00570438">
        <w:rPr>
          <w:rFonts w:ascii="Garamond" w:eastAsia="MetaSerifProBook-Regular" w:hAnsi="Garamond" w:cs="MetaSerifProBook-Regular"/>
          <w:noProof/>
          <w:sz w:val="24"/>
          <w:szCs w:val="24"/>
          <w:vertAlign w:val="superscript"/>
        </w:rPr>
        <w:t>53 54</w:t>
      </w:r>
      <w:r w:rsidR="003C0743">
        <w:rPr>
          <w:rFonts w:ascii="Garamond" w:eastAsia="MetaSerifProBook-Regular" w:hAnsi="Garamond" w:cs="MetaSerifProBook-Regular"/>
          <w:sz w:val="24"/>
          <w:szCs w:val="24"/>
        </w:rPr>
        <w:fldChar w:fldCharType="end"/>
      </w:r>
      <w:r w:rsidR="009C5179" w:rsidRPr="00152B3E">
        <w:rPr>
          <w:rFonts w:ascii="Garamond" w:eastAsia="MetaSerifProBook-Regular" w:hAnsi="Garamond" w:cs="MetaSerifProBook-Regular"/>
          <w:sz w:val="24"/>
          <w:szCs w:val="24"/>
        </w:rPr>
        <w:t>, Chinese</w:t>
      </w:r>
      <w:r w:rsidR="005F7FC3">
        <w:rPr>
          <w:rFonts w:ascii="Garamond" w:eastAsia="MetaSerifProBook-Regular" w:hAnsi="Garamond" w:cs="MetaSerifProBook-Regular"/>
          <w:sz w:val="24"/>
          <w:szCs w:val="24"/>
        </w:rPr>
        <w:t xml:space="preserve"> (</w:t>
      </w:r>
      <w:r w:rsidR="005F7FC3" w:rsidRPr="00152B3E">
        <w:rPr>
          <w:rFonts w:ascii="Garamond" w:eastAsia="MetaSerifProBook-Regular" w:hAnsi="Garamond" w:cs="MetaSerifProBook-Regular"/>
          <w:sz w:val="24"/>
          <w:szCs w:val="24"/>
        </w:rPr>
        <w:t>n=1</w:t>
      </w:r>
      <w:r w:rsidR="005F7FC3">
        <w:rPr>
          <w:rFonts w:ascii="Garamond" w:eastAsia="MetaSerifProBook-Regular" w:hAnsi="Garamond" w:cs="MetaSerifProBook-Regular"/>
          <w:sz w:val="24"/>
          <w:szCs w:val="24"/>
        </w:rPr>
        <w:t>)</w:t>
      </w:r>
      <w:r w:rsidR="00E35EF1">
        <w:rPr>
          <w:rFonts w:ascii="Garamond" w:eastAsia="MetaSerifProBook-Regular" w:hAnsi="Garamond" w:cs="MetaSerifProBook-Regular"/>
          <w:sz w:val="24"/>
          <w:szCs w:val="24"/>
        </w:rPr>
        <w:t xml:space="preserve"> </w:t>
      </w:r>
      <w:r w:rsidR="003C0743">
        <w:rPr>
          <w:rFonts w:ascii="Garamond" w:eastAsia="MetaSerifProBook-Regular" w:hAnsi="Garamond" w:cs="MetaSerifProBook-Regular"/>
          <w:sz w:val="24"/>
          <w:szCs w:val="24"/>
        </w:rPr>
        <w:fldChar w:fldCharType="begin"/>
      </w:r>
      <w:r w:rsidR="00570438">
        <w:rPr>
          <w:rFonts w:ascii="Garamond" w:eastAsia="MetaSerifProBook-Regular" w:hAnsi="Garamond" w:cs="MetaSerifProBook-Regular"/>
          <w:sz w:val="24"/>
          <w:szCs w:val="24"/>
        </w:rPr>
        <w:instrText xml:space="preserve"> ADDIN EN.CITE &lt;EndNote&gt;&lt;Cite ExcludeYear="1"&gt;&lt;Author&gt;Xu&lt;/Author&gt;&lt;Year&gt;2007&lt;/Year&gt;&lt;RecNum&gt;57&lt;/RecNum&gt;&lt;DisplayText&gt;&lt;style face="superscript"&gt;55&lt;/style&gt;&lt;/DisplayText&gt;&lt;record&gt;&lt;rec-number&gt;57&lt;/rec-number&gt;&lt;foreign-keys&gt;&lt;key app="EN" db-id="fz5dfs9s9tr09le520u5x5vtsz5t5vaz0evf" timestamp="1624287551"&gt;57&lt;/key&gt;&lt;/foreign-keys&gt;&lt;ref-type name="Journal Article"&gt;17&lt;/ref-type&gt;&lt;contributors&gt;&lt;authors&gt;&lt;author&gt;Xu, K.&lt;/author&gt;&lt;author&gt;Han, Y. L.&lt;/author&gt;&lt;author&gt;Jing, Q. M.&lt;/author&gt;&lt;author&gt;Wang, S. L.&lt;/author&gt;&lt;author&gt;Ma, Y. Y.&lt;/author&gt;&lt;author&gt;Luan, B.&lt;/author&gt;&lt;author&gt;Wang, Z. L.&lt;/author&gt;&lt;author&gt;Wang, D. M.&lt;/author&gt;&lt;/authors&gt;&lt;/contributors&gt;&lt;auth-address&gt;Department of Cardiology, XiJing Hospital, Fourth Military Medical University XI&amp;apos;AN.&lt;/auth-address&gt;&lt;titles&gt;&lt;title&gt;Lipid-modifying therapy in diabetic patients with high plasma non-high-density lipoprotein cholesterol after percutaneous coronary intervention&lt;/title&gt;&lt;secondary-title&gt;Exp Clin Cardiol&lt;/secondary-title&gt;&lt;/titles&gt;&lt;periodical&gt;&lt;full-title&gt;Exp Clin Cardiol&lt;/full-title&gt;&lt;/periodical&gt;&lt;pages&gt;48-50&lt;/pages&gt;&lt;volume&gt;12&lt;/volume&gt;&lt;number&gt;1&lt;/number&gt;&lt;edition&gt;2008/07/25&lt;/edition&gt;&lt;keywords&gt;&lt;keyword&gt;: Atherosclerosis&lt;/keyword&gt;&lt;keyword&gt;Catheterization&lt;/keyword&gt;&lt;keyword&gt;Cholesterol&lt;/keyword&gt;&lt;keyword&gt;Diabetes mellitus&lt;/keyword&gt;&lt;keyword&gt;Statins&lt;/keyword&gt;&lt;/keywords&gt;&lt;dates&gt;&lt;year&gt;2007&lt;/year&gt;&lt;pub-dates&gt;&lt;date&gt;Spring&lt;/date&gt;&lt;/pub-dates&gt;&lt;/dates&gt;&lt;isbn&gt;1205-6626 (Print)&amp;#xD;1205-6626&lt;/isbn&gt;&lt;accession-num&gt;18650981&lt;/accession-num&gt;&lt;urls&gt;&lt;/urls&gt;&lt;custom2&gt;PMC2359616&lt;/custom2&gt;&lt;remote-database-provider&gt;NLM&lt;/remote-database-provider&gt;&lt;language&gt;eng&lt;/language&gt;&lt;/record&gt;&lt;/Cite&gt;&lt;/EndNote&gt;</w:instrText>
      </w:r>
      <w:r w:rsidR="003C0743">
        <w:rPr>
          <w:rFonts w:ascii="Garamond" w:eastAsia="MetaSerifProBook-Regular" w:hAnsi="Garamond" w:cs="MetaSerifProBook-Regular"/>
          <w:sz w:val="24"/>
          <w:szCs w:val="24"/>
        </w:rPr>
        <w:fldChar w:fldCharType="separate"/>
      </w:r>
      <w:r w:rsidR="00570438" w:rsidRPr="00570438">
        <w:rPr>
          <w:rFonts w:ascii="Garamond" w:eastAsia="MetaSerifProBook-Regular" w:hAnsi="Garamond" w:cs="MetaSerifProBook-Regular"/>
          <w:noProof/>
          <w:sz w:val="24"/>
          <w:szCs w:val="24"/>
          <w:vertAlign w:val="superscript"/>
        </w:rPr>
        <w:t>55</w:t>
      </w:r>
      <w:r w:rsidR="003C0743">
        <w:rPr>
          <w:rFonts w:ascii="Garamond" w:eastAsia="MetaSerifProBook-Regular" w:hAnsi="Garamond" w:cs="MetaSerifProBook-Regular"/>
          <w:sz w:val="24"/>
          <w:szCs w:val="24"/>
        </w:rPr>
        <w:fldChar w:fldCharType="end"/>
      </w:r>
      <w:r w:rsidR="009C5179" w:rsidRPr="00152B3E">
        <w:rPr>
          <w:rFonts w:ascii="Garamond" w:eastAsia="MetaSerifProBook-Regular" w:hAnsi="Garamond" w:cs="MetaSerifProBook-Regular"/>
          <w:sz w:val="24"/>
          <w:szCs w:val="24"/>
        </w:rPr>
        <w:t>, Indian</w:t>
      </w:r>
      <w:r w:rsidR="005F7FC3">
        <w:rPr>
          <w:rFonts w:ascii="Garamond" w:eastAsia="MetaSerifProBook-Regular" w:hAnsi="Garamond" w:cs="MetaSerifProBook-Regular"/>
          <w:sz w:val="24"/>
          <w:szCs w:val="24"/>
        </w:rPr>
        <w:t xml:space="preserve"> (</w:t>
      </w:r>
      <w:r w:rsidR="005F7FC3" w:rsidRPr="00152B3E">
        <w:rPr>
          <w:rFonts w:ascii="Garamond" w:eastAsia="MetaSerifProBook-Regular" w:hAnsi="Garamond" w:cs="MetaSerifProBook-Regular"/>
          <w:sz w:val="24"/>
          <w:szCs w:val="24"/>
        </w:rPr>
        <w:t>n=1</w:t>
      </w:r>
      <w:r w:rsidR="005F7FC3">
        <w:rPr>
          <w:rFonts w:ascii="Garamond" w:eastAsia="MetaSerifProBook-Regular" w:hAnsi="Garamond" w:cs="MetaSerifProBook-Regular"/>
          <w:sz w:val="24"/>
          <w:szCs w:val="24"/>
        </w:rPr>
        <w:t>)</w:t>
      </w:r>
      <w:r w:rsidR="003C0743">
        <w:rPr>
          <w:rFonts w:ascii="Garamond" w:eastAsia="MetaSerifProBook-Regular" w:hAnsi="Garamond" w:cs="MetaSerifProBook-Regular"/>
          <w:sz w:val="24"/>
          <w:szCs w:val="24"/>
        </w:rPr>
        <w:t xml:space="preserve"> </w:t>
      </w:r>
      <w:r w:rsidR="003C0743">
        <w:rPr>
          <w:rFonts w:ascii="Garamond" w:eastAsia="MetaSerifProBook-Regular" w:hAnsi="Garamond" w:cs="MetaSerifProBook-Regular"/>
          <w:sz w:val="24"/>
          <w:szCs w:val="24"/>
        </w:rPr>
        <w:fldChar w:fldCharType="begin"/>
      </w:r>
      <w:r w:rsidR="00570438">
        <w:rPr>
          <w:rFonts w:ascii="Garamond" w:eastAsia="MetaSerifProBook-Regular" w:hAnsi="Garamond" w:cs="MetaSerifProBook-Regular"/>
          <w:sz w:val="24"/>
          <w:szCs w:val="24"/>
        </w:rPr>
        <w:instrText xml:space="preserve"> ADDIN EN.CITE &lt;EndNote&gt;&lt;Cite ExcludeYear="1"&gt;&lt;Author&gt;Sindhu&lt;/Author&gt;&lt;Year&gt;2011&lt;/Year&gt;&lt;RecNum&gt;80&lt;/RecNum&gt;&lt;DisplayText&gt;&lt;style face="superscript"&gt;56&lt;/style&gt;&lt;/DisplayText&gt;&lt;record&gt;&lt;rec-number&gt;80&lt;/rec-number&gt;&lt;foreign-keys&gt;&lt;key app="EN" db-id="fz5dfs9s9tr09le520u5x5vtsz5t5vaz0evf" timestamp="1624372060"&gt;80&lt;/key&gt;&lt;/foreign-keys&gt;&lt;ref-type name="Journal Article"&gt;17&lt;/ref-type&gt;&lt;contributors&gt;&lt;authors&gt;&lt;author&gt;Sindhu, S.&lt;/author&gt;&lt;author&gt;Singh, H. K.&lt;/author&gt;&lt;author&gt;Salman, M. T.&lt;/author&gt;&lt;author&gt;Fatima, J.&lt;/author&gt;&lt;author&gt;Verma, V. K.&lt;/author&gt;&lt;/authors&gt;&lt;/contributors&gt;&lt;auth-address&gt;Department of Pharmacology, Era&amp;apos;s Lucknow Medical College and Hospital, Lucknow, Uttar Pradesh, India.&lt;/auth-address&gt;&lt;titles&gt;&lt;title&gt;Effects of atorvastatin and rosuvastatin on high-sensitivity C-reactive protein and lipid profile in obese type 2 diabetes mellitus patients&lt;/title&gt;&lt;secondary-title&gt;J Pharmacol Pharmacother&lt;/secondary-title&gt;&lt;/titles&gt;&lt;periodical&gt;&lt;full-title&gt;J Pharmacol Pharmacother&lt;/full-title&gt;&lt;/periodical&gt;&lt;pages&gt;261-5&lt;/pages&gt;&lt;volume&gt;2&lt;/volume&gt;&lt;number&gt;4&lt;/number&gt;&lt;edition&gt;2011/10/26&lt;/edition&gt;&lt;keywords&gt;&lt;keyword&gt;Diabetes mellitus&lt;/keyword&gt;&lt;keyword&gt;hs-CRP&lt;/keyword&gt;&lt;keyword&gt;obese&lt;/keyword&gt;&lt;keyword&gt;statins&lt;/keyword&gt;&lt;/keywords&gt;&lt;dates&gt;&lt;year&gt;2011&lt;/year&gt;&lt;pub-dates&gt;&lt;date&gt;Oct&lt;/date&gt;&lt;/pub-dates&gt;&lt;/dates&gt;&lt;isbn&gt;0976-500X (Print)&amp;#xD;0976-500x&lt;/isbn&gt;&lt;accession-num&gt;22025854&lt;/accession-num&gt;&lt;urls&gt;&lt;/urls&gt;&lt;custom2&gt;PMC3198521&lt;/custom2&gt;&lt;electronic-resource-num&gt;10.4103/0976-500x.85954&lt;/electronic-resource-num&gt;&lt;remote-database-provider&gt;NLM&lt;/remote-database-provider&gt;&lt;language&gt;eng&lt;/language&gt;&lt;/record&gt;&lt;/Cite&gt;&lt;/EndNote&gt;</w:instrText>
      </w:r>
      <w:r w:rsidR="003C0743">
        <w:rPr>
          <w:rFonts w:ascii="Garamond" w:eastAsia="MetaSerifProBook-Regular" w:hAnsi="Garamond" w:cs="MetaSerifProBook-Regular"/>
          <w:sz w:val="24"/>
          <w:szCs w:val="24"/>
        </w:rPr>
        <w:fldChar w:fldCharType="separate"/>
      </w:r>
      <w:r w:rsidR="00570438" w:rsidRPr="00570438">
        <w:rPr>
          <w:rFonts w:ascii="Garamond" w:eastAsia="MetaSerifProBook-Regular" w:hAnsi="Garamond" w:cs="MetaSerifProBook-Regular"/>
          <w:noProof/>
          <w:sz w:val="24"/>
          <w:szCs w:val="24"/>
          <w:vertAlign w:val="superscript"/>
        </w:rPr>
        <w:t>56</w:t>
      </w:r>
      <w:r w:rsidR="003C0743">
        <w:rPr>
          <w:rFonts w:ascii="Garamond" w:eastAsia="MetaSerifProBook-Regular" w:hAnsi="Garamond" w:cs="MetaSerifProBook-Regular"/>
          <w:sz w:val="24"/>
          <w:szCs w:val="24"/>
        </w:rPr>
        <w:fldChar w:fldCharType="end"/>
      </w:r>
      <w:r w:rsidR="009C5179" w:rsidRPr="00152B3E">
        <w:rPr>
          <w:rFonts w:ascii="Garamond" w:eastAsia="MetaSerifProBook-Regular" w:hAnsi="Garamond" w:cs="MetaSerifProBook-Regular"/>
          <w:sz w:val="24"/>
          <w:szCs w:val="24"/>
        </w:rPr>
        <w:t>, Thai</w:t>
      </w:r>
      <w:r w:rsidR="005F7FC3">
        <w:rPr>
          <w:rFonts w:ascii="Garamond" w:eastAsia="MetaSerifProBook-Regular" w:hAnsi="Garamond" w:cs="MetaSerifProBook-Regular"/>
          <w:sz w:val="24"/>
          <w:szCs w:val="24"/>
        </w:rPr>
        <w:t xml:space="preserve"> (</w:t>
      </w:r>
      <w:r w:rsidR="005F7FC3" w:rsidRPr="00152B3E">
        <w:rPr>
          <w:rFonts w:ascii="Garamond" w:eastAsia="MetaSerifProBook-Regular" w:hAnsi="Garamond" w:cs="MetaSerifProBook-Regular"/>
          <w:sz w:val="24"/>
          <w:szCs w:val="24"/>
        </w:rPr>
        <w:t>n=1</w:t>
      </w:r>
      <w:r w:rsidR="005F7FC3">
        <w:rPr>
          <w:rFonts w:ascii="Garamond" w:eastAsia="MetaSerifProBook-Regular" w:hAnsi="Garamond" w:cs="MetaSerifProBook-Regular"/>
          <w:sz w:val="24"/>
          <w:szCs w:val="24"/>
        </w:rPr>
        <w:t>)</w:t>
      </w:r>
      <w:r w:rsidR="00E35EF1">
        <w:rPr>
          <w:rFonts w:ascii="Garamond" w:eastAsia="MetaSerifProBook-Regular" w:hAnsi="Garamond" w:cs="MetaSerifProBook-Regular"/>
          <w:sz w:val="24"/>
          <w:szCs w:val="24"/>
        </w:rPr>
        <w:t xml:space="preserve"> </w:t>
      </w:r>
      <w:r w:rsidR="003C0743">
        <w:rPr>
          <w:rFonts w:ascii="Garamond" w:eastAsia="MetaSerifProBook-Regular" w:hAnsi="Garamond" w:cs="MetaSerifProBook-Regular"/>
          <w:sz w:val="24"/>
          <w:szCs w:val="24"/>
        </w:rPr>
        <w:fldChar w:fldCharType="begin"/>
      </w:r>
      <w:r w:rsidR="00570438">
        <w:rPr>
          <w:rFonts w:ascii="Garamond" w:eastAsia="MetaSerifProBook-Regular" w:hAnsi="Garamond" w:cs="MetaSerifProBook-Regular"/>
          <w:sz w:val="24"/>
          <w:szCs w:val="24"/>
        </w:rPr>
        <w:instrText xml:space="preserve"> ADDIN EN.CITE &lt;EndNote&gt;&lt;Cite ExcludeYear="1"&gt;&lt;Author&gt;Thongtang&lt;/Author&gt;&lt;Year&gt;2020&lt;/Year&gt;&lt;RecNum&gt;83&lt;/RecNum&gt;&lt;DisplayText&gt;&lt;style face="superscript"&gt;57&lt;/style&gt;&lt;/DisplayText&gt;&lt;record&gt;&lt;rec-number&gt;83&lt;/rec-number&gt;&lt;foreign-keys&gt;&lt;key app="EN" db-id="fz5dfs9s9tr09le520u5x5vtsz5t5vaz0evf" timestamp="1624372231"&gt;83&lt;/key&gt;&lt;/foreign-keys&gt;&lt;ref-type name="Journal Article"&gt;17&lt;/ref-type&gt;&lt;contributors&gt;&lt;authors&gt;&lt;author&gt;Thongtang, Nuntakorn&lt;/author&gt;&lt;author&gt;Piyapromdee, Jirasak&lt;/author&gt;&lt;author&gt;Tangkittikasem, Natthakan&lt;/author&gt;&lt;author&gt;Samaithongcharoen, Kittichai&lt;/author&gt;&lt;author&gt;Srikanchanawat, Nithiwat&lt;/author&gt;&lt;author&gt;Sriussadaporn, Sutin&lt;/author&gt;&lt;/authors&gt;&lt;/contributors&gt;&lt;titles&gt;&lt;title&gt;Efficacy and Safety of Switching from Low-Dose Statin to High-Intensity Statin for Primary Prevention in Type 2 Diabetes: A Randomized Controlled Trial&lt;/title&gt;&lt;secondary-title&gt;Diabetes, metabolic syndrome and obesity : targets and therapy&lt;/secondary-title&gt;&lt;alt-title&gt;Diabetes Metab Syndr Obes&lt;/alt-title&gt;&lt;/titles&gt;&lt;periodical&gt;&lt;full-title&gt;Diabetes, metabolic syndrome and obesity : targets and therapy&lt;/full-title&gt;&lt;abbr-1&gt;Diabetes Metab Syndr Obes&lt;/abbr-1&gt;&lt;/periodical&gt;&lt;alt-periodical&gt;&lt;full-title&gt;Diabetes, metabolic syndrome and obesity : targets and therapy&lt;/full-title&gt;&lt;abbr-1&gt;Diabetes Metab Syndr Obes&lt;/abbr-1&gt;&lt;/alt-periodical&gt;&lt;pages&gt;423-431&lt;/pages&gt;&lt;volume&gt;13&lt;/volume&gt;&lt;keywords&gt;&lt;keyword&gt;Thai patients&lt;/keyword&gt;&lt;keyword&gt;efficacy&lt;/keyword&gt;&lt;keyword&gt;high-intensity statin&lt;/keyword&gt;&lt;keyword&gt;primary prevention&lt;/keyword&gt;&lt;keyword&gt;safety&lt;/keyword&gt;&lt;keyword&gt;type 2 diabetes&lt;/keyword&gt;&lt;/keywords&gt;&lt;dates&gt;&lt;year&gt;2020&lt;/year&gt;&lt;/dates&gt;&lt;publisher&gt;Dove&lt;/publisher&gt;&lt;isbn&gt;1178-7007&lt;/isbn&gt;&lt;accession-num&gt;32110075&lt;/accession-num&gt;&lt;urls&gt;&lt;related-urls&gt;&lt;url&gt;https://pubmed.ncbi.nlm.nih.gov/32110075&lt;/url&gt;&lt;url&gt;https://www.ncbi.nlm.nih.gov/pmc/articles/PMC7038773/&lt;/url&gt;&lt;/related-urls&gt;&lt;/urls&gt;&lt;electronic-resource-num&gt;10.2147/DMSO.S219496&lt;/electronic-resource-num&gt;&lt;remote-database-name&gt;PubMed&lt;/remote-database-name&gt;&lt;language&gt;eng&lt;/language&gt;&lt;/record&gt;&lt;/Cite&gt;&lt;/EndNote&gt;</w:instrText>
      </w:r>
      <w:r w:rsidR="003C0743">
        <w:rPr>
          <w:rFonts w:ascii="Garamond" w:eastAsia="MetaSerifProBook-Regular" w:hAnsi="Garamond" w:cs="MetaSerifProBook-Regular"/>
          <w:sz w:val="24"/>
          <w:szCs w:val="24"/>
        </w:rPr>
        <w:fldChar w:fldCharType="separate"/>
      </w:r>
      <w:r w:rsidR="00570438" w:rsidRPr="00570438">
        <w:rPr>
          <w:rFonts w:ascii="Garamond" w:eastAsia="MetaSerifProBook-Regular" w:hAnsi="Garamond" w:cs="MetaSerifProBook-Regular"/>
          <w:noProof/>
          <w:sz w:val="24"/>
          <w:szCs w:val="24"/>
          <w:vertAlign w:val="superscript"/>
        </w:rPr>
        <w:t>57</w:t>
      </w:r>
      <w:r w:rsidR="003C0743">
        <w:rPr>
          <w:rFonts w:ascii="Garamond" w:eastAsia="MetaSerifProBook-Regular" w:hAnsi="Garamond" w:cs="MetaSerifProBook-Regular"/>
          <w:sz w:val="24"/>
          <w:szCs w:val="24"/>
        </w:rPr>
        <w:fldChar w:fldCharType="end"/>
      </w:r>
      <w:r w:rsidR="009C5179" w:rsidRPr="00152B3E">
        <w:rPr>
          <w:rFonts w:ascii="Garamond" w:eastAsia="MetaSerifProBook-Regular" w:hAnsi="Garamond" w:cs="MetaSerifProBook-Regular"/>
          <w:sz w:val="24"/>
          <w:szCs w:val="24"/>
        </w:rPr>
        <w:t>),</w:t>
      </w:r>
      <w:r w:rsidR="00856AE9" w:rsidRPr="00152B3E">
        <w:rPr>
          <w:rFonts w:ascii="Garamond" w:eastAsia="MetaSerifProBook-Regular" w:hAnsi="Garamond" w:cs="MetaSerifProBook-Regular"/>
          <w:sz w:val="24"/>
          <w:szCs w:val="24"/>
        </w:rPr>
        <w:t xml:space="preserve"> t</w:t>
      </w:r>
      <w:r w:rsidR="002D253D" w:rsidRPr="00152B3E">
        <w:rPr>
          <w:rFonts w:ascii="Garamond" w:eastAsia="MetaSerifProBook-Regular" w:hAnsi="Garamond" w:cs="MetaSerifProBook-Regular"/>
          <w:sz w:val="24"/>
          <w:szCs w:val="24"/>
        </w:rPr>
        <w:t>welve</w:t>
      </w:r>
      <w:r w:rsidR="00BE3D02" w:rsidRPr="00152B3E">
        <w:rPr>
          <w:rFonts w:ascii="Garamond" w:eastAsia="MetaSerifProBook-Regular" w:hAnsi="Garamond" w:cs="MetaSerifProBook-Regular"/>
          <w:sz w:val="24"/>
          <w:szCs w:val="24"/>
        </w:rPr>
        <w:t xml:space="preserve"> (2</w:t>
      </w:r>
      <w:r w:rsidR="002D253D" w:rsidRPr="00152B3E">
        <w:rPr>
          <w:rFonts w:ascii="Garamond" w:eastAsia="MetaSerifProBook-Regular" w:hAnsi="Garamond" w:cs="MetaSerifProBook-Regular"/>
          <w:sz w:val="24"/>
          <w:szCs w:val="24"/>
        </w:rPr>
        <w:t>9</w:t>
      </w:r>
      <w:r w:rsidR="00BE3D02" w:rsidRPr="00152B3E">
        <w:rPr>
          <w:rFonts w:ascii="Garamond" w:eastAsia="MetaSerifProBook-Regular" w:hAnsi="Garamond" w:cs="MetaSerifProBook-Regular"/>
          <w:sz w:val="24"/>
          <w:szCs w:val="24"/>
        </w:rPr>
        <w:t>%)</w:t>
      </w:r>
      <w:r w:rsidR="00856AE9" w:rsidRPr="00152B3E">
        <w:rPr>
          <w:rFonts w:ascii="Garamond" w:eastAsia="MetaSerifProBook-Regular" w:hAnsi="Garamond" w:cs="MetaSerifProBook-Regular"/>
          <w:sz w:val="24"/>
          <w:szCs w:val="24"/>
        </w:rPr>
        <w:t xml:space="preserve"> studies involved </w:t>
      </w:r>
      <w:r w:rsidR="0078536F" w:rsidRPr="00152B3E">
        <w:rPr>
          <w:rFonts w:ascii="Garamond" w:eastAsia="MetaSerifProBook-Regular" w:hAnsi="Garamond" w:cs="MetaSerifProBook-Regular"/>
          <w:sz w:val="24"/>
          <w:szCs w:val="24"/>
        </w:rPr>
        <w:t xml:space="preserve">patients of </w:t>
      </w:r>
      <w:r w:rsidR="00856AE9" w:rsidRPr="00152B3E">
        <w:rPr>
          <w:rFonts w:ascii="Garamond" w:eastAsia="MetaSerifProBook-Regular" w:hAnsi="Garamond" w:cs="MetaSerifProBook-Regular"/>
          <w:sz w:val="24"/>
          <w:szCs w:val="24"/>
        </w:rPr>
        <w:t>white</w:t>
      </w:r>
      <w:r w:rsidR="009C5179" w:rsidRPr="00152B3E">
        <w:rPr>
          <w:rFonts w:ascii="Garamond" w:eastAsia="MetaSerifProBook-Regular" w:hAnsi="Garamond" w:cs="MetaSerifProBook-Regular"/>
          <w:sz w:val="24"/>
          <w:szCs w:val="24"/>
        </w:rPr>
        <w:t xml:space="preserve"> (</w:t>
      </w:r>
      <w:r w:rsidR="00E35EF1">
        <w:rPr>
          <w:rFonts w:ascii="Garamond" w:eastAsia="MetaSerifProBook-Regular" w:hAnsi="Garamond" w:cs="MetaSerifProBook-Regular"/>
          <w:sz w:val="24"/>
          <w:szCs w:val="24"/>
        </w:rPr>
        <w:t>w</w:t>
      </w:r>
      <w:r w:rsidR="009C5179" w:rsidRPr="00152B3E">
        <w:rPr>
          <w:rFonts w:ascii="Garamond" w:eastAsia="MetaSerifProBook-Regular" w:hAnsi="Garamond" w:cs="MetaSerifProBook-Regular"/>
          <w:sz w:val="24"/>
          <w:szCs w:val="24"/>
        </w:rPr>
        <w:t>estern or European)</w:t>
      </w:r>
      <w:r w:rsidR="00E35EF1">
        <w:rPr>
          <w:rFonts w:ascii="Garamond" w:eastAsia="MetaSerifProBook-Regular" w:hAnsi="Garamond" w:cs="MetaSerifProBook-Regular"/>
          <w:sz w:val="24"/>
          <w:szCs w:val="24"/>
        </w:rPr>
        <w:t xml:space="preserve"> </w:t>
      </w:r>
      <w:r w:rsidR="003C0743">
        <w:rPr>
          <w:rFonts w:ascii="Garamond" w:eastAsia="MetaSerifProBook-Regular" w:hAnsi="Garamond" w:cs="MetaSerifProBook-Regular"/>
          <w:sz w:val="24"/>
          <w:szCs w:val="24"/>
        </w:rPr>
        <w:fldChar w:fldCharType="begin">
          <w:fldData xml:space="preserve">PEVuZE5vdGU+PENpdGUgRXhjbHVkZVllYXI9IjEiPjxBdXRob3I+Q2hldW5nPC9BdXRob3I+PFll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</w:fldData>
        </w:fldChar>
      </w:r>
      <w:r w:rsidR="00570438">
        <w:rPr>
          <w:rFonts w:ascii="Garamond" w:eastAsia="MetaSerifProBook-Regular" w:hAnsi="Garamond" w:cs="MetaSerifProBook-Regular"/>
          <w:sz w:val="24"/>
          <w:szCs w:val="24"/>
        </w:rPr>
        <w:instrText xml:space="preserve"> ADDIN EN.CITE </w:instrText>
      </w:r>
      <w:r w:rsidR="00570438">
        <w:rPr>
          <w:rFonts w:ascii="Garamond" w:eastAsia="MetaSerifProBook-Regular" w:hAnsi="Garamond" w:cs="MetaSerifProBook-Regular"/>
          <w:sz w:val="24"/>
          <w:szCs w:val="24"/>
        </w:rPr>
        <w:fldChar w:fldCharType="begin">
          <w:fldData xml:space="preserve">PEVuZE5vdGU+PENpdGUgRXhjbHVkZVllYXI9IjEiPjxBdXRob3I+Q2hldW5nPC9BdXRob3I+PFll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</w:fldData>
        </w:fldChar>
      </w:r>
      <w:r w:rsidR="00570438">
        <w:rPr>
          <w:rFonts w:ascii="Garamond" w:eastAsia="MetaSerifProBook-Regular" w:hAnsi="Garamond" w:cs="MetaSerifProBook-Regular"/>
          <w:sz w:val="24"/>
          <w:szCs w:val="24"/>
        </w:rPr>
        <w:instrText xml:space="preserve"> ADDIN EN.CITE.DATA </w:instrText>
      </w:r>
      <w:r w:rsidR="00570438">
        <w:rPr>
          <w:rFonts w:ascii="Garamond" w:eastAsia="MetaSerifProBook-Regular" w:hAnsi="Garamond" w:cs="MetaSerifProBook-Regular"/>
          <w:sz w:val="24"/>
          <w:szCs w:val="24"/>
        </w:rPr>
      </w:r>
      <w:r w:rsidR="00570438">
        <w:rPr>
          <w:rFonts w:ascii="Garamond" w:eastAsia="MetaSerifProBook-Regular" w:hAnsi="Garamond" w:cs="MetaSerifProBook-Regular"/>
          <w:sz w:val="24"/>
          <w:szCs w:val="24"/>
        </w:rPr>
        <w:fldChar w:fldCharType="end"/>
      </w:r>
      <w:r w:rsidR="003C0743">
        <w:rPr>
          <w:rFonts w:ascii="Garamond" w:eastAsia="MetaSerifProBook-Regular" w:hAnsi="Garamond" w:cs="MetaSerifProBook-Regular"/>
          <w:sz w:val="24"/>
          <w:szCs w:val="24"/>
        </w:rPr>
      </w:r>
      <w:r w:rsidR="003C0743">
        <w:rPr>
          <w:rFonts w:ascii="Garamond" w:eastAsia="MetaSerifProBook-Regular" w:hAnsi="Garamond" w:cs="MetaSerifProBook-Regular"/>
          <w:sz w:val="24"/>
          <w:szCs w:val="24"/>
        </w:rPr>
        <w:fldChar w:fldCharType="separate"/>
      </w:r>
      <w:r w:rsidR="00570438" w:rsidRPr="00570438">
        <w:rPr>
          <w:rFonts w:ascii="Garamond" w:eastAsia="MetaSerifProBook-Regular" w:hAnsi="Garamond" w:cs="MetaSerifProBook-Regular"/>
          <w:noProof/>
          <w:sz w:val="24"/>
          <w:szCs w:val="24"/>
          <w:vertAlign w:val="superscript"/>
        </w:rPr>
        <w:t>6 58-68</w:t>
      </w:r>
      <w:r w:rsidR="003C0743">
        <w:rPr>
          <w:rFonts w:ascii="Garamond" w:eastAsia="MetaSerifProBook-Regular" w:hAnsi="Garamond" w:cs="MetaSerifProBook-Regular"/>
          <w:sz w:val="24"/>
          <w:szCs w:val="24"/>
        </w:rPr>
        <w:fldChar w:fldCharType="end"/>
      </w:r>
      <w:r w:rsidR="0078536F" w:rsidRPr="00152B3E">
        <w:rPr>
          <w:rFonts w:ascii="Garamond" w:eastAsia="MetaSerifProBook-Regular" w:hAnsi="Garamond" w:cs="MetaSerifProBook-Regular"/>
          <w:sz w:val="24"/>
          <w:szCs w:val="24"/>
        </w:rPr>
        <w:t xml:space="preserve"> ethnicity</w:t>
      </w:r>
      <w:r w:rsidR="00152B3E" w:rsidRPr="00152B3E">
        <w:rPr>
          <w:rFonts w:ascii="Garamond" w:eastAsia="MetaSerifProBook-Regular" w:hAnsi="Garamond" w:cs="MetaSerifProBook-Regular"/>
          <w:sz w:val="24"/>
          <w:szCs w:val="24"/>
        </w:rPr>
        <w:t xml:space="preserve"> and one</w:t>
      </w:r>
      <w:r w:rsidR="003A4523">
        <w:rPr>
          <w:rFonts w:ascii="Garamond" w:eastAsia="MetaSerifProBook-Regular" w:hAnsi="Garamond" w:cs="MetaSerifProBook-Regular"/>
          <w:sz w:val="24"/>
          <w:szCs w:val="24"/>
        </w:rPr>
        <w:t xml:space="preserve"> (2%)</w:t>
      </w:r>
      <w:r w:rsidR="00152B3E" w:rsidRPr="00152B3E">
        <w:rPr>
          <w:rFonts w:ascii="Garamond" w:eastAsia="MetaSerifProBook-Regular" w:hAnsi="Garamond" w:cs="MetaSerifProBook-Regular"/>
          <w:sz w:val="24"/>
          <w:szCs w:val="24"/>
        </w:rPr>
        <w:t xml:space="preserve"> study involved patients of mixed ethnicity </w:t>
      </w:r>
      <w:r w:rsidR="001000F3">
        <w:rPr>
          <w:rFonts w:ascii="Garamond" w:eastAsia="MetaSerifProBook-Regular" w:hAnsi="Garamond" w:cs="MetaSerifProBook-Regular"/>
          <w:sz w:val="24"/>
          <w:szCs w:val="24"/>
        </w:rPr>
        <w:fldChar w:fldCharType="begin">
          <w:fldData xml:space="preserve">PEVuZE5vdGU+PENpdGUgRXhjbHVkZVllYXI9IjEiPjxBdXRob3I+TGV3aW48L0F1dGhvcj48WWVh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=
</w:fldData>
        </w:fldChar>
      </w:r>
      <w:r w:rsidR="00570438">
        <w:rPr>
          <w:rFonts w:ascii="Garamond" w:eastAsia="MetaSerifProBook-Regular" w:hAnsi="Garamond" w:cs="MetaSerifProBook-Regular"/>
          <w:sz w:val="24"/>
          <w:szCs w:val="24"/>
        </w:rPr>
        <w:instrText xml:space="preserve"> ADDIN EN.CITE </w:instrText>
      </w:r>
      <w:r w:rsidR="00570438">
        <w:rPr>
          <w:rFonts w:ascii="Garamond" w:eastAsia="MetaSerifProBook-Regular" w:hAnsi="Garamond" w:cs="MetaSerifProBook-Regular"/>
          <w:sz w:val="24"/>
          <w:szCs w:val="24"/>
        </w:rPr>
        <w:fldChar w:fldCharType="begin">
          <w:fldData xml:space="preserve">PEVuZE5vdGU+PENpdGUgRXhjbHVkZVllYXI9IjEiPjxBdXRob3I+TGV3aW48L0F1dGhvcj48WWVh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=
</w:fldData>
        </w:fldChar>
      </w:r>
      <w:r w:rsidR="00570438">
        <w:rPr>
          <w:rFonts w:ascii="Garamond" w:eastAsia="MetaSerifProBook-Regular" w:hAnsi="Garamond" w:cs="MetaSerifProBook-Regular"/>
          <w:sz w:val="24"/>
          <w:szCs w:val="24"/>
        </w:rPr>
        <w:instrText xml:space="preserve"> ADDIN EN.CITE.DATA </w:instrText>
      </w:r>
      <w:r w:rsidR="00570438">
        <w:rPr>
          <w:rFonts w:ascii="Garamond" w:eastAsia="MetaSerifProBook-Regular" w:hAnsi="Garamond" w:cs="MetaSerifProBook-Regular"/>
          <w:sz w:val="24"/>
          <w:szCs w:val="24"/>
        </w:rPr>
      </w:r>
      <w:r w:rsidR="00570438">
        <w:rPr>
          <w:rFonts w:ascii="Garamond" w:eastAsia="MetaSerifProBook-Regular" w:hAnsi="Garamond" w:cs="MetaSerifProBook-Regular"/>
          <w:sz w:val="24"/>
          <w:szCs w:val="24"/>
        </w:rPr>
        <w:fldChar w:fldCharType="end"/>
      </w:r>
      <w:r w:rsidR="001000F3">
        <w:rPr>
          <w:rFonts w:ascii="Garamond" w:eastAsia="MetaSerifProBook-Regular" w:hAnsi="Garamond" w:cs="MetaSerifProBook-Regular"/>
          <w:sz w:val="24"/>
          <w:szCs w:val="24"/>
        </w:rPr>
      </w:r>
      <w:r w:rsidR="001000F3">
        <w:rPr>
          <w:rFonts w:ascii="Garamond" w:eastAsia="MetaSerifProBook-Regular" w:hAnsi="Garamond" w:cs="MetaSerifProBook-Regular"/>
          <w:sz w:val="24"/>
          <w:szCs w:val="24"/>
        </w:rPr>
        <w:fldChar w:fldCharType="separate"/>
      </w:r>
      <w:r w:rsidR="00570438" w:rsidRPr="00570438">
        <w:rPr>
          <w:rFonts w:ascii="Garamond" w:eastAsia="MetaSerifProBook-Regular" w:hAnsi="Garamond" w:cs="MetaSerifProBook-Regular"/>
          <w:noProof/>
          <w:sz w:val="24"/>
          <w:szCs w:val="24"/>
          <w:vertAlign w:val="superscript"/>
        </w:rPr>
        <w:t>69</w:t>
      </w:r>
      <w:r w:rsidR="001000F3">
        <w:rPr>
          <w:rFonts w:ascii="Garamond" w:eastAsia="MetaSerifProBook-Regular" w:hAnsi="Garamond" w:cs="MetaSerifProBook-Regular"/>
          <w:sz w:val="24"/>
          <w:szCs w:val="24"/>
        </w:rPr>
        <w:fldChar w:fldCharType="end"/>
      </w:r>
      <w:r w:rsidR="00856AE9" w:rsidRPr="00152B3E">
        <w:rPr>
          <w:rFonts w:ascii="Garamond" w:eastAsia="MetaSerifProBook-Regular" w:hAnsi="Garamond" w:cs="MetaSerifProBook-Regular"/>
          <w:sz w:val="24"/>
          <w:szCs w:val="24"/>
        </w:rPr>
        <w:t>.</w:t>
      </w:r>
      <w:r w:rsidR="00E41B94" w:rsidRPr="00152B3E">
        <w:rPr>
          <w:rFonts w:ascii="Garamond" w:eastAsia="MetaSerifProBook-Regular" w:hAnsi="Garamond" w:cs="MetaSerifProBook-Regular"/>
          <w:sz w:val="24"/>
          <w:szCs w:val="24"/>
        </w:rPr>
        <w:t xml:space="preserve"> </w:t>
      </w:r>
      <w:r w:rsidR="00E41B94" w:rsidRPr="00BD0CA8">
        <w:rPr>
          <w:rFonts w:ascii="Garamond" w:eastAsia="MetaSerifProBook-Regular" w:hAnsi="Garamond" w:cs="MetaSerifProBook-Regular"/>
          <w:sz w:val="24"/>
          <w:szCs w:val="24"/>
        </w:rPr>
        <w:t>In t</w:t>
      </w:r>
      <w:r w:rsidR="003A4523" w:rsidRPr="00BD0CA8">
        <w:rPr>
          <w:rFonts w:ascii="Garamond" w:eastAsia="MetaSerifProBook-Regular" w:hAnsi="Garamond" w:cs="MetaSerifProBook-Regular"/>
          <w:sz w:val="24"/>
          <w:szCs w:val="24"/>
        </w:rPr>
        <w:t>welve</w:t>
      </w:r>
      <w:r w:rsidR="00E41B94" w:rsidRPr="00BD0CA8">
        <w:rPr>
          <w:rFonts w:ascii="Garamond" w:eastAsia="MetaSerifProBook-Regular" w:hAnsi="Garamond" w:cs="MetaSerifProBook-Regular"/>
          <w:sz w:val="24"/>
          <w:szCs w:val="24"/>
        </w:rPr>
        <w:t xml:space="preserve"> of the studies (</w:t>
      </w:r>
      <w:r w:rsidR="006B3C56">
        <w:rPr>
          <w:rFonts w:ascii="Garamond" w:eastAsia="MetaSerifProBook-Regular" w:hAnsi="Garamond" w:cs="MetaSerifProBook-Regular"/>
          <w:sz w:val="24"/>
          <w:szCs w:val="24"/>
        </w:rPr>
        <w:t>2</w:t>
      </w:r>
      <w:r w:rsidR="003A4523" w:rsidRPr="00BD0CA8">
        <w:rPr>
          <w:rFonts w:ascii="Garamond" w:eastAsia="MetaSerifProBook-Regular" w:hAnsi="Garamond" w:cs="MetaSerifProBook-Regular"/>
          <w:sz w:val="24"/>
          <w:szCs w:val="24"/>
        </w:rPr>
        <w:t>9</w:t>
      </w:r>
      <w:r w:rsidR="00E41B94" w:rsidRPr="00BD0CA8">
        <w:rPr>
          <w:rFonts w:ascii="Garamond" w:eastAsia="MetaSerifProBook-Regular" w:hAnsi="Garamond" w:cs="MetaSerifProBook-Regular"/>
          <w:sz w:val="24"/>
          <w:szCs w:val="24"/>
        </w:rPr>
        <w:t>%) ethnicity was not reported</w:t>
      </w:r>
      <w:r w:rsidR="001000F3">
        <w:rPr>
          <w:rFonts w:ascii="Garamond" w:eastAsia="MetaSerifProBook-Regular" w:hAnsi="Garamond" w:cs="MetaSerifProBook-Regular"/>
          <w:sz w:val="24"/>
          <w:szCs w:val="24"/>
        </w:rPr>
        <w:t xml:space="preserve"> </w:t>
      </w:r>
      <w:r w:rsidR="001000F3">
        <w:rPr>
          <w:rFonts w:ascii="Garamond" w:eastAsia="MetaSerifProBook-Regular" w:hAnsi="Garamond" w:cs="MetaSerifProBook-Regular"/>
          <w:sz w:val="24"/>
          <w:szCs w:val="24"/>
        </w:rPr>
        <w:fldChar w:fldCharType="begin">
          <w:fldData xml:space="preserve">PEVuZE5vdGU+PENpdGUgRXhjbHVkZVllYXI9IjEiPjxBdXRob3I+QmVob3VuZWs8L0F1dGhvcj48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</w:fldData>
        </w:fldChar>
      </w:r>
      <w:r w:rsidR="00570438">
        <w:rPr>
          <w:rFonts w:ascii="Garamond" w:eastAsia="MetaSerifProBook-Regular" w:hAnsi="Garamond" w:cs="MetaSerifProBook-Regular"/>
          <w:sz w:val="24"/>
          <w:szCs w:val="24"/>
        </w:rPr>
        <w:instrText xml:space="preserve"> ADDIN EN.CITE </w:instrText>
      </w:r>
      <w:r w:rsidR="00570438">
        <w:rPr>
          <w:rFonts w:ascii="Garamond" w:eastAsia="MetaSerifProBook-Regular" w:hAnsi="Garamond" w:cs="MetaSerifProBook-Regular"/>
          <w:sz w:val="24"/>
          <w:szCs w:val="24"/>
        </w:rPr>
        <w:fldChar w:fldCharType="begin">
          <w:fldData xml:space="preserve">PEVuZE5vdGU+PENpdGUgRXhjbHVkZVllYXI9IjEiPjxBdXRob3I+QmVob3VuZWs8L0F1dGhvcj48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</w:fldData>
        </w:fldChar>
      </w:r>
      <w:r w:rsidR="00570438">
        <w:rPr>
          <w:rFonts w:ascii="Garamond" w:eastAsia="MetaSerifProBook-Regular" w:hAnsi="Garamond" w:cs="MetaSerifProBook-Regular"/>
          <w:sz w:val="24"/>
          <w:szCs w:val="24"/>
        </w:rPr>
        <w:instrText xml:space="preserve"> ADDIN EN.CITE.DATA </w:instrText>
      </w:r>
      <w:r w:rsidR="00570438">
        <w:rPr>
          <w:rFonts w:ascii="Garamond" w:eastAsia="MetaSerifProBook-Regular" w:hAnsi="Garamond" w:cs="MetaSerifProBook-Regular"/>
          <w:sz w:val="24"/>
          <w:szCs w:val="24"/>
        </w:rPr>
      </w:r>
      <w:r w:rsidR="00570438">
        <w:rPr>
          <w:rFonts w:ascii="Garamond" w:eastAsia="MetaSerifProBook-Regular" w:hAnsi="Garamond" w:cs="MetaSerifProBook-Regular"/>
          <w:sz w:val="24"/>
          <w:szCs w:val="24"/>
        </w:rPr>
        <w:fldChar w:fldCharType="end"/>
      </w:r>
      <w:r w:rsidR="001000F3">
        <w:rPr>
          <w:rFonts w:ascii="Garamond" w:eastAsia="MetaSerifProBook-Regular" w:hAnsi="Garamond" w:cs="MetaSerifProBook-Regular"/>
          <w:sz w:val="24"/>
          <w:szCs w:val="24"/>
        </w:rPr>
      </w:r>
      <w:r w:rsidR="001000F3">
        <w:rPr>
          <w:rFonts w:ascii="Garamond" w:eastAsia="MetaSerifProBook-Regular" w:hAnsi="Garamond" w:cs="MetaSerifProBook-Regular"/>
          <w:sz w:val="24"/>
          <w:szCs w:val="24"/>
        </w:rPr>
        <w:fldChar w:fldCharType="separate"/>
      </w:r>
      <w:r w:rsidR="00570438" w:rsidRPr="00570438">
        <w:rPr>
          <w:rFonts w:ascii="Garamond" w:eastAsia="MetaSerifProBook-Regular" w:hAnsi="Garamond" w:cs="MetaSerifProBook-Regular"/>
          <w:noProof/>
          <w:sz w:val="24"/>
          <w:szCs w:val="24"/>
          <w:vertAlign w:val="superscript"/>
        </w:rPr>
        <w:t>38 40 70-79</w:t>
      </w:r>
      <w:r w:rsidR="001000F3">
        <w:rPr>
          <w:rFonts w:ascii="Garamond" w:eastAsia="MetaSerifProBook-Regular" w:hAnsi="Garamond" w:cs="MetaSerifProBook-Regular"/>
          <w:sz w:val="24"/>
          <w:szCs w:val="24"/>
        </w:rPr>
        <w:fldChar w:fldCharType="end"/>
      </w:r>
      <w:r w:rsidR="00E41B94" w:rsidRPr="00BD0CA8">
        <w:rPr>
          <w:rFonts w:ascii="Garamond" w:eastAsia="MetaSerifProBook-Regular" w:hAnsi="Garamond" w:cs="MetaSerifProBook-Regular"/>
          <w:sz w:val="24"/>
          <w:szCs w:val="24"/>
        </w:rPr>
        <w:t>.</w:t>
      </w:r>
      <w:r w:rsidR="00486662">
        <w:rPr>
          <w:rFonts w:ascii="Garamond" w:eastAsia="MetaSerifProBook-Regular" w:hAnsi="Garamond" w:cs="MetaSerifProBook-Regular"/>
          <w:sz w:val="24"/>
          <w:szCs w:val="24"/>
        </w:rPr>
        <w:t xml:space="preserve"> </w:t>
      </w:r>
    </w:p>
    <w:p w14:paraId="2F7C489E" w14:textId="7E271E2B" w:rsidR="003062C2" w:rsidRDefault="001E1EE9" w:rsidP="00402AF2">
      <w:pPr>
        <w:spacing w:line="360" w:lineRule="auto"/>
        <w:rPr>
          <w:rFonts w:ascii="Garamond" w:eastAsia="MetaSerifProBook-Regular" w:hAnsi="Garamond" w:cs="MetaSerifProBook-Regular"/>
          <w:sz w:val="24"/>
          <w:szCs w:val="24"/>
        </w:rPr>
      </w:pPr>
      <w:r>
        <w:rPr>
          <w:rFonts w:ascii="Garamond" w:eastAsia="MetaSerifProBook-Regular" w:hAnsi="Garamond" w:cs="MetaSerifProBook-Regular"/>
          <w:sz w:val="24"/>
          <w:szCs w:val="24"/>
        </w:rPr>
        <w:t>Thirty-</w:t>
      </w:r>
      <w:r w:rsidR="00FA0877">
        <w:rPr>
          <w:rFonts w:ascii="Garamond" w:eastAsia="MetaSerifProBook-Regular" w:hAnsi="Garamond" w:cs="MetaSerifProBook-Regular"/>
          <w:sz w:val="24"/>
          <w:szCs w:val="24"/>
        </w:rPr>
        <w:t>five</w:t>
      </w:r>
      <w:r w:rsidR="007B5B71">
        <w:rPr>
          <w:rFonts w:ascii="Garamond" w:eastAsia="MetaSerifProBook-Regular" w:hAnsi="Garamond" w:cs="MetaSerifProBook-Regular"/>
          <w:sz w:val="24"/>
          <w:szCs w:val="24"/>
        </w:rPr>
        <w:t xml:space="preserve"> (</w:t>
      </w:r>
      <w:r w:rsidR="00FA0877">
        <w:rPr>
          <w:rFonts w:ascii="Garamond" w:eastAsia="MetaSerifProBook-Regular" w:hAnsi="Garamond" w:cs="MetaSerifProBook-Regular"/>
          <w:sz w:val="24"/>
          <w:szCs w:val="24"/>
        </w:rPr>
        <w:t>83</w:t>
      </w:r>
      <w:r w:rsidR="007B5B71">
        <w:rPr>
          <w:rFonts w:ascii="Garamond" w:eastAsia="MetaSerifProBook-Regular" w:hAnsi="Garamond" w:cs="MetaSerifProBook-Regular"/>
          <w:sz w:val="24"/>
          <w:szCs w:val="24"/>
        </w:rPr>
        <w:t>%)</w:t>
      </w:r>
      <w:r>
        <w:rPr>
          <w:rFonts w:ascii="Garamond" w:eastAsia="MetaSerifProBook-Regular" w:hAnsi="Garamond" w:cs="MetaSerifProBook-Regular"/>
          <w:sz w:val="24"/>
          <w:szCs w:val="24"/>
        </w:rPr>
        <w:t xml:space="preserve"> of the studies involved patients with</w:t>
      </w:r>
      <w:r w:rsidR="00CD7A21">
        <w:rPr>
          <w:rFonts w:ascii="Garamond" w:eastAsia="MetaSerifProBook-Regular" w:hAnsi="Garamond" w:cs="MetaSerifProBook-Regular"/>
          <w:sz w:val="24"/>
          <w:szCs w:val="24"/>
        </w:rPr>
        <w:t xml:space="preserve"> </w:t>
      </w:r>
      <w:r w:rsidR="001D269A">
        <w:rPr>
          <w:rFonts w:ascii="Garamond" w:eastAsia="MetaSerifProBook-Regular" w:hAnsi="Garamond" w:cs="MetaSerifProBook-Regular"/>
          <w:sz w:val="24"/>
          <w:szCs w:val="24"/>
        </w:rPr>
        <w:t xml:space="preserve">a </w:t>
      </w:r>
      <w:r>
        <w:rPr>
          <w:rFonts w:ascii="Garamond" w:eastAsia="MetaSerifProBook-Regular" w:hAnsi="Garamond" w:cs="MetaSerifProBook-Regular"/>
          <w:sz w:val="24"/>
          <w:szCs w:val="24"/>
        </w:rPr>
        <w:t>diagnosis of type 2 diabetes, five</w:t>
      </w:r>
      <w:r w:rsidR="000F0491">
        <w:rPr>
          <w:rFonts w:ascii="Garamond" w:eastAsia="MetaSerifProBook-Regular" w:hAnsi="Garamond" w:cs="MetaSerifProBook-Regular"/>
          <w:sz w:val="24"/>
          <w:szCs w:val="24"/>
        </w:rPr>
        <w:t xml:space="preserve"> (1</w:t>
      </w:r>
      <w:r w:rsidR="00FA0877">
        <w:rPr>
          <w:rFonts w:ascii="Garamond" w:eastAsia="MetaSerifProBook-Regular" w:hAnsi="Garamond" w:cs="MetaSerifProBook-Regular"/>
          <w:sz w:val="24"/>
          <w:szCs w:val="24"/>
        </w:rPr>
        <w:t>2</w:t>
      </w:r>
      <w:r w:rsidR="000F0491">
        <w:rPr>
          <w:rFonts w:ascii="Garamond" w:eastAsia="MetaSerifProBook-Regular" w:hAnsi="Garamond" w:cs="MetaSerifProBook-Regular"/>
          <w:sz w:val="24"/>
          <w:szCs w:val="24"/>
        </w:rPr>
        <w:t>%)</w:t>
      </w:r>
      <w:r>
        <w:rPr>
          <w:rFonts w:ascii="Garamond" w:eastAsia="MetaSerifProBook-Regular" w:hAnsi="Garamond" w:cs="MetaSerifProBook-Regular"/>
          <w:sz w:val="24"/>
          <w:szCs w:val="24"/>
        </w:rPr>
        <w:t xml:space="preserve"> were diagnosed with either</w:t>
      </w:r>
      <w:r w:rsidR="00781785">
        <w:rPr>
          <w:rFonts w:ascii="Garamond" w:eastAsia="MetaSerifProBook-Regular" w:hAnsi="Garamond" w:cs="MetaSerifProBook-Regular"/>
          <w:sz w:val="24"/>
          <w:szCs w:val="24"/>
        </w:rPr>
        <w:t>,</w:t>
      </w:r>
      <w:r>
        <w:rPr>
          <w:rFonts w:ascii="Garamond" w:eastAsia="MetaSerifProBook-Regular" w:hAnsi="Garamond" w:cs="MetaSerifProBook-Regular"/>
          <w:sz w:val="24"/>
          <w:szCs w:val="24"/>
        </w:rPr>
        <w:t xml:space="preserve"> type 1 or 2 diabetes</w:t>
      </w:r>
      <w:r w:rsidR="001F0A3F">
        <w:rPr>
          <w:rFonts w:ascii="Garamond" w:eastAsia="MetaSerifProBook-Regular" w:hAnsi="Garamond" w:cs="MetaSerifProBook-Regular"/>
          <w:sz w:val="24"/>
          <w:szCs w:val="24"/>
        </w:rPr>
        <w:t xml:space="preserve"> </w:t>
      </w:r>
      <w:r w:rsidR="00EA58B9">
        <w:rPr>
          <w:rFonts w:ascii="Garamond" w:eastAsia="MetaSerifProBook-Regular" w:hAnsi="Garamond" w:cs="MetaSerifProBook-Regular"/>
          <w:sz w:val="24"/>
          <w:szCs w:val="24"/>
        </w:rPr>
        <w:fldChar w:fldCharType="begin">
          <w:fldData xml:space="preserve">PEVuZE5vdGU+PENpdGUgRXhjbHVkZVllYXI9IjEiPjxBdXRob3I+QmVob3VuZWs8L0F1dGhvcj48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</w:fldData>
        </w:fldChar>
      </w:r>
      <w:r w:rsidR="00570438">
        <w:rPr>
          <w:rFonts w:ascii="Garamond" w:eastAsia="MetaSerifProBook-Regular" w:hAnsi="Garamond" w:cs="MetaSerifProBook-Regular"/>
          <w:sz w:val="24"/>
          <w:szCs w:val="24"/>
        </w:rPr>
        <w:instrText xml:space="preserve"> ADDIN EN.CITE </w:instrText>
      </w:r>
      <w:r w:rsidR="00570438">
        <w:rPr>
          <w:rFonts w:ascii="Garamond" w:eastAsia="MetaSerifProBook-Regular" w:hAnsi="Garamond" w:cs="MetaSerifProBook-Regular"/>
          <w:sz w:val="24"/>
          <w:szCs w:val="24"/>
        </w:rPr>
        <w:fldChar w:fldCharType="begin">
          <w:fldData xml:space="preserve">PEVuZE5vdGU+PENpdGUgRXhjbHVkZVllYXI9IjEiPjxBdXRob3I+QmVob3VuZWs8L0F1dGhvcj48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</w:fldData>
        </w:fldChar>
      </w:r>
      <w:r w:rsidR="00570438">
        <w:rPr>
          <w:rFonts w:ascii="Garamond" w:eastAsia="MetaSerifProBook-Regular" w:hAnsi="Garamond" w:cs="MetaSerifProBook-Regular"/>
          <w:sz w:val="24"/>
          <w:szCs w:val="24"/>
        </w:rPr>
        <w:instrText xml:space="preserve"> ADDIN EN.CITE.DATA </w:instrText>
      </w:r>
      <w:r w:rsidR="00570438">
        <w:rPr>
          <w:rFonts w:ascii="Garamond" w:eastAsia="MetaSerifProBook-Regular" w:hAnsi="Garamond" w:cs="MetaSerifProBook-Regular"/>
          <w:sz w:val="24"/>
          <w:szCs w:val="24"/>
        </w:rPr>
      </w:r>
      <w:r w:rsidR="00570438">
        <w:rPr>
          <w:rFonts w:ascii="Garamond" w:eastAsia="MetaSerifProBook-Regular" w:hAnsi="Garamond" w:cs="MetaSerifProBook-Regular"/>
          <w:sz w:val="24"/>
          <w:szCs w:val="24"/>
        </w:rPr>
        <w:fldChar w:fldCharType="end"/>
      </w:r>
      <w:r w:rsidR="00EA58B9">
        <w:rPr>
          <w:rFonts w:ascii="Garamond" w:eastAsia="MetaSerifProBook-Regular" w:hAnsi="Garamond" w:cs="MetaSerifProBook-Regular"/>
          <w:sz w:val="24"/>
          <w:szCs w:val="24"/>
        </w:rPr>
      </w:r>
      <w:r w:rsidR="00EA58B9">
        <w:rPr>
          <w:rFonts w:ascii="Garamond" w:eastAsia="MetaSerifProBook-Regular" w:hAnsi="Garamond" w:cs="MetaSerifProBook-Regular"/>
          <w:sz w:val="24"/>
          <w:szCs w:val="24"/>
        </w:rPr>
        <w:fldChar w:fldCharType="separate"/>
      </w:r>
      <w:r w:rsidR="00570438" w:rsidRPr="00570438">
        <w:rPr>
          <w:rFonts w:ascii="Garamond" w:eastAsia="MetaSerifProBook-Regular" w:hAnsi="Garamond" w:cs="MetaSerifProBook-Regular"/>
          <w:noProof/>
          <w:sz w:val="24"/>
          <w:szCs w:val="24"/>
          <w:vertAlign w:val="superscript"/>
        </w:rPr>
        <w:t>55 70 71 79 80</w:t>
      </w:r>
      <w:r w:rsidR="00EA58B9">
        <w:rPr>
          <w:rFonts w:ascii="Garamond" w:eastAsia="MetaSerifProBook-Regular" w:hAnsi="Garamond" w:cs="MetaSerifProBook-Regular"/>
          <w:sz w:val="24"/>
          <w:szCs w:val="24"/>
        </w:rPr>
        <w:fldChar w:fldCharType="end"/>
      </w:r>
      <w:r w:rsidR="00FA3607">
        <w:rPr>
          <w:rFonts w:ascii="Garamond" w:eastAsia="MetaSerifProBook-Regular" w:hAnsi="Garamond" w:cs="MetaSerifProBook-Regular"/>
          <w:sz w:val="24"/>
          <w:szCs w:val="24"/>
        </w:rPr>
        <w:t>,</w:t>
      </w:r>
      <w:r>
        <w:rPr>
          <w:rFonts w:ascii="Garamond" w:eastAsia="MetaSerifProBook-Regular" w:hAnsi="Garamond" w:cs="MetaSerifProBook-Regular"/>
          <w:sz w:val="24"/>
          <w:szCs w:val="24"/>
        </w:rPr>
        <w:t xml:space="preserve"> and two</w:t>
      </w:r>
      <w:r w:rsidR="00765442">
        <w:rPr>
          <w:rFonts w:ascii="Garamond" w:eastAsia="MetaSerifProBook-Regular" w:hAnsi="Garamond" w:cs="MetaSerifProBook-Regular"/>
          <w:sz w:val="24"/>
          <w:szCs w:val="24"/>
        </w:rPr>
        <w:t xml:space="preserve"> (</w:t>
      </w:r>
      <w:r w:rsidR="00FA0877">
        <w:rPr>
          <w:rFonts w:ascii="Garamond" w:eastAsia="MetaSerifProBook-Regular" w:hAnsi="Garamond" w:cs="MetaSerifProBook-Regular"/>
          <w:sz w:val="24"/>
          <w:szCs w:val="24"/>
        </w:rPr>
        <w:t>5</w:t>
      </w:r>
      <w:r w:rsidR="00765442">
        <w:rPr>
          <w:rFonts w:ascii="Garamond" w:eastAsia="MetaSerifProBook-Regular" w:hAnsi="Garamond" w:cs="MetaSerifProBook-Regular"/>
          <w:sz w:val="24"/>
          <w:szCs w:val="24"/>
        </w:rPr>
        <w:t>%)</w:t>
      </w:r>
      <w:r>
        <w:rPr>
          <w:rFonts w:ascii="Garamond" w:eastAsia="MetaSerifProBook-Regular" w:hAnsi="Garamond" w:cs="MetaSerifProBook-Regular"/>
          <w:sz w:val="24"/>
          <w:szCs w:val="24"/>
        </w:rPr>
        <w:t xml:space="preserve"> were</w:t>
      </w:r>
      <w:r w:rsidR="00623859">
        <w:rPr>
          <w:rFonts w:ascii="Garamond" w:eastAsia="MetaSerifProBook-Regular" w:hAnsi="Garamond" w:cs="MetaSerifProBook-Regular"/>
          <w:sz w:val="24"/>
          <w:szCs w:val="24"/>
        </w:rPr>
        <w:t xml:space="preserve"> only</w:t>
      </w:r>
      <w:r w:rsidR="00496945">
        <w:rPr>
          <w:rFonts w:ascii="Garamond" w:eastAsia="MetaSerifProBook-Regular" w:hAnsi="Garamond" w:cs="MetaSerifProBook-Regular"/>
          <w:sz w:val="24"/>
          <w:szCs w:val="24"/>
        </w:rPr>
        <w:t xml:space="preserve"> diagnosed with</w:t>
      </w:r>
      <w:r>
        <w:rPr>
          <w:rFonts w:ascii="Garamond" w:eastAsia="MetaSerifProBook-Regular" w:hAnsi="Garamond" w:cs="MetaSerifProBook-Regular"/>
          <w:sz w:val="24"/>
          <w:szCs w:val="24"/>
        </w:rPr>
        <w:t xml:space="preserve"> type 1</w:t>
      </w:r>
      <w:r w:rsidR="00765442">
        <w:rPr>
          <w:rFonts w:ascii="Garamond" w:eastAsia="MetaSerifProBook-Regular" w:hAnsi="Garamond" w:cs="MetaSerifProBook-Regular"/>
          <w:sz w:val="24"/>
          <w:szCs w:val="24"/>
        </w:rPr>
        <w:t xml:space="preserve"> diabetes</w:t>
      </w:r>
      <w:r w:rsidR="006F3F33">
        <w:rPr>
          <w:rFonts w:ascii="Garamond" w:eastAsia="MetaSerifProBook-Regular" w:hAnsi="Garamond" w:cs="MetaSerifProBook-Regular"/>
          <w:sz w:val="24"/>
          <w:szCs w:val="24"/>
        </w:rPr>
        <w:t xml:space="preserve"> </w:t>
      </w:r>
      <w:r w:rsidR="006F3F33">
        <w:rPr>
          <w:rFonts w:ascii="Garamond" w:eastAsia="MetaSerifProBook-Regular" w:hAnsi="Garamond" w:cs="MetaSerifProBook-Regular"/>
          <w:sz w:val="24"/>
          <w:szCs w:val="24"/>
        </w:rPr>
        <w:fldChar w:fldCharType="begin">
          <w:fldData xml:space="preserve">PEVuZE5vdGU+PENpdGUgRXhjbHVkZVllYXI9IjEiPjxBdXRob3I+SmFuYXR1aW5lbjwvQXV0aG9y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</w:fldData>
        </w:fldChar>
      </w:r>
      <w:r w:rsidR="00570438">
        <w:rPr>
          <w:rFonts w:ascii="Garamond" w:eastAsia="MetaSerifProBook-Regular" w:hAnsi="Garamond" w:cs="MetaSerifProBook-Regular"/>
          <w:sz w:val="24"/>
          <w:szCs w:val="24"/>
        </w:rPr>
        <w:instrText xml:space="preserve"> ADDIN EN.CITE </w:instrText>
      </w:r>
      <w:r w:rsidR="00570438">
        <w:rPr>
          <w:rFonts w:ascii="Garamond" w:eastAsia="MetaSerifProBook-Regular" w:hAnsi="Garamond" w:cs="MetaSerifProBook-Regular"/>
          <w:sz w:val="24"/>
          <w:szCs w:val="24"/>
        </w:rPr>
        <w:fldChar w:fldCharType="begin">
          <w:fldData xml:space="preserve">PEVuZE5vdGU+PENpdGUgRXhjbHVkZVllYXI9IjEiPjxBdXRob3I+SmFuYXR1aW5lbjwvQXV0aG9y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</w:fldData>
        </w:fldChar>
      </w:r>
      <w:r w:rsidR="00570438">
        <w:rPr>
          <w:rFonts w:ascii="Garamond" w:eastAsia="MetaSerifProBook-Regular" w:hAnsi="Garamond" w:cs="MetaSerifProBook-Regular"/>
          <w:sz w:val="24"/>
          <w:szCs w:val="24"/>
        </w:rPr>
        <w:instrText xml:space="preserve"> ADDIN EN.CITE.DATA </w:instrText>
      </w:r>
      <w:r w:rsidR="00570438">
        <w:rPr>
          <w:rFonts w:ascii="Garamond" w:eastAsia="MetaSerifProBook-Regular" w:hAnsi="Garamond" w:cs="MetaSerifProBook-Regular"/>
          <w:sz w:val="24"/>
          <w:szCs w:val="24"/>
        </w:rPr>
      </w:r>
      <w:r w:rsidR="00570438">
        <w:rPr>
          <w:rFonts w:ascii="Garamond" w:eastAsia="MetaSerifProBook-Regular" w:hAnsi="Garamond" w:cs="MetaSerifProBook-Regular"/>
          <w:sz w:val="24"/>
          <w:szCs w:val="24"/>
        </w:rPr>
        <w:fldChar w:fldCharType="end"/>
      </w:r>
      <w:r w:rsidR="006F3F33">
        <w:rPr>
          <w:rFonts w:ascii="Garamond" w:eastAsia="MetaSerifProBook-Regular" w:hAnsi="Garamond" w:cs="MetaSerifProBook-Regular"/>
          <w:sz w:val="24"/>
          <w:szCs w:val="24"/>
        </w:rPr>
      </w:r>
      <w:r w:rsidR="006F3F33">
        <w:rPr>
          <w:rFonts w:ascii="Garamond" w:eastAsia="MetaSerifProBook-Regular" w:hAnsi="Garamond" w:cs="MetaSerifProBook-Regular"/>
          <w:sz w:val="24"/>
          <w:szCs w:val="24"/>
        </w:rPr>
        <w:fldChar w:fldCharType="separate"/>
      </w:r>
      <w:r w:rsidR="00570438" w:rsidRPr="00570438">
        <w:rPr>
          <w:rFonts w:ascii="Garamond" w:eastAsia="MetaSerifProBook-Regular" w:hAnsi="Garamond" w:cs="MetaSerifProBook-Regular"/>
          <w:noProof/>
          <w:sz w:val="24"/>
          <w:szCs w:val="24"/>
          <w:vertAlign w:val="superscript"/>
        </w:rPr>
        <w:t>63 74</w:t>
      </w:r>
      <w:r w:rsidR="006F3F33">
        <w:rPr>
          <w:rFonts w:ascii="Garamond" w:eastAsia="MetaSerifProBook-Regular" w:hAnsi="Garamond" w:cs="MetaSerifProBook-Regular"/>
          <w:sz w:val="24"/>
          <w:szCs w:val="24"/>
        </w:rPr>
        <w:fldChar w:fldCharType="end"/>
      </w:r>
      <w:r>
        <w:rPr>
          <w:rFonts w:ascii="Garamond" w:eastAsia="MetaSerifProBook-Regular" w:hAnsi="Garamond" w:cs="MetaSerifProBook-Regular"/>
          <w:sz w:val="24"/>
          <w:szCs w:val="24"/>
        </w:rPr>
        <w:t>.</w:t>
      </w:r>
      <w:r w:rsidR="001F0A3F">
        <w:rPr>
          <w:rFonts w:ascii="Garamond" w:eastAsia="MetaSerifProBook-Regular" w:hAnsi="Garamond" w:cs="MetaSerifProBook-Regular"/>
          <w:sz w:val="24"/>
          <w:szCs w:val="24"/>
        </w:rPr>
        <w:t xml:space="preserve"> Of the 2</w:t>
      </w:r>
      <w:r w:rsidR="000924E2">
        <w:rPr>
          <w:rFonts w:ascii="Garamond" w:eastAsia="MetaSerifProBook-Regular" w:hAnsi="Garamond" w:cs="MetaSerifProBook-Regular"/>
          <w:sz w:val="24"/>
          <w:szCs w:val="24"/>
        </w:rPr>
        <w:t>2</w:t>
      </w:r>
      <w:r w:rsidR="00EE3CF4">
        <w:rPr>
          <w:rFonts w:ascii="Garamond" w:eastAsia="MetaSerifProBook-Regular" w:hAnsi="Garamond" w:cs="MetaSerifProBook-Regular"/>
          <w:sz w:val="24"/>
          <w:szCs w:val="24"/>
        </w:rPr>
        <w:t xml:space="preserve"> (49%)</w:t>
      </w:r>
      <w:r w:rsidR="001F0A3F">
        <w:rPr>
          <w:rFonts w:ascii="Garamond" w:eastAsia="MetaSerifProBook-Regular" w:hAnsi="Garamond" w:cs="MetaSerifProBook-Regular"/>
          <w:sz w:val="24"/>
          <w:szCs w:val="24"/>
        </w:rPr>
        <w:t xml:space="preserve"> studies that reported </w:t>
      </w:r>
      <w:r w:rsidR="00235879">
        <w:rPr>
          <w:rFonts w:ascii="Garamond" w:eastAsia="MetaSerifProBook-Regular" w:hAnsi="Garamond" w:cs="MetaSerifProBook-Regular"/>
          <w:sz w:val="24"/>
          <w:szCs w:val="24"/>
        </w:rPr>
        <w:t>the average duration of</w:t>
      </w:r>
      <w:r w:rsidR="001F0A3F">
        <w:rPr>
          <w:rFonts w:ascii="Garamond" w:eastAsia="MetaSerifProBook-Regular" w:hAnsi="Garamond" w:cs="MetaSerifProBook-Regular"/>
          <w:sz w:val="24"/>
          <w:szCs w:val="24"/>
        </w:rPr>
        <w:t xml:space="preserve"> diabetes diagnosis</w:t>
      </w:r>
      <w:r w:rsidR="00B7535B">
        <w:rPr>
          <w:rFonts w:ascii="Garamond" w:eastAsia="MetaSerifProBook-Regular" w:hAnsi="Garamond" w:cs="MetaSerifProBook-Regular"/>
          <w:sz w:val="24"/>
          <w:szCs w:val="24"/>
        </w:rPr>
        <w:t xml:space="preserve">, the median </w:t>
      </w:r>
      <w:r w:rsidR="00012974">
        <w:rPr>
          <w:rFonts w:ascii="Garamond" w:eastAsia="MetaSerifProBook-Regular" w:hAnsi="Garamond" w:cs="MetaSerifProBook-Regular"/>
          <w:sz w:val="24"/>
          <w:szCs w:val="24"/>
        </w:rPr>
        <w:t>was</w:t>
      </w:r>
      <w:r w:rsidR="00235879">
        <w:rPr>
          <w:rFonts w:ascii="Garamond" w:eastAsia="MetaSerifProBook-Regular" w:hAnsi="Garamond" w:cs="MetaSerifProBook-Regular"/>
          <w:sz w:val="24"/>
          <w:szCs w:val="24"/>
        </w:rPr>
        <w:t xml:space="preserve"> </w:t>
      </w:r>
      <w:r w:rsidR="000924E2">
        <w:rPr>
          <w:rFonts w:ascii="Garamond" w:eastAsia="MetaSerifProBook-Regular" w:hAnsi="Garamond" w:cs="MetaSerifProBook-Regular"/>
          <w:sz w:val="24"/>
          <w:szCs w:val="24"/>
        </w:rPr>
        <w:t>8</w:t>
      </w:r>
      <w:r w:rsidR="00B7535B">
        <w:rPr>
          <w:rFonts w:ascii="Garamond" w:eastAsia="MetaSerifProBook-Regular" w:hAnsi="Garamond" w:cs="MetaSerifProBook-Regular"/>
          <w:sz w:val="24"/>
          <w:szCs w:val="24"/>
        </w:rPr>
        <w:t xml:space="preserve"> years (Range 4 to 11; IQR 7)</w:t>
      </w:r>
      <w:r w:rsidR="00235879">
        <w:rPr>
          <w:rFonts w:ascii="Garamond" w:eastAsia="MetaSerifProBook-Regular" w:hAnsi="Garamond" w:cs="MetaSerifProBook-Regular"/>
          <w:sz w:val="24"/>
          <w:szCs w:val="24"/>
        </w:rPr>
        <w:t xml:space="preserve">. </w:t>
      </w:r>
      <w:r w:rsidR="00F4089C" w:rsidRPr="00012974">
        <w:rPr>
          <w:rFonts w:ascii="Garamond" w:eastAsia="MetaSerifProBook-Regular" w:hAnsi="Garamond" w:cs="MetaSerifProBook-Regular"/>
          <w:sz w:val="24"/>
          <w:szCs w:val="24"/>
        </w:rPr>
        <w:t>Most of the studies (n=3</w:t>
      </w:r>
      <w:r w:rsidR="00EC2E8F">
        <w:rPr>
          <w:rFonts w:ascii="Garamond" w:eastAsia="MetaSerifProBook-Regular" w:hAnsi="Garamond" w:cs="MetaSerifProBook-Regular"/>
          <w:sz w:val="24"/>
          <w:szCs w:val="24"/>
        </w:rPr>
        <w:t>2</w:t>
      </w:r>
      <w:r w:rsidR="00CA3688" w:rsidRPr="00012974">
        <w:rPr>
          <w:rFonts w:ascii="Garamond" w:eastAsia="MetaSerifProBook-Regular" w:hAnsi="Garamond" w:cs="MetaSerifProBook-Regular"/>
          <w:sz w:val="24"/>
          <w:szCs w:val="24"/>
        </w:rPr>
        <w:t>, 7</w:t>
      </w:r>
      <w:r w:rsidR="00EC2E8F">
        <w:rPr>
          <w:rFonts w:ascii="Garamond" w:eastAsia="MetaSerifProBook-Regular" w:hAnsi="Garamond" w:cs="MetaSerifProBook-Regular"/>
          <w:sz w:val="24"/>
          <w:szCs w:val="24"/>
        </w:rPr>
        <w:t>6</w:t>
      </w:r>
      <w:r w:rsidR="00CA3688" w:rsidRPr="00012974">
        <w:rPr>
          <w:rFonts w:ascii="Garamond" w:eastAsia="MetaSerifProBook-Regular" w:hAnsi="Garamond" w:cs="MetaSerifProBook-Regular"/>
          <w:sz w:val="24"/>
          <w:szCs w:val="24"/>
        </w:rPr>
        <w:t>%</w:t>
      </w:r>
      <w:r w:rsidR="00F4089C" w:rsidRPr="00012974">
        <w:rPr>
          <w:rFonts w:ascii="Garamond" w:eastAsia="MetaSerifProBook-Regular" w:hAnsi="Garamond" w:cs="MetaSerifProBook-Regular"/>
          <w:sz w:val="24"/>
          <w:szCs w:val="24"/>
        </w:rPr>
        <w:t xml:space="preserve">) </w:t>
      </w:r>
      <w:r w:rsidR="00BA0C11">
        <w:rPr>
          <w:rFonts w:ascii="Garamond" w:eastAsia="MetaSerifProBook-Regular" w:hAnsi="Garamond" w:cs="MetaSerifProBook-Regular"/>
          <w:sz w:val="24"/>
          <w:szCs w:val="24"/>
        </w:rPr>
        <w:lastRenderedPageBreak/>
        <w:t>involved</w:t>
      </w:r>
      <w:r w:rsidR="00773B16">
        <w:rPr>
          <w:rFonts w:ascii="Garamond" w:eastAsia="MetaSerifProBook-Regular" w:hAnsi="Garamond" w:cs="MetaSerifProBook-Regular"/>
          <w:sz w:val="24"/>
          <w:szCs w:val="24"/>
        </w:rPr>
        <w:t xml:space="preserve"> the</w:t>
      </w:r>
      <w:r w:rsidR="00F4089C" w:rsidRPr="00012974">
        <w:rPr>
          <w:rFonts w:ascii="Garamond" w:eastAsia="MetaSerifProBook-Regular" w:hAnsi="Garamond" w:cs="MetaSerifProBook-Regular"/>
          <w:sz w:val="24"/>
          <w:szCs w:val="24"/>
        </w:rPr>
        <w:t xml:space="preserve"> secondary prevention of CVD, </w:t>
      </w:r>
      <w:r w:rsidR="00012974" w:rsidRPr="00012974">
        <w:rPr>
          <w:rFonts w:ascii="Garamond" w:eastAsia="MetaSerifProBook-Regular" w:hAnsi="Garamond" w:cs="MetaSerifProBook-Regular"/>
          <w:sz w:val="24"/>
          <w:szCs w:val="24"/>
        </w:rPr>
        <w:t xml:space="preserve">however </w:t>
      </w:r>
      <w:r w:rsidR="00F4089C" w:rsidRPr="00012974">
        <w:rPr>
          <w:rFonts w:ascii="Garamond" w:eastAsia="MetaSerifProBook-Regular" w:hAnsi="Garamond" w:cs="MetaSerifProBook-Regular"/>
          <w:sz w:val="24"/>
          <w:szCs w:val="24"/>
        </w:rPr>
        <w:t>nine</w:t>
      </w:r>
      <w:r w:rsidR="00CA3688" w:rsidRPr="00012974">
        <w:rPr>
          <w:rFonts w:ascii="Garamond" w:eastAsia="MetaSerifProBook-Regular" w:hAnsi="Garamond" w:cs="MetaSerifProBook-Regular"/>
          <w:sz w:val="24"/>
          <w:szCs w:val="24"/>
        </w:rPr>
        <w:t xml:space="preserve"> (</w:t>
      </w:r>
      <w:r w:rsidR="00EC2E8F">
        <w:rPr>
          <w:rFonts w:ascii="Garamond" w:eastAsia="MetaSerifProBook-Regular" w:hAnsi="Garamond" w:cs="MetaSerifProBook-Regular"/>
          <w:sz w:val="24"/>
          <w:szCs w:val="24"/>
        </w:rPr>
        <w:t>21</w:t>
      </w:r>
      <w:r w:rsidR="00CA3688" w:rsidRPr="00012974">
        <w:rPr>
          <w:rFonts w:ascii="Garamond" w:eastAsia="MetaSerifProBook-Regular" w:hAnsi="Garamond" w:cs="MetaSerifProBook-Regular"/>
          <w:sz w:val="24"/>
          <w:szCs w:val="24"/>
        </w:rPr>
        <w:t>%)</w:t>
      </w:r>
      <w:r w:rsidR="003C0568">
        <w:rPr>
          <w:rFonts w:ascii="Garamond" w:eastAsia="MetaSerifProBook-Regular" w:hAnsi="Garamond" w:cs="MetaSerifProBook-Regular"/>
          <w:sz w:val="24"/>
          <w:szCs w:val="24"/>
        </w:rPr>
        <w:t xml:space="preserve"> studies</w:t>
      </w:r>
      <w:r w:rsidR="00F4089C" w:rsidRPr="00012974">
        <w:rPr>
          <w:rFonts w:ascii="Garamond" w:eastAsia="MetaSerifProBook-Regular" w:hAnsi="Garamond" w:cs="MetaSerifProBook-Regular"/>
          <w:sz w:val="24"/>
          <w:szCs w:val="24"/>
        </w:rPr>
        <w:t xml:space="preserve"> </w:t>
      </w:r>
      <w:r w:rsidR="00616C25">
        <w:rPr>
          <w:rFonts w:ascii="Garamond" w:eastAsia="MetaSerifProBook-Regular" w:hAnsi="Garamond" w:cs="MetaSerifProBook-Regular"/>
          <w:sz w:val="24"/>
          <w:szCs w:val="24"/>
        </w:rPr>
        <w:t>targeted</w:t>
      </w:r>
      <w:r w:rsidR="00F4089C" w:rsidRPr="00012974">
        <w:rPr>
          <w:rFonts w:ascii="Garamond" w:eastAsia="MetaSerifProBook-Regular" w:hAnsi="Garamond" w:cs="MetaSerifProBook-Regular"/>
          <w:sz w:val="24"/>
          <w:szCs w:val="24"/>
        </w:rPr>
        <w:t xml:space="preserve"> primary prevention, and</w:t>
      </w:r>
      <w:r w:rsidR="006E0AF6">
        <w:rPr>
          <w:rFonts w:ascii="Garamond" w:eastAsia="MetaSerifProBook-Regular" w:hAnsi="Garamond" w:cs="MetaSerifProBook-Regular"/>
          <w:sz w:val="24"/>
          <w:szCs w:val="24"/>
        </w:rPr>
        <w:t xml:space="preserve"> in</w:t>
      </w:r>
      <w:r w:rsidR="00F4089C" w:rsidRPr="00012974">
        <w:rPr>
          <w:rFonts w:ascii="Garamond" w:eastAsia="MetaSerifProBook-Regular" w:hAnsi="Garamond" w:cs="MetaSerifProBook-Regular"/>
          <w:sz w:val="24"/>
          <w:szCs w:val="24"/>
        </w:rPr>
        <w:t xml:space="preserve"> one</w:t>
      </w:r>
      <w:r w:rsidR="00CA3688" w:rsidRPr="00012974">
        <w:rPr>
          <w:rFonts w:ascii="Garamond" w:eastAsia="MetaSerifProBook-Regular" w:hAnsi="Garamond" w:cs="MetaSerifProBook-Regular"/>
          <w:sz w:val="24"/>
          <w:szCs w:val="24"/>
        </w:rPr>
        <w:t xml:space="preserve"> (2%)</w:t>
      </w:r>
      <w:r w:rsidR="00F4089C" w:rsidRPr="00012974">
        <w:rPr>
          <w:rFonts w:ascii="Garamond" w:eastAsia="MetaSerifProBook-Regular" w:hAnsi="Garamond" w:cs="MetaSerifProBook-Regular"/>
          <w:sz w:val="24"/>
          <w:szCs w:val="24"/>
        </w:rPr>
        <w:t xml:space="preserve"> </w:t>
      </w:r>
      <w:r w:rsidR="006E0AF6">
        <w:rPr>
          <w:rFonts w:ascii="Garamond" w:eastAsia="MetaSerifProBook-Regular" w:hAnsi="Garamond" w:cs="MetaSerifProBook-Regular"/>
          <w:sz w:val="24"/>
          <w:szCs w:val="24"/>
        </w:rPr>
        <w:t xml:space="preserve">it </w:t>
      </w:r>
      <w:r w:rsidR="00F4089C" w:rsidRPr="00012974">
        <w:rPr>
          <w:rFonts w:ascii="Garamond" w:eastAsia="MetaSerifProBook-Regular" w:hAnsi="Garamond" w:cs="MetaSerifProBook-Regular"/>
          <w:sz w:val="24"/>
          <w:szCs w:val="24"/>
        </w:rPr>
        <w:t xml:space="preserve">was unclear </w:t>
      </w:r>
      <w:r w:rsidR="006F3F33" w:rsidRPr="00012974">
        <w:rPr>
          <w:rFonts w:ascii="Garamond" w:eastAsia="MetaSerifProBook-Regular" w:hAnsi="Garamond" w:cs="MetaSerifProBook-Regular"/>
          <w:sz w:val="24"/>
          <w:szCs w:val="24"/>
        </w:rPr>
        <w:fldChar w:fldCharType="begin"/>
      </w:r>
      <w:r w:rsidR="00570438">
        <w:rPr>
          <w:rFonts w:ascii="Garamond" w:eastAsia="MetaSerifProBook-Regular" w:hAnsi="Garamond" w:cs="MetaSerifProBook-Regular"/>
          <w:sz w:val="24"/>
          <w:szCs w:val="24"/>
        </w:rPr>
        <w:instrText xml:space="preserve"> ADDIN EN.CITE &lt;EndNote&gt;&lt;Cite ExcludeYear="1"&gt;&lt;Author&gt;Paolisso&lt;/Author&gt;&lt;Year&gt;1991&lt;/Year&gt;&lt;RecNum&gt;37&lt;/RecNum&gt;&lt;DisplayText&gt;&lt;style face="superscript"&gt;76&lt;/style&gt;&lt;/DisplayText&gt;&lt;record&gt;&lt;rec-number&gt;37&lt;/rec-number&gt;&lt;foreign-keys&gt;&lt;key app="EN" db-id="fz5dfs9s9tr09le520u5x5vtsz5t5vaz0evf" timestamp="1622385065"&gt;37&lt;/key&gt;&lt;/foreign-keys&gt;&lt;ref-type name="Journal Article"&gt;17&lt;/ref-type&gt;&lt;contributors&gt;&lt;authors&gt;&lt;author&gt;Paolisso, G.&lt;/author&gt;&lt;author&gt;Sgambato, S.&lt;/author&gt;&lt;author&gt;De Riu, S.&lt;/author&gt;&lt;author&gt;Gambardella, A.&lt;/author&gt;&lt;author&gt;Verza, M.&lt;/author&gt;&lt;author&gt;Varricchio, M.&lt;/author&gt;&lt;author&gt;D&amp;apos;Onofrio, F.&lt;/author&gt;&lt;/authors&gt;&lt;/contributors&gt;&lt;auth-address&gt;Istituto di Gerontologia e Geriatria, 1st Medical School, University of Naples, Italy.&lt;/auth-address&gt;&lt;titles&gt;&lt;title&gt;Simvastatin reduces plasma lipid levels and improves insulin action in elderly, non-insulin dependent diabetics&lt;/title&gt;&lt;secondary-title&gt;Eur J Clin Pharmacol&lt;/secondary-title&gt;&lt;/titles&gt;&lt;periodical&gt;&lt;full-title&gt;Eur J Clin Pharmacol&lt;/full-title&gt;&lt;/periodical&gt;&lt;pages&gt;27-31&lt;/pages&gt;&lt;volume&gt;40&lt;/volume&gt;&lt;number&gt;1&lt;/number&gt;&lt;edition&gt;1991/01/01&lt;/edition&gt;&lt;keywords&gt;&lt;keyword&gt;Aged&lt;/keyword&gt;&lt;keyword&gt;Anticholesteremic Agents/*pharmacology/therapeutic use&lt;/keyword&gt;&lt;keyword&gt;Diabetes Mellitus, Type 2/*blood/drug therapy&lt;/keyword&gt;&lt;keyword&gt;Female&lt;/keyword&gt;&lt;keyword&gt;Glucose/metabolism&lt;/keyword&gt;&lt;keyword&gt;Glucose Tolerance Test&lt;/keyword&gt;&lt;keyword&gt;Humans&lt;/keyword&gt;&lt;keyword&gt;Insulin/*pharmacology&lt;/keyword&gt;&lt;keyword&gt;Lipids/*blood&lt;/keyword&gt;&lt;keyword&gt;Lovastatin/*analogs &amp;amp; derivatives/pharmacology/therapeutic use&lt;/keyword&gt;&lt;keyword&gt;Male&lt;/keyword&gt;&lt;keyword&gt;Middle Aged&lt;/keyword&gt;&lt;keyword&gt;Simvastatin&lt;/keyword&gt;&lt;keyword&gt;Triglycerides/blood&lt;/keyword&gt;&lt;/keywords&gt;&lt;dates&gt;&lt;year&gt;1991&lt;/year&gt;&lt;/dates&gt;&lt;isbn&gt;0031-6970 (Print)&amp;#xD;0031-6970&lt;/isbn&gt;&lt;accession-num&gt;2060542&lt;/accession-num&gt;&lt;urls&gt;&lt;/urls&gt;&lt;electronic-resource-num&gt;10.1007/bf00315135&lt;/electronic-resource-num&gt;&lt;remote-database-provider&gt;NLM&lt;/remote-database-provider&gt;&lt;language&gt;eng&lt;/language&gt;&lt;/record&gt;&lt;/Cite&gt;&lt;/EndNote&gt;</w:instrText>
      </w:r>
      <w:r w:rsidR="006F3F33" w:rsidRPr="00012974">
        <w:rPr>
          <w:rFonts w:ascii="Garamond" w:eastAsia="MetaSerifProBook-Regular" w:hAnsi="Garamond" w:cs="MetaSerifProBook-Regular"/>
          <w:sz w:val="24"/>
          <w:szCs w:val="24"/>
        </w:rPr>
        <w:fldChar w:fldCharType="separate"/>
      </w:r>
      <w:r w:rsidR="00570438" w:rsidRPr="00570438">
        <w:rPr>
          <w:rFonts w:ascii="Garamond" w:eastAsia="MetaSerifProBook-Regular" w:hAnsi="Garamond" w:cs="MetaSerifProBook-Regular"/>
          <w:noProof/>
          <w:sz w:val="24"/>
          <w:szCs w:val="24"/>
          <w:vertAlign w:val="superscript"/>
        </w:rPr>
        <w:t>76</w:t>
      </w:r>
      <w:r w:rsidR="006F3F33" w:rsidRPr="00012974">
        <w:rPr>
          <w:rFonts w:ascii="Garamond" w:eastAsia="MetaSerifProBook-Regular" w:hAnsi="Garamond" w:cs="MetaSerifProBook-Regular"/>
          <w:sz w:val="24"/>
          <w:szCs w:val="24"/>
        </w:rPr>
        <w:fldChar w:fldCharType="end"/>
      </w:r>
      <w:r w:rsidR="00F4089C" w:rsidRPr="00012974">
        <w:rPr>
          <w:rFonts w:ascii="Garamond" w:eastAsia="MetaSerifProBook-Regular" w:hAnsi="Garamond" w:cs="MetaSerifProBook-Regular"/>
          <w:sz w:val="24"/>
          <w:szCs w:val="24"/>
        </w:rPr>
        <w:t>.</w:t>
      </w:r>
      <w:r w:rsidR="000461B0">
        <w:rPr>
          <w:rFonts w:ascii="Garamond" w:eastAsia="MetaSerifProBook-Regular" w:hAnsi="Garamond" w:cs="MetaSerifProBook-Regular"/>
          <w:sz w:val="24"/>
          <w:szCs w:val="24"/>
        </w:rPr>
        <w:t xml:space="preserve"> </w:t>
      </w:r>
      <w:r w:rsidR="00AB575E">
        <w:rPr>
          <w:rFonts w:ascii="Garamond" w:eastAsia="MetaSerifProBook-Regular" w:hAnsi="Garamond" w:cs="MetaSerifProBook-Regular"/>
          <w:sz w:val="24"/>
          <w:szCs w:val="24"/>
        </w:rPr>
        <w:t>O</w:t>
      </w:r>
      <w:r w:rsidR="00315712">
        <w:rPr>
          <w:rFonts w:ascii="Garamond" w:eastAsia="MetaSerifProBook-Regular" w:hAnsi="Garamond" w:cs="MetaSerifProBook-Regular"/>
          <w:sz w:val="24"/>
          <w:szCs w:val="24"/>
        </w:rPr>
        <w:t>ther than the patients</w:t>
      </w:r>
      <w:r w:rsidR="00231452">
        <w:rPr>
          <w:rFonts w:ascii="Garamond" w:eastAsia="MetaSerifProBook-Regular" w:hAnsi="Garamond" w:cs="MetaSerifProBook-Regular"/>
          <w:sz w:val="24"/>
          <w:szCs w:val="24"/>
        </w:rPr>
        <w:t xml:space="preserve"> </w:t>
      </w:r>
      <w:r w:rsidR="00AB575E">
        <w:rPr>
          <w:rFonts w:ascii="Garamond" w:eastAsia="MetaSerifProBook-Regular" w:hAnsi="Garamond" w:cs="MetaSerifProBook-Regular"/>
          <w:sz w:val="24"/>
          <w:szCs w:val="24"/>
        </w:rPr>
        <w:t>diagnosis</w:t>
      </w:r>
      <w:r w:rsidR="00306E6D">
        <w:rPr>
          <w:rFonts w:ascii="Garamond" w:eastAsia="MetaSerifProBook-Regular" w:hAnsi="Garamond" w:cs="MetaSerifProBook-Regular"/>
          <w:sz w:val="24"/>
          <w:szCs w:val="24"/>
        </w:rPr>
        <w:t xml:space="preserve"> o</w:t>
      </w:r>
      <w:r w:rsidR="00231452">
        <w:rPr>
          <w:rFonts w:ascii="Garamond" w:eastAsia="MetaSerifProBook-Regular" w:hAnsi="Garamond" w:cs="MetaSerifProBook-Regular"/>
          <w:sz w:val="24"/>
          <w:szCs w:val="24"/>
        </w:rPr>
        <w:t>f diabetes</w:t>
      </w:r>
      <w:r w:rsidR="00AB575E">
        <w:rPr>
          <w:rFonts w:ascii="Garamond" w:eastAsia="MetaSerifProBook-Regular" w:hAnsi="Garamond" w:cs="MetaSerifProBook-Regular"/>
          <w:sz w:val="24"/>
          <w:szCs w:val="24"/>
        </w:rPr>
        <w:t xml:space="preserve">, common comorbidities included </w:t>
      </w:r>
      <w:r w:rsidR="00A25326">
        <w:rPr>
          <w:rFonts w:ascii="Garamond" w:eastAsia="MetaSerifProBook-Regular" w:hAnsi="Garamond" w:cs="MetaSerifProBook-Regular"/>
          <w:sz w:val="24"/>
          <w:szCs w:val="24"/>
        </w:rPr>
        <w:t xml:space="preserve">(stable </w:t>
      </w:r>
      <w:r w:rsidR="00AB575E">
        <w:rPr>
          <w:rFonts w:ascii="Garamond" w:eastAsia="MetaSerifProBook-Regular" w:hAnsi="Garamond" w:cs="MetaSerifProBook-Regular"/>
          <w:sz w:val="24"/>
          <w:szCs w:val="24"/>
        </w:rPr>
        <w:t>hypercholesterolemia</w:t>
      </w:r>
      <w:r w:rsidR="00A25326">
        <w:rPr>
          <w:rFonts w:ascii="Garamond" w:eastAsia="MetaSerifProBook-Regular" w:hAnsi="Garamond" w:cs="MetaSerifProBook-Regular"/>
          <w:sz w:val="24"/>
          <w:szCs w:val="24"/>
        </w:rPr>
        <w:t xml:space="preserve"> (n=12)</w:t>
      </w:r>
      <w:r w:rsidR="00AB575E">
        <w:rPr>
          <w:rFonts w:ascii="Garamond" w:eastAsia="MetaSerifProBook-Regular" w:hAnsi="Garamond" w:cs="MetaSerifProBook-Regular"/>
          <w:sz w:val="24"/>
          <w:szCs w:val="24"/>
        </w:rPr>
        <w:t>, CVD or cardiovascular risk factors (</w:t>
      </w:r>
      <w:r w:rsidR="00C34808">
        <w:rPr>
          <w:rFonts w:ascii="Garamond" w:eastAsia="MetaSerifProBook-Regular" w:hAnsi="Garamond" w:cs="MetaSerifProBook-Regular"/>
          <w:sz w:val="24"/>
          <w:szCs w:val="24"/>
        </w:rPr>
        <w:t xml:space="preserve">hypertension (n=6), </w:t>
      </w:r>
      <w:r w:rsidR="00A473BB">
        <w:rPr>
          <w:rFonts w:ascii="Garamond" w:eastAsia="MetaSerifProBook-Regular" w:hAnsi="Garamond" w:cs="MetaSerifProBook-Regular"/>
          <w:sz w:val="24"/>
          <w:szCs w:val="24"/>
        </w:rPr>
        <w:t>coronary artery</w:t>
      </w:r>
      <w:r w:rsidR="00AB575E">
        <w:rPr>
          <w:rFonts w:ascii="Garamond" w:eastAsia="MetaSerifProBook-Regular" w:hAnsi="Garamond" w:cs="MetaSerifProBook-Regular"/>
          <w:sz w:val="24"/>
          <w:szCs w:val="24"/>
        </w:rPr>
        <w:t xml:space="preserve"> disease </w:t>
      </w:r>
      <w:r w:rsidR="00C34808">
        <w:rPr>
          <w:rFonts w:ascii="Garamond" w:eastAsia="MetaSerifProBook-Regular" w:hAnsi="Garamond" w:cs="MetaSerifProBook-Regular"/>
          <w:sz w:val="24"/>
          <w:szCs w:val="24"/>
        </w:rPr>
        <w:t>(n=3),</w:t>
      </w:r>
      <w:r w:rsidR="00315712">
        <w:rPr>
          <w:rFonts w:ascii="Garamond" w:eastAsia="MetaSerifProBook-Regular" w:hAnsi="Garamond" w:cs="MetaSerifProBook-Regular"/>
          <w:sz w:val="24"/>
          <w:szCs w:val="24"/>
        </w:rPr>
        <w:t xml:space="preserve"> </w:t>
      </w:r>
      <w:r w:rsidR="00AB575E">
        <w:rPr>
          <w:rFonts w:ascii="Garamond" w:eastAsia="MetaSerifProBook-Regular" w:hAnsi="Garamond" w:cs="MetaSerifProBook-Regular"/>
          <w:sz w:val="24"/>
          <w:szCs w:val="24"/>
        </w:rPr>
        <w:t xml:space="preserve">coronary heart disease or peripheral vascular (n=3), </w:t>
      </w:r>
      <w:r w:rsidR="001E612A">
        <w:rPr>
          <w:rFonts w:ascii="Garamond" w:eastAsia="MetaSerifProBook-Regular" w:hAnsi="Garamond" w:cs="MetaSerifProBook-Regular"/>
          <w:sz w:val="24"/>
          <w:szCs w:val="24"/>
        </w:rPr>
        <w:t xml:space="preserve">acute myocardial infarction (n=3) or </w:t>
      </w:r>
      <w:r w:rsidR="00AB575E">
        <w:rPr>
          <w:rFonts w:ascii="Garamond" w:eastAsia="MetaSerifProBook-Regular" w:hAnsi="Garamond" w:cs="MetaSerifProBook-Regular"/>
          <w:sz w:val="24"/>
          <w:szCs w:val="24"/>
        </w:rPr>
        <w:t xml:space="preserve">stable angina </w:t>
      </w:r>
      <w:r w:rsidR="001E612A">
        <w:rPr>
          <w:rFonts w:ascii="Garamond" w:eastAsia="MetaSerifProBook-Regular" w:hAnsi="Garamond" w:cs="MetaSerifProBook-Regular"/>
          <w:sz w:val="24"/>
          <w:szCs w:val="24"/>
        </w:rPr>
        <w:t>(n=2)</w:t>
      </w:r>
      <w:r w:rsidR="00AB575E">
        <w:rPr>
          <w:rFonts w:ascii="Garamond" w:eastAsia="MetaSerifProBook-Regular" w:hAnsi="Garamond" w:cs="MetaSerifProBook-Regular"/>
          <w:sz w:val="24"/>
          <w:szCs w:val="24"/>
        </w:rPr>
        <w:t>)</w:t>
      </w:r>
      <w:r w:rsidR="00A25326">
        <w:rPr>
          <w:rFonts w:ascii="Garamond" w:eastAsia="MetaSerifProBook-Regular" w:hAnsi="Garamond" w:cs="MetaSerifProBook-Regular"/>
          <w:sz w:val="24"/>
          <w:szCs w:val="24"/>
        </w:rPr>
        <w:t>,</w:t>
      </w:r>
      <w:r w:rsidR="00FE30FB">
        <w:rPr>
          <w:rFonts w:ascii="Garamond" w:eastAsia="MetaSerifProBook-Regular" w:hAnsi="Garamond" w:cs="MetaSerifProBook-Regular"/>
          <w:sz w:val="24"/>
          <w:szCs w:val="24"/>
        </w:rPr>
        <w:t xml:space="preserve"> metabolic syndrome (n=1), retinopathy (n=1) and 11 studies did not</w:t>
      </w:r>
      <w:r w:rsidR="00136CE1">
        <w:rPr>
          <w:rFonts w:ascii="Garamond" w:eastAsia="MetaSerifProBook-Regular" w:hAnsi="Garamond" w:cs="MetaSerifProBook-Regular"/>
          <w:sz w:val="24"/>
          <w:szCs w:val="24"/>
        </w:rPr>
        <w:t xml:space="preserve"> report</w:t>
      </w:r>
      <w:r w:rsidR="00FE30FB">
        <w:rPr>
          <w:rFonts w:ascii="Garamond" w:eastAsia="MetaSerifProBook-Regular" w:hAnsi="Garamond" w:cs="MetaSerifProBook-Regular"/>
          <w:sz w:val="24"/>
          <w:szCs w:val="24"/>
        </w:rPr>
        <w:t xml:space="preserve"> any other comorbidities other than </w:t>
      </w:r>
      <w:r w:rsidR="00136CE1">
        <w:rPr>
          <w:rFonts w:ascii="Garamond" w:eastAsia="MetaSerifProBook-Regular" w:hAnsi="Garamond" w:cs="MetaSerifProBook-Regular"/>
          <w:sz w:val="24"/>
          <w:szCs w:val="24"/>
        </w:rPr>
        <w:t xml:space="preserve">their </w:t>
      </w:r>
      <w:r w:rsidR="00FE30FB">
        <w:rPr>
          <w:rFonts w:ascii="Garamond" w:eastAsia="MetaSerifProBook-Regular" w:hAnsi="Garamond" w:cs="MetaSerifProBook-Regular"/>
          <w:sz w:val="24"/>
          <w:szCs w:val="24"/>
        </w:rPr>
        <w:t>diabetes status</w:t>
      </w:r>
      <w:r w:rsidR="00AB575E">
        <w:rPr>
          <w:rFonts w:ascii="Garamond" w:eastAsia="MetaSerifProBook-Regular" w:hAnsi="Garamond" w:cs="MetaSerifProBook-Regular"/>
          <w:sz w:val="24"/>
          <w:szCs w:val="24"/>
        </w:rPr>
        <w:t>)</w:t>
      </w:r>
      <w:r w:rsidR="00FE30FB">
        <w:rPr>
          <w:rFonts w:ascii="Garamond" w:eastAsia="MetaSerifProBook-Regular" w:hAnsi="Garamond" w:cs="MetaSerifProBook-Regular"/>
          <w:sz w:val="24"/>
          <w:szCs w:val="24"/>
        </w:rPr>
        <w:t>.</w:t>
      </w:r>
      <w:r w:rsidR="006F7C37" w:rsidRPr="00293034">
        <w:rPr>
          <w:rFonts w:ascii="Garamond" w:eastAsia="MetaSerifProBook-Regular" w:hAnsi="Garamond" w:cs="MetaSerifProBook-Regular"/>
          <w:sz w:val="24"/>
          <w:szCs w:val="24"/>
        </w:rPr>
        <w:t xml:space="preserve"> </w:t>
      </w:r>
      <w:r w:rsidR="00293034" w:rsidRPr="00293034">
        <w:rPr>
          <w:rFonts w:ascii="Garamond" w:eastAsia="MetaSerifProBook-Regular" w:hAnsi="Garamond" w:cs="MetaSerifProBook-Regular"/>
          <w:sz w:val="24"/>
          <w:szCs w:val="24"/>
        </w:rPr>
        <w:t xml:space="preserve">Other </w:t>
      </w:r>
      <w:r w:rsidR="005C5B6F">
        <w:rPr>
          <w:rFonts w:ascii="Garamond" w:eastAsia="MetaSerifProBook-Regular" w:hAnsi="Garamond" w:cs="MetaSerifProBook-Regular"/>
          <w:sz w:val="24"/>
          <w:szCs w:val="24"/>
        </w:rPr>
        <w:t>(</w:t>
      </w:r>
      <w:r w:rsidR="00293034" w:rsidRPr="00293034">
        <w:rPr>
          <w:rFonts w:ascii="Garamond" w:eastAsia="MetaSerifProBook-Regular" w:hAnsi="Garamond" w:cs="MetaSerifProBook-Regular"/>
          <w:sz w:val="24"/>
          <w:szCs w:val="24"/>
        </w:rPr>
        <w:t>c</w:t>
      </w:r>
      <w:r w:rsidR="000461B0" w:rsidRPr="00293034">
        <w:rPr>
          <w:rFonts w:ascii="Garamond" w:eastAsia="MetaSerifProBook-Regular" w:hAnsi="Garamond" w:cs="MetaSerifProBook-Regular"/>
          <w:sz w:val="24"/>
          <w:szCs w:val="24"/>
        </w:rPr>
        <w:t>oncomitant</w:t>
      </w:r>
      <w:r w:rsidR="005C5B6F">
        <w:rPr>
          <w:rFonts w:ascii="Garamond" w:eastAsia="MetaSerifProBook-Regular" w:hAnsi="Garamond" w:cs="MetaSerifProBook-Regular"/>
          <w:sz w:val="24"/>
          <w:szCs w:val="24"/>
        </w:rPr>
        <w:t>)</w:t>
      </w:r>
      <w:r w:rsidR="00293034" w:rsidRPr="00293034">
        <w:rPr>
          <w:rFonts w:ascii="Garamond" w:eastAsia="MetaSerifProBook-Regular" w:hAnsi="Garamond" w:cs="MetaSerifProBook-Regular"/>
          <w:sz w:val="24"/>
          <w:szCs w:val="24"/>
        </w:rPr>
        <w:t xml:space="preserve"> lipid lowering therapy was being used at enrolment in six of the studies, however of the remaining 36 studies </w:t>
      </w:r>
      <w:r w:rsidR="0009384E">
        <w:rPr>
          <w:rFonts w:ascii="Garamond" w:eastAsia="MetaSerifProBook-Regular" w:hAnsi="Garamond" w:cs="MetaSerifProBook-Regular"/>
          <w:sz w:val="24"/>
          <w:szCs w:val="24"/>
        </w:rPr>
        <w:t>most</w:t>
      </w:r>
      <w:r w:rsidR="00293034" w:rsidRPr="00293034">
        <w:rPr>
          <w:rFonts w:ascii="Garamond" w:eastAsia="MetaSerifProBook-Regular" w:hAnsi="Garamond" w:cs="MetaSerifProBook-Regular"/>
          <w:sz w:val="24"/>
          <w:szCs w:val="24"/>
        </w:rPr>
        <w:t xml:space="preserve"> had a washout phase before recruitment or </w:t>
      </w:r>
      <w:r w:rsidR="0009384E">
        <w:rPr>
          <w:rFonts w:ascii="Garamond" w:eastAsia="MetaSerifProBook-Regular" w:hAnsi="Garamond" w:cs="MetaSerifProBook-Regular"/>
          <w:sz w:val="24"/>
          <w:szCs w:val="24"/>
        </w:rPr>
        <w:t>did</w:t>
      </w:r>
      <w:r w:rsidR="00293034" w:rsidRPr="00293034">
        <w:rPr>
          <w:rFonts w:ascii="Garamond" w:eastAsia="MetaSerifProBook-Regular" w:hAnsi="Garamond" w:cs="MetaSerifProBook-Regular"/>
          <w:sz w:val="24"/>
          <w:szCs w:val="24"/>
        </w:rPr>
        <w:t xml:space="preserve"> not </w:t>
      </w:r>
      <w:r w:rsidR="0009384E">
        <w:rPr>
          <w:rFonts w:ascii="Garamond" w:eastAsia="MetaSerifProBook-Regular" w:hAnsi="Garamond" w:cs="MetaSerifProBook-Regular"/>
          <w:sz w:val="24"/>
          <w:szCs w:val="24"/>
        </w:rPr>
        <w:t>specify</w:t>
      </w:r>
      <w:r w:rsidR="00293034" w:rsidRPr="00293034">
        <w:rPr>
          <w:rFonts w:ascii="Garamond" w:eastAsia="MetaSerifProBook-Regular" w:hAnsi="Garamond" w:cs="MetaSerifProBook-Regular"/>
          <w:sz w:val="24"/>
          <w:szCs w:val="24"/>
        </w:rPr>
        <w:t xml:space="preserve"> </w:t>
      </w:r>
      <w:r w:rsidR="0009384E">
        <w:rPr>
          <w:rFonts w:ascii="Garamond" w:eastAsia="MetaSerifProBook-Regular" w:hAnsi="Garamond" w:cs="MetaSerifProBook-Regular"/>
          <w:sz w:val="24"/>
          <w:szCs w:val="24"/>
        </w:rPr>
        <w:t xml:space="preserve">any use of </w:t>
      </w:r>
      <w:r w:rsidR="00293034" w:rsidRPr="00293034">
        <w:rPr>
          <w:rFonts w:ascii="Garamond" w:eastAsia="MetaSerifProBook-Regular" w:hAnsi="Garamond" w:cs="MetaSerifProBook-Regular"/>
          <w:sz w:val="24"/>
          <w:szCs w:val="24"/>
        </w:rPr>
        <w:t>lipid lowering therapy.</w:t>
      </w:r>
      <w:r w:rsidR="00F4089C">
        <w:rPr>
          <w:rFonts w:ascii="Garamond" w:eastAsia="MetaSerifProBook-Regular" w:hAnsi="Garamond" w:cs="MetaSerifProBook-Regular"/>
          <w:sz w:val="24"/>
          <w:szCs w:val="24"/>
        </w:rPr>
        <w:t xml:space="preserve"> Eighteen</w:t>
      </w:r>
      <w:r w:rsidR="00CA3688">
        <w:rPr>
          <w:rFonts w:ascii="Garamond" w:eastAsia="MetaSerifProBook-Regular" w:hAnsi="Garamond" w:cs="MetaSerifProBook-Regular"/>
          <w:sz w:val="24"/>
          <w:szCs w:val="24"/>
        </w:rPr>
        <w:t xml:space="preserve"> (</w:t>
      </w:r>
      <w:r w:rsidR="0049421C">
        <w:rPr>
          <w:rFonts w:ascii="Garamond" w:eastAsia="MetaSerifProBook-Regular" w:hAnsi="Garamond" w:cs="MetaSerifProBook-Regular"/>
          <w:sz w:val="24"/>
          <w:szCs w:val="24"/>
        </w:rPr>
        <w:t>43</w:t>
      </w:r>
      <w:r w:rsidR="00CA3688">
        <w:rPr>
          <w:rFonts w:ascii="Garamond" w:eastAsia="MetaSerifProBook-Regular" w:hAnsi="Garamond" w:cs="MetaSerifProBook-Regular"/>
          <w:sz w:val="24"/>
          <w:szCs w:val="24"/>
        </w:rPr>
        <w:t>%)</w:t>
      </w:r>
      <w:r w:rsidR="00F4089C">
        <w:rPr>
          <w:rFonts w:ascii="Garamond" w:eastAsia="MetaSerifProBook-Regular" w:hAnsi="Garamond" w:cs="MetaSerifProBook-Regular"/>
          <w:sz w:val="24"/>
          <w:szCs w:val="24"/>
        </w:rPr>
        <w:t xml:space="preserve"> of the studies</w:t>
      </w:r>
      <w:r w:rsidR="00A23FA2">
        <w:rPr>
          <w:rFonts w:ascii="Garamond" w:eastAsia="MetaSerifProBook-Regular" w:hAnsi="Garamond" w:cs="MetaSerifProBook-Regular"/>
          <w:sz w:val="24"/>
          <w:szCs w:val="24"/>
        </w:rPr>
        <w:t xml:space="preserve"> </w:t>
      </w:r>
      <w:r w:rsidR="00F4089C">
        <w:rPr>
          <w:rFonts w:ascii="Garamond" w:eastAsia="MetaSerifProBook-Regular" w:hAnsi="Garamond" w:cs="MetaSerifProBook-Regular"/>
          <w:sz w:val="24"/>
          <w:szCs w:val="24"/>
        </w:rPr>
        <w:t>involve</w:t>
      </w:r>
      <w:r w:rsidR="00A23FA2">
        <w:rPr>
          <w:rFonts w:ascii="Garamond" w:eastAsia="MetaSerifProBook-Regular" w:hAnsi="Garamond" w:cs="MetaSerifProBook-Regular"/>
          <w:sz w:val="24"/>
          <w:szCs w:val="24"/>
        </w:rPr>
        <w:t>d</w:t>
      </w:r>
      <w:r w:rsidR="00F4089C">
        <w:rPr>
          <w:rFonts w:ascii="Garamond" w:eastAsia="MetaSerifProBook-Regular" w:hAnsi="Garamond" w:cs="MetaSerifProBook-Regular"/>
          <w:sz w:val="24"/>
          <w:szCs w:val="24"/>
        </w:rPr>
        <w:t xml:space="preserve"> mostly low risk patients, t</w:t>
      </w:r>
      <w:r w:rsidR="0049421C">
        <w:rPr>
          <w:rFonts w:ascii="Garamond" w:eastAsia="MetaSerifProBook-Regular" w:hAnsi="Garamond" w:cs="MetaSerifProBook-Regular"/>
          <w:sz w:val="24"/>
          <w:szCs w:val="24"/>
        </w:rPr>
        <w:t>welve</w:t>
      </w:r>
      <w:r w:rsidR="006A40E6">
        <w:rPr>
          <w:rFonts w:ascii="Garamond" w:eastAsia="MetaSerifProBook-Regular" w:hAnsi="Garamond" w:cs="MetaSerifProBook-Regular"/>
          <w:sz w:val="24"/>
          <w:szCs w:val="24"/>
        </w:rPr>
        <w:t xml:space="preserve"> (2</w:t>
      </w:r>
      <w:r w:rsidR="0049421C">
        <w:rPr>
          <w:rFonts w:ascii="Garamond" w:eastAsia="MetaSerifProBook-Regular" w:hAnsi="Garamond" w:cs="MetaSerifProBook-Regular"/>
          <w:sz w:val="24"/>
          <w:szCs w:val="24"/>
        </w:rPr>
        <w:t>9</w:t>
      </w:r>
      <w:r w:rsidR="006A40E6">
        <w:rPr>
          <w:rFonts w:ascii="Garamond" w:eastAsia="MetaSerifProBook-Regular" w:hAnsi="Garamond" w:cs="MetaSerifProBook-Regular"/>
          <w:sz w:val="24"/>
          <w:szCs w:val="24"/>
        </w:rPr>
        <w:t>%)</w:t>
      </w:r>
      <w:r w:rsidR="00F4089C">
        <w:rPr>
          <w:rFonts w:ascii="Garamond" w:eastAsia="MetaSerifProBook-Regular" w:hAnsi="Garamond" w:cs="MetaSerifProBook-Regular"/>
          <w:sz w:val="24"/>
          <w:szCs w:val="24"/>
        </w:rPr>
        <w:t xml:space="preserve"> involved patients </w:t>
      </w:r>
      <w:r w:rsidR="003C0568">
        <w:rPr>
          <w:rFonts w:ascii="Garamond" w:eastAsia="MetaSerifProBook-Regular" w:hAnsi="Garamond" w:cs="MetaSerifProBook-Regular"/>
          <w:sz w:val="24"/>
          <w:szCs w:val="24"/>
        </w:rPr>
        <w:t xml:space="preserve">of moderate risk, </w:t>
      </w:r>
      <w:r w:rsidR="00F4089C">
        <w:rPr>
          <w:rFonts w:ascii="Garamond" w:eastAsia="MetaSerifProBook-Regular" w:hAnsi="Garamond" w:cs="MetaSerifProBook-Regular"/>
          <w:sz w:val="24"/>
          <w:szCs w:val="24"/>
        </w:rPr>
        <w:t>and twelve</w:t>
      </w:r>
      <w:r w:rsidR="006A40E6">
        <w:rPr>
          <w:rFonts w:ascii="Garamond" w:eastAsia="MetaSerifProBook-Regular" w:hAnsi="Garamond" w:cs="MetaSerifProBook-Regular"/>
          <w:sz w:val="24"/>
          <w:szCs w:val="24"/>
        </w:rPr>
        <w:t xml:space="preserve"> (</w:t>
      </w:r>
      <w:r w:rsidR="0049421C">
        <w:rPr>
          <w:rFonts w:ascii="Garamond" w:eastAsia="MetaSerifProBook-Regular" w:hAnsi="Garamond" w:cs="MetaSerifProBook-Regular"/>
          <w:sz w:val="24"/>
          <w:szCs w:val="24"/>
        </w:rPr>
        <w:t>29</w:t>
      </w:r>
      <w:r w:rsidR="006A40E6">
        <w:rPr>
          <w:rFonts w:ascii="Garamond" w:eastAsia="MetaSerifProBook-Regular" w:hAnsi="Garamond" w:cs="MetaSerifProBook-Regular"/>
          <w:sz w:val="24"/>
          <w:szCs w:val="24"/>
        </w:rPr>
        <w:t>%)</w:t>
      </w:r>
      <w:r w:rsidR="003C0568">
        <w:rPr>
          <w:rFonts w:ascii="Garamond" w:eastAsia="MetaSerifProBook-Regular" w:hAnsi="Garamond" w:cs="MetaSerifProBook-Regular"/>
          <w:sz w:val="24"/>
          <w:szCs w:val="24"/>
        </w:rPr>
        <w:t xml:space="preserve"> involved</w:t>
      </w:r>
      <w:r w:rsidR="00F4089C">
        <w:rPr>
          <w:rFonts w:ascii="Garamond" w:eastAsia="MetaSerifProBook-Regular" w:hAnsi="Garamond" w:cs="MetaSerifProBook-Regular"/>
          <w:sz w:val="24"/>
          <w:szCs w:val="24"/>
        </w:rPr>
        <w:t xml:space="preserve"> </w:t>
      </w:r>
      <w:r w:rsidR="003C0568">
        <w:rPr>
          <w:rFonts w:ascii="Garamond" w:eastAsia="MetaSerifProBook-Regular" w:hAnsi="Garamond" w:cs="MetaSerifProBook-Regular"/>
          <w:sz w:val="24"/>
          <w:szCs w:val="24"/>
        </w:rPr>
        <w:t>patients of</w:t>
      </w:r>
      <w:r w:rsidR="00F4089C">
        <w:rPr>
          <w:rFonts w:ascii="Garamond" w:eastAsia="MetaSerifProBook-Regular" w:hAnsi="Garamond" w:cs="MetaSerifProBook-Regular"/>
          <w:sz w:val="24"/>
          <w:szCs w:val="24"/>
        </w:rPr>
        <w:t xml:space="preserve"> high risk with</w:t>
      </w:r>
      <w:r w:rsidR="006A40E6">
        <w:rPr>
          <w:rFonts w:ascii="Garamond" w:eastAsia="MetaSerifProBook-Regular" w:hAnsi="Garamond" w:cs="MetaSerifProBook-Regular"/>
          <w:sz w:val="24"/>
          <w:szCs w:val="24"/>
        </w:rPr>
        <w:t xml:space="preserve"> a</w:t>
      </w:r>
      <w:r w:rsidR="00F4089C">
        <w:rPr>
          <w:rFonts w:ascii="Garamond" w:eastAsia="MetaSerifProBook-Regular" w:hAnsi="Garamond" w:cs="MetaSerifProBook-Regular"/>
          <w:sz w:val="24"/>
          <w:szCs w:val="24"/>
        </w:rPr>
        <w:t xml:space="preserve"> current</w:t>
      </w:r>
      <w:r w:rsidR="000E300F">
        <w:rPr>
          <w:rFonts w:ascii="Garamond" w:eastAsia="MetaSerifProBook-Regular" w:hAnsi="Garamond" w:cs="MetaSerifProBook-Regular"/>
          <w:sz w:val="24"/>
          <w:szCs w:val="24"/>
        </w:rPr>
        <w:t xml:space="preserve"> diagnosis of a</w:t>
      </w:r>
      <w:r w:rsidR="00F4089C">
        <w:rPr>
          <w:rFonts w:ascii="Garamond" w:eastAsia="MetaSerifProBook-Regular" w:hAnsi="Garamond" w:cs="MetaSerifProBook-Regular"/>
          <w:sz w:val="24"/>
          <w:szCs w:val="24"/>
        </w:rPr>
        <w:t xml:space="preserve"> CVD or</w:t>
      </w:r>
      <w:r w:rsidR="000E300F">
        <w:rPr>
          <w:rFonts w:ascii="Garamond" w:eastAsia="MetaSerifProBook-Regular" w:hAnsi="Garamond" w:cs="MetaSerifProBook-Regular"/>
          <w:sz w:val="24"/>
          <w:szCs w:val="24"/>
        </w:rPr>
        <w:t xml:space="preserve"> a</w:t>
      </w:r>
      <w:r w:rsidR="00F4089C">
        <w:rPr>
          <w:rFonts w:ascii="Garamond" w:eastAsia="MetaSerifProBook-Regular" w:hAnsi="Garamond" w:cs="MetaSerifProBook-Regular"/>
          <w:sz w:val="24"/>
          <w:szCs w:val="24"/>
        </w:rPr>
        <w:t xml:space="preserve"> previous history of</w:t>
      </w:r>
      <w:r w:rsidR="006E0AF6">
        <w:rPr>
          <w:rFonts w:ascii="Garamond" w:eastAsia="MetaSerifProBook-Regular" w:hAnsi="Garamond" w:cs="MetaSerifProBook-Regular"/>
          <w:sz w:val="24"/>
          <w:szCs w:val="24"/>
        </w:rPr>
        <w:t xml:space="preserve"> </w:t>
      </w:r>
      <w:r w:rsidR="00F4089C">
        <w:rPr>
          <w:rFonts w:ascii="Garamond" w:eastAsia="MetaSerifProBook-Regular" w:hAnsi="Garamond" w:cs="MetaSerifProBook-Regular"/>
          <w:sz w:val="24"/>
          <w:szCs w:val="24"/>
        </w:rPr>
        <w:t>MACE.</w:t>
      </w:r>
    </w:p>
    <w:p w14:paraId="68AD284E" w14:textId="18AF160F" w:rsidR="00E73542" w:rsidRDefault="0097087F" w:rsidP="0071600C">
      <w:pPr>
        <w:spacing w:line="360" w:lineRule="auto"/>
        <w:rPr>
          <w:rFonts w:ascii="Garamond" w:eastAsia="MetaSerifProBook-Regular" w:hAnsi="Garamond" w:cs="MetaSerifProBook-Regular"/>
          <w:sz w:val="24"/>
          <w:szCs w:val="24"/>
        </w:rPr>
      </w:pPr>
      <w:r>
        <w:rPr>
          <w:rFonts w:ascii="Garamond" w:eastAsia="MetaSerifProBook-Regular" w:hAnsi="Garamond" w:cs="MetaSerifProBook-Regular"/>
          <w:sz w:val="24"/>
          <w:szCs w:val="24"/>
        </w:rPr>
        <w:t>Twenty-f</w:t>
      </w:r>
      <w:r w:rsidR="005A15D3">
        <w:rPr>
          <w:rFonts w:ascii="Garamond" w:eastAsia="MetaSerifProBook-Regular" w:hAnsi="Garamond" w:cs="MetaSerifProBook-Regular"/>
          <w:sz w:val="24"/>
          <w:szCs w:val="24"/>
        </w:rPr>
        <w:t>our</w:t>
      </w:r>
      <w:r w:rsidR="001D1476">
        <w:rPr>
          <w:rFonts w:ascii="Garamond" w:eastAsia="MetaSerifProBook-Regular" w:hAnsi="Garamond" w:cs="MetaSerifProBook-Regular"/>
          <w:sz w:val="24"/>
          <w:szCs w:val="24"/>
        </w:rPr>
        <w:t xml:space="preserve"> (5</w:t>
      </w:r>
      <w:r w:rsidR="005A15D3">
        <w:rPr>
          <w:rFonts w:ascii="Garamond" w:eastAsia="MetaSerifProBook-Regular" w:hAnsi="Garamond" w:cs="MetaSerifProBook-Regular"/>
          <w:sz w:val="24"/>
          <w:szCs w:val="24"/>
        </w:rPr>
        <w:t>7</w:t>
      </w:r>
      <w:r w:rsidR="001D1476">
        <w:rPr>
          <w:rFonts w:ascii="Garamond" w:eastAsia="MetaSerifProBook-Regular" w:hAnsi="Garamond" w:cs="MetaSerifProBook-Regular"/>
          <w:sz w:val="24"/>
          <w:szCs w:val="24"/>
        </w:rPr>
        <w:t>%)</w:t>
      </w:r>
      <w:r w:rsidR="000E62A1">
        <w:rPr>
          <w:rFonts w:ascii="Garamond" w:eastAsia="MetaSerifProBook-Regular" w:hAnsi="Garamond" w:cs="MetaSerifProBook-Regular"/>
          <w:sz w:val="24"/>
          <w:szCs w:val="24"/>
        </w:rPr>
        <w:t xml:space="preserve"> of the studies were placebo</w:t>
      </w:r>
      <w:r w:rsidR="000D76A9">
        <w:rPr>
          <w:rFonts w:ascii="Garamond" w:eastAsia="MetaSerifProBook-Regular" w:hAnsi="Garamond" w:cs="MetaSerifProBook-Regular"/>
          <w:sz w:val="24"/>
          <w:szCs w:val="24"/>
        </w:rPr>
        <w:t>-</w:t>
      </w:r>
      <w:r w:rsidR="000E62A1">
        <w:rPr>
          <w:rFonts w:ascii="Garamond" w:eastAsia="MetaSerifProBook-Regular" w:hAnsi="Garamond" w:cs="MetaSerifProBook-Regular"/>
          <w:sz w:val="24"/>
          <w:szCs w:val="24"/>
        </w:rPr>
        <w:t xml:space="preserve">controlled, and the remaining </w:t>
      </w:r>
      <w:r w:rsidR="005A15D3">
        <w:rPr>
          <w:rFonts w:ascii="Garamond" w:eastAsia="MetaSerifProBook-Regular" w:hAnsi="Garamond" w:cs="MetaSerifProBook-Regular"/>
          <w:sz w:val="24"/>
          <w:szCs w:val="24"/>
        </w:rPr>
        <w:t>eighteen</w:t>
      </w:r>
      <w:r w:rsidR="000E62A1">
        <w:rPr>
          <w:rFonts w:ascii="Garamond" w:eastAsia="MetaSerifProBook-Regular" w:hAnsi="Garamond" w:cs="MetaSerifProBook-Regular"/>
          <w:sz w:val="24"/>
          <w:szCs w:val="24"/>
        </w:rPr>
        <w:t xml:space="preserve"> studies</w:t>
      </w:r>
      <w:r w:rsidR="001D1476">
        <w:rPr>
          <w:rFonts w:ascii="Garamond" w:eastAsia="MetaSerifProBook-Regular" w:hAnsi="Garamond" w:cs="MetaSerifProBook-Regular"/>
          <w:sz w:val="24"/>
          <w:szCs w:val="24"/>
        </w:rPr>
        <w:t xml:space="preserve"> (43%)</w:t>
      </w:r>
      <w:r w:rsidR="000E62A1">
        <w:rPr>
          <w:rFonts w:ascii="Garamond" w:eastAsia="MetaSerifProBook-Regular" w:hAnsi="Garamond" w:cs="MetaSerifProBook-Regular"/>
          <w:sz w:val="24"/>
          <w:szCs w:val="24"/>
        </w:rPr>
        <w:t xml:space="preserve"> involved</w:t>
      </w:r>
      <w:r w:rsidR="000D76A9">
        <w:rPr>
          <w:rFonts w:ascii="Garamond" w:eastAsia="MetaSerifProBook-Regular" w:hAnsi="Garamond" w:cs="MetaSerifProBook-Regular"/>
          <w:sz w:val="24"/>
          <w:szCs w:val="24"/>
        </w:rPr>
        <w:t xml:space="preserve"> only</w:t>
      </w:r>
      <w:r w:rsidR="000E62A1">
        <w:rPr>
          <w:rFonts w:ascii="Garamond" w:eastAsia="MetaSerifProBook-Regular" w:hAnsi="Garamond" w:cs="MetaSerifProBook-Regular"/>
          <w:sz w:val="24"/>
          <w:szCs w:val="24"/>
        </w:rPr>
        <w:t xml:space="preserve"> active statin therapies as the</w:t>
      </w:r>
      <w:r w:rsidR="0097722E">
        <w:rPr>
          <w:rFonts w:ascii="Garamond" w:eastAsia="MetaSerifProBook-Regular" w:hAnsi="Garamond" w:cs="MetaSerifProBook-Regular"/>
          <w:sz w:val="24"/>
          <w:szCs w:val="24"/>
        </w:rPr>
        <w:t>ir</w:t>
      </w:r>
      <w:r w:rsidR="000E62A1">
        <w:rPr>
          <w:rFonts w:ascii="Garamond" w:eastAsia="MetaSerifProBook-Regular" w:hAnsi="Garamond" w:cs="MetaSerifProBook-Regular"/>
          <w:sz w:val="24"/>
          <w:szCs w:val="24"/>
        </w:rPr>
        <w:t xml:space="preserve"> comparator.</w:t>
      </w:r>
      <w:r w:rsidR="0071600C">
        <w:rPr>
          <w:rFonts w:ascii="Garamond" w:eastAsia="MetaSerifProBook-Regular" w:hAnsi="Garamond" w:cs="MetaSerifProBook-Regular"/>
          <w:sz w:val="24"/>
          <w:szCs w:val="24"/>
        </w:rPr>
        <w:t xml:space="preserve"> </w:t>
      </w:r>
      <w:r w:rsidR="00CD28A9">
        <w:rPr>
          <w:rFonts w:ascii="Garamond" w:eastAsia="MetaSerifProBook-Regular" w:hAnsi="Garamond" w:cs="MetaSerifProBook-Regular"/>
          <w:sz w:val="24"/>
          <w:szCs w:val="24"/>
        </w:rPr>
        <w:t>The median length of</w:t>
      </w:r>
      <w:r w:rsidR="00DC0AAC">
        <w:rPr>
          <w:rFonts w:ascii="Garamond" w:eastAsia="MetaSerifProBook-Regular" w:hAnsi="Garamond" w:cs="MetaSerifProBook-Regular"/>
          <w:sz w:val="24"/>
          <w:szCs w:val="24"/>
        </w:rPr>
        <w:t xml:space="preserve"> intervention period in</w:t>
      </w:r>
      <w:r w:rsidR="00CD28A9">
        <w:rPr>
          <w:rFonts w:ascii="Garamond" w:eastAsia="MetaSerifProBook-Regular" w:hAnsi="Garamond" w:cs="MetaSerifProBook-Regular"/>
          <w:sz w:val="24"/>
          <w:szCs w:val="24"/>
        </w:rPr>
        <w:t xml:space="preserve"> the studies was 12 weeks</w:t>
      </w:r>
      <w:r w:rsidR="00CE5392">
        <w:rPr>
          <w:rFonts w:ascii="Garamond" w:eastAsia="MetaSerifProBook-Regular" w:hAnsi="Garamond" w:cs="MetaSerifProBook-Regular"/>
          <w:sz w:val="24"/>
          <w:szCs w:val="24"/>
        </w:rPr>
        <w:t xml:space="preserve"> ranging from 8 to 24 weeks.</w:t>
      </w:r>
    </w:p>
    <w:p w14:paraId="78D0392B" w14:textId="20557D3B" w:rsidR="00E73542" w:rsidRPr="00AF1F63" w:rsidRDefault="00E73542" w:rsidP="00E74102">
      <w:pPr>
        <w:spacing w:after="0" w:line="360" w:lineRule="auto"/>
        <w:rPr>
          <w:rFonts w:ascii="Garamond" w:eastAsia="MetaSerifProBook-Regular" w:hAnsi="Garamond" w:cs="MetaSerifProBook-Regular"/>
          <w:b/>
          <w:bCs/>
          <w:sz w:val="24"/>
          <w:szCs w:val="24"/>
        </w:rPr>
      </w:pPr>
      <w:r w:rsidRPr="00AF1F63">
        <w:rPr>
          <w:rFonts w:ascii="Garamond" w:eastAsia="MetaSerifProBook-Regular" w:hAnsi="Garamond" w:cs="MetaSerifProBook-Regular"/>
          <w:b/>
          <w:bCs/>
          <w:sz w:val="24"/>
          <w:szCs w:val="24"/>
        </w:rPr>
        <w:t xml:space="preserve">Assessment of </w:t>
      </w:r>
      <w:r w:rsidR="004664DD">
        <w:rPr>
          <w:rFonts w:ascii="Garamond" w:eastAsia="MetaSerifProBook-Regular" w:hAnsi="Garamond" w:cs="MetaSerifProBook-Regular"/>
          <w:b/>
          <w:bCs/>
          <w:sz w:val="24"/>
          <w:szCs w:val="24"/>
        </w:rPr>
        <w:t>R</w:t>
      </w:r>
      <w:r w:rsidRPr="00AF1F63">
        <w:rPr>
          <w:rFonts w:ascii="Garamond" w:eastAsia="MetaSerifProBook-Regular" w:hAnsi="Garamond" w:cs="MetaSerifProBook-Regular"/>
          <w:b/>
          <w:bCs/>
          <w:sz w:val="24"/>
          <w:szCs w:val="24"/>
        </w:rPr>
        <w:t xml:space="preserve">isk of </w:t>
      </w:r>
      <w:r w:rsidR="004664DD">
        <w:rPr>
          <w:rFonts w:ascii="Garamond" w:eastAsia="MetaSerifProBook-Regular" w:hAnsi="Garamond" w:cs="MetaSerifProBook-Regular"/>
          <w:b/>
          <w:bCs/>
          <w:sz w:val="24"/>
          <w:szCs w:val="24"/>
        </w:rPr>
        <w:t>B</w:t>
      </w:r>
      <w:r w:rsidRPr="00AF1F63">
        <w:rPr>
          <w:rFonts w:ascii="Garamond" w:eastAsia="MetaSerifProBook-Regular" w:hAnsi="Garamond" w:cs="MetaSerifProBook-Regular"/>
          <w:b/>
          <w:bCs/>
          <w:sz w:val="24"/>
          <w:szCs w:val="24"/>
        </w:rPr>
        <w:t>ias</w:t>
      </w:r>
    </w:p>
    <w:p w14:paraId="0D6E0CE9" w14:textId="587548E2" w:rsidR="00AF1F63" w:rsidRPr="00401E4E" w:rsidRDefault="00AF1F63" w:rsidP="00401E4E">
      <w:pPr>
        <w:suppressAutoHyphens w:val="0"/>
        <w:autoSpaceDE w:val="0"/>
        <w:adjustRightInd w:val="0"/>
        <w:spacing w:line="360" w:lineRule="auto"/>
        <w:rPr>
          <w:rFonts w:ascii="Garamond" w:eastAsia="MetaSerifProBook-Regular" w:hAnsi="Garamond" w:cs="MetaSerifProBook-Regular"/>
          <w:sz w:val="24"/>
          <w:szCs w:val="24"/>
        </w:rPr>
      </w:pPr>
      <w:r w:rsidRPr="00AF1F63">
        <w:rPr>
          <w:rFonts w:ascii="Garamond" w:eastAsia="MetaSerifProBook-Regular" w:hAnsi="Garamond" w:cs="MetaSerifProBook-Regular"/>
          <w:sz w:val="24"/>
          <w:szCs w:val="24"/>
        </w:rPr>
        <w:t>The quality of the studies varied as shown in appendix</w:t>
      </w:r>
      <w:r w:rsidR="006218B1">
        <w:rPr>
          <w:rFonts w:ascii="Garamond" w:eastAsia="MetaSerifProBook-Regular" w:hAnsi="Garamond" w:cs="MetaSerifProBook-Regular"/>
          <w:sz w:val="24"/>
          <w:szCs w:val="24"/>
        </w:rPr>
        <w:t xml:space="preserve"> </w:t>
      </w:r>
      <w:r w:rsidR="00002653">
        <w:rPr>
          <w:rFonts w:ascii="Garamond" w:eastAsia="MetaSerifProBook-Regular" w:hAnsi="Garamond" w:cs="MetaSerifProBook-Regular"/>
          <w:sz w:val="24"/>
          <w:szCs w:val="24"/>
        </w:rPr>
        <w:t>5</w:t>
      </w:r>
      <w:r w:rsidRPr="00AF1F63">
        <w:rPr>
          <w:rFonts w:ascii="Garamond" w:eastAsia="MetaSerifProBook-Regular" w:hAnsi="Garamond" w:cs="MetaSerifProBook-Regular"/>
          <w:sz w:val="24"/>
          <w:szCs w:val="24"/>
        </w:rPr>
        <w:t xml:space="preserve">. </w:t>
      </w:r>
      <w:r w:rsidR="00504627">
        <w:rPr>
          <w:rFonts w:ascii="Garamond" w:eastAsia="MetaSerifProBook-Regular" w:hAnsi="Garamond" w:cs="MetaSerifProBook-Regular"/>
          <w:sz w:val="24"/>
          <w:szCs w:val="24"/>
        </w:rPr>
        <w:t>Five</w:t>
      </w:r>
      <w:r w:rsidRPr="00AF1F63">
        <w:rPr>
          <w:rFonts w:ascii="Garamond" w:eastAsia="MetaSerifProBook-Regular" w:hAnsi="Garamond" w:cs="MetaSerifProBook-Regular"/>
          <w:sz w:val="24"/>
          <w:szCs w:val="24"/>
        </w:rPr>
        <w:t xml:space="preserve"> (</w:t>
      </w:r>
      <w:r w:rsidR="00C74A22">
        <w:rPr>
          <w:rFonts w:ascii="Garamond" w:eastAsia="MetaSerifProBook-Regular" w:hAnsi="Garamond" w:cs="MetaSerifProBook-Regular"/>
          <w:sz w:val="24"/>
          <w:szCs w:val="24"/>
        </w:rPr>
        <w:t>1</w:t>
      </w:r>
      <w:r w:rsidR="00F45230">
        <w:rPr>
          <w:rFonts w:ascii="Garamond" w:eastAsia="MetaSerifProBook-Regular" w:hAnsi="Garamond" w:cs="MetaSerifProBook-Regular"/>
          <w:sz w:val="24"/>
          <w:szCs w:val="24"/>
        </w:rPr>
        <w:t>2</w:t>
      </w:r>
      <w:r w:rsidRPr="00C74A22">
        <w:rPr>
          <w:rFonts w:ascii="Garamond" w:eastAsia="MetaSerifProBook-Regular" w:hAnsi="Garamond" w:cs="MetaSerifProBook-Regular"/>
          <w:sz w:val="24"/>
          <w:szCs w:val="24"/>
        </w:rPr>
        <w:t>%</w:t>
      </w:r>
      <w:r w:rsidRPr="00AF1F63">
        <w:rPr>
          <w:rFonts w:ascii="Garamond" w:eastAsia="MetaSerifProBook-Regular" w:hAnsi="Garamond" w:cs="MetaSerifProBook-Regular"/>
          <w:sz w:val="24"/>
          <w:szCs w:val="24"/>
        </w:rPr>
        <w:t xml:space="preserve">) studies </w:t>
      </w:r>
      <w:r w:rsidR="0073167B">
        <w:rPr>
          <w:rFonts w:ascii="Garamond" w:eastAsia="MetaSerifProBook-Regular" w:hAnsi="Garamond" w:cs="MetaSerifProBook-Regular"/>
          <w:sz w:val="24"/>
          <w:szCs w:val="24"/>
        </w:rPr>
        <w:t>revealed a</w:t>
      </w:r>
      <w:r w:rsidRPr="00AF1F63">
        <w:rPr>
          <w:rFonts w:ascii="Garamond" w:eastAsia="MetaSerifProBook-Regular" w:hAnsi="Garamond" w:cs="MetaSerifProBook-Regular"/>
          <w:sz w:val="24"/>
          <w:szCs w:val="24"/>
        </w:rPr>
        <w:t xml:space="preserve"> </w:t>
      </w:r>
      <w:r>
        <w:rPr>
          <w:rFonts w:ascii="Garamond" w:eastAsia="MetaSerifProBook-Regular" w:hAnsi="Garamond" w:cs="MetaSerifProBook-Regular"/>
          <w:sz w:val="24"/>
          <w:szCs w:val="24"/>
        </w:rPr>
        <w:t>high</w:t>
      </w:r>
      <w:r w:rsidRPr="00AF1F63">
        <w:rPr>
          <w:rFonts w:ascii="Garamond" w:eastAsia="MetaSerifProBook-Regular" w:hAnsi="Garamond" w:cs="MetaSerifProBook-Regular"/>
          <w:sz w:val="24"/>
          <w:szCs w:val="24"/>
        </w:rPr>
        <w:t xml:space="preserve"> risk of bias for the random</w:t>
      </w:r>
      <w:r>
        <w:rPr>
          <w:rFonts w:ascii="Garamond" w:eastAsia="MetaSerifProBook-Regular" w:hAnsi="Garamond" w:cs="MetaSerifProBook-Regular"/>
          <w:sz w:val="24"/>
          <w:szCs w:val="24"/>
        </w:rPr>
        <w:t>isation process, s</w:t>
      </w:r>
      <w:r w:rsidR="00504627">
        <w:rPr>
          <w:rFonts w:ascii="Garamond" w:eastAsia="MetaSerifProBook-Regular" w:hAnsi="Garamond" w:cs="MetaSerifProBook-Regular"/>
          <w:sz w:val="24"/>
          <w:szCs w:val="24"/>
        </w:rPr>
        <w:t>ix</w:t>
      </w:r>
      <w:r w:rsidR="009135ED">
        <w:rPr>
          <w:rFonts w:ascii="Garamond" w:eastAsia="MetaSerifProBook-Regular" w:hAnsi="Garamond" w:cs="MetaSerifProBook-Regular"/>
          <w:sz w:val="24"/>
          <w:szCs w:val="24"/>
        </w:rPr>
        <w:t xml:space="preserve"> (</w:t>
      </w:r>
      <w:r w:rsidR="00C74A22">
        <w:rPr>
          <w:rFonts w:ascii="Garamond" w:eastAsia="MetaSerifProBook-Regular" w:hAnsi="Garamond" w:cs="MetaSerifProBook-Regular"/>
          <w:sz w:val="24"/>
          <w:szCs w:val="24"/>
        </w:rPr>
        <w:t>1</w:t>
      </w:r>
      <w:r w:rsidR="00F45230">
        <w:rPr>
          <w:rFonts w:ascii="Garamond" w:eastAsia="MetaSerifProBook-Regular" w:hAnsi="Garamond" w:cs="MetaSerifProBook-Regular"/>
          <w:sz w:val="24"/>
          <w:szCs w:val="24"/>
        </w:rPr>
        <w:t>4</w:t>
      </w:r>
      <w:r w:rsidR="009135ED" w:rsidRPr="00C74A22">
        <w:rPr>
          <w:rFonts w:ascii="Garamond" w:eastAsia="MetaSerifProBook-Regular" w:hAnsi="Garamond" w:cs="MetaSerifProBook-Regular"/>
          <w:sz w:val="24"/>
          <w:szCs w:val="24"/>
        </w:rPr>
        <w:t>%</w:t>
      </w:r>
      <w:r w:rsidR="009135ED">
        <w:rPr>
          <w:rFonts w:ascii="Garamond" w:eastAsia="MetaSerifProBook-Regular" w:hAnsi="Garamond" w:cs="MetaSerifProBook-Regular"/>
          <w:sz w:val="24"/>
          <w:szCs w:val="24"/>
        </w:rPr>
        <w:t>)</w:t>
      </w:r>
      <w:r>
        <w:rPr>
          <w:rFonts w:ascii="Garamond" w:eastAsia="MetaSerifProBook-Regular" w:hAnsi="Garamond" w:cs="MetaSerifProBook-Regular"/>
          <w:sz w:val="24"/>
          <w:szCs w:val="24"/>
        </w:rPr>
        <w:t xml:space="preserve"> </w:t>
      </w:r>
      <w:r w:rsidR="0027199E">
        <w:rPr>
          <w:rFonts w:ascii="Garamond" w:eastAsia="MetaSerifProBook-Regular" w:hAnsi="Garamond" w:cs="MetaSerifProBook-Regular"/>
          <w:sz w:val="24"/>
          <w:szCs w:val="24"/>
        </w:rPr>
        <w:t>displayed a</w:t>
      </w:r>
      <w:r>
        <w:rPr>
          <w:rFonts w:ascii="Garamond" w:eastAsia="MetaSerifProBook-Regular" w:hAnsi="Garamond" w:cs="MetaSerifProBook-Regular"/>
          <w:sz w:val="24"/>
          <w:szCs w:val="24"/>
        </w:rPr>
        <w:t xml:space="preserve"> high risk </w:t>
      </w:r>
      <w:r w:rsidR="00BE6A3A">
        <w:rPr>
          <w:rFonts w:ascii="Garamond" w:eastAsia="MetaSerifProBook-Regular" w:hAnsi="Garamond" w:cs="MetaSerifProBook-Regular"/>
          <w:sz w:val="24"/>
          <w:szCs w:val="24"/>
        </w:rPr>
        <w:t>for</w:t>
      </w:r>
      <w:r>
        <w:rPr>
          <w:rFonts w:ascii="Garamond" w:eastAsia="MetaSerifProBook-Regular" w:hAnsi="Garamond" w:cs="MetaSerifProBook-Regular"/>
          <w:sz w:val="24"/>
          <w:szCs w:val="24"/>
        </w:rPr>
        <w:t xml:space="preserve"> deviations from</w:t>
      </w:r>
      <w:r w:rsidR="0027199E">
        <w:rPr>
          <w:rFonts w:ascii="Garamond" w:eastAsia="MetaSerifProBook-Regular" w:hAnsi="Garamond" w:cs="MetaSerifProBook-Regular"/>
          <w:sz w:val="24"/>
          <w:szCs w:val="24"/>
        </w:rPr>
        <w:t xml:space="preserve"> the</w:t>
      </w:r>
      <w:r>
        <w:rPr>
          <w:rFonts w:ascii="Garamond" w:eastAsia="MetaSerifProBook-Regular" w:hAnsi="Garamond" w:cs="MetaSerifProBook-Regular"/>
          <w:sz w:val="24"/>
          <w:szCs w:val="24"/>
        </w:rPr>
        <w:t xml:space="preserve"> intended intervention, five</w:t>
      </w:r>
      <w:r w:rsidR="009135ED">
        <w:rPr>
          <w:rFonts w:ascii="Garamond" w:eastAsia="MetaSerifProBook-Regular" w:hAnsi="Garamond" w:cs="MetaSerifProBook-Regular"/>
          <w:sz w:val="24"/>
          <w:szCs w:val="24"/>
        </w:rPr>
        <w:t xml:space="preserve"> (</w:t>
      </w:r>
      <w:r w:rsidR="00C74A22">
        <w:rPr>
          <w:rFonts w:ascii="Garamond" w:eastAsia="MetaSerifProBook-Regular" w:hAnsi="Garamond" w:cs="MetaSerifProBook-Regular"/>
          <w:sz w:val="24"/>
          <w:szCs w:val="24"/>
        </w:rPr>
        <w:t>1</w:t>
      </w:r>
      <w:r w:rsidR="00F45230">
        <w:rPr>
          <w:rFonts w:ascii="Garamond" w:eastAsia="MetaSerifProBook-Regular" w:hAnsi="Garamond" w:cs="MetaSerifProBook-Regular"/>
          <w:sz w:val="24"/>
          <w:szCs w:val="24"/>
        </w:rPr>
        <w:t>2</w:t>
      </w:r>
      <w:r w:rsidR="009135ED" w:rsidRPr="00C74A22">
        <w:rPr>
          <w:rFonts w:ascii="Garamond" w:eastAsia="MetaSerifProBook-Regular" w:hAnsi="Garamond" w:cs="MetaSerifProBook-Regular"/>
          <w:sz w:val="24"/>
          <w:szCs w:val="24"/>
        </w:rPr>
        <w:t>%</w:t>
      </w:r>
      <w:r w:rsidR="009135ED">
        <w:rPr>
          <w:rFonts w:ascii="Garamond" w:eastAsia="MetaSerifProBook-Regular" w:hAnsi="Garamond" w:cs="MetaSerifProBook-Regular"/>
          <w:sz w:val="24"/>
          <w:szCs w:val="24"/>
        </w:rPr>
        <w:t>)</w:t>
      </w:r>
      <w:r>
        <w:rPr>
          <w:rFonts w:ascii="Garamond" w:eastAsia="MetaSerifProBook-Regular" w:hAnsi="Garamond" w:cs="MetaSerifProBook-Regular"/>
          <w:sz w:val="24"/>
          <w:szCs w:val="24"/>
        </w:rPr>
        <w:t xml:space="preserve"> scored high risk for missing outcome data and eleven</w:t>
      </w:r>
      <w:r w:rsidR="009135ED">
        <w:rPr>
          <w:rFonts w:ascii="Garamond" w:eastAsia="MetaSerifProBook-Regular" w:hAnsi="Garamond" w:cs="MetaSerifProBook-Regular"/>
          <w:sz w:val="24"/>
          <w:szCs w:val="24"/>
        </w:rPr>
        <w:t xml:space="preserve"> (</w:t>
      </w:r>
      <w:r w:rsidR="00C74A22">
        <w:rPr>
          <w:rFonts w:ascii="Garamond" w:eastAsia="MetaSerifProBook-Regular" w:hAnsi="Garamond" w:cs="MetaSerifProBook-Regular"/>
          <w:sz w:val="24"/>
          <w:szCs w:val="24"/>
        </w:rPr>
        <w:t>2</w:t>
      </w:r>
      <w:r w:rsidR="00F45230">
        <w:rPr>
          <w:rFonts w:ascii="Garamond" w:eastAsia="MetaSerifProBook-Regular" w:hAnsi="Garamond" w:cs="MetaSerifProBook-Regular"/>
          <w:sz w:val="24"/>
          <w:szCs w:val="24"/>
        </w:rPr>
        <w:t>6</w:t>
      </w:r>
      <w:r w:rsidR="009135ED" w:rsidRPr="00C74A22">
        <w:rPr>
          <w:rFonts w:ascii="Garamond" w:eastAsia="MetaSerifProBook-Regular" w:hAnsi="Garamond" w:cs="MetaSerifProBook-Regular"/>
          <w:sz w:val="24"/>
          <w:szCs w:val="24"/>
        </w:rPr>
        <w:t>%</w:t>
      </w:r>
      <w:r w:rsidR="009135ED">
        <w:rPr>
          <w:rFonts w:ascii="Garamond" w:eastAsia="MetaSerifProBook-Regular" w:hAnsi="Garamond" w:cs="MetaSerifProBook-Regular"/>
          <w:sz w:val="24"/>
          <w:szCs w:val="24"/>
        </w:rPr>
        <w:t>)</w:t>
      </w:r>
      <w:r>
        <w:rPr>
          <w:rFonts w:ascii="Garamond" w:eastAsia="MetaSerifProBook-Regular" w:hAnsi="Garamond" w:cs="MetaSerifProBook-Regular"/>
          <w:sz w:val="24"/>
          <w:szCs w:val="24"/>
        </w:rPr>
        <w:t xml:space="preserve"> </w:t>
      </w:r>
      <w:r w:rsidR="001861F1">
        <w:rPr>
          <w:rFonts w:ascii="Garamond" w:eastAsia="MetaSerifProBook-Regular" w:hAnsi="Garamond" w:cs="MetaSerifProBook-Regular"/>
          <w:sz w:val="24"/>
          <w:szCs w:val="24"/>
        </w:rPr>
        <w:t>displayed</w:t>
      </w:r>
      <w:r>
        <w:rPr>
          <w:rFonts w:ascii="Garamond" w:eastAsia="MetaSerifProBook-Regular" w:hAnsi="Garamond" w:cs="MetaSerifProBook-Regular"/>
          <w:sz w:val="24"/>
          <w:szCs w:val="24"/>
        </w:rPr>
        <w:t xml:space="preserve"> a high risk for the measurement outcome domain. Selection reporting bias was present </w:t>
      </w:r>
      <w:r w:rsidR="009C5073">
        <w:rPr>
          <w:rFonts w:ascii="Garamond" w:eastAsia="MetaSerifProBook-Regular" w:hAnsi="Garamond" w:cs="MetaSerifProBook-Regular"/>
          <w:sz w:val="24"/>
          <w:szCs w:val="24"/>
        </w:rPr>
        <w:t>in</w:t>
      </w:r>
      <w:r>
        <w:rPr>
          <w:rFonts w:ascii="Garamond" w:eastAsia="MetaSerifProBook-Regular" w:hAnsi="Garamond" w:cs="MetaSerifProBook-Regular"/>
          <w:sz w:val="24"/>
          <w:szCs w:val="24"/>
        </w:rPr>
        <w:t xml:space="preserve"> seven</w:t>
      </w:r>
      <w:r w:rsidR="009135ED">
        <w:rPr>
          <w:rFonts w:ascii="Garamond" w:eastAsia="MetaSerifProBook-Regular" w:hAnsi="Garamond" w:cs="MetaSerifProBook-Regular"/>
          <w:sz w:val="24"/>
          <w:szCs w:val="24"/>
        </w:rPr>
        <w:t xml:space="preserve"> (</w:t>
      </w:r>
      <w:r w:rsidR="00D54F59">
        <w:rPr>
          <w:rFonts w:ascii="Garamond" w:eastAsia="MetaSerifProBook-Regular" w:hAnsi="Garamond" w:cs="MetaSerifProBook-Regular"/>
          <w:sz w:val="24"/>
          <w:szCs w:val="24"/>
        </w:rPr>
        <w:t>1</w:t>
      </w:r>
      <w:r w:rsidR="00F45230">
        <w:rPr>
          <w:rFonts w:ascii="Garamond" w:eastAsia="MetaSerifProBook-Regular" w:hAnsi="Garamond" w:cs="MetaSerifProBook-Regular"/>
          <w:sz w:val="24"/>
          <w:szCs w:val="24"/>
        </w:rPr>
        <w:t>7</w:t>
      </w:r>
      <w:r w:rsidR="009135ED" w:rsidRPr="00D54F59">
        <w:rPr>
          <w:rFonts w:ascii="Garamond" w:eastAsia="MetaSerifProBook-Regular" w:hAnsi="Garamond" w:cs="MetaSerifProBook-Regular"/>
          <w:sz w:val="24"/>
          <w:szCs w:val="24"/>
        </w:rPr>
        <w:t>%</w:t>
      </w:r>
      <w:r w:rsidR="009135ED">
        <w:rPr>
          <w:rFonts w:ascii="Garamond" w:eastAsia="MetaSerifProBook-Regular" w:hAnsi="Garamond" w:cs="MetaSerifProBook-Regular"/>
          <w:sz w:val="24"/>
          <w:szCs w:val="24"/>
        </w:rPr>
        <w:t>)</w:t>
      </w:r>
      <w:r>
        <w:rPr>
          <w:rFonts w:ascii="Garamond" w:eastAsia="MetaSerifProBook-Regular" w:hAnsi="Garamond" w:cs="MetaSerifProBook-Regular"/>
          <w:sz w:val="24"/>
          <w:szCs w:val="24"/>
        </w:rPr>
        <w:t xml:space="preserve"> of the studies. </w:t>
      </w:r>
      <w:r w:rsidR="00925205" w:rsidRPr="00925205">
        <w:rPr>
          <w:rFonts w:ascii="Garamond" w:eastAsia="MetaSerifProBook-Regular" w:hAnsi="Garamond" w:cs="MetaSerifProBook-Regular"/>
          <w:sz w:val="24"/>
          <w:szCs w:val="24"/>
        </w:rPr>
        <w:t>Overall, nineteen studies (48%) had a low risk of bias (overall bias score</w:t>
      </w:r>
      <w:r w:rsidR="00223908">
        <w:rPr>
          <w:rFonts w:ascii="Garamond" w:eastAsia="MetaSerifProBook-Regular" w:hAnsi="Garamond" w:cs="MetaSerifProBook-Regular"/>
          <w:sz w:val="24"/>
          <w:szCs w:val="24"/>
        </w:rPr>
        <w:t xml:space="preserve"> of</w:t>
      </w:r>
      <w:r w:rsidR="00925205" w:rsidRPr="00925205">
        <w:rPr>
          <w:rFonts w:ascii="Garamond" w:eastAsia="MetaSerifProBook-Regular" w:hAnsi="Garamond" w:cs="MetaSerifProBook-Regular"/>
          <w:sz w:val="24"/>
          <w:szCs w:val="24"/>
        </w:rPr>
        <w:t xml:space="preserve"> 1</w:t>
      </w:r>
      <w:r w:rsidR="006E67BC">
        <w:rPr>
          <w:rFonts w:ascii="Garamond" w:eastAsia="MetaSerifProBook-Regular" w:hAnsi="Garamond" w:cs="MetaSerifProBook-Regular"/>
          <w:sz w:val="24"/>
          <w:szCs w:val="24"/>
        </w:rPr>
        <w:t>)</w:t>
      </w:r>
      <w:r w:rsidR="00223908">
        <w:rPr>
          <w:rFonts w:ascii="Garamond" w:eastAsia="MetaSerifProBook-Regular" w:hAnsi="Garamond" w:cs="MetaSerifProBook-Regular"/>
          <w:sz w:val="24"/>
          <w:szCs w:val="24"/>
        </w:rPr>
        <w:t>,</w:t>
      </w:r>
      <w:r w:rsidR="00925205" w:rsidRPr="00925205">
        <w:rPr>
          <w:rFonts w:ascii="Garamond" w:eastAsia="MetaSerifProBook-Regular" w:hAnsi="Garamond" w:cs="MetaSerifProBook-Regular"/>
          <w:sz w:val="24"/>
          <w:szCs w:val="24"/>
        </w:rPr>
        <w:t xml:space="preserve"> and twenty-two of the studies (52%) had</w:t>
      </w:r>
      <w:r w:rsidR="00154DB1">
        <w:rPr>
          <w:rFonts w:ascii="Garamond" w:eastAsia="MetaSerifProBook-Regular" w:hAnsi="Garamond" w:cs="MetaSerifProBook-Regular"/>
          <w:sz w:val="24"/>
          <w:szCs w:val="24"/>
        </w:rPr>
        <w:t xml:space="preserve"> a</w:t>
      </w:r>
      <w:r w:rsidR="00925205" w:rsidRPr="00925205">
        <w:rPr>
          <w:rFonts w:ascii="Garamond" w:eastAsia="MetaSerifProBook-Regular" w:hAnsi="Garamond" w:cs="MetaSerifProBook-Regular"/>
          <w:sz w:val="24"/>
          <w:szCs w:val="24"/>
        </w:rPr>
        <w:t xml:space="preserve"> score</w:t>
      </w:r>
      <w:r w:rsidR="00154DB1">
        <w:rPr>
          <w:rFonts w:ascii="Garamond" w:eastAsia="MetaSerifProBook-Regular" w:hAnsi="Garamond" w:cs="MetaSerifProBook-Regular"/>
          <w:sz w:val="24"/>
          <w:szCs w:val="24"/>
        </w:rPr>
        <w:t xml:space="preserve"> above 1</w:t>
      </w:r>
      <w:r w:rsidR="00925205" w:rsidRPr="00925205">
        <w:rPr>
          <w:rFonts w:ascii="Garamond" w:eastAsia="MetaSerifProBook-Regular" w:hAnsi="Garamond" w:cs="MetaSerifProBook-Regular"/>
          <w:sz w:val="24"/>
          <w:szCs w:val="24"/>
        </w:rPr>
        <w:t xml:space="preserve"> indicating some</w:t>
      </w:r>
      <w:r w:rsidR="00154DB1">
        <w:rPr>
          <w:rFonts w:ascii="Garamond" w:eastAsia="MetaSerifProBook-Regular" w:hAnsi="Garamond" w:cs="MetaSerifProBook-Regular"/>
          <w:sz w:val="24"/>
          <w:szCs w:val="24"/>
        </w:rPr>
        <w:t xml:space="preserve"> concerns or high</w:t>
      </w:r>
      <w:r w:rsidR="00925205" w:rsidRPr="00925205">
        <w:rPr>
          <w:rFonts w:ascii="Garamond" w:eastAsia="MetaSerifProBook-Regular" w:hAnsi="Garamond" w:cs="MetaSerifProBook-Regular"/>
          <w:sz w:val="24"/>
          <w:szCs w:val="24"/>
        </w:rPr>
        <w:t xml:space="preserve"> risk of bias</w:t>
      </w:r>
      <w:r w:rsidR="00B16BEB">
        <w:rPr>
          <w:rFonts w:ascii="Garamond" w:eastAsia="MetaSerifProBook-Regular" w:hAnsi="Garamond" w:cs="MetaSerifProBook-Regular"/>
          <w:sz w:val="24"/>
          <w:szCs w:val="24"/>
        </w:rPr>
        <w:t>.</w:t>
      </w:r>
      <w:r w:rsidR="00925205" w:rsidRPr="00925205" w:rsidDel="00430B05">
        <w:rPr>
          <w:rFonts w:ascii="Garamond" w:eastAsia="MetaSerifProBook-Regular" w:hAnsi="Garamond" w:cs="MetaSerifProBook-Regular"/>
          <w:sz w:val="24"/>
          <w:szCs w:val="24"/>
        </w:rPr>
        <w:t xml:space="preserve"> </w:t>
      </w:r>
    </w:p>
    <w:p w14:paraId="29730BCF" w14:textId="791FD4EE" w:rsidR="00E73542" w:rsidRPr="00E73542" w:rsidRDefault="00181D15" w:rsidP="00E74102">
      <w:pPr>
        <w:spacing w:after="0" w:line="360" w:lineRule="auto"/>
        <w:rPr>
          <w:rFonts w:ascii="Garamond" w:eastAsia="MetaSerifProBook-Regular" w:hAnsi="Garamond" w:cs="MetaSerifProBook-Regular"/>
          <w:b/>
          <w:bCs/>
          <w:sz w:val="24"/>
          <w:szCs w:val="24"/>
        </w:rPr>
      </w:pPr>
      <w:r>
        <w:rPr>
          <w:rFonts w:ascii="Garamond" w:eastAsia="MetaSerifProBook-Regular" w:hAnsi="Garamond" w:cs="MetaSerifProBook-Regular"/>
          <w:b/>
          <w:bCs/>
          <w:sz w:val="24"/>
          <w:szCs w:val="24"/>
        </w:rPr>
        <w:t xml:space="preserve">Network </w:t>
      </w:r>
      <w:r w:rsidR="00D630E6">
        <w:rPr>
          <w:rFonts w:ascii="Garamond" w:eastAsia="MetaSerifProBook-Regular" w:hAnsi="Garamond" w:cs="MetaSerifProBook-Regular"/>
          <w:b/>
          <w:bCs/>
          <w:sz w:val="24"/>
          <w:szCs w:val="24"/>
        </w:rPr>
        <w:t>M</w:t>
      </w:r>
      <w:r>
        <w:rPr>
          <w:rFonts w:ascii="Garamond" w:eastAsia="MetaSerifProBook-Regular" w:hAnsi="Garamond" w:cs="MetaSerifProBook-Regular"/>
          <w:b/>
          <w:bCs/>
          <w:sz w:val="24"/>
          <w:szCs w:val="24"/>
        </w:rPr>
        <w:t>eta-</w:t>
      </w:r>
      <w:r w:rsidR="00D630E6">
        <w:rPr>
          <w:rFonts w:ascii="Garamond" w:eastAsia="MetaSerifProBook-Regular" w:hAnsi="Garamond" w:cs="MetaSerifProBook-Regular"/>
          <w:b/>
          <w:bCs/>
          <w:sz w:val="24"/>
          <w:szCs w:val="24"/>
        </w:rPr>
        <w:t>A</w:t>
      </w:r>
      <w:r>
        <w:rPr>
          <w:rFonts w:ascii="Garamond" w:eastAsia="MetaSerifProBook-Regular" w:hAnsi="Garamond" w:cs="MetaSerifProBook-Regular"/>
          <w:b/>
          <w:bCs/>
          <w:sz w:val="24"/>
          <w:szCs w:val="24"/>
        </w:rPr>
        <w:t>nalysis</w:t>
      </w:r>
    </w:p>
    <w:p w14:paraId="21222984" w14:textId="7922C13A" w:rsidR="00A83C0E" w:rsidRDefault="00162451" w:rsidP="003F358D">
      <w:pPr>
        <w:suppressAutoHyphens w:val="0"/>
        <w:autoSpaceDE w:val="0"/>
        <w:adjustRightInd w:val="0"/>
        <w:spacing w:line="360" w:lineRule="auto"/>
        <w:rPr>
          <w:rFonts w:ascii="Garamond" w:eastAsia="MetaSerifProBook-Regular" w:hAnsi="Garamond" w:cs="MetaSerifProBook-Regular"/>
          <w:sz w:val="24"/>
          <w:szCs w:val="24"/>
        </w:rPr>
      </w:pPr>
      <w:r w:rsidRPr="00162451">
        <w:rPr>
          <w:rFonts w:ascii="Garamond" w:eastAsia="MetaSerifProBook-Regular" w:hAnsi="Garamond" w:cs="MetaSerifProBook-Regular"/>
          <w:sz w:val="24"/>
          <w:szCs w:val="24"/>
        </w:rPr>
        <w:t>Figure 2 shows the network of eligible comparisons for the primary outcome</w:t>
      </w:r>
      <w:r w:rsidR="00046DE9">
        <w:rPr>
          <w:rFonts w:ascii="Garamond" w:eastAsia="MetaSerifProBook-Regular" w:hAnsi="Garamond" w:cs="MetaSerifProBook-Regular"/>
          <w:sz w:val="24"/>
          <w:szCs w:val="24"/>
        </w:rPr>
        <w:t xml:space="preserve"> non-HDL-C</w:t>
      </w:r>
      <w:r w:rsidRPr="00162451">
        <w:rPr>
          <w:rFonts w:ascii="Garamond" w:eastAsia="MetaSerifProBook-Regular" w:hAnsi="Garamond" w:cs="MetaSerifProBook-Regular"/>
          <w:sz w:val="24"/>
          <w:szCs w:val="24"/>
        </w:rPr>
        <w:t xml:space="preserve"> involving </w:t>
      </w:r>
      <w:r w:rsidR="00046DE9">
        <w:rPr>
          <w:rFonts w:ascii="Garamond" w:eastAsia="MetaSerifProBook-Regular" w:hAnsi="Garamond" w:cs="MetaSerifProBook-Regular"/>
          <w:sz w:val="24"/>
          <w:szCs w:val="24"/>
        </w:rPr>
        <w:t>36</w:t>
      </w:r>
      <w:r w:rsidR="00B43B80">
        <w:rPr>
          <w:rFonts w:ascii="Garamond" w:eastAsia="MetaSerifProBook-Regular" w:hAnsi="Garamond" w:cs="MetaSerifProBook-Regular"/>
          <w:sz w:val="24"/>
          <w:szCs w:val="24"/>
        </w:rPr>
        <w:t xml:space="preserve"> of the</w:t>
      </w:r>
      <w:r w:rsidRPr="00162451">
        <w:rPr>
          <w:rFonts w:ascii="Garamond" w:eastAsia="MetaSerifProBook-Regular" w:hAnsi="Garamond" w:cs="MetaSerifProBook-Regular"/>
          <w:sz w:val="24"/>
          <w:szCs w:val="24"/>
        </w:rPr>
        <w:t xml:space="preserve"> trials</w:t>
      </w:r>
      <w:r w:rsidR="00046DE9">
        <w:rPr>
          <w:rFonts w:ascii="Garamond" w:eastAsia="MetaSerifProBook-Regular" w:hAnsi="Garamond" w:cs="MetaSerifProBook-Regular"/>
          <w:sz w:val="24"/>
          <w:szCs w:val="24"/>
        </w:rPr>
        <w:t xml:space="preserve"> with amenable data</w:t>
      </w:r>
      <w:r w:rsidR="00B43B80">
        <w:rPr>
          <w:rFonts w:ascii="Garamond" w:eastAsia="MetaSerifProBook-Regular" w:hAnsi="Garamond" w:cs="MetaSerifProBook-Regular"/>
          <w:sz w:val="24"/>
          <w:szCs w:val="24"/>
        </w:rPr>
        <w:t xml:space="preserve"> for including</w:t>
      </w:r>
      <w:r w:rsidR="008F3810">
        <w:rPr>
          <w:rFonts w:ascii="Garamond" w:eastAsia="MetaSerifProBook-Regular" w:hAnsi="Garamond" w:cs="MetaSerifProBook-Regular"/>
          <w:sz w:val="24"/>
          <w:szCs w:val="24"/>
        </w:rPr>
        <w:t xml:space="preserve"> in</w:t>
      </w:r>
      <w:r w:rsidR="00B43B80">
        <w:rPr>
          <w:rFonts w:ascii="Garamond" w:eastAsia="MetaSerifProBook-Regular" w:hAnsi="Garamond" w:cs="MetaSerifProBook-Regular"/>
          <w:sz w:val="24"/>
          <w:szCs w:val="24"/>
        </w:rPr>
        <w:t xml:space="preserve"> the meta-analysis</w:t>
      </w:r>
      <w:r w:rsidRPr="00162451">
        <w:rPr>
          <w:rFonts w:ascii="Garamond" w:eastAsia="MetaSerifProBook-Regular" w:hAnsi="Garamond" w:cs="MetaSerifProBook-Regular"/>
          <w:sz w:val="24"/>
          <w:szCs w:val="24"/>
        </w:rPr>
        <w:t>. The</w:t>
      </w:r>
      <w:r>
        <w:rPr>
          <w:rFonts w:ascii="Garamond" w:eastAsia="MetaSerifProBook-Regular" w:hAnsi="Garamond" w:cs="MetaSerifProBook-Regular"/>
          <w:sz w:val="24"/>
          <w:szCs w:val="24"/>
        </w:rPr>
        <w:t xml:space="preserve"> </w:t>
      </w:r>
      <w:r w:rsidRPr="00162451">
        <w:rPr>
          <w:rFonts w:ascii="Garamond" w:eastAsia="MetaSerifProBook-Regular" w:hAnsi="Garamond" w:cs="MetaSerifProBook-Regular"/>
          <w:sz w:val="24"/>
          <w:szCs w:val="24"/>
        </w:rPr>
        <w:t>network of evidence included</w:t>
      </w:r>
      <w:r w:rsidR="00046DE9">
        <w:rPr>
          <w:rFonts w:ascii="Garamond" w:eastAsia="MetaSerifProBook-Regular" w:hAnsi="Garamond" w:cs="MetaSerifProBook-Regular"/>
          <w:sz w:val="24"/>
          <w:szCs w:val="24"/>
        </w:rPr>
        <w:t xml:space="preserve"> 15 interventions; 11,698 patients; 24 two</w:t>
      </w:r>
      <w:r w:rsidR="009A16F1">
        <w:rPr>
          <w:rFonts w:ascii="Garamond" w:eastAsia="MetaSerifProBook-Regular" w:hAnsi="Garamond" w:cs="MetaSerifProBook-Regular"/>
          <w:sz w:val="24"/>
          <w:szCs w:val="24"/>
        </w:rPr>
        <w:t>-</w:t>
      </w:r>
      <w:r w:rsidR="00046DE9">
        <w:rPr>
          <w:rFonts w:ascii="Garamond" w:eastAsia="MetaSerifProBook-Regular" w:hAnsi="Garamond" w:cs="MetaSerifProBook-Regular"/>
          <w:sz w:val="24"/>
          <w:szCs w:val="24"/>
        </w:rPr>
        <w:t>arm studies and 12 multi-arm studies.</w:t>
      </w:r>
      <w:r w:rsidR="001D1476" w:rsidRPr="00662DC6">
        <w:rPr>
          <w:rFonts w:ascii="Garamond" w:eastAsia="MetaSerifProBook-Regular" w:hAnsi="Garamond" w:cs="MetaSerifProBook-Regular"/>
          <w:sz w:val="24"/>
          <w:szCs w:val="24"/>
        </w:rPr>
        <w:t xml:space="preserve"> </w:t>
      </w:r>
      <w:r w:rsidR="00662DC6" w:rsidRPr="00662DC6">
        <w:rPr>
          <w:rFonts w:ascii="Garamond" w:eastAsia="MetaSerifProBook-Regular" w:hAnsi="Garamond" w:cs="MetaSerifProBook-Regular"/>
          <w:sz w:val="24"/>
          <w:szCs w:val="24"/>
        </w:rPr>
        <w:t>Twenty-one</w:t>
      </w:r>
      <w:r w:rsidR="001D1476" w:rsidRPr="00662DC6">
        <w:rPr>
          <w:rFonts w:ascii="Garamond" w:eastAsia="MetaSerifProBook-Regular" w:hAnsi="Garamond" w:cs="MetaSerifProBook-Regular"/>
          <w:sz w:val="24"/>
          <w:szCs w:val="24"/>
        </w:rPr>
        <w:t xml:space="preserve"> studies involved </w:t>
      </w:r>
      <w:r w:rsidR="00B43B80">
        <w:rPr>
          <w:rFonts w:ascii="Garamond" w:eastAsia="MetaSerifProBook-Regular" w:hAnsi="Garamond" w:cs="MetaSerifProBook-Regular"/>
          <w:sz w:val="24"/>
          <w:szCs w:val="24"/>
        </w:rPr>
        <w:t>A</w:t>
      </w:r>
      <w:r w:rsidR="001D1476" w:rsidRPr="00662DC6">
        <w:rPr>
          <w:rFonts w:ascii="Garamond" w:eastAsia="MetaSerifProBook-Regular" w:hAnsi="Garamond" w:cs="MetaSerifProBook-Regular"/>
          <w:sz w:val="24"/>
          <w:szCs w:val="24"/>
        </w:rPr>
        <w:t>torvastatin</w:t>
      </w:r>
      <w:r w:rsidR="00662DC6" w:rsidRPr="00662DC6">
        <w:rPr>
          <w:rFonts w:ascii="Garamond" w:eastAsia="MetaSerifProBook-Regular" w:hAnsi="Garamond" w:cs="MetaSerifProBook-Regular"/>
          <w:sz w:val="24"/>
          <w:szCs w:val="24"/>
        </w:rPr>
        <w:t xml:space="preserve"> (</w:t>
      </w:r>
      <w:r w:rsidR="00B43B80" w:rsidRPr="00662DC6">
        <w:rPr>
          <w:rFonts w:ascii="Garamond" w:eastAsia="MetaSerifProBook-Regular" w:hAnsi="Garamond" w:cs="MetaSerifProBook-Regular"/>
          <w:sz w:val="24"/>
          <w:szCs w:val="24"/>
        </w:rPr>
        <w:t>n=15 moderate intensity</w:t>
      </w:r>
      <w:r w:rsidR="001B1CA4">
        <w:rPr>
          <w:rFonts w:ascii="Garamond" w:eastAsia="MetaSerifProBook-Regular" w:hAnsi="Garamond" w:cs="MetaSerifProBook-Regular"/>
          <w:sz w:val="24"/>
          <w:szCs w:val="24"/>
        </w:rPr>
        <w:t xml:space="preserve"> </w:t>
      </w:r>
      <w:r w:rsidR="001B1CA4">
        <w:rPr>
          <w:rFonts w:ascii="Garamond" w:eastAsia="MetaSerifProBook-Regular" w:hAnsi="Garamond" w:cs="MetaSerifProBook-Regular"/>
          <w:sz w:val="24"/>
          <w:szCs w:val="24"/>
        </w:rPr>
        <w:fldChar w:fldCharType="begin">
          <w:fldData xml:space="preserve">dmVzdGlnPC9mdWxsLXRpdGxlPjwvcGVyaW9kaWNhbD48cGFnZXM+NDY2LTc0PC9wYWdlcz48dm9s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</w:fldData>
        </w:fldChar>
      </w:r>
      <w:r w:rsidR="00570438">
        <w:rPr>
          <w:rFonts w:ascii="Garamond" w:eastAsia="MetaSerifProBook-Regular" w:hAnsi="Garamond" w:cs="MetaSerifProBook-Regular"/>
          <w:sz w:val="24"/>
          <w:szCs w:val="24"/>
        </w:rPr>
        <w:instrText xml:space="preserve"> ADDIN EN.CITE </w:instrText>
      </w:r>
      <w:r w:rsidR="00570438">
        <w:rPr>
          <w:rFonts w:ascii="Garamond" w:eastAsia="MetaSerifProBook-Regular" w:hAnsi="Garamond" w:cs="MetaSerifProBook-Regular"/>
          <w:sz w:val="24"/>
          <w:szCs w:val="24"/>
        </w:rPr>
        <w:fldChar w:fldCharType="begin">
          <w:fldData xml:space="preserve">PEVuZE5vdGU+PENpdGUgRXhjbHVkZVllYXI9IjEiPjxBdXRob3I+QmVyYmVyb2dsdTwvQXV0aG9y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==
</w:fldData>
        </w:fldChar>
      </w:r>
      <w:r w:rsidR="00570438">
        <w:rPr>
          <w:rFonts w:ascii="Garamond" w:eastAsia="MetaSerifProBook-Regular" w:hAnsi="Garamond" w:cs="MetaSerifProBook-Regular"/>
          <w:sz w:val="24"/>
          <w:szCs w:val="24"/>
        </w:rPr>
        <w:instrText xml:space="preserve"> ADDIN EN.CITE.DATA </w:instrText>
      </w:r>
      <w:r w:rsidR="00570438">
        <w:rPr>
          <w:rFonts w:ascii="Garamond" w:eastAsia="MetaSerifProBook-Regular" w:hAnsi="Garamond" w:cs="MetaSerifProBook-Regular"/>
          <w:sz w:val="24"/>
          <w:szCs w:val="24"/>
        </w:rPr>
      </w:r>
      <w:r w:rsidR="00570438">
        <w:rPr>
          <w:rFonts w:ascii="Garamond" w:eastAsia="MetaSerifProBook-Regular" w:hAnsi="Garamond" w:cs="MetaSerifProBook-Regular"/>
          <w:sz w:val="24"/>
          <w:szCs w:val="24"/>
        </w:rPr>
        <w:fldChar w:fldCharType="end"/>
      </w:r>
      <w:r w:rsidR="00570438">
        <w:rPr>
          <w:rFonts w:ascii="Garamond" w:eastAsia="MetaSerifProBook-Regular" w:hAnsi="Garamond" w:cs="MetaSerifProBook-Regular"/>
          <w:sz w:val="24"/>
          <w:szCs w:val="24"/>
        </w:rPr>
        <w:fldChar w:fldCharType="begin">
          <w:fldData xml:space="preserve">dmVzdGlnPC9mdWxsLXRpdGxlPjwvcGVyaW9kaWNhbD48cGFnZXM+NDY2LTc0PC9wYWdlcz48dm9s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</w:fldData>
        </w:fldChar>
      </w:r>
      <w:r w:rsidR="00570438">
        <w:rPr>
          <w:rFonts w:ascii="Garamond" w:eastAsia="MetaSerifProBook-Regular" w:hAnsi="Garamond" w:cs="MetaSerifProBook-Regular"/>
          <w:sz w:val="24"/>
          <w:szCs w:val="24"/>
        </w:rPr>
        <w:instrText xml:space="preserve"> ADDIN EN.CITE.DATA </w:instrText>
      </w:r>
      <w:r w:rsidR="00570438">
        <w:rPr>
          <w:rFonts w:ascii="Garamond" w:eastAsia="MetaSerifProBook-Regular" w:hAnsi="Garamond" w:cs="MetaSerifProBook-Regular"/>
          <w:sz w:val="24"/>
          <w:szCs w:val="24"/>
        </w:rPr>
      </w:r>
      <w:r w:rsidR="00570438">
        <w:rPr>
          <w:rFonts w:ascii="Garamond" w:eastAsia="MetaSerifProBook-Regular" w:hAnsi="Garamond" w:cs="MetaSerifProBook-Regular"/>
          <w:sz w:val="24"/>
          <w:szCs w:val="24"/>
        </w:rPr>
        <w:fldChar w:fldCharType="end"/>
      </w:r>
      <w:r w:rsidR="001B1CA4">
        <w:rPr>
          <w:rFonts w:ascii="Garamond" w:eastAsia="MetaSerifProBook-Regular" w:hAnsi="Garamond" w:cs="MetaSerifProBook-Regular"/>
          <w:sz w:val="24"/>
          <w:szCs w:val="24"/>
        </w:rPr>
      </w:r>
      <w:r w:rsidR="001B1CA4">
        <w:rPr>
          <w:rFonts w:ascii="Garamond" w:eastAsia="MetaSerifProBook-Regular" w:hAnsi="Garamond" w:cs="MetaSerifProBook-Regular"/>
          <w:sz w:val="24"/>
          <w:szCs w:val="24"/>
        </w:rPr>
        <w:fldChar w:fldCharType="separate"/>
      </w:r>
      <w:r w:rsidR="00570438" w:rsidRPr="00570438">
        <w:rPr>
          <w:rFonts w:ascii="Garamond" w:eastAsia="MetaSerifProBook-Regular" w:hAnsi="Garamond" w:cs="MetaSerifProBook-Regular"/>
          <w:noProof/>
          <w:sz w:val="24"/>
          <w:szCs w:val="24"/>
          <w:vertAlign w:val="superscript"/>
        </w:rPr>
        <w:t>6 42 46 49-53 58 59 67 71-73 75</w:t>
      </w:r>
      <w:r w:rsidR="001B1CA4">
        <w:rPr>
          <w:rFonts w:ascii="Garamond" w:eastAsia="MetaSerifProBook-Regular" w:hAnsi="Garamond" w:cs="MetaSerifProBook-Regular"/>
          <w:sz w:val="24"/>
          <w:szCs w:val="24"/>
        </w:rPr>
        <w:fldChar w:fldCharType="end"/>
      </w:r>
      <w:r w:rsidR="00B43B80" w:rsidRPr="00662DC6">
        <w:rPr>
          <w:rFonts w:ascii="Garamond" w:eastAsia="MetaSerifProBook-Regular" w:hAnsi="Garamond" w:cs="MetaSerifProBook-Regular"/>
          <w:sz w:val="24"/>
          <w:szCs w:val="24"/>
        </w:rPr>
        <w:t>, n=10 high intensity</w:t>
      </w:r>
      <w:r w:rsidR="000A5065">
        <w:rPr>
          <w:rFonts w:ascii="Garamond" w:eastAsia="MetaSerifProBook-Regular" w:hAnsi="Garamond" w:cs="MetaSerifProBook-Regular"/>
          <w:sz w:val="24"/>
          <w:szCs w:val="24"/>
        </w:rPr>
        <w:t xml:space="preserve"> </w:t>
      </w:r>
      <w:r w:rsidR="000A5065">
        <w:rPr>
          <w:rFonts w:ascii="Garamond" w:eastAsia="MetaSerifProBook-Regular" w:hAnsi="Garamond" w:cs="MetaSerifProBook-Regular"/>
          <w:sz w:val="24"/>
          <w:szCs w:val="24"/>
        </w:rPr>
        <w:fldChar w:fldCharType="begin">
          <w:fldData xml:space="preserve">PEVuZE5vdGU+PENpdGUgRXhjbHVkZVllYXI9IjEiPjxBdXRob3I+Q2hhbmc8L0F1dGhvcj48WWVh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</w:fldData>
        </w:fldChar>
      </w:r>
      <w:r w:rsidR="00570438">
        <w:rPr>
          <w:rFonts w:ascii="Garamond" w:eastAsia="MetaSerifProBook-Regular" w:hAnsi="Garamond" w:cs="MetaSerifProBook-Regular"/>
          <w:sz w:val="24"/>
          <w:szCs w:val="24"/>
        </w:rPr>
        <w:instrText xml:space="preserve"> ADDIN EN.CITE </w:instrText>
      </w:r>
      <w:r w:rsidR="00570438">
        <w:rPr>
          <w:rFonts w:ascii="Garamond" w:eastAsia="MetaSerifProBook-Regular" w:hAnsi="Garamond" w:cs="MetaSerifProBook-Regular"/>
          <w:sz w:val="24"/>
          <w:szCs w:val="24"/>
        </w:rPr>
        <w:fldChar w:fldCharType="begin">
          <w:fldData xml:space="preserve">PEVuZE5vdGU+PENpdGUgRXhjbHVkZVllYXI9IjEiPjxBdXRob3I+Q2hhbmc8L0F1dGhvcj48WWVh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</w:fldData>
        </w:fldChar>
      </w:r>
      <w:r w:rsidR="00570438">
        <w:rPr>
          <w:rFonts w:ascii="Garamond" w:eastAsia="MetaSerifProBook-Regular" w:hAnsi="Garamond" w:cs="MetaSerifProBook-Regular"/>
          <w:sz w:val="24"/>
          <w:szCs w:val="24"/>
        </w:rPr>
        <w:instrText xml:space="preserve"> ADDIN EN.CITE.DATA </w:instrText>
      </w:r>
      <w:r w:rsidR="00570438">
        <w:rPr>
          <w:rFonts w:ascii="Garamond" w:eastAsia="MetaSerifProBook-Regular" w:hAnsi="Garamond" w:cs="MetaSerifProBook-Regular"/>
          <w:sz w:val="24"/>
          <w:szCs w:val="24"/>
        </w:rPr>
      </w:r>
      <w:r w:rsidR="00570438">
        <w:rPr>
          <w:rFonts w:ascii="Garamond" w:eastAsia="MetaSerifProBook-Regular" w:hAnsi="Garamond" w:cs="MetaSerifProBook-Regular"/>
          <w:sz w:val="24"/>
          <w:szCs w:val="24"/>
        </w:rPr>
        <w:fldChar w:fldCharType="end"/>
      </w:r>
      <w:r w:rsidR="000A5065">
        <w:rPr>
          <w:rFonts w:ascii="Garamond" w:eastAsia="MetaSerifProBook-Regular" w:hAnsi="Garamond" w:cs="MetaSerifProBook-Regular"/>
          <w:sz w:val="24"/>
          <w:szCs w:val="24"/>
        </w:rPr>
      </w:r>
      <w:r w:rsidR="000A5065">
        <w:rPr>
          <w:rFonts w:ascii="Garamond" w:eastAsia="MetaSerifProBook-Regular" w:hAnsi="Garamond" w:cs="MetaSerifProBook-Regular"/>
          <w:sz w:val="24"/>
          <w:szCs w:val="24"/>
        </w:rPr>
        <w:fldChar w:fldCharType="separate"/>
      </w:r>
      <w:r w:rsidR="00570438" w:rsidRPr="00570438">
        <w:rPr>
          <w:rFonts w:ascii="Garamond" w:eastAsia="MetaSerifProBook-Regular" w:hAnsi="Garamond" w:cs="MetaSerifProBook-Regular"/>
          <w:noProof/>
          <w:sz w:val="24"/>
          <w:szCs w:val="24"/>
          <w:vertAlign w:val="superscript"/>
        </w:rPr>
        <w:t>50 51 59 60 72</w:t>
      </w:r>
      <w:r w:rsidR="000A5065">
        <w:rPr>
          <w:rFonts w:ascii="Garamond" w:eastAsia="MetaSerifProBook-Regular" w:hAnsi="Garamond" w:cs="MetaSerifProBook-Regular"/>
          <w:sz w:val="24"/>
          <w:szCs w:val="24"/>
        </w:rPr>
        <w:fldChar w:fldCharType="end"/>
      </w:r>
      <w:r w:rsidR="000A5065">
        <w:rPr>
          <w:rFonts w:ascii="Garamond" w:eastAsia="MetaSerifProBook-Regular" w:hAnsi="Garamond" w:cs="MetaSerifProBook-Regular"/>
          <w:sz w:val="24"/>
          <w:szCs w:val="24"/>
        </w:rPr>
        <w:t xml:space="preserve"> </w:t>
      </w:r>
      <w:r w:rsidR="000A5065">
        <w:rPr>
          <w:rFonts w:ascii="Garamond" w:eastAsia="MetaSerifProBook-Regular" w:hAnsi="Garamond" w:cs="MetaSerifProBook-Regular"/>
          <w:sz w:val="24"/>
          <w:szCs w:val="24"/>
        </w:rPr>
        <w:fldChar w:fldCharType="begin">
          <w:fldData xml:space="preserve">PEVuZE5vdGU+PENpdGUgRXhjbHVkZVllYXI9IjEiPjxBdXRob3I+S2ltPC9BdXRob3I+PFllYXI+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</w:fldData>
        </w:fldChar>
      </w:r>
      <w:r w:rsidR="00570438">
        <w:rPr>
          <w:rFonts w:ascii="Garamond" w:eastAsia="MetaSerifProBook-Regular" w:hAnsi="Garamond" w:cs="MetaSerifProBook-Regular"/>
          <w:sz w:val="24"/>
          <w:szCs w:val="24"/>
        </w:rPr>
        <w:instrText xml:space="preserve"> ADDIN EN.CITE </w:instrText>
      </w:r>
      <w:r w:rsidR="00570438">
        <w:rPr>
          <w:rFonts w:ascii="Garamond" w:eastAsia="MetaSerifProBook-Regular" w:hAnsi="Garamond" w:cs="MetaSerifProBook-Regular"/>
          <w:sz w:val="24"/>
          <w:szCs w:val="24"/>
        </w:rPr>
        <w:fldChar w:fldCharType="begin">
          <w:fldData xml:space="preserve">PEVuZE5vdGU+PENpdGUgRXhjbHVkZVllYXI9IjEiPjxBdXRob3I+S2ltPC9BdXRob3I+PFllYXI+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</w:fldData>
        </w:fldChar>
      </w:r>
      <w:r w:rsidR="00570438">
        <w:rPr>
          <w:rFonts w:ascii="Garamond" w:eastAsia="MetaSerifProBook-Regular" w:hAnsi="Garamond" w:cs="MetaSerifProBook-Regular"/>
          <w:sz w:val="24"/>
          <w:szCs w:val="24"/>
        </w:rPr>
        <w:instrText xml:space="preserve"> ADDIN EN.CITE.DATA </w:instrText>
      </w:r>
      <w:r w:rsidR="00570438">
        <w:rPr>
          <w:rFonts w:ascii="Garamond" w:eastAsia="MetaSerifProBook-Regular" w:hAnsi="Garamond" w:cs="MetaSerifProBook-Regular"/>
          <w:sz w:val="24"/>
          <w:szCs w:val="24"/>
        </w:rPr>
      </w:r>
      <w:r w:rsidR="00570438">
        <w:rPr>
          <w:rFonts w:ascii="Garamond" w:eastAsia="MetaSerifProBook-Regular" w:hAnsi="Garamond" w:cs="MetaSerifProBook-Regular"/>
          <w:sz w:val="24"/>
          <w:szCs w:val="24"/>
        </w:rPr>
        <w:fldChar w:fldCharType="end"/>
      </w:r>
      <w:r w:rsidR="000A5065">
        <w:rPr>
          <w:rFonts w:ascii="Garamond" w:eastAsia="MetaSerifProBook-Regular" w:hAnsi="Garamond" w:cs="MetaSerifProBook-Regular"/>
          <w:sz w:val="24"/>
          <w:szCs w:val="24"/>
        </w:rPr>
      </w:r>
      <w:r w:rsidR="000A5065">
        <w:rPr>
          <w:rFonts w:ascii="Garamond" w:eastAsia="MetaSerifProBook-Regular" w:hAnsi="Garamond" w:cs="MetaSerifProBook-Regular"/>
          <w:sz w:val="24"/>
          <w:szCs w:val="24"/>
        </w:rPr>
        <w:fldChar w:fldCharType="separate"/>
      </w:r>
      <w:r w:rsidR="00570438" w:rsidRPr="00570438">
        <w:rPr>
          <w:rFonts w:ascii="Garamond" w:eastAsia="MetaSerifProBook-Regular" w:hAnsi="Garamond" w:cs="MetaSerifProBook-Regular"/>
          <w:noProof/>
          <w:sz w:val="24"/>
          <w:szCs w:val="24"/>
          <w:vertAlign w:val="superscript"/>
        </w:rPr>
        <w:t>40 42 46 56 66</w:t>
      </w:r>
      <w:r w:rsidR="000A5065">
        <w:rPr>
          <w:rFonts w:ascii="Garamond" w:eastAsia="MetaSerifProBook-Regular" w:hAnsi="Garamond" w:cs="MetaSerifProBook-Regular"/>
          <w:sz w:val="24"/>
          <w:szCs w:val="24"/>
        </w:rPr>
        <w:fldChar w:fldCharType="end"/>
      </w:r>
      <w:r w:rsidR="00B43B80">
        <w:rPr>
          <w:rFonts w:ascii="Garamond" w:eastAsia="MetaSerifProBook-Regular" w:hAnsi="Garamond" w:cs="MetaSerifProBook-Regular"/>
          <w:sz w:val="24"/>
          <w:szCs w:val="24"/>
        </w:rPr>
        <w:t>,</w:t>
      </w:r>
      <w:r w:rsidR="00B43B80" w:rsidRPr="00662DC6">
        <w:rPr>
          <w:rFonts w:ascii="Garamond" w:eastAsia="MetaSerifProBook-Regular" w:hAnsi="Garamond" w:cs="MetaSerifProBook-Regular"/>
          <w:sz w:val="24"/>
          <w:szCs w:val="24"/>
        </w:rPr>
        <w:t xml:space="preserve"> </w:t>
      </w:r>
      <w:r w:rsidR="00662DC6" w:rsidRPr="00662DC6">
        <w:rPr>
          <w:rFonts w:ascii="Garamond" w:eastAsia="MetaSerifProBook-Regular" w:hAnsi="Garamond" w:cs="MetaSerifProBook-Regular"/>
          <w:sz w:val="24"/>
          <w:szCs w:val="24"/>
        </w:rPr>
        <w:t>n=7 low intensity</w:t>
      </w:r>
      <w:r w:rsidR="000A5065">
        <w:rPr>
          <w:rFonts w:ascii="Garamond" w:eastAsia="MetaSerifProBook-Regular" w:hAnsi="Garamond" w:cs="MetaSerifProBook-Regular"/>
          <w:sz w:val="24"/>
          <w:szCs w:val="24"/>
        </w:rPr>
        <w:t xml:space="preserve"> </w:t>
      </w:r>
      <w:r w:rsidR="000A5065">
        <w:rPr>
          <w:rFonts w:ascii="Garamond" w:eastAsia="MetaSerifProBook-Regular" w:hAnsi="Garamond" w:cs="MetaSerifProBook-Regular"/>
          <w:sz w:val="24"/>
          <w:szCs w:val="24"/>
        </w:rPr>
        <w:fldChar w:fldCharType="begin">
          <w:fldData xml:space="preserve">PEVuZE5vdGU+PENpdGUgRXhjbHVkZVllYXI9IjEiPjxBdXRob3I+Q2hhbmc8L0F1dGhvcj48WWVh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</w:fldData>
        </w:fldChar>
      </w:r>
      <w:r w:rsidR="00570438">
        <w:rPr>
          <w:rFonts w:ascii="Garamond" w:eastAsia="MetaSerifProBook-Regular" w:hAnsi="Garamond" w:cs="MetaSerifProBook-Regular"/>
          <w:sz w:val="24"/>
          <w:szCs w:val="24"/>
        </w:rPr>
        <w:instrText xml:space="preserve"> ADDIN EN.CITE </w:instrText>
      </w:r>
      <w:r w:rsidR="00570438">
        <w:rPr>
          <w:rFonts w:ascii="Garamond" w:eastAsia="MetaSerifProBook-Regular" w:hAnsi="Garamond" w:cs="MetaSerifProBook-Regular"/>
          <w:sz w:val="24"/>
          <w:szCs w:val="24"/>
        </w:rPr>
        <w:fldChar w:fldCharType="begin">
          <w:fldData xml:space="preserve">PEVuZE5vdGU+PENpdGUgRXhjbHVkZVllYXI9IjEiPjxBdXRob3I+Q2hhbmc8L0F1dGhvcj48WWVh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</w:fldData>
        </w:fldChar>
      </w:r>
      <w:r w:rsidR="00570438">
        <w:rPr>
          <w:rFonts w:ascii="Garamond" w:eastAsia="MetaSerifProBook-Regular" w:hAnsi="Garamond" w:cs="MetaSerifProBook-Regular"/>
          <w:sz w:val="24"/>
          <w:szCs w:val="24"/>
        </w:rPr>
        <w:instrText xml:space="preserve"> ADDIN EN.CITE.DATA </w:instrText>
      </w:r>
      <w:r w:rsidR="00570438">
        <w:rPr>
          <w:rFonts w:ascii="Garamond" w:eastAsia="MetaSerifProBook-Regular" w:hAnsi="Garamond" w:cs="MetaSerifProBook-Regular"/>
          <w:sz w:val="24"/>
          <w:szCs w:val="24"/>
        </w:rPr>
      </w:r>
      <w:r w:rsidR="00570438">
        <w:rPr>
          <w:rFonts w:ascii="Garamond" w:eastAsia="MetaSerifProBook-Regular" w:hAnsi="Garamond" w:cs="MetaSerifProBook-Regular"/>
          <w:sz w:val="24"/>
          <w:szCs w:val="24"/>
        </w:rPr>
        <w:fldChar w:fldCharType="end"/>
      </w:r>
      <w:r w:rsidR="000A5065">
        <w:rPr>
          <w:rFonts w:ascii="Garamond" w:eastAsia="MetaSerifProBook-Regular" w:hAnsi="Garamond" w:cs="MetaSerifProBook-Regular"/>
          <w:sz w:val="24"/>
          <w:szCs w:val="24"/>
        </w:rPr>
      </w:r>
      <w:r w:rsidR="000A5065">
        <w:rPr>
          <w:rFonts w:ascii="Garamond" w:eastAsia="MetaSerifProBook-Regular" w:hAnsi="Garamond" w:cs="MetaSerifProBook-Regular"/>
          <w:sz w:val="24"/>
          <w:szCs w:val="24"/>
        </w:rPr>
        <w:fldChar w:fldCharType="separate"/>
      </w:r>
      <w:r w:rsidR="00570438" w:rsidRPr="00570438">
        <w:rPr>
          <w:rFonts w:ascii="Garamond" w:eastAsia="MetaSerifProBook-Regular" w:hAnsi="Garamond" w:cs="MetaSerifProBook-Regular"/>
          <w:noProof/>
          <w:sz w:val="24"/>
          <w:szCs w:val="24"/>
          <w:vertAlign w:val="superscript"/>
        </w:rPr>
        <w:t>50 58</w:t>
      </w:r>
      <w:r w:rsidR="000A5065">
        <w:rPr>
          <w:rFonts w:ascii="Garamond" w:eastAsia="MetaSerifProBook-Regular" w:hAnsi="Garamond" w:cs="MetaSerifProBook-Regular"/>
          <w:sz w:val="24"/>
          <w:szCs w:val="24"/>
        </w:rPr>
        <w:fldChar w:fldCharType="end"/>
      </w:r>
      <w:r w:rsidR="000A5065">
        <w:rPr>
          <w:rFonts w:ascii="Garamond" w:eastAsia="MetaSerifProBook-Regular" w:hAnsi="Garamond" w:cs="MetaSerifProBook-Regular"/>
          <w:sz w:val="24"/>
          <w:szCs w:val="24"/>
        </w:rPr>
        <w:t xml:space="preserve"> </w:t>
      </w:r>
      <w:r w:rsidR="000A5065">
        <w:rPr>
          <w:rFonts w:ascii="Garamond" w:eastAsia="MetaSerifProBook-Regular" w:hAnsi="Garamond" w:cs="MetaSerifProBook-Regular"/>
          <w:sz w:val="24"/>
          <w:szCs w:val="24"/>
        </w:rPr>
        <w:fldChar w:fldCharType="begin">
          <w:fldData xml:space="preserve">PEVuZE5vdGU+PENpdGUgRXhjbHVkZVllYXI9IjEiPjxBdXRob3I+Q2h1PC9BdXRob3I+PFllYXI+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</w:fldData>
        </w:fldChar>
      </w:r>
      <w:r w:rsidR="00570438">
        <w:rPr>
          <w:rFonts w:ascii="Garamond" w:eastAsia="MetaSerifProBook-Regular" w:hAnsi="Garamond" w:cs="MetaSerifProBook-Regular"/>
          <w:sz w:val="24"/>
          <w:szCs w:val="24"/>
        </w:rPr>
        <w:instrText xml:space="preserve"> ADDIN EN.CITE </w:instrText>
      </w:r>
      <w:r w:rsidR="00570438">
        <w:rPr>
          <w:rFonts w:ascii="Garamond" w:eastAsia="MetaSerifProBook-Regular" w:hAnsi="Garamond" w:cs="MetaSerifProBook-Regular"/>
          <w:sz w:val="24"/>
          <w:szCs w:val="24"/>
        </w:rPr>
        <w:fldChar w:fldCharType="begin">
          <w:fldData xml:space="preserve">PEVuZE5vdGU+PENpdGUgRXhjbHVkZVllYXI9IjEiPjxBdXRob3I+Q2h1PC9BdXRob3I+PFllYXI+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</w:fldData>
        </w:fldChar>
      </w:r>
      <w:r w:rsidR="00570438">
        <w:rPr>
          <w:rFonts w:ascii="Garamond" w:eastAsia="MetaSerifProBook-Regular" w:hAnsi="Garamond" w:cs="MetaSerifProBook-Regular"/>
          <w:sz w:val="24"/>
          <w:szCs w:val="24"/>
        </w:rPr>
        <w:instrText xml:space="preserve"> ADDIN EN.CITE.DATA </w:instrText>
      </w:r>
      <w:r w:rsidR="00570438">
        <w:rPr>
          <w:rFonts w:ascii="Garamond" w:eastAsia="MetaSerifProBook-Regular" w:hAnsi="Garamond" w:cs="MetaSerifProBook-Regular"/>
          <w:sz w:val="24"/>
          <w:szCs w:val="24"/>
        </w:rPr>
      </w:r>
      <w:r w:rsidR="00570438">
        <w:rPr>
          <w:rFonts w:ascii="Garamond" w:eastAsia="MetaSerifProBook-Regular" w:hAnsi="Garamond" w:cs="MetaSerifProBook-Regular"/>
          <w:sz w:val="24"/>
          <w:szCs w:val="24"/>
        </w:rPr>
        <w:fldChar w:fldCharType="end"/>
      </w:r>
      <w:r w:rsidR="000A5065">
        <w:rPr>
          <w:rFonts w:ascii="Garamond" w:eastAsia="MetaSerifProBook-Regular" w:hAnsi="Garamond" w:cs="MetaSerifProBook-Regular"/>
          <w:sz w:val="24"/>
          <w:szCs w:val="24"/>
        </w:rPr>
      </w:r>
      <w:r w:rsidR="000A5065">
        <w:rPr>
          <w:rFonts w:ascii="Garamond" w:eastAsia="MetaSerifProBook-Regular" w:hAnsi="Garamond" w:cs="MetaSerifProBook-Regular"/>
          <w:sz w:val="24"/>
          <w:szCs w:val="24"/>
        </w:rPr>
        <w:fldChar w:fldCharType="separate"/>
      </w:r>
      <w:r w:rsidR="00570438" w:rsidRPr="00570438">
        <w:rPr>
          <w:rFonts w:ascii="Garamond" w:eastAsia="MetaSerifProBook-Regular" w:hAnsi="Garamond" w:cs="MetaSerifProBook-Regular"/>
          <w:noProof/>
          <w:sz w:val="24"/>
          <w:szCs w:val="24"/>
          <w:vertAlign w:val="superscript"/>
        </w:rPr>
        <w:t>46 51 57 72 76</w:t>
      </w:r>
      <w:r w:rsidR="000A5065">
        <w:rPr>
          <w:rFonts w:ascii="Garamond" w:eastAsia="MetaSerifProBook-Regular" w:hAnsi="Garamond" w:cs="MetaSerifProBook-Regular"/>
          <w:sz w:val="24"/>
          <w:szCs w:val="24"/>
        </w:rPr>
        <w:fldChar w:fldCharType="end"/>
      </w:r>
      <w:r w:rsidR="00662DC6" w:rsidRPr="00662DC6">
        <w:rPr>
          <w:rFonts w:ascii="Garamond" w:eastAsia="MetaSerifProBook-Regular" w:hAnsi="Garamond" w:cs="MetaSerifProBook-Regular"/>
          <w:sz w:val="24"/>
          <w:szCs w:val="24"/>
        </w:rPr>
        <w:t>)</w:t>
      </w:r>
      <w:r w:rsidR="001D1476" w:rsidRPr="00662DC6">
        <w:rPr>
          <w:rFonts w:ascii="Garamond" w:eastAsia="MetaSerifProBook-Regular" w:hAnsi="Garamond" w:cs="MetaSerifProBook-Regular"/>
          <w:sz w:val="24"/>
          <w:szCs w:val="24"/>
        </w:rPr>
        <w:t xml:space="preserve">, </w:t>
      </w:r>
      <w:r w:rsidR="00662DC6" w:rsidRPr="00662DC6">
        <w:rPr>
          <w:rFonts w:ascii="Garamond" w:eastAsia="MetaSerifProBook-Regular" w:hAnsi="Garamond" w:cs="MetaSerifProBook-Regular"/>
          <w:sz w:val="24"/>
          <w:szCs w:val="24"/>
        </w:rPr>
        <w:t xml:space="preserve">three studies involved </w:t>
      </w:r>
      <w:proofErr w:type="spellStart"/>
      <w:r w:rsidR="00662DC6" w:rsidRPr="00662DC6">
        <w:rPr>
          <w:rFonts w:ascii="Garamond" w:eastAsia="MetaSerifProBook-Regular" w:hAnsi="Garamond" w:cs="MetaSerifProBook-Regular"/>
          <w:sz w:val="24"/>
          <w:szCs w:val="24"/>
        </w:rPr>
        <w:t>Fluvastatin</w:t>
      </w:r>
      <w:proofErr w:type="spellEnd"/>
      <w:r w:rsidR="00662DC6" w:rsidRPr="00662DC6">
        <w:rPr>
          <w:rFonts w:ascii="Garamond" w:eastAsia="MetaSerifProBook-Regular" w:hAnsi="Garamond" w:cs="MetaSerifProBook-Regular"/>
          <w:sz w:val="24"/>
          <w:szCs w:val="24"/>
        </w:rPr>
        <w:t xml:space="preserve"> (n=2 low intensity</w:t>
      </w:r>
      <w:r w:rsidR="008F0164">
        <w:rPr>
          <w:rFonts w:ascii="Garamond" w:eastAsia="MetaSerifProBook-Regular" w:hAnsi="Garamond" w:cs="MetaSerifProBook-Regular"/>
          <w:sz w:val="24"/>
          <w:szCs w:val="24"/>
        </w:rPr>
        <w:t xml:space="preserve"> </w:t>
      </w:r>
      <w:r w:rsidR="008F0164">
        <w:rPr>
          <w:rFonts w:ascii="Garamond" w:eastAsia="MetaSerifProBook-Regular" w:hAnsi="Garamond" w:cs="MetaSerifProBook-Regular"/>
          <w:sz w:val="24"/>
          <w:szCs w:val="24"/>
        </w:rPr>
        <w:fldChar w:fldCharType="begin">
          <w:fldData xml:space="preserve">PEVuZE5vdGU+PENpdGUgRXhjbHVkZVllYXI9IjEiPjxBdXRob3I+SWNoaWhhcmE8L0F1dGhvcj48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</w:fldData>
        </w:fldChar>
      </w:r>
      <w:r w:rsidR="00570438">
        <w:rPr>
          <w:rFonts w:ascii="Garamond" w:eastAsia="MetaSerifProBook-Regular" w:hAnsi="Garamond" w:cs="MetaSerifProBook-Regular"/>
          <w:sz w:val="24"/>
          <w:szCs w:val="24"/>
        </w:rPr>
        <w:instrText xml:space="preserve"> ADDIN EN.CITE </w:instrText>
      </w:r>
      <w:r w:rsidR="00570438">
        <w:rPr>
          <w:rFonts w:ascii="Garamond" w:eastAsia="MetaSerifProBook-Regular" w:hAnsi="Garamond" w:cs="MetaSerifProBook-Regular"/>
          <w:sz w:val="24"/>
          <w:szCs w:val="24"/>
        </w:rPr>
        <w:fldChar w:fldCharType="begin">
          <w:fldData xml:space="preserve">PEVuZE5vdGU+PENpdGUgRXhjbHVkZVllYXI9IjEiPjxBdXRob3I+SWNoaWhhcmE8L0F1dGhvcj48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</w:fldData>
        </w:fldChar>
      </w:r>
      <w:r w:rsidR="00570438">
        <w:rPr>
          <w:rFonts w:ascii="Garamond" w:eastAsia="MetaSerifProBook-Regular" w:hAnsi="Garamond" w:cs="MetaSerifProBook-Regular"/>
          <w:sz w:val="24"/>
          <w:szCs w:val="24"/>
        </w:rPr>
        <w:instrText xml:space="preserve"> ADDIN EN.CITE.DATA </w:instrText>
      </w:r>
      <w:r w:rsidR="00570438">
        <w:rPr>
          <w:rFonts w:ascii="Garamond" w:eastAsia="MetaSerifProBook-Regular" w:hAnsi="Garamond" w:cs="MetaSerifProBook-Regular"/>
          <w:sz w:val="24"/>
          <w:szCs w:val="24"/>
        </w:rPr>
      </w:r>
      <w:r w:rsidR="00570438">
        <w:rPr>
          <w:rFonts w:ascii="Garamond" w:eastAsia="MetaSerifProBook-Regular" w:hAnsi="Garamond" w:cs="MetaSerifProBook-Regular"/>
          <w:sz w:val="24"/>
          <w:szCs w:val="24"/>
        </w:rPr>
        <w:fldChar w:fldCharType="end"/>
      </w:r>
      <w:r w:rsidR="008F0164">
        <w:rPr>
          <w:rFonts w:ascii="Garamond" w:eastAsia="MetaSerifProBook-Regular" w:hAnsi="Garamond" w:cs="MetaSerifProBook-Regular"/>
          <w:sz w:val="24"/>
          <w:szCs w:val="24"/>
        </w:rPr>
      </w:r>
      <w:r w:rsidR="008F0164">
        <w:rPr>
          <w:rFonts w:ascii="Garamond" w:eastAsia="MetaSerifProBook-Regular" w:hAnsi="Garamond" w:cs="MetaSerifProBook-Regular"/>
          <w:sz w:val="24"/>
          <w:szCs w:val="24"/>
        </w:rPr>
        <w:fldChar w:fldCharType="separate"/>
      </w:r>
      <w:r w:rsidR="00570438" w:rsidRPr="00570438">
        <w:rPr>
          <w:rFonts w:ascii="Garamond" w:eastAsia="MetaSerifProBook-Regular" w:hAnsi="Garamond" w:cs="MetaSerifProBook-Regular"/>
          <w:noProof/>
          <w:sz w:val="24"/>
          <w:szCs w:val="24"/>
          <w:vertAlign w:val="superscript"/>
        </w:rPr>
        <w:t>47 68</w:t>
      </w:r>
      <w:r w:rsidR="008F0164">
        <w:rPr>
          <w:rFonts w:ascii="Garamond" w:eastAsia="MetaSerifProBook-Regular" w:hAnsi="Garamond" w:cs="MetaSerifProBook-Regular"/>
          <w:sz w:val="24"/>
          <w:szCs w:val="24"/>
        </w:rPr>
        <w:fldChar w:fldCharType="end"/>
      </w:r>
      <w:r w:rsidR="00662DC6" w:rsidRPr="00662DC6">
        <w:rPr>
          <w:rFonts w:ascii="Garamond" w:eastAsia="MetaSerifProBook-Regular" w:hAnsi="Garamond" w:cs="MetaSerifProBook-Regular"/>
          <w:sz w:val="24"/>
          <w:szCs w:val="24"/>
        </w:rPr>
        <w:t xml:space="preserve"> and one moderate intensity</w:t>
      </w:r>
      <w:r w:rsidR="008F0164">
        <w:rPr>
          <w:rFonts w:ascii="Garamond" w:eastAsia="MetaSerifProBook-Regular" w:hAnsi="Garamond" w:cs="MetaSerifProBook-Regular"/>
          <w:sz w:val="24"/>
          <w:szCs w:val="24"/>
        </w:rPr>
        <w:t xml:space="preserve"> </w:t>
      </w:r>
      <w:r w:rsidR="008F0164">
        <w:rPr>
          <w:rFonts w:ascii="Garamond" w:eastAsia="MetaSerifProBook-Regular" w:hAnsi="Garamond" w:cs="MetaSerifProBook-Regular"/>
          <w:sz w:val="24"/>
          <w:szCs w:val="24"/>
        </w:rPr>
        <w:fldChar w:fldCharType="begin">
          <w:fldData xml:space="preserve">PEVuZE5vdGU+PENpdGUgRXhjbHVkZVllYXI9IjEiPjxBdXRob3I+V2lua2xlcjwvQXV0aG9yPjxZ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=
</w:fldData>
        </w:fldChar>
      </w:r>
      <w:r w:rsidR="00570438">
        <w:rPr>
          <w:rFonts w:ascii="Garamond" w:eastAsia="MetaSerifProBook-Regular" w:hAnsi="Garamond" w:cs="MetaSerifProBook-Regular"/>
          <w:sz w:val="24"/>
          <w:szCs w:val="24"/>
        </w:rPr>
        <w:instrText xml:space="preserve"> ADDIN EN.CITE </w:instrText>
      </w:r>
      <w:r w:rsidR="00570438">
        <w:rPr>
          <w:rFonts w:ascii="Garamond" w:eastAsia="MetaSerifProBook-Regular" w:hAnsi="Garamond" w:cs="MetaSerifProBook-Regular"/>
          <w:sz w:val="24"/>
          <w:szCs w:val="24"/>
        </w:rPr>
        <w:fldChar w:fldCharType="begin">
          <w:fldData xml:space="preserve">PEVuZE5vdGU+PENpdGUgRXhjbHVkZVllYXI9IjEiPjxBdXRob3I+V2lua2xlcjwvQXV0aG9yPjxZ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=
</w:fldData>
        </w:fldChar>
      </w:r>
      <w:r w:rsidR="00570438">
        <w:rPr>
          <w:rFonts w:ascii="Garamond" w:eastAsia="MetaSerifProBook-Regular" w:hAnsi="Garamond" w:cs="MetaSerifProBook-Regular"/>
          <w:sz w:val="24"/>
          <w:szCs w:val="24"/>
        </w:rPr>
        <w:instrText xml:space="preserve"> ADDIN EN.CITE.DATA </w:instrText>
      </w:r>
      <w:r w:rsidR="00570438">
        <w:rPr>
          <w:rFonts w:ascii="Garamond" w:eastAsia="MetaSerifProBook-Regular" w:hAnsi="Garamond" w:cs="MetaSerifProBook-Regular"/>
          <w:sz w:val="24"/>
          <w:szCs w:val="24"/>
        </w:rPr>
      </w:r>
      <w:r w:rsidR="00570438">
        <w:rPr>
          <w:rFonts w:ascii="Garamond" w:eastAsia="MetaSerifProBook-Regular" w:hAnsi="Garamond" w:cs="MetaSerifProBook-Regular"/>
          <w:sz w:val="24"/>
          <w:szCs w:val="24"/>
        </w:rPr>
        <w:fldChar w:fldCharType="end"/>
      </w:r>
      <w:r w:rsidR="008F0164">
        <w:rPr>
          <w:rFonts w:ascii="Garamond" w:eastAsia="MetaSerifProBook-Regular" w:hAnsi="Garamond" w:cs="MetaSerifProBook-Regular"/>
          <w:sz w:val="24"/>
          <w:szCs w:val="24"/>
        </w:rPr>
      </w:r>
      <w:r w:rsidR="008F0164">
        <w:rPr>
          <w:rFonts w:ascii="Garamond" w:eastAsia="MetaSerifProBook-Regular" w:hAnsi="Garamond" w:cs="MetaSerifProBook-Regular"/>
          <w:sz w:val="24"/>
          <w:szCs w:val="24"/>
        </w:rPr>
        <w:fldChar w:fldCharType="separate"/>
      </w:r>
      <w:r w:rsidR="00570438" w:rsidRPr="00570438">
        <w:rPr>
          <w:rFonts w:ascii="Garamond" w:eastAsia="MetaSerifProBook-Regular" w:hAnsi="Garamond" w:cs="MetaSerifProBook-Regular"/>
          <w:noProof/>
          <w:sz w:val="24"/>
          <w:szCs w:val="24"/>
          <w:vertAlign w:val="superscript"/>
        </w:rPr>
        <w:t>77</w:t>
      </w:r>
      <w:r w:rsidR="008F0164">
        <w:rPr>
          <w:rFonts w:ascii="Garamond" w:eastAsia="MetaSerifProBook-Regular" w:hAnsi="Garamond" w:cs="MetaSerifProBook-Regular"/>
          <w:sz w:val="24"/>
          <w:szCs w:val="24"/>
        </w:rPr>
        <w:fldChar w:fldCharType="end"/>
      </w:r>
      <w:r w:rsidR="00662DC6" w:rsidRPr="00662DC6">
        <w:rPr>
          <w:rFonts w:ascii="Garamond" w:eastAsia="MetaSerifProBook-Regular" w:hAnsi="Garamond" w:cs="MetaSerifProBook-Regular"/>
          <w:sz w:val="24"/>
          <w:szCs w:val="24"/>
        </w:rPr>
        <w:t>), one study involv</w:t>
      </w:r>
      <w:r w:rsidR="0060446A">
        <w:rPr>
          <w:rFonts w:ascii="Garamond" w:eastAsia="MetaSerifProBook-Regular" w:hAnsi="Garamond" w:cs="MetaSerifProBook-Regular"/>
          <w:sz w:val="24"/>
          <w:szCs w:val="24"/>
        </w:rPr>
        <w:t>ed</w:t>
      </w:r>
      <w:r w:rsidR="00662DC6" w:rsidRPr="00662DC6">
        <w:rPr>
          <w:rFonts w:ascii="Garamond" w:eastAsia="MetaSerifProBook-Regular" w:hAnsi="Garamond" w:cs="MetaSerifProBook-Regular"/>
          <w:sz w:val="24"/>
          <w:szCs w:val="24"/>
        </w:rPr>
        <w:t xml:space="preserve"> </w:t>
      </w:r>
      <w:proofErr w:type="spellStart"/>
      <w:r w:rsidR="00587D64">
        <w:rPr>
          <w:rFonts w:ascii="Garamond" w:eastAsia="MetaSerifProBook-Regular" w:hAnsi="Garamond" w:cs="MetaSerifProBook-Regular"/>
          <w:sz w:val="24"/>
          <w:szCs w:val="24"/>
        </w:rPr>
        <w:t>P</w:t>
      </w:r>
      <w:r w:rsidR="00662DC6" w:rsidRPr="00662DC6">
        <w:rPr>
          <w:rFonts w:ascii="Garamond" w:eastAsia="MetaSerifProBook-Regular" w:hAnsi="Garamond" w:cs="MetaSerifProBook-Regular"/>
          <w:sz w:val="24"/>
          <w:szCs w:val="24"/>
        </w:rPr>
        <w:t>itavastatin</w:t>
      </w:r>
      <w:proofErr w:type="spellEnd"/>
      <w:r w:rsidR="008F0164">
        <w:rPr>
          <w:rFonts w:ascii="Garamond" w:eastAsia="MetaSerifProBook-Regular" w:hAnsi="Garamond" w:cs="MetaSerifProBook-Regular"/>
          <w:sz w:val="24"/>
          <w:szCs w:val="24"/>
        </w:rPr>
        <w:t xml:space="preserve"> at moderate intensity </w:t>
      </w:r>
      <w:r w:rsidR="008F0164">
        <w:rPr>
          <w:rFonts w:ascii="Garamond" w:eastAsia="MetaSerifProBook-Regular" w:hAnsi="Garamond" w:cs="MetaSerifProBook-Regular"/>
          <w:sz w:val="24"/>
          <w:szCs w:val="24"/>
        </w:rPr>
        <w:fldChar w:fldCharType="begin">
          <w:fldData xml:space="preserve">PEVuZE5vdGU+PENpdGUgRXhjbHVkZVllYXI9IjEiPjxBdXRob3I+TGl1PC9BdXRob3I+PFllYXI+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</w:fldData>
        </w:fldChar>
      </w:r>
      <w:r w:rsidR="00570438">
        <w:rPr>
          <w:rFonts w:ascii="Garamond" w:eastAsia="MetaSerifProBook-Regular" w:hAnsi="Garamond" w:cs="MetaSerifProBook-Regular"/>
          <w:sz w:val="24"/>
          <w:szCs w:val="24"/>
        </w:rPr>
        <w:instrText xml:space="preserve"> ADDIN EN.CITE </w:instrText>
      </w:r>
      <w:r w:rsidR="00570438">
        <w:rPr>
          <w:rFonts w:ascii="Garamond" w:eastAsia="MetaSerifProBook-Regular" w:hAnsi="Garamond" w:cs="MetaSerifProBook-Regular"/>
          <w:sz w:val="24"/>
          <w:szCs w:val="24"/>
        </w:rPr>
        <w:fldChar w:fldCharType="begin">
          <w:fldData xml:space="preserve">PEVuZE5vdGU+PENpdGUgRXhjbHVkZVllYXI9IjEiPjxBdXRob3I+TGl1PC9BdXRob3I+PFllYXI+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</w:fldData>
        </w:fldChar>
      </w:r>
      <w:r w:rsidR="00570438">
        <w:rPr>
          <w:rFonts w:ascii="Garamond" w:eastAsia="MetaSerifProBook-Regular" w:hAnsi="Garamond" w:cs="MetaSerifProBook-Regular"/>
          <w:sz w:val="24"/>
          <w:szCs w:val="24"/>
        </w:rPr>
        <w:instrText xml:space="preserve"> ADDIN EN.CITE.DATA </w:instrText>
      </w:r>
      <w:r w:rsidR="00570438">
        <w:rPr>
          <w:rFonts w:ascii="Garamond" w:eastAsia="MetaSerifProBook-Regular" w:hAnsi="Garamond" w:cs="MetaSerifProBook-Regular"/>
          <w:sz w:val="24"/>
          <w:szCs w:val="24"/>
        </w:rPr>
      </w:r>
      <w:r w:rsidR="00570438">
        <w:rPr>
          <w:rFonts w:ascii="Garamond" w:eastAsia="MetaSerifProBook-Regular" w:hAnsi="Garamond" w:cs="MetaSerifProBook-Regular"/>
          <w:sz w:val="24"/>
          <w:szCs w:val="24"/>
        </w:rPr>
        <w:fldChar w:fldCharType="end"/>
      </w:r>
      <w:r w:rsidR="008F0164">
        <w:rPr>
          <w:rFonts w:ascii="Garamond" w:eastAsia="MetaSerifProBook-Regular" w:hAnsi="Garamond" w:cs="MetaSerifProBook-Regular"/>
          <w:sz w:val="24"/>
          <w:szCs w:val="24"/>
        </w:rPr>
      </w:r>
      <w:r w:rsidR="008F0164">
        <w:rPr>
          <w:rFonts w:ascii="Garamond" w:eastAsia="MetaSerifProBook-Regular" w:hAnsi="Garamond" w:cs="MetaSerifProBook-Regular"/>
          <w:sz w:val="24"/>
          <w:szCs w:val="24"/>
        </w:rPr>
        <w:fldChar w:fldCharType="separate"/>
      </w:r>
      <w:r w:rsidR="00570438" w:rsidRPr="00570438">
        <w:rPr>
          <w:rFonts w:ascii="Garamond" w:eastAsia="MetaSerifProBook-Regular" w:hAnsi="Garamond" w:cs="MetaSerifProBook-Regular"/>
          <w:noProof/>
          <w:sz w:val="24"/>
          <w:szCs w:val="24"/>
          <w:vertAlign w:val="superscript"/>
        </w:rPr>
        <w:t>52</w:t>
      </w:r>
      <w:r w:rsidR="008F0164">
        <w:rPr>
          <w:rFonts w:ascii="Garamond" w:eastAsia="MetaSerifProBook-Regular" w:hAnsi="Garamond" w:cs="MetaSerifProBook-Regular"/>
          <w:sz w:val="24"/>
          <w:szCs w:val="24"/>
        </w:rPr>
        <w:fldChar w:fldCharType="end"/>
      </w:r>
      <w:r w:rsidR="00662DC6" w:rsidRPr="00662DC6">
        <w:rPr>
          <w:rFonts w:ascii="Garamond" w:eastAsia="MetaSerifProBook-Regular" w:hAnsi="Garamond" w:cs="MetaSerifProBook-Regular"/>
          <w:sz w:val="24"/>
          <w:szCs w:val="24"/>
        </w:rPr>
        <w:t>, eight studies involv</w:t>
      </w:r>
      <w:r w:rsidR="0060446A">
        <w:rPr>
          <w:rFonts w:ascii="Garamond" w:eastAsia="MetaSerifProBook-Regular" w:hAnsi="Garamond" w:cs="MetaSerifProBook-Regular"/>
          <w:sz w:val="24"/>
          <w:szCs w:val="24"/>
        </w:rPr>
        <w:t>ed</w:t>
      </w:r>
      <w:r w:rsidR="00662DC6" w:rsidRPr="00662DC6">
        <w:rPr>
          <w:rFonts w:ascii="Garamond" w:eastAsia="MetaSerifProBook-Regular" w:hAnsi="Garamond" w:cs="MetaSerifProBook-Regular"/>
          <w:sz w:val="24"/>
          <w:szCs w:val="24"/>
        </w:rPr>
        <w:t xml:space="preserve"> </w:t>
      </w:r>
      <w:r w:rsidR="00D74767">
        <w:rPr>
          <w:rFonts w:ascii="Garamond" w:eastAsia="MetaSerifProBook-Regular" w:hAnsi="Garamond" w:cs="MetaSerifProBook-Regular"/>
          <w:sz w:val="24"/>
          <w:szCs w:val="24"/>
        </w:rPr>
        <w:t>P</w:t>
      </w:r>
      <w:r w:rsidR="00662DC6" w:rsidRPr="00662DC6">
        <w:rPr>
          <w:rFonts w:ascii="Garamond" w:eastAsia="MetaSerifProBook-Regular" w:hAnsi="Garamond" w:cs="MetaSerifProBook-Regular"/>
          <w:sz w:val="24"/>
          <w:szCs w:val="24"/>
        </w:rPr>
        <w:t>ravastatin (n=8 low intensity</w:t>
      </w:r>
      <w:r w:rsidR="008F0164">
        <w:rPr>
          <w:rFonts w:ascii="Garamond" w:eastAsia="MetaSerifProBook-Regular" w:hAnsi="Garamond" w:cs="MetaSerifProBook-Regular"/>
          <w:sz w:val="24"/>
          <w:szCs w:val="24"/>
        </w:rPr>
        <w:t xml:space="preserve"> </w:t>
      </w:r>
      <w:r w:rsidR="00D7449D">
        <w:rPr>
          <w:rFonts w:ascii="Garamond" w:eastAsia="MetaSerifProBook-Regular" w:hAnsi="Garamond" w:cs="MetaSerifProBook-Regular"/>
          <w:sz w:val="24"/>
          <w:szCs w:val="24"/>
        </w:rPr>
        <w:fldChar w:fldCharType="begin">
          <w:fldData xml:space="preserve">PEVuZE5vdGU+PENpdGUgRXhjbHVkZVllYXI9IjEiPjxBdXRob3I+QmVob3VuZWs8L0F1dGhvcj48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</w:fldData>
        </w:fldChar>
      </w:r>
      <w:r w:rsidR="00570438">
        <w:rPr>
          <w:rFonts w:ascii="Garamond" w:eastAsia="MetaSerifProBook-Regular" w:hAnsi="Garamond" w:cs="MetaSerifProBook-Regular"/>
          <w:sz w:val="24"/>
          <w:szCs w:val="24"/>
        </w:rPr>
        <w:instrText xml:space="preserve"> ADDIN EN.CITE </w:instrText>
      </w:r>
      <w:r w:rsidR="00570438">
        <w:rPr>
          <w:rFonts w:ascii="Garamond" w:eastAsia="MetaSerifProBook-Regular" w:hAnsi="Garamond" w:cs="MetaSerifProBook-Regular"/>
          <w:sz w:val="24"/>
          <w:szCs w:val="24"/>
        </w:rPr>
        <w:fldChar w:fldCharType="begin">
          <w:fldData xml:space="preserve">PEVuZE5vdGU+PENpdGUgRXhjbHVkZVllYXI9IjEiPjxBdXRob3I+QmVob3VuZWs8L0F1dGhvcj48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</w:fldData>
        </w:fldChar>
      </w:r>
      <w:r w:rsidR="00570438">
        <w:rPr>
          <w:rFonts w:ascii="Garamond" w:eastAsia="MetaSerifProBook-Regular" w:hAnsi="Garamond" w:cs="MetaSerifProBook-Regular"/>
          <w:sz w:val="24"/>
          <w:szCs w:val="24"/>
        </w:rPr>
        <w:instrText xml:space="preserve"> ADDIN EN.CITE.DATA </w:instrText>
      </w:r>
      <w:r w:rsidR="00570438">
        <w:rPr>
          <w:rFonts w:ascii="Garamond" w:eastAsia="MetaSerifProBook-Regular" w:hAnsi="Garamond" w:cs="MetaSerifProBook-Regular"/>
          <w:sz w:val="24"/>
          <w:szCs w:val="24"/>
        </w:rPr>
      </w:r>
      <w:r w:rsidR="00570438">
        <w:rPr>
          <w:rFonts w:ascii="Garamond" w:eastAsia="MetaSerifProBook-Regular" w:hAnsi="Garamond" w:cs="MetaSerifProBook-Regular"/>
          <w:sz w:val="24"/>
          <w:szCs w:val="24"/>
        </w:rPr>
        <w:fldChar w:fldCharType="end"/>
      </w:r>
      <w:r w:rsidR="00D7449D">
        <w:rPr>
          <w:rFonts w:ascii="Garamond" w:eastAsia="MetaSerifProBook-Regular" w:hAnsi="Garamond" w:cs="MetaSerifProBook-Regular"/>
          <w:sz w:val="24"/>
          <w:szCs w:val="24"/>
        </w:rPr>
      </w:r>
      <w:r w:rsidR="00D7449D">
        <w:rPr>
          <w:rFonts w:ascii="Garamond" w:eastAsia="MetaSerifProBook-Regular" w:hAnsi="Garamond" w:cs="MetaSerifProBook-Regular"/>
          <w:sz w:val="24"/>
          <w:szCs w:val="24"/>
        </w:rPr>
        <w:fldChar w:fldCharType="separate"/>
      </w:r>
      <w:r w:rsidR="00570438" w:rsidRPr="00570438">
        <w:rPr>
          <w:rFonts w:ascii="Garamond" w:eastAsia="MetaSerifProBook-Regular" w:hAnsi="Garamond" w:cs="MetaSerifProBook-Regular"/>
          <w:noProof/>
          <w:sz w:val="24"/>
          <w:szCs w:val="24"/>
          <w:vertAlign w:val="superscript"/>
        </w:rPr>
        <w:t>41 44 49 58 63 70 73 79</w:t>
      </w:r>
      <w:r w:rsidR="00D7449D">
        <w:rPr>
          <w:rFonts w:ascii="Garamond" w:eastAsia="MetaSerifProBook-Regular" w:hAnsi="Garamond" w:cs="MetaSerifProBook-Regular"/>
          <w:sz w:val="24"/>
          <w:szCs w:val="24"/>
        </w:rPr>
        <w:fldChar w:fldCharType="end"/>
      </w:r>
      <w:r w:rsidR="00662DC6" w:rsidRPr="00662DC6">
        <w:rPr>
          <w:rFonts w:ascii="Garamond" w:eastAsia="MetaSerifProBook-Regular" w:hAnsi="Garamond" w:cs="MetaSerifProBook-Regular"/>
          <w:sz w:val="24"/>
          <w:szCs w:val="24"/>
        </w:rPr>
        <w:t xml:space="preserve"> and one moderate intensity</w:t>
      </w:r>
      <w:r w:rsidR="008F0164">
        <w:rPr>
          <w:rFonts w:ascii="Garamond" w:eastAsia="MetaSerifProBook-Regular" w:hAnsi="Garamond" w:cs="MetaSerifProBook-Regular"/>
          <w:sz w:val="24"/>
          <w:szCs w:val="24"/>
        </w:rPr>
        <w:t xml:space="preserve"> </w:t>
      </w:r>
      <w:r w:rsidR="008F0164">
        <w:rPr>
          <w:rFonts w:ascii="Garamond" w:eastAsia="MetaSerifProBook-Regular" w:hAnsi="Garamond" w:cs="MetaSerifProBook-Regular"/>
          <w:sz w:val="24"/>
          <w:szCs w:val="24"/>
        </w:rPr>
        <w:fldChar w:fldCharType="begin">
          <w:fldData xml:space="preserve">PEVuZE5vdGU+PENpdGUgRXhjbHVkZVllYXI9IjEiPjxBdXRob3I+S2ltPC9BdXRob3I+PFllYXI+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</w:fldData>
        </w:fldChar>
      </w:r>
      <w:r w:rsidR="00570438">
        <w:rPr>
          <w:rFonts w:ascii="Garamond" w:eastAsia="MetaSerifProBook-Regular" w:hAnsi="Garamond" w:cs="MetaSerifProBook-Regular"/>
          <w:sz w:val="24"/>
          <w:szCs w:val="24"/>
        </w:rPr>
        <w:instrText xml:space="preserve"> ADDIN EN.CITE </w:instrText>
      </w:r>
      <w:r w:rsidR="00570438">
        <w:rPr>
          <w:rFonts w:ascii="Garamond" w:eastAsia="MetaSerifProBook-Regular" w:hAnsi="Garamond" w:cs="MetaSerifProBook-Regular"/>
          <w:sz w:val="24"/>
          <w:szCs w:val="24"/>
        </w:rPr>
        <w:fldChar w:fldCharType="begin">
          <w:fldData xml:space="preserve">PEVuZE5vdGU+PENpdGUgRXhjbHVkZVllYXI9IjEiPjxBdXRob3I+S2ltPC9BdXRob3I+PFllYXI+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</w:fldData>
        </w:fldChar>
      </w:r>
      <w:r w:rsidR="00570438">
        <w:rPr>
          <w:rFonts w:ascii="Garamond" w:eastAsia="MetaSerifProBook-Regular" w:hAnsi="Garamond" w:cs="MetaSerifProBook-Regular"/>
          <w:sz w:val="24"/>
          <w:szCs w:val="24"/>
        </w:rPr>
        <w:instrText xml:space="preserve"> ADDIN EN.CITE.DATA </w:instrText>
      </w:r>
      <w:r w:rsidR="00570438">
        <w:rPr>
          <w:rFonts w:ascii="Garamond" w:eastAsia="MetaSerifProBook-Regular" w:hAnsi="Garamond" w:cs="MetaSerifProBook-Regular"/>
          <w:sz w:val="24"/>
          <w:szCs w:val="24"/>
        </w:rPr>
      </w:r>
      <w:r w:rsidR="00570438">
        <w:rPr>
          <w:rFonts w:ascii="Garamond" w:eastAsia="MetaSerifProBook-Regular" w:hAnsi="Garamond" w:cs="MetaSerifProBook-Regular"/>
          <w:sz w:val="24"/>
          <w:szCs w:val="24"/>
        </w:rPr>
        <w:fldChar w:fldCharType="end"/>
      </w:r>
      <w:r w:rsidR="008F0164">
        <w:rPr>
          <w:rFonts w:ascii="Garamond" w:eastAsia="MetaSerifProBook-Regular" w:hAnsi="Garamond" w:cs="MetaSerifProBook-Regular"/>
          <w:sz w:val="24"/>
          <w:szCs w:val="24"/>
        </w:rPr>
      </w:r>
      <w:r w:rsidR="008F0164">
        <w:rPr>
          <w:rFonts w:ascii="Garamond" w:eastAsia="MetaSerifProBook-Regular" w:hAnsi="Garamond" w:cs="MetaSerifProBook-Regular"/>
          <w:sz w:val="24"/>
          <w:szCs w:val="24"/>
        </w:rPr>
        <w:fldChar w:fldCharType="separate"/>
      </w:r>
      <w:r w:rsidR="00570438" w:rsidRPr="00570438">
        <w:rPr>
          <w:rFonts w:ascii="Garamond" w:eastAsia="MetaSerifProBook-Regular" w:hAnsi="Garamond" w:cs="MetaSerifProBook-Regular"/>
          <w:noProof/>
          <w:sz w:val="24"/>
          <w:szCs w:val="24"/>
          <w:vertAlign w:val="superscript"/>
        </w:rPr>
        <w:t>41</w:t>
      </w:r>
      <w:r w:rsidR="008F0164">
        <w:rPr>
          <w:rFonts w:ascii="Garamond" w:eastAsia="MetaSerifProBook-Regular" w:hAnsi="Garamond" w:cs="MetaSerifProBook-Regular"/>
          <w:sz w:val="24"/>
          <w:szCs w:val="24"/>
        </w:rPr>
        <w:fldChar w:fldCharType="end"/>
      </w:r>
      <w:r w:rsidR="00662DC6" w:rsidRPr="00662DC6">
        <w:rPr>
          <w:rFonts w:ascii="Garamond" w:eastAsia="MetaSerifProBook-Regular" w:hAnsi="Garamond" w:cs="MetaSerifProBook-Regular"/>
          <w:sz w:val="24"/>
          <w:szCs w:val="24"/>
        </w:rPr>
        <w:t>), four studies involv</w:t>
      </w:r>
      <w:r w:rsidR="0060446A">
        <w:rPr>
          <w:rFonts w:ascii="Garamond" w:eastAsia="MetaSerifProBook-Regular" w:hAnsi="Garamond" w:cs="MetaSerifProBook-Regular"/>
          <w:sz w:val="24"/>
          <w:szCs w:val="24"/>
        </w:rPr>
        <w:t>ed</w:t>
      </w:r>
      <w:r w:rsidR="00662DC6" w:rsidRPr="00662DC6">
        <w:rPr>
          <w:rFonts w:ascii="Garamond" w:eastAsia="MetaSerifProBook-Regular" w:hAnsi="Garamond" w:cs="MetaSerifProBook-Regular"/>
          <w:sz w:val="24"/>
          <w:szCs w:val="24"/>
        </w:rPr>
        <w:t xml:space="preserve"> </w:t>
      </w:r>
      <w:proofErr w:type="spellStart"/>
      <w:r w:rsidR="0040788E">
        <w:rPr>
          <w:rFonts w:ascii="Garamond" w:eastAsia="MetaSerifProBook-Regular" w:hAnsi="Garamond" w:cs="MetaSerifProBook-Regular"/>
          <w:sz w:val="24"/>
          <w:szCs w:val="24"/>
        </w:rPr>
        <w:t>R</w:t>
      </w:r>
      <w:r w:rsidR="00662DC6" w:rsidRPr="00662DC6">
        <w:rPr>
          <w:rFonts w:ascii="Garamond" w:eastAsia="MetaSerifProBook-Regular" w:hAnsi="Garamond" w:cs="MetaSerifProBook-Regular"/>
          <w:sz w:val="24"/>
          <w:szCs w:val="24"/>
        </w:rPr>
        <w:t>osuvastatin</w:t>
      </w:r>
      <w:proofErr w:type="spellEnd"/>
      <w:r w:rsidR="00662DC6" w:rsidRPr="00662DC6">
        <w:rPr>
          <w:rFonts w:ascii="Garamond" w:eastAsia="MetaSerifProBook-Regular" w:hAnsi="Garamond" w:cs="MetaSerifProBook-Regular"/>
          <w:sz w:val="24"/>
          <w:szCs w:val="24"/>
        </w:rPr>
        <w:t xml:space="preserve"> (n=3 high intensity</w:t>
      </w:r>
      <w:r w:rsidR="00D7449D">
        <w:rPr>
          <w:rFonts w:ascii="Garamond" w:eastAsia="MetaSerifProBook-Regular" w:hAnsi="Garamond" w:cs="MetaSerifProBook-Regular"/>
          <w:sz w:val="24"/>
          <w:szCs w:val="24"/>
        </w:rPr>
        <w:t xml:space="preserve"> </w:t>
      </w:r>
      <w:r w:rsidR="00D7449D">
        <w:rPr>
          <w:rFonts w:ascii="Garamond" w:eastAsia="MetaSerifProBook-Regular" w:hAnsi="Garamond" w:cs="MetaSerifProBook-Regular"/>
          <w:sz w:val="24"/>
          <w:szCs w:val="24"/>
        </w:rPr>
        <w:fldChar w:fldCharType="begin">
          <w:fldData xml:space="preserve">PEVuZE5vdGU+PENpdGUgRXhjbHVkZVllYXI9IjEiPjxBdXRob3I+Q2hldW5nPC9BdXRob3I+PFll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</w:fldData>
        </w:fldChar>
      </w:r>
      <w:r w:rsidR="00570438">
        <w:rPr>
          <w:rFonts w:ascii="Garamond" w:eastAsia="MetaSerifProBook-Regular" w:hAnsi="Garamond" w:cs="MetaSerifProBook-Regular"/>
          <w:sz w:val="24"/>
          <w:szCs w:val="24"/>
        </w:rPr>
        <w:instrText xml:space="preserve"> ADDIN EN.CITE </w:instrText>
      </w:r>
      <w:r w:rsidR="00570438">
        <w:rPr>
          <w:rFonts w:ascii="Garamond" w:eastAsia="MetaSerifProBook-Regular" w:hAnsi="Garamond" w:cs="MetaSerifProBook-Regular"/>
          <w:sz w:val="24"/>
          <w:szCs w:val="24"/>
        </w:rPr>
        <w:fldChar w:fldCharType="begin">
          <w:fldData xml:space="preserve">PEVuZE5vdGU+PENpdGUgRXhjbHVkZVllYXI9IjEiPjxBdXRob3I+Q2hldW5nPC9BdXRob3I+PFll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</w:fldData>
        </w:fldChar>
      </w:r>
      <w:r w:rsidR="00570438">
        <w:rPr>
          <w:rFonts w:ascii="Garamond" w:eastAsia="MetaSerifProBook-Regular" w:hAnsi="Garamond" w:cs="MetaSerifProBook-Regular"/>
          <w:sz w:val="24"/>
          <w:szCs w:val="24"/>
        </w:rPr>
        <w:instrText xml:space="preserve"> ADDIN EN.CITE.DATA </w:instrText>
      </w:r>
      <w:r w:rsidR="00570438">
        <w:rPr>
          <w:rFonts w:ascii="Garamond" w:eastAsia="MetaSerifProBook-Regular" w:hAnsi="Garamond" w:cs="MetaSerifProBook-Regular"/>
          <w:sz w:val="24"/>
          <w:szCs w:val="24"/>
        </w:rPr>
      </w:r>
      <w:r w:rsidR="00570438">
        <w:rPr>
          <w:rFonts w:ascii="Garamond" w:eastAsia="MetaSerifProBook-Regular" w:hAnsi="Garamond" w:cs="MetaSerifProBook-Regular"/>
          <w:sz w:val="24"/>
          <w:szCs w:val="24"/>
        </w:rPr>
        <w:fldChar w:fldCharType="end"/>
      </w:r>
      <w:r w:rsidR="00D7449D">
        <w:rPr>
          <w:rFonts w:ascii="Garamond" w:eastAsia="MetaSerifProBook-Regular" w:hAnsi="Garamond" w:cs="MetaSerifProBook-Regular"/>
          <w:sz w:val="24"/>
          <w:szCs w:val="24"/>
        </w:rPr>
      </w:r>
      <w:r w:rsidR="00D7449D">
        <w:rPr>
          <w:rFonts w:ascii="Garamond" w:eastAsia="MetaSerifProBook-Regular" w:hAnsi="Garamond" w:cs="MetaSerifProBook-Regular"/>
          <w:sz w:val="24"/>
          <w:szCs w:val="24"/>
        </w:rPr>
        <w:fldChar w:fldCharType="separate"/>
      </w:r>
      <w:r w:rsidR="00570438" w:rsidRPr="00570438">
        <w:rPr>
          <w:rFonts w:ascii="Garamond" w:eastAsia="MetaSerifProBook-Regular" w:hAnsi="Garamond" w:cs="MetaSerifProBook-Regular"/>
          <w:noProof/>
          <w:sz w:val="24"/>
          <w:szCs w:val="24"/>
          <w:vertAlign w:val="superscript"/>
        </w:rPr>
        <w:t>45 56 58</w:t>
      </w:r>
      <w:r w:rsidR="00D7449D">
        <w:rPr>
          <w:rFonts w:ascii="Garamond" w:eastAsia="MetaSerifProBook-Regular" w:hAnsi="Garamond" w:cs="MetaSerifProBook-Regular"/>
          <w:sz w:val="24"/>
          <w:szCs w:val="24"/>
        </w:rPr>
        <w:fldChar w:fldCharType="end"/>
      </w:r>
      <w:r w:rsidR="00662DC6" w:rsidRPr="00662DC6">
        <w:rPr>
          <w:rFonts w:ascii="Garamond" w:eastAsia="MetaSerifProBook-Regular" w:hAnsi="Garamond" w:cs="MetaSerifProBook-Regular"/>
          <w:sz w:val="24"/>
          <w:szCs w:val="24"/>
        </w:rPr>
        <w:t>, n=2 moderate intensity</w:t>
      </w:r>
      <w:r w:rsidR="00D7449D">
        <w:rPr>
          <w:rFonts w:ascii="Garamond" w:eastAsia="MetaSerifProBook-Regular" w:hAnsi="Garamond" w:cs="MetaSerifProBook-Regular"/>
          <w:sz w:val="24"/>
          <w:szCs w:val="24"/>
        </w:rPr>
        <w:t xml:space="preserve"> </w:t>
      </w:r>
      <w:r w:rsidR="00D7449D">
        <w:rPr>
          <w:rFonts w:ascii="Garamond" w:eastAsia="MetaSerifProBook-Regular" w:hAnsi="Garamond" w:cs="MetaSerifProBook-Regular"/>
          <w:sz w:val="24"/>
          <w:szCs w:val="24"/>
        </w:rPr>
        <w:fldChar w:fldCharType="begin">
          <w:fldData xml:space="preserve">PEVuZE5vdGU+PENpdGUgRXhjbHVkZVllYXI9IjEiPjxBdXRob3I+S29oPC9BdXRob3I+PFllYXI+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</w:fldData>
        </w:fldChar>
      </w:r>
      <w:r w:rsidR="00570438">
        <w:rPr>
          <w:rFonts w:ascii="Garamond" w:eastAsia="MetaSerifProBook-Regular" w:hAnsi="Garamond" w:cs="MetaSerifProBook-Regular"/>
          <w:sz w:val="24"/>
          <w:szCs w:val="24"/>
        </w:rPr>
        <w:instrText xml:space="preserve"> ADDIN EN.CITE </w:instrText>
      </w:r>
      <w:r w:rsidR="00570438">
        <w:rPr>
          <w:rFonts w:ascii="Garamond" w:eastAsia="MetaSerifProBook-Regular" w:hAnsi="Garamond" w:cs="MetaSerifProBook-Regular"/>
          <w:sz w:val="24"/>
          <w:szCs w:val="24"/>
        </w:rPr>
        <w:fldChar w:fldCharType="begin">
          <w:fldData xml:space="preserve">PEVuZE5vdGU+PENpdGUgRXhjbHVkZVllYXI9IjEiPjxBdXRob3I+S29oPC9BdXRob3I+PFllYXI+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</w:fldData>
        </w:fldChar>
      </w:r>
      <w:r w:rsidR="00570438">
        <w:rPr>
          <w:rFonts w:ascii="Garamond" w:eastAsia="MetaSerifProBook-Regular" w:hAnsi="Garamond" w:cs="MetaSerifProBook-Regular"/>
          <w:sz w:val="24"/>
          <w:szCs w:val="24"/>
        </w:rPr>
        <w:instrText xml:space="preserve"> ADDIN EN.CITE.DATA </w:instrText>
      </w:r>
      <w:r w:rsidR="00570438">
        <w:rPr>
          <w:rFonts w:ascii="Garamond" w:eastAsia="MetaSerifProBook-Regular" w:hAnsi="Garamond" w:cs="MetaSerifProBook-Regular"/>
          <w:sz w:val="24"/>
          <w:szCs w:val="24"/>
        </w:rPr>
      </w:r>
      <w:r w:rsidR="00570438">
        <w:rPr>
          <w:rFonts w:ascii="Garamond" w:eastAsia="MetaSerifProBook-Regular" w:hAnsi="Garamond" w:cs="MetaSerifProBook-Regular"/>
          <w:sz w:val="24"/>
          <w:szCs w:val="24"/>
        </w:rPr>
        <w:fldChar w:fldCharType="end"/>
      </w:r>
      <w:r w:rsidR="00D7449D">
        <w:rPr>
          <w:rFonts w:ascii="Garamond" w:eastAsia="MetaSerifProBook-Regular" w:hAnsi="Garamond" w:cs="MetaSerifProBook-Regular"/>
          <w:sz w:val="24"/>
          <w:szCs w:val="24"/>
        </w:rPr>
      </w:r>
      <w:r w:rsidR="00D7449D">
        <w:rPr>
          <w:rFonts w:ascii="Garamond" w:eastAsia="MetaSerifProBook-Regular" w:hAnsi="Garamond" w:cs="MetaSerifProBook-Regular"/>
          <w:sz w:val="24"/>
          <w:szCs w:val="24"/>
        </w:rPr>
        <w:fldChar w:fldCharType="separate"/>
      </w:r>
      <w:r w:rsidR="00570438" w:rsidRPr="00570438">
        <w:rPr>
          <w:rFonts w:ascii="Garamond" w:eastAsia="MetaSerifProBook-Regular" w:hAnsi="Garamond" w:cs="MetaSerifProBook-Regular"/>
          <w:noProof/>
          <w:sz w:val="24"/>
          <w:szCs w:val="24"/>
          <w:vertAlign w:val="superscript"/>
        </w:rPr>
        <w:t>45</w:t>
      </w:r>
      <w:r w:rsidR="00D7449D">
        <w:rPr>
          <w:rFonts w:ascii="Garamond" w:eastAsia="MetaSerifProBook-Regular" w:hAnsi="Garamond" w:cs="MetaSerifProBook-Regular"/>
          <w:sz w:val="24"/>
          <w:szCs w:val="24"/>
        </w:rPr>
        <w:fldChar w:fldCharType="end"/>
      </w:r>
      <w:r w:rsidR="00D7449D">
        <w:rPr>
          <w:rFonts w:ascii="Garamond" w:eastAsia="MetaSerifProBook-Regular" w:hAnsi="Garamond" w:cs="MetaSerifProBook-Regular"/>
          <w:sz w:val="24"/>
          <w:szCs w:val="24"/>
        </w:rPr>
        <w:t xml:space="preserve"> </w:t>
      </w:r>
      <w:r w:rsidR="00D7449D">
        <w:rPr>
          <w:rFonts w:ascii="Garamond" w:eastAsia="MetaSerifProBook-Regular" w:hAnsi="Garamond" w:cs="MetaSerifProBook-Regular"/>
          <w:sz w:val="24"/>
          <w:szCs w:val="24"/>
        </w:rPr>
        <w:fldChar w:fldCharType="begin"/>
      </w:r>
      <w:r w:rsidR="00570438">
        <w:rPr>
          <w:rFonts w:ascii="Garamond" w:eastAsia="MetaSerifProBook-Regular" w:hAnsi="Garamond" w:cs="MetaSerifProBook-Regular"/>
          <w:sz w:val="24"/>
          <w:szCs w:val="24"/>
        </w:rPr>
        <w:instrText xml:space="preserve"> ADDIN EN.CITE &lt;EndNote&gt;&lt;Cite ExcludeYear="1"&gt;&lt;Author&gt;Mori&lt;/Author&gt;&lt;Year&gt;2013&lt;/Year&gt;&lt;RecNum&gt;77&lt;/RecNum&gt;&lt;DisplayText&gt;&lt;style face="superscript"&gt;49&lt;/style&gt;&lt;/DisplayText&gt;&lt;record&gt;&lt;rec-number&gt;77&lt;/rec-number&gt;&lt;foreign-keys&gt;&lt;key app="EN" db-id="fz5dfs9s9tr09le520u5x5vtsz5t5vaz0evf" timestamp="1624371667"&gt;77&lt;/key&gt;&lt;/foreign-keys&gt;&lt;ref-type name="Journal Article"&gt;17&lt;/ref-type&gt;&lt;contributors&gt;&lt;authors&gt;&lt;author&gt;Mori, Hiroko&lt;/author&gt;&lt;author&gt;Okada, Yosuke&lt;/author&gt;&lt;author&gt;Tanaka, Yoshiya&lt;/author&gt;&lt;/authors&gt;&lt;/contributors&gt;&lt;titles&gt;&lt;title&gt;Effects of pravastatin, atorvastatin, and rosuvastatin in patients with type 2 diabetes mellitus and hypercholesterolemia&lt;/title&gt;&lt;secondary-title&gt;Diabetology International&lt;/secondary-title&gt;&lt;/titles&gt;&lt;periodical&gt;&lt;full-title&gt;Diabetology International&lt;/full-title&gt;&lt;/periodical&gt;&lt;pages&gt;117-125&lt;/pages&gt;&lt;volume&gt;4&lt;/volume&gt;&lt;number&gt;2&lt;/number&gt;&lt;dates&gt;&lt;year&gt;2013&lt;/year&gt;&lt;pub-dates&gt;&lt;date&gt;2013/06/01&lt;/date&gt;&lt;/pub-dates&gt;&lt;/dates&gt;&lt;isbn&gt;2190-1686&lt;/isbn&gt;&lt;urls&gt;&lt;related-urls&gt;&lt;url&gt;https://doi.org/10.1007/s13340-012-0103-x&lt;/url&gt;&lt;/related-urls&gt;&lt;/urls&gt;&lt;electronic-resource-num&gt;10.1007/s13340-012-0103-x&lt;/electronic-resource-num&gt;&lt;/record&gt;&lt;/Cite&gt;&lt;/EndNote&gt;</w:instrText>
      </w:r>
      <w:r w:rsidR="00D7449D">
        <w:rPr>
          <w:rFonts w:ascii="Garamond" w:eastAsia="MetaSerifProBook-Regular" w:hAnsi="Garamond" w:cs="MetaSerifProBook-Regular"/>
          <w:sz w:val="24"/>
          <w:szCs w:val="24"/>
        </w:rPr>
        <w:fldChar w:fldCharType="separate"/>
      </w:r>
      <w:r w:rsidR="00570438" w:rsidRPr="00570438">
        <w:rPr>
          <w:rFonts w:ascii="Garamond" w:eastAsia="MetaSerifProBook-Regular" w:hAnsi="Garamond" w:cs="MetaSerifProBook-Regular"/>
          <w:noProof/>
          <w:sz w:val="24"/>
          <w:szCs w:val="24"/>
          <w:vertAlign w:val="superscript"/>
        </w:rPr>
        <w:t>49</w:t>
      </w:r>
      <w:r w:rsidR="00D7449D">
        <w:rPr>
          <w:rFonts w:ascii="Garamond" w:eastAsia="MetaSerifProBook-Regular" w:hAnsi="Garamond" w:cs="MetaSerifProBook-Regular"/>
          <w:sz w:val="24"/>
          <w:szCs w:val="24"/>
        </w:rPr>
        <w:fldChar w:fldCharType="end"/>
      </w:r>
      <w:r w:rsidR="00662DC6" w:rsidRPr="00662DC6">
        <w:rPr>
          <w:rFonts w:ascii="Garamond" w:eastAsia="MetaSerifProBook-Regular" w:hAnsi="Garamond" w:cs="MetaSerifProBook-Regular"/>
          <w:sz w:val="24"/>
          <w:szCs w:val="24"/>
        </w:rPr>
        <w:t xml:space="preserve"> and one low intensity</w:t>
      </w:r>
      <w:r w:rsidR="00D7449D">
        <w:rPr>
          <w:rFonts w:ascii="Garamond" w:eastAsia="MetaSerifProBook-Regular" w:hAnsi="Garamond" w:cs="MetaSerifProBook-Regular"/>
          <w:sz w:val="24"/>
          <w:szCs w:val="24"/>
        </w:rPr>
        <w:t xml:space="preserve"> </w:t>
      </w:r>
      <w:r w:rsidR="00D7449D">
        <w:rPr>
          <w:rFonts w:ascii="Garamond" w:eastAsia="MetaSerifProBook-Regular" w:hAnsi="Garamond" w:cs="MetaSerifProBook-Regular"/>
          <w:sz w:val="24"/>
          <w:szCs w:val="24"/>
        </w:rPr>
        <w:fldChar w:fldCharType="begin">
          <w:fldData xml:space="preserve">PEVuZE5vdGU+PENpdGUgRXhjbHVkZVllYXI9IjEiPjxBdXRob3I+S29oPC9BdXRob3I+PFllYXI+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</w:fldData>
        </w:fldChar>
      </w:r>
      <w:r w:rsidR="00570438">
        <w:rPr>
          <w:rFonts w:ascii="Garamond" w:eastAsia="MetaSerifProBook-Regular" w:hAnsi="Garamond" w:cs="MetaSerifProBook-Regular"/>
          <w:sz w:val="24"/>
          <w:szCs w:val="24"/>
        </w:rPr>
        <w:instrText xml:space="preserve"> ADDIN EN.CITE </w:instrText>
      </w:r>
      <w:r w:rsidR="00570438">
        <w:rPr>
          <w:rFonts w:ascii="Garamond" w:eastAsia="MetaSerifProBook-Regular" w:hAnsi="Garamond" w:cs="MetaSerifProBook-Regular"/>
          <w:sz w:val="24"/>
          <w:szCs w:val="24"/>
        </w:rPr>
        <w:fldChar w:fldCharType="begin">
          <w:fldData xml:space="preserve">PEVuZE5vdGU+PENpdGUgRXhjbHVkZVllYXI9IjEiPjxBdXRob3I+S29oPC9BdXRob3I+PFllYXI+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</w:fldData>
        </w:fldChar>
      </w:r>
      <w:r w:rsidR="00570438">
        <w:rPr>
          <w:rFonts w:ascii="Garamond" w:eastAsia="MetaSerifProBook-Regular" w:hAnsi="Garamond" w:cs="MetaSerifProBook-Regular"/>
          <w:sz w:val="24"/>
          <w:szCs w:val="24"/>
        </w:rPr>
        <w:instrText xml:space="preserve"> ADDIN EN.CITE.DATA </w:instrText>
      </w:r>
      <w:r w:rsidR="00570438">
        <w:rPr>
          <w:rFonts w:ascii="Garamond" w:eastAsia="MetaSerifProBook-Regular" w:hAnsi="Garamond" w:cs="MetaSerifProBook-Regular"/>
          <w:sz w:val="24"/>
          <w:szCs w:val="24"/>
        </w:rPr>
      </w:r>
      <w:r w:rsidR="00570438">
        <w:rPr>
          <w:rFonts w:ascii="Garamond" w:eastAsia="MetaSerifProBook-Regular" w:hAnsi="Garamond" w:cs="MetaSerifProBook-Regular"/>
          <w:sz w:val="24"/>
          <w:szCs w:val="24"/>
        </w:rPr>
        <w:fldChar w:fldCharType="end"/>
      </w:r>
      <w:r w:rsidR="00D7449D">
        <w:rPr>
          <w:rFonts w:ascii="Garamond" w:eastAsia="MetaSerifProBook-Regular" w:hAnsi="Garamond" w:cs="MetaSerifProBook-Regular"/>
          <w:sz w:val="24"/>
          <w:szCs w:val="24"/>
        </w:rPr>
      </w:r>
      <w:r w:rsidR="00D7449D">
        <w:rPr>
          <w:rFonts w:ascii="Garamond" w:eastAsia="MetaSerifProBook-Regular" w:hAnsi="Garamond" w:cs="MetaSerifProBook-Regular"/>
          <w:sz w:val="24"/>
          <w:szCs w:val="24"/>
        </w:rPr>
        <w:fldChar w:fldCharType="separate"/>
      </w:r>
      <w:r w:rsidR="00570438" w:rsidRPr="00570438">
        <w:rPr>
          <w:rFonts w:ascii="Garamond" w:eastAsia="MetaSerifProBook-Regular" w:hAnsi="Garamond" w:cs="MetaSerifProBook-Regular"/>
          <w:noProof/>
          <w:sz w:val="24"/>
          <w:szCs w:val="24"/>
          <w:vertAlign w:val="superscript"/>
        </w:rPr>
        <w:t>45</w:t>
      </w:r>
      <w:r w:rsidR="00D7449D">
        <w:rPr>
          <w:rFonts w:ascii="Garamond" w:eastAsia="MetaSerifProBook-Regular" w:hAnsi="Garamond" w:cs="MetaSerifProBook-Regular"/>
          <w:sz w:val="24"/>
          <w:szCs w:val="24"/>
        </w:rPr>
        <w:fldChar w:fldCharType="end"/>
      </w:r>
      <w:r w:rsidR="00662DC6" w:rsidRPr="00662DC6">
        <w:rPr>
          <w:rFonts w:ascii="Garamond" w:eastAsia="MetaSerifProBook-Regular" w:hAnsi="Garamond" w:cs="MetaSerifProBook-Regular"/>
          <w:sz w:val="24"/>
          <w:szCs w:val="24"/>
        </w:rPr>
        <w:t xml:space="preserve">) and fourteen studies involved </w:t>
      </w:r>
      <w:r w:rsidR="0040788E">
        <w:rPr>
          <w:rFonts w:ascii="Garamond" w:eastAsia="MetaSerifProBook-Regular" w:hAnsi="Garamond" w:cs="MetaSerifProBook-Regular"/>
          <w:sz w:val="24"/>
          <w:szCs w:val="24"/>
        </w:rPr>
        <w:t>S</w:t>
      </w:r>
      <w:r w:rsidR="00662DC6" w:rsidRPr="00662DC6">
        <w:rPr>
          <w:rFonts w:ascii="Garamond" w:eastAsia="MetaSerifProBook-Regular" w:hAnsi="Garamond" w:cs="MetaSerifProBook-Regular"/>
          <w:sz w:val="24"/>
          <w:szCs w:val="24"/>
        </w:rPr>
        <w:t xml:space="preserve">imvastatin (n=10 </w:t>
      </w:r>
      <w:r w:rsidR="00662DC6" w:rsidRPr="00662DC6">
        <w:rPr>
          <w:rFonts w:ascii="Garamond" w:eastAsia="MetaSerifProBook-Regular" w:hAnsi="Garamond" w:cs="MetaSerifProBook-Regular"/>
          <w:sz w:val="24"/>
          <w:szCs w:val="24"/>
        </w:rPr>
        <w:lastRenderedPageBreak/>
        <w:t>moderate</w:t>
      </w:r>
      <w:r w:rsidR="000A5065">
        <w:rPr>
          <w:rFonts w:ascii="Garamond" w:eastAsia="MetaSerifProBook-Regular" w:hAnsi="Garamond" w:cs="MetaSerifProBook-Regular"/>
          <w:sz w:val="24"/>
          <w:szCs w:val="24"/>
        </w:rPr>
        <w:t xml:space="preserve"> </w:t>
      </w:r>
      <w:r w:rsidR="000A5065">
        <w:rPr>
          <w:rFonts w:ascii="Garamond" w:eastAsia="MetaSerifProBook-Regular" w:hAnsi="Garamond" w:cs="MetaSerifProBook-Regular"/>
          <w:sz w:val="24"/>
          <w:szCs w:val="24"/>
        </w:rPr>
        <w:fldChar w:fldCharType="begin">
          <w:fldData xml:space="preserve">PEVuZE5vdGU+PENpdGUgRXhjbHVkZVllYXI9IjEiPjxBdXRob3I+Q2hhbmc8L0F1dGhvcj48WWVh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</w:fldData>
        </w:fldChar>
      </w:r>
      <w:r w:rsidR="00570438">
        <w:rPr>
          <w:rFonts w:ascii="Garamond" w:eastAsia="MetaSerifProBook-Regular" w:hAnsi="Garamond" w:cs="MetaSerifProBook-Regular"/>
          <w:sz w:val="24"/>
          <w:szCs w:val="24"/>
        </w:rPr>
        <w:instrText xml:space="preserve"> ADDIN EN.CITE </w:instrText>
      </w:r>
      <w:r w:rsidR="00570438">
        <w:rPr>
          <w:rFonts w:ascii="Garamond" w:eastAsia="MetaSerifProBook-Regular" w:hAnsi="Garamond" w:cs="MetaSerifProBook-Regular"/>
          <w:sz w:val="24"/>
          <w:szCs w:val="24"/>
        </w:rPr>
        <w:fldChar w:fldCharType="begin">
          <w:fldData xml:space="preserve">PEVuZE5vdGU+PENpdGUgRXhjbHVkZVllYXI9IjEiPjxBdXRob3I+Q2hhbmc8L0F1dGhvcj48WWVh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</w:fldData>
        </w:fldChar>
      </w:r>
      <w:r w:rsidR="00570438">
        <w:rPr>
          <w:rFonts w:ascii="Garamond" w:eastAsia="MetaSerifProBook-Regular" w:hAnsi="Garamond" w:cs="MetaSerifProBook-Regular"/>
          <w:sz w:val="24"/>
          <w:szCs w:val="24"/>
        </w:rPr>
        <w:instrText xml:space="preserve"> ADDIN EN.CITE.DATA </w:instrText>
      </w:r>
      <w:r w:rsidR="00570438">
        <w:rPr>
          <w:rFonts w:ascii="Garamond" w:eastAsia="MetaSerifProBook-Regular" w:hAnsi="Garamond" w:cs="MetaSerifProBook-Regular"/>
          <w:sz w:val="24"/>
          <w:szCs w:val="24"/>
        </w:rPr>
      </w:r>
      <w:r w:rsidR="00570438">
        <w:rPr>
          <w:rFonts w:ascii="Garamond" w:eastAsia="MetaSerifProBook-Regular" w:hAnsi="Garamond" w:cs="MetaSerifProBook-Regular"/>
          <w:sz w:val="24"/>
          <w:szCs w:val="24"/>
        </w:rPr>
        <w:fldChar w:fldCharType="end"/>
      </w:r>
      <w:r w:rsidR="000A5065">
        <w:rPr>
          <w:rFonts w:ascii="Garamond" w:eastAsia="MetaSerifProBook-Regular" w:hAnsi="Garamond" w:cs="MetaSerifProBook-Regular"/>
          <w:sz w:val="24"/>
          <w:szCs w:val="24"/>
        </w:rPr>
      </w:r>
      <w:r w:rsidR="000A5065">
        <w:rPr>
          <w:rFonts w:ascii="Garamond" w:eastAsia="MetaSerifProBook-Regular" w:hAnsi="Garamond" w:cs="MetaSerifProBook-Regular"/>
          <w:sz w:val="24"/>
          <w:szCs w:val="24"/>
        </w:rPr>
        <w:fldChar w:fldCharType="separate"/>
      </w:r>
      <w:r w:rsidR="00570438" w:rsidRPr="00570438">
        <w:rPr>
          <w:rFonts w:ascii="Garamond" w:eastAsia="MetaSerifProBook-Regular" w:hAnsi="Garamond" w:cs="MetaSerifProBook-Regular"/>
          <w:noProof/>
          <w:sz w:val="24"/>
          <w:szCs w:val="24"/>
          <w:vertAlign w:val="superscript"/>
        </w:rPr>
        <w:t>43 44 50 53 54 58 65 69 74 76</w:t>
      </w:r>
      <w:r w:rsidR="000A5065">
        <w:rPr>
          <w:rFonts w:ascii="Garamond" w:eastAsia="MetaSerifProBook-Regular" w:hAnsi="Garamond" w:cs="MetaSerifProBook-Regular"/>
          <w:sz w:val="24"/>
          <w:szCs w:val="24"/>
        </w:rPr>
        <w:fldChar w:fldCharType="end"/>
      </w:r>
      <w:r w:rsidR="00662DC6" w:rsidRPr="00662DC6">
        <w:rPr>
          <w:rFonts w:ascii="Garamond" w:eastAsia="MetaSerifProBook-Regular" w:hAnsi="Garamond" w:cs="MetaSerifProBook-Regular"/>
          <w:sz w:val="24"/>
          <w:szCs w:val="24"/>
        </w:rPr>
        <w:t>, n=5 low</w:t>
      </w:r>
      <w:r w:rsidR="000A5065">
        <w:rPr>
          <w:rFonts w:ascii="Garamond" w:eastAsia="MetaSerifProBook-Regular" w:hAnsi="Garamond" w:cs="MetaSerifProBook-Regular"/>
          <w:sz w:val="24"/>
          <w:szCs w:val="24"/>
        </w:rPr>
        <w:t xml:space="preserve"> </w:t>
      </w:r>
      <w:r w:rsidR="000A5065">
        <w:rPr>
          <w:rFonts w:ascii="Garamond" w:eastAsia="MetaSerifProBook-Regular" w:hAnsi="Garamond" w:cs="MetaSerifProBook-Regular"/>
          <w:sz w:val="24"/>
          <w:szCs w:val="24"/>
        </w:rPr>
        <w:fldChar w:fldCharType="begin">
          <w:fldData xml:space="preserve">PEVuZE5vdGU+PENpdGUgRXhjbHVkZVllYXI9IjEiPjxBdXRob3I+QmVyYmVyb2dsdTwvQXV0aG9y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</w:fldData>
        </w:fldChar>
      </w:r>
      <w:r w:rsidR="00570438">
        <w:rPr>
          <w:rFonts w:ascii="Garamond" w:eastAsia="MetaSerifProBook-Regular" w:hAnsi="Garamond" w:cs="MetaSerifProBook-Regular"/>
          <w:sz w:val="24"/>
          <w:szCs w:val="24"/>
        </w:rPr>
        <w:instrText xml:space="preserve"> ADDIN EN.CITE </w:instrText>
      </w:r>
      <w:r w:rsidR="00570438">
        <w:rPr>
          <w:rFonts w:ascii="Garamond" w:eastAsia="MetaSerifProBook-Regular" w:hAnsi="Garamond" w:cs="MetaSerifProBook-Regular"/>
          <w:sz w:val="24"/>
          <w:szCs w:val="24"/>
        </w:rPr>
        <w:fldChar w:fldCharType="begin">
          <w:fldData xml:space="preserve">PEVuZE5vdGU+PENpdGUgRXhjbHVkZVllYXI9IjEiPjxBdXRob3I+QmVyYmVyb2dsdTwvQXV0aG9y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</w:fldData>
        </w:fldChar>
      </w:r>
      <w:r w:rsidR="00570438">
        <w:rPr>
          <w:rFonts w:ascii="Garamond" w:eastAsia="MetaSerifProBook-Regular" w:hAnsi="Garamond" w:cs="MetaSerifProBook-Regular"/>
          <w:sz w:val="24"/>
          <w:szCs w:val="24"/>
        </w:rPr>
        <w:instrText xml:space="preserve"> ADDIN EN.CITE.DATA </w:instrText>
      </w:r>
      <w:r w:rsidR="00570438">
        <w:rPr>
          <w:rFonts w:ascii="Garamond" w:eastAsia="MetaSerifProBook-Regular" w:hAnsi="Garamond" w:cs="MetaSerifProBook-Regular"/>
          <w:sz w:val="24"/>
          <w:szCs w:val="24"/>
        </w:rPr>
      </w:r>
      <w:r w:rsidR="00570438">
        <w:rPr>
          <w:rFonts w:ascii="Garamond" w:eastAsia="MetaSerifProBook-Regular" w:hAnsi="Garamond" w:cs="MetaSerifProBook-Regular"/>
          <w:sz w:val="24"/>
          <w:szCs w:val="24"/>
        </w:rPr>
        <w:fldChar w:fldCharType="end"/>
      </w:r>
      <w:r w:rsidR="000A5065">
        <w:rPr>
          <w:rFonts w:ascii="Garamond" w:eastAsia="MetaSerifProBook-Regular" w:hAnsi="Garamond" w:cs="MetaSerifProBook-Regular"/>
          <w:sz w:val="24"/>
          <w:szCs w:val="24"/>
        </w:rPr>
      </w:r>
      <w:r w:rsidR="000A5065">
        <w:rPr>
          <w:rFonts w:ascii="Garamond" w:eastAsia="MetaSerifProBook-Regular" w:hAnsi="Garamond" w:cs="MetaSerifProBook-Regular"/>
          <w:sz w:val="24"/>
          <w:szCs w:val="24"/>
        </w:rPr>
        <w:fldChar w:fldCharType="separate"/>
      </w:r>
      <w:r w:rsidR="00570438" w:rsidRPr="00570438">
        <w:rPr>
          <w:rFonts w:ascii="Garamond" w:eastAsia="MetaSerifProBook-Regular" w:hAnsi="Garamond" w:cs="MetaSerifProBook-Regular"/>
          <w:noProof/>
          <w:sz w:val="24"/>
          <w:szCs w:val="24"/>
          <w:vertAlign w:val="superscript"/>
        </w:rPr>
        <w:t>43 71 73 76</w:t>
      </w:r>
      <w:r w:rsidR="000A5065">
        <w:rPr>
          <w:rFonts w:ascii="Garamond" w:eastAsia="MetaSerifProBook-Regular" w:hAnsi="Garamond" w:cs="MetaSerifProBook-Regular"/>
          <w:sz w:val="24"/>
          <w:szCs w:val="24"/>
        </w:rPr>
        <w:fldChar w:fldCharType="end"/>
      </w:r>
      <w:r w:rsidR="000A5065">
        <w:rPr>
          <w:rFonts w:ascii="Garamond" w:eastAsia="MetaSerifProBook-Regular" w:hAnsi="Garamond" w:cs="MetaSerifProBook-Regular"/>
          <w:sz w:val="24"/>
          <w:szCs w:val="24"/>
        </w:rPr>
        <w:t xml:space="preserve"> </w:t>
      </w:r>
      <w:r w:rsidR="000A5065">
        <w:rPr>
          <w:rFonts w:ascii="Garamond" w:eastAsia="MetaSerifProBook-Regular" w:hAnsi="Garamond" w:cs="MetaSerifProBook-Regular"/>
          <w:sz w:val="24"/>
          <w:szCs w:val="24"/>
        </w:rPr>
        <w:fldChar w:fldCharType="begin"/>
      </w:r>
      <w:r w:rsidR="00570438">
        <w:rPr>
          <w:rFonts w:ascii="Garamond" w:eastAsia="MetaSerifProBook-Regular" w:hAnsi="Garamond" w:cs="MetaSerifProBook-Regular"/>
          <w:sz w:val="24"/>
          <w:szCs w:val="24"/>
        </w:rPr>
        <w:instrText xml:space="preserve"> ADDIN EN.CITE &lt;EndNote&gt;&lt;Cite ExcludeYear="1"&gt;&lt;Author&gt;Thongtang&lt;/Author&gt;&lt;Year&gt;2020&lt;/Year&gt;&lt;RecNum&gt;83&lt;/RecNum&gt;&lt;DisplayText&gt;&lt;style face="superscript"&gt;57&lt;/style&gt;&lt;/DisplayText&gt;&lt;record&gt;&lt;rec-number&gt;83&lt;/rec-number&gt;&lt;foreign-keys&gt;&lt;key app="EN" db-id="fz5dfs9s9tr09le520u5x5vtsz5t5vaz0evf" timestamp="1624372231"&gt;83&lt;/key&gt;&lt;/foreign-keys&gt;&lt;ref-type name="Journal Article"&gt;17&lt;/ref-type&gt;&lt;contributors&gt;&lt;authors&gt;&lt;author&gt;Thongtang, Nuntakorn&lt;/author&gt;&lt;author&gt;Piyapromdee, Jirasak&lt;/author&gt;&lt;author&gt;Tangkittikasem, Natthakan&lt;/author&gt;&lt;author&gt;Samaithongcharoen, Kittichai&lt;/author&gt;&lt;author&gt;Srikanchanawat, Nithiwat&lt;/author&gt;&lt;author&gt;Sriussadaporn, Sutin&lt;/author&gt;&lt;/authors&gt;&lt;/contributors&gt;&lt;titles&gt;&lt;title&gt;Efficacy and Safety of Switching from Low-Dose Statin to High-Intensity Statin for Primary Prevention in Type 2 Diabetes: A Randomized Controlled Trial&lt;/title&gt;&lt;secondary-title&gt;Diabetes, metabolic syndrome and obesity : targets and therapy&lt;/secondary-title&gt;&lt;alt-title&gt;Diabetes Metab Syndr Obes&lt;/alt-title&gt;&lt;/titles&gt;&lt;periodical&gt;&lt;full-title&gt;Diabetes, metabolic syndrome and obesity : targets and therapy&lt;/full-title&gt;&lt;abbr-1&gt;Diabetes Metab Syndr Obes&lt;/abbr-1&gt;&lt;/periodical&gt;&lt;alt-periodical&gt;&lt;full-title&gt;Diabetes, metabolic syndrome and obesity : targets and therapy&lt;/full-title&gt;&lt;abbr-1&gt;Diabetes Metab Syndr Obes&lt;/abbr-1&gt;&lt;/alt-periodical&gt;&lt;pages&gt;423-431&lt;/pages&gt;&lt;volume&gt;13&lt;/volume&gt;&lt;keywords&gt;&lt;keyword&gt;Thai patients&lt;/keyword&gt;&lt;keyword&gt;efficacy&lt;/keyword&gt;&lt;keyword&gt;high-intensity statin&lt;/keyword&gt;&lt;keyword&gt;primary prevention&lt;/keyword&gt;&lt;keyword&gt;safety&lt;/keyword&gt;&lt;keyword&gt;type 2 diabetes&lt;/keyword&gt;&lt;/keywords&gt;&lt;dates&gt;&lt;year&gt;2020&lt;/year&gt;&lt;/dates&gt;&lt;publisher&gt;Dove&lt;/publisher&gt;&lt;isbn&gt;1178-7007&lt;/isbn&gt;&lt;accession-num&gt;32110075&lt;/accession-num&gt;&lt;urls&gt;&lt;related-urls&gt;&lt;url&gt;https://pubmed.ncbi.nlm.nih.gov/32110075&lt;/url&gt;&lt;url&gt;https://www.ncbi.nlm.nih.gov/pmc/articles/PMC7038773/&lt;/url&gt;&lt;/related-urls&gt;&lt;/urls&gt;&lt;electronic-resource-num&gt;10.2147/DMSO.S219496&lt;/electronic-resource-num&gt;&lt;remote-database-name&gt;PubMed&lt;/remote-database-name&gt;&lt;language&gt;eng&lt;/language&gt;&lt;/record&gt;&lt;/Cite&gt;&lt;/EndNote&gt;</w:instrText>
      </w:r>
      <w:r w:rsidR="000A5065">
        <w:rPr>
          <w:rFonts w:ascii="Garamond" w:eastAsia="MetaSerifProBook-Regular" w:hAnsi="Garamond" w:cs="MetaSerifProBook-Regular"/>
          <w:sz w:val="24"/>
          <w:szCs w:val="24"/>
        </w:rPr>
        <w:fldChar w:fldCharType="separate"/>
      </w:r>
      <w:r w:rsidR="00570438" w:rsidRPr="00570438">
        <w:rPr>
          <w:rFonts w:ascii="Garamond" w:eastAsia="MetaSerifProBook-Regular" w:hAnsi="Garamond" w:cs="MetaSerifProBook-Regular"/>
          <w:noProof/>
          <w:sz w:val="24"/>
          <w:szCs w:val="24"/>
          <w:vertAlign w:val="superscript"/>
        </w:rPr>
        <w:t>57</w:t>
      </w:r>
      <w:r w:rsidR="000A5065">
        <w:rPr>
          <w:rFonts w:ascii="Garamond" w:eastAsia="MetaSerifProBook-Regular" w:hAnsi="Garamond" w:cs="MetaSerifProBook-Regular"/>
          <w:sz w:val="24"/>
          <w:szCs w:val="24"/>
        </w:rPr>
        <w:fldChar w:fldCharType="end"/>
      </w:r>
      <w:r w:rsidR="00662DC6" w:rsidRPr="00662DC6">
        <w:rPr>
          <w:rFonts w:ascii="Garamond" w:eastAsia="MetaSerifProBook-Regular" w:hAnsi="Garamond" w:cs="MetaSerifProBook-Regular"/>
          <w:sz w:val="24"/>
          <w:szCs w:val="24"/>
        </w:rPr>
        <w:t xml:space="preserve"> and n=2 high intensity</w:t>
      </w:r>
      <w:r w:rsidR="00747BE7">
        <w:rPr>
          <w:rFonts w:ascii="Garamond" w:eastAsia="MetaSerifProBook-Regular" w:hAnsi="Garamond" w:cs="MetaSerifProBook-Regular"/>
          <w:sz w:val="24"/>
          <w:szCs w:val="24"/>
        </w:rPr>
        <w:t xml:space="preserve"> </w:t>
      </w:r>
      <w:r w:rsidR="00747BE7">
        <w:rPr>
          <w:rFonts w:ascii="Garamond" w:eastAsia="MetaSerifProBook-Regular" w:hAnsi="Garamond" w:cs="MetaSerifProBook-Regular"/>
          <w:sz w:val="24"/>
          <w:szCs w:val="24"/>
        </w:rPr>
        <w:fldChar w:fldCharType="begin">
          <w:fldData xml:space="preserve">PEVuZE5vdGU+PENpdGUgRXhjbHVkZVllYXI9IjEiPjxBdXRob3I+S29oPC9BdXRob3I+PFllYXI+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==
</w:fldData>
        </w:fldChar>
      </w:r>
      <w:r w:rsidR="00570438">
        <w:rPr>
          <w:rFonts w:ascii="Garamond" w:eastAsia="MetaSerifProBook-Regular" w:hAnsi="Garamond" w:cs="MetaSerifProBook-Regular"/>
          <w:sz w:val="24"/>
          <w:szCs w:val="24"/>
        </w:rPr>
        <w:instrText xml:space="preserve"> ADDIN EN.CITE </w:instrText>
      </w:r>
      <w:r w:rsidR="00570438">
        <w:rPr>
          <w:rFonts w:ascii="Garamond" w:eastAsia="MetaSerifProBook-Regular" w:hAnsi="Garamond" w:cs="MetaSerifProBook-Regular"/>
          <w:sz w:val="24"/>
          <w:szCs w:val="24"/>
        </w:rPr>
        <w:fldChar w:fldCharType="begin">
          <w:fldData xml:space="preserve">PEVuZE5vdGU+PENpdGUgRXhjbHVkZVllYXI9IjEiPjxBdXRob3I+S29oPC9BdXRob3I+PFllYXI+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==
</w:fldData>
        </w:fldChar>
      </w:r>
      <w:r w:rsidR="00570438">
        <w:rPr>
          <w:rFonts w:ascii="Garamond" w:eastAsia="MetaSerifProBook-Regular" w:hAnsi="Garamond" w:cs="MetaSerifProBook-Regular"/>
          <w:sz w:val="24"/>
          <w:szCs w:val="24"/>
        </w:rPr>
        <w:instrText xml:space="preserve"> ADDIN EN.CITE.DATA </w:instrText>
      </w:r>
      <w:r w:rsidR="00570438">
        <w:rPr>
          <w:rFonts w:ascii="Garamond" w:eastAsia="MetaSerifProBook-Regular" w:hAnsi="Garamond" w:cs="MetaSerifProBook-Regular"/>
          <w:sz w:val="24"/>
          <w:szCs w:val="24"/>
        </w:rPr>
      </w:r>
      <w:r w:rsidR="00570438">
        <w:rPr>
          <w:rFonts w:ascii="Garamond" w:eastAsia="MetaSerifProBook-Regular" w:hAnsi="Garamond" w:cs="MetaSerifProBook-Regular"/>
          <w:sz w:val="24"/>
          <w:szCs w:val="24"/>
        </w:rPr>
        <w:fldChar w:fldCharType="end"/>
      </w:r>
      <w:r w:rsidR="00747BE7">
        <w:rPr>
          <w:rFonts w:ascii="Garamond" w:eastAsia="MetaSerifProBook-Regular" w:hAnsi="Garamond" w:cs="MetaSerifProBook-Regular"/>
          <w:sz w:val="24"/>
          <w:szCs w:val="24"/>
        </w:rPr>
      </w:r>
      <w:r w:rsidR="00747BE7">
        <w:rPr>
          <w:rFonts w:ascii="Garamond" w:eastAsia="MetaSerifProBook-Regular" w:hAnsi="Garamond" w:cs="MetaSerifProBook-Regular"/>
          <w:sz w:val="24"/>
          <w:szCs w:val="24"/>
        </w:rPr>
        <w:fldChar w:fldCharType="separate"/>
      </w:r>
      <w:r w:rsidR="00570438" w:rsidRPr="00570438">
        <w:rPr>
          <w:rFonts w:ascii="Garamond" w:eastAsia="MetaSerifProBook-Regular" w:hAnsi="Garamond" w:cs="MetaSerifProBook-Regular"/>
          <w:noProof/>
          <w:sz w:val="24"/>
          <w:szCs w:val="24"/>
          <w:vertAlign w:val="superscript"/>
        </w:rPr>
        <w:t>43 65</w:t>
      </w:r>
      <w:r w:rsidR="00747BE7">
        <w:rPr>
          <w:rFonts w:ascii="Garamond" w:eastAsia="MetaSerifProBook-Regular" w:hAnsi="Garamond" w:cs="MetaSerifProBook-Regular"/>
          <w:sz w:val="24"/>
          <w:szCs w:val="24"/>
        </w:rPr>
        <w:fldChar w:fldCharType="end"/>
      </w:r>
      <w:r w:rsidR="00662DC6" w:rsidRPr="00662DC6">
        <w:rPr>
          <w:rFonts w:ascii="Garamond" w:eastAsia="MetaSerifProBook-Regular" w:hAnsi="Garamond" w:cs="MetaSerifProBook-Regular"/>
          <w:sz w:val="24"/>
          <w:szCs w:val="24"/>
        </w:rPr>
        <w:t>)</w:t>
      </w:r>
      <w:r w:rsidR="001D1476" w:rsidRPr="00662DC6">
        <w:rPr>
          <w:rFonts w:ascii="Garamond" w:eastAsia="MetaSerifProBook-Regular" w:hAnsi="Garamond" w:cs="MetaSerifProBook-Regular"/>
          <w:sz w:val="24"/>
          <w:szCs w:val="24"/>
        </w:rPr>
        <w:t>.</w:t>
      </w:r>
      <w:r w:rsidR="001D1476">
        <w:rPr>
          <w:rFonts w:ascii="Garamond" w:eastAsia="MetaSerifProBook-Regular" w:hAnsi="Garamond" w:cs="MetaSerifProBook-Regular"/>
          <w:sz w:val="24"/>
          <w:szCs w:val="24"/>
        </w:rPr>
        <w:t xml:space="preserve"> </w:t>
      </w:r>
      <w:r w:rsidR="008156DD">
        <w:rPr>
          <w:rFonts w:ascii="Garamond" w:eastAsia="MetaSerifProBook-Regular" w:hAnsi="Garamond" w:cs="MetaSerifProBook-Regular"/>
          <w:sz w:val="24"/>
          <w:szCs w:val="24"/>
        </w:rPr>
        <w:t>The</w:t>
      </w:r>
      <w:r w:rsidR="0060446A">
        <w:rPr>
          <w:rFonts w:ascii="Garamond" w:eastAsia="MetaSerifProBook-Regular" w:hAnsi="Garamond" w:cs="MetaSerifProBook-Regular"/>
          <w:sz w:val="24"/>
          <w:szCs w:val="24"/>
        </w:rPr>
        <w:t xml:space="preserve"> model fit statistics </w:t>
      </w:r>
      <w:r w:rsidR="00D07E4A">
        <w:rPr>
          <w:rFonts w:ascii="Garamond" w:eastAsia="MetaSerifProBook-Regular" w:hAnsi="Garamond" w:cs="MetaSerifProBook-Regular"/>
          <w:sz w:val="24"/>
          <w:szCs w:val="24"/>
        </w:rPr>
        <w:t>and</w:t>
      </w:r>
      <w:r w:rsidR="00747BE7">
        <w:rPr>
          <w:rFonts w:ascii="Garamond" w:eastAsia="MetaSerifProBook-Regular" w:hAnsi="Garamond" w:cs="MetaSerifProBook-Regular"/>
          <w:sz w:val="24"/>
          <w:szCs w:val="24"/>
        </w:rPr>
        <w:t xml:space="preserve"> the</w:t>
      </w:r>
      <w:r w:rsidR="00D07E4A">
        <w:rPr>
          <w:rFonts w:ascii="Garamond" w:eastAsia="MetaSerifProBook-Regular" w:hAnsi="Garamond" w:cs="MetaSerifProBook-Regular"/>
          <w:sz w:val="24"/>
          <w:szCs w:val="24"/>
        </w:rPr>
        <w:t xml:space="preserve"> </w:t>
      </w:r>
      <w:r w:rsidR="00747BE7">
        <w:rPr>
          <w:rFonts w:ascii="Garamond" w:eastAsia="MetaSerifProBook-Regular" w:hAnsi="Garamond" w:cs="MetaSerifProBook-Regular"/>
          <w:sz w:val="24"/>
          <w:szCs w:val="24"/>
        </w:rPr>
        <w:t>profile</w:t>
      </w:r>
      <w:r w:rsidR="00D07E4A">
        <w:rPr>
          <w:rFonts w:ascii="Garamond" w:eastAsia="MetaSerifProBook-Regular" w:hAnsi="Garamond" w:cs="MetaSerifProBook-Regular"/>
          <w:sz w:val="24"/>
          <w:szCs w:val="24"/>
        </w:rPr>
        <w:t xml:space="preserve"> plots of treatment response by</w:t>
      </w:r>
      <w:r w:rsidR="008156DD">
        <w:rPr>
          <w:rFonts w:ascii="Garamond" w:eastAsia="MetaSerifProBook-Regular" w:hAnsi="Garamond" w:cs="MetaSerifProBook-Regular"/>
          <w:sz w:val="24"/>
          <w:szCs w:val="24"/>
        </w:rPr>
        <w:t xml:space="preserve"> dose </w:t>
      </w:r>
      <w:r w:rsidR="00476291">
        <w:rPr>
          <w:rFonts w:ascii="Garamond" w:eastAsia="MetaSerifProBook-Regular" w:hAnsi="Garamond" w:cs="MetaSerifProBook-Regular"/>
          <w:sz w:val="24"/>
          <w:szCs w:val="24"/>
        </w:rPr>
        <w:t xml:space="preserve">for the </w:t>
      </w:r>
      <w:r w:rsidR="00714EBF">
        <w:rPr>
          <w:rFonts w:ascii="Garamond" w:eastAsia="MetaSerifProBook-Regular" w:hAnsi="Garamond" w:cs="MetaSerifProBook-Regular"/>
          <w:sz w:val="24"/>
          <w:szCs w:val="24"/>
        </w:rPr>
        <w:t>convergence</w:t>
      </w:r>
      <w:r w:rsidR="00476291">
        <w:rPr>
          <w:rFonts w:ascii="Garamond" w:eastAsia="MetaSerifProBook-Regular" w:hAnsi="Garamond" w:cs="MetaSerifProBook-Regular"/>
          <w:sz w:val="24"/>
          <w:szCs w:val="24"/>
        </w:rPr>
        <w:t xml:space="preserve"> model </w:t>
      </w:r>
      <w:r w:rsidR="008156DD">
        <w:rPr>
          <w:rFonts w:ascii="Garamond" w:eastAsia="MetaSerifProBook-Regular" w:hAnsi="Garamond" w:cs="MetaSerifProBook-Regular"/>
          <w:sz w:val="24"/>
          <w:szCs w:val="24"/>
        </w:rPr>
        <w:t>are provided</w:t>
      </w:r>
      <w:r w:rsidR="007C5154">
        <w:rPr>
          <w:rFonts w:ascii="Garamond" w:eastAsia="MetaSerifProBook-Regular" w:hAnsi="Garamond" w:cs="MetaSerifProBook-Regular"/>
          <w:sz w:val="24"/>
          <w:szCs w:val="24"/>
        </w:rPr>
        <w:t xml:space="preserve"> in</w:t>
      </w:r>
      <w:r w:rsidR="008156DD">
        <w:rPr>
          <w:rFonts w:ascii="Garamond" w:eastAsia="MetaSerifProBook-Regular" w:hAnsi="Garamond" w:cs="MetaSerifProBook-Regular"/>
          <w:sz w:val="24"/>
          <w:szCs w:val="24"/>
        </w:rPr>
        <w:t xml:space="preserve"> appendix</w:t>
      </w:r>
      <w:r w:rsidR="00D07E4A">
        <w:rPr>
          <w:rFonts w:ascii="Garamond" w:eastAsia="MetaSerifProBook-Regular" w:hAnsi="Garamond" w:cs="MetaSerifProBook-Regular"/>
          <w:sz w:val="24"/>
          <w:szCs w:val="24"/>
        </w:rPr>
        <w:t xml:space="preserve"> </w:t>
      </w:r>
      <w:r w:rsidR="00002653">
        <w:rPr>
          <w:rFonts w:ascii="Garamond" w:eastAsia="MetaSerifProBook-Regular" w:hAnsi="Garamond" w:cs="MetaSerifProBook-Regular"/>
          <w:sz w:val="24"/>
          <w:szCs w:val="24"/>
        </w:rPr>
        <w:t>6</w:t>
      </w:r>
      <w:r w:rsidR="008156DD">
        <w:rPr>
          <w:rFonts w:ascii="Garamond" w:eastAsia="MetaSerifProBook-Regular" w:hAnsi="Garamond" w:cs="MetaSerifProBook-Regular"/>
          <w:sz w:val="24"/>
          <w:szCs w:val="24"/>
        </w:rPr>
        <w:t xml:space="preserve">. </w:t>
      </w:r>
    </w:p>
    <w:p w14:paraId="760B263F" w14:textId="5538AAB1" w:rsidR="00CF608F" w:rsidRPr="003725C2" w:rsidRDefault="004C6A57" w:rsidP="00F06DE5">
      <w:pPr>
        <w:spacing w:after="0" w:line="360" w:lineRule="auto"/>
        <w:rPr>
          <w:rFonts w:ascii="Garamond" w:eastAsia="MetaSerifProBook-Regular" w:hAnsi="Garamond" w:cs="MetaSerifProBook-Regular"/>
          <w:b/>
          <w:bCs/>
          <w:sz w:val="24"/>
          <w:szCs w:val="24"/>
        </w:rPr>
      </w:pPr>
      <w:r w:rsidRPr="003725C2">
        <w:rPr>
          <w:rFonts w:ascii="Garamond" w:eastAsia="MetaSerifProBook-Regular" w:hAnsi="Garamond" w:cs="MetaSerifProBook-Regular"/>
          <w:b/>
          <w:bCs/>
          <w:sz w:val="24"/>
          <w:szCs w:val="24"/>
        </w:rPr>
        <w:t>Inconsistency</w:t>
      </w:r>
      <w:r w:rsidR="00CF608F" w:rsidRPr="003725C2">
        <w:rPr>
          <w:rFonts w:ascii="Garamond" w:eastAsia="MetaSerifProBook-Regular" w:hAnsi="Garamond" w:cs="MetaSerifProBook-Regular"/>
          <w:b/>
          <w:bCs/>
          <w:sz w:val="24"/>
          <w:szCs w:val="24"/>
        </w:rPr>
        <w:t xml:space="preserve"> </w:t>
      </w:r>
      <w:r w:rsidR="00D630E6">
        <w:rPr>
          <w:rFonts w:ascii="Garamond" w:eastAsia="MetaSerifProBook-Regular" w:hAnsi="Garamond" w:cs="MetaSerifProBook-Regular"/>
          <w:b/>
          <w:bCs/>
          <w:sz w:val="24"/>
          <w:szCs w:val="24"/>
        </w:rPr>
        <w:t>A</w:t>
      </w:r>
      <w:r w:rsidR="00CF608F" w:rsidRPr="003725C2">
        <w:rPr>
          <w:rFonts w:ascii="Garamond" w:eastAsia="MetaSerifProBook-Regular" w:hAnsi="Garamond" w:cs="MetaSerifProBook-Regular"/>
          <w:b/>
          <w:bCs/>
          <w:sz w:val="24"/>
          <w:szCs w:val="24"/>
        </w:rPr>
        <w:t>nalysis</w:t>
      </w:r>
    </w:p>
    <w:p w14:paraId="687F1F1C" w14:textId="26BB2963" w:rsidR="00DC3454" w:rsidRDefault="00DC3454" w:rsidP="00C40744">
      <w:pPr>
        <w:suppressAutoHyphens w:val="0"/>
        <w:autoSpaceDE w:val="0"/>
        <w:adjustRightInd w:val="0"/>
        <w:spacing w:line="360" w:lineRule="auto"/>
        <w:rPr>
          <w:rFonts w:ascii="Garamond" w:eastAsia="MetaSerifProBook-Regular" w:hAnsi="Garamond" w:cs="MetaSerifProBook-Regular"/>
          <w:sz w:val="24"/>
          <w:szCs w:val="24"/>
        </w:rPr>
      </w:pPr>
      <w:r w:rsidRPr="003725C2">
        <w:rPr>
          <w:rFonts w:ascii="Garamond" w:eastAsia="MetaSerifProBook-Regular" w:hAnsi="Garamond" w:cs="MetaSerifProBook-Regular"/>
          <w:sz w:val="24"/>
          <w:szCs w:val="24"/>
        </w:rPr>
        <w:t>We found evidence of statistical inconsistency through node splitting analysis owing to one comparison of</w:t>
      </w:r>
      <w:r w:rsidR="003725C2" w:rsidRPr="003725C2">
        <w:rPr>
          <w:rFonts w:ascii="Garamond" w:eastAsia="MetaSerifProBook-Regular" w:hAnsi="Garamond" w:cs="MetaSerifProBook-Regular"/>
          <w:sz w:val="24"/>
          <w:szCs w:val="24"/>
        </w:rPr>
        <w:t xml:space="preserve"> Atorvastatin at moderate intensity compared against Pravastatin at low intensity</w:t>
      </w:r>
      <w:r w:rsidRPr="003725C2">
        <w:rPr>
          <w:rFonts w:ascii="Garamond" w:eastAsia="MetaSerifProBook-Regular" w:hAnsi="Garamond" w:cs="MetaSerifProBook-Regular"/>
          <w:sz w:val="24"/>
          <w:szCs w:val="24"/>
        </w:rPr>
        <w:t xml:space="preserve"> (P=0.0</w:t>
      </w:r>
      <w:r w:rsidR="0099451D">
        <w:rPr>
          <w:rFonts w:ascii="Garamond" w:eastAsia="MetaSerifProBook-Regular" w:hAnsi="Garamond" w:cs="MetaSerifProBook-Regular"/>
          <w:sz w:val="24"/>
          <w:szCs w:val="24"/>
        </w:rPr>
        <w:t>71</w:t>
      </w:r>
      <w:r w:rsidRPr="003725C2">
        <w:rPr>
          <w:rFonts w:ascii="Garamond" w:eastAsia="MetaSerifProBook-Regular" w:hAnsi="Garamond" w:cs="MetaSerifProBook-Regular"/>
          <w:sz w:val="24"/>
          <w:szCs w:val="24"/>
        </w:rPr>
        <w:t xml:space="preserve">); this was because one study was at high risk of bias </w:t>
      </w:r>
      <w:r w:rsidR="003725C2" w:rsidRPr="003725C2">
        <w:rPr>
          <w:rFonts w:ascii="Garamond" w:eastAsia="MetaSerifProBook-Regular" w:hAnsi="Garamond" w:cs="MetaSerifProBook-Regular"/>
          <w:sz w:val="24"/>
          <w:szCs w:val="24"/>
        </w:rPr>
        <w:t>due to</w:t>
      </w:r>
      <w:r w:rsidR="00466D23">
        <w:rPr>
          <w:rFonts w:ascii="Garamond" w:eastAsia="MetaSerifProBook-Regular" w:hAnsi="Garamond" w:cs="MetaSerifProBook-Regular"/>
          <w:sz w:val="24"/>
          <w:szCs w:val="24"/>
        </w:rPr>
        <w:t xml:space="preserve"> the</w:t>
      </w:r>
      <w:r w:rsidR="003725C2" w:rsidRPr="003725C2">
        <w:rPr>
          <w:rFonts w:ascii="Garamond" w:eastAsia="MetaSerifProBook-Regular" w:hAnsi="Garamond" w:cs="MetaSerifProBook-Regular"/>
          <w:sz w:val="24"/>
          <w:szCs w:val="24"/>
        </w:rPr>
        <w:t xml:space="preserve"> measurement of</w:t>
      </w:r>
      <w:r w:rsidR="00466D23">
        <w:rPr>
          <w:rFonts w:ascii="Garamond" w:eastAsia="MetaSerifProBook-Regular" w:hAnsi="Garamond" w:cs="MetaSerifProBook-Regular"/>
          <w:sz w:val="24"/>
          <w:szCs w:val="24"/>
        </w:rPr>
        <w:t xml:space="preserve"> the</w:t>
      </w:r>
      <w:r w:rsidR="003725C2" w:rsidRPr="003725C2">
        <w:rPr>
          <w:rFonts w:ascii="Garamond" w:eastAsia="MetaSerifProBook-Regular" w:hAnsi="Garamond" w:cs="MetaSerifProBook-Regular"/>
          <w:sz w:val="24"/>
          <w:szCs w:val="24"/>
        </w:rPr>
        <w:t xml:space="preserve"> outcome</w:t>
      </w:r>
      <w:r w:rsidR="00E74611">
        <w:rPr>
          <w:rFonts w:ascii="Garamond" w:eastAsia="MetaSerifProBook-Regular" w:hAnsi="Garamond" w:cs="MetaSerifProBook-Regular"/>
          <w:sz w:val="24"/>
          <w:szCs w:val="24"/>
        </w:rPr>
        <w:t xml:space="preserve"> in the Pravastatin treatment group </w:t>
      </w:r>
      <w:r w:rsidR="00FC4F16">
        <w:rPr>
          <w:rFonts w:ascii="Garamond" w:eastAsia="MetaSerifProBook-Regular" w:hAnsi="Garamond" w:cs="MetaSerifProBook-Regular"/>
          <w:sz w:val="24"/>
          <w:szCs w:val="24"/>
        </w:rPr>
        <w:t>showing</w:t>
      </w:r>
      <w:r w:rsidR="00164AA3">
        <w:rPr>
          <w:rFonts w:ascii="Garamond" w:eastAsia="MetaSerifProBook-Regular" w:hAnsi="Garamond" w:cs="MetaSerifProBook-Regular"/>
          <w:sz w:val="24"/>
          <w:szCs w:val="24"/>
        </w:rPr>
        <w:t xml:space="preserve"> a</w:t>
      </w:r>
      <w:r w:rsidR="00E74611">
        <w:rPr>
          <w:rFonts w:ascii="Garamond" w:eastAsia="MetaSerifProBook-Regular" w:hAnsi="Garamond" w:cs="MetaSerifProBook-Regular"/>
          <w:sz w:val="24"/>
          <w:szCs w:val="24"/>
        </w:rPr>
        <w:t xml:space="preserve"> significant differen</w:t>
      </w:r>
      <w:r w:rsidR="00164AA3">
        <w:rPr>
          <w:rFonts w:ascii="Garamond" w:eastAsia="MetaSerifProBook-Regular" w:hAnsi="Garamond" w:cs="MetaSerifProBook-Regular"/>
          <w:sz w:val="24"/>
          <w:szCs w:val="24"/>
        </w:rPr>
        <w:t>ce</w:t>
      </w:r>
      <w:r w:rsidR="00B851D1">
        <w:rPr>
          <w:rFonts w:ascii="Garamond" w:eastAsia="MetaSerifProBook-Regular" w:hAnsi="Garamond" w:cs="MetaSerifProBook-Regular"/>
          <w:sz w:val="24"/>
          <w:szCs w:val="24"/>
        </w:rPr>
        <w:t xml:space="preserve"> of</w:t>
      </w:r>
      <w:r w:rsidR="00363BD2">
        <w:rPr>
          <w:rFonts w:ascii="Garamond" w:eastAsia="MetaSerifProBook-Regular" w:hAnsi="Garamond" w:cs="MetaSerifProBook-Regular"/>
          <w:sz w:val="24"/>
          <w:szCs w:val="24"/>
        </w:rPr>
        <w:t xml:space="preserve"> both</w:t>
      </w:r>
      <w:r w:rsidR="00B851D1">
        <w:rPr>
          <w:rFonts w:ascii="Garamond" w:eastAsia="MetaSerifProBook-Regular" w:hAnsi="Garamond" w:cs="MetaSerifProBook-Regular"/>
          <w:sz w:val="24"/>
          <w:szCs w:val="24"/>
        </w:rPr>
        <w:t xml:space="preserve"> TC and HDL-C</w:t>
      </w:r>
      <w:r w:rsidR="00703723">
        <w:rPr>
          <w:rFonts w:ascii="Garamond" w:eastAsia="MetaSerifProBook-Regular" w:hAnsi="Garamond" w:cs="MetaSerifProBook-Regular"/>
          <w:sz w:val="24"/>
          <w:szCs w:val="24"/>
        </w:rPr>
        <w:t xml:space="preserve"> measure</w:t>
      </w:r>
      <w:r w:rsidR="00363BD2">
        <w:rPr>
          <w:rFonts w:ascii="Garamond" w:eastAsia="MetaSerifProBook-Regular" w:hAnsi="Garamond" w:cs="MetaSerifProBook-Regular"/>
          <w:sz w:val="24"/>
          <w:szCs w:val="24"/>
        </w:rPr>
        <w:t>s</w:t>
      </w:r>
      <w:r w:rsidR="00E74611">
        <w:rPr>
          <w:rFonts w:ascii="Garamond" w:eastAsia="MetaSerifProBook-Regular" w:hAnsi="Garamond" w:cs="MetaSerifProBook-Regular"/>
          <w:sz w:val="24"/>
          <w:szCs w:val="24"/>
        </w:rPr>
        <w:t xml:space="preserve"> at baseline</w:t>
      </w:r>
      <w:r w:rsidR="003725C2" w:rsidRPr="003725C2">
        <w:rPr>
          <w:rFonts w:ascii="Garamond" w:eastAsia="MetaSerifProBook-Regular" w:hAnsi="Garamond" w:cs="MetaSerifProBook-Regular"/>
          <w:sz w:val="24"/>
          <w:szCs w:val="24"/>
        </w:rPr>
        <w:t xml:space="preserve"> </w:t>
      </w:r>
      <w:r w:rsidR="00040FC0">
        <w:rPr>
          <w:rFonts w:ascii="Garamond" w:eastAsia="MetaSerifProBook-Regular" w:hAnsi="Garamond" w:cs="MetaSerifProBook-Regular"/>
          <w:sz w:val="24"/>
          <w:szCs w:val="24"/>
        </w:rPr>
        <w:fldChar w:fldCharType="begin"/>
      </w:r>
      <w:r w:rsidR="00570438">
        <w:rPr>
          <w:rFonts w:ascii="Garamond" w:eastAsia="MetaSerifProBook-Regular" w:hAnsi="Garamond" w:cs="MetaSerifProBook-Regular"/>
          <w:sz w:val="24"/>
          <w:szCs w:val="24"/>
        </w:rPr>
        <w:instrText xml:space="preserve"> ADDIN EN.CITE &lt;EndNote&gt;&lt;Cite ExcludeYear="1"&gt;&lt;Author&gt;Gentile&lt;/Author&gt;&lt;Year&gt;2000&lt;/Year&gt;&lt;RecNum&gt;38&lt;/RecNum&gt;&lt;DisplayText&gt;&lt;style face="superscript"&gt;73&lt;/style&gt;&lt;/DisplayText&gt;&lt;record&gt;&lt;rec-number&gt;38&lt;/rec-number&gt;&lt;foreign-keys&gt;&lt;key app="EN" db-id="fz5dfs9s9tr09le520u5x5vtsz5t5vaz0evf" timestamp="1622385160"&gt;38&lt;/key&gt;&lt;/foreign-keys&gt;&lt;ref-type name="Journal Article"&gt;17&lt;/ref-type&gt;&lt;contributors&gt;&lt;authors&gt;&lt;author&gt;Gentile, S.&lt;/author&gt;&lt;author&gt;Turco, S.&lt;/author&gt;&lt;author&gt;Guarino, G.&lt;/author&gt;&lt;author&gt;Sasso, C. F.&lt;/author&gt;&lt;author&gt;Amodio, M.&lt;/author&gt;&lt;author&gt;Magliano, P.&lt;/author&gt;&lt;author&gt;Salvatore, T.&lt;/author&gt;&lt;author&gt;Corigliano, G.&lt;/author&gt;&lt;author&gt;Agrusta, M.&lt;/author&gt;&lt;author&gt;De Simone, G.&lt;/author&gt;&lt;author&gt;Gaeta, I.&lt;/author&gt;&lt;author&gt;Oliviero, B.&lt;/author&gt;&lt;author&gt;Torella, R.&lt;/author&gt;&lt;/authors&gt;&lt;/contributors&gt;&lt;titles&gt;&lt;title&gt;Comparative efficacy study of atorvastatin vs. simvastatin, pravastatin, lovastatin and placebo in type 2 diabetic patients with hypercholesterolaemia&lt;/title&gt;&lt;secondary-title&gt;Diabetes, Obesity and Metabolism&lt;/secondary-title&gt;&lt;/titles&gt;&lt;periodical&gt;&lt;full-title&gt;Diabetes, Obesity and Metabolism&lt;/full-title&gt;&lt;/periodical&gt;&lt;pages&gt;355-362&lt;/pages&gt;&lt;volume&gt;2&lt;/volume&gt;&lt;number&gt;6&lt;/number&gt;&lt;dates&gt;&lt;year&gt;2000&lt;/year&gt;&lt;/dates&gt;&lt;isbn&gt;1462-8902&lt;/isbn&gt;&lt;urls&gt;&lt;related-urls&gt;&lt;url&gt;https://dom-pubs.onlinelibrary.wiley.com/doi/abs/10.1046/j.1463-1326.2000.00106.x&lt;/url&gt;&lt;/related-urls&gt;&lt;/urls&gt;&lt;electronic-resource-num&gt;https://doi.org/10.1046/j.1463-1326.2000.00106.x&lt;/electronic-resource-num&gt;&lt;/record&gt;&lt;/Cite&gt;&lt;/EndNote&gt;</w:instrText>
      </w:r>
      <w:r w:rsidR="00040FC0">
        <w:rPr>
          <w:rFonts w:ascii="Garamond" w:eastAsia="MetaSerifProBook-Regular" w:hAnsi="Garamond" w:cs="MetaSerifProBook-Regular"/>
          <w:sz w:val="24"/>
          <w:szCs w:val="24"/>
        </w:rPr>
        <w:fldChar w:fldCharType="separate"/>
      </w:r>
      <w:r w:rsidR="00570438" w:rsidRPr="00570438">
        <w:rPr>
          <w:rFonts w:ascii="Garamond" w:eastAsia="MetaSerifProBook-Regular" w:hAnsi="Garamond" w:cs="MetaSerifProBook-Regular"/>
          <w:noProof/>
          <w:sz w:val="24"/>
          <w:szCs w:val="24"/>
          <w:vertAlign w:val="superscript"/>
        </w:rPr>
        <w:t>73</w:t>
      </w:r>
      <w:r w:rsidR="00040FC0">
        <w:rPr>
          <w:rFonts w:ascii="Garamond" w:eastAsia="MetaSerifProBook-Regular" w:hAnsi="Garamond" w:cs="MetaSerifProBook-Regular"/>
          <w:sz w:val="24"/>
          <w:szCs w:val="24"/>
        </w:rPr>
        <w:fldChar w:fldCharType="end"/>
      </w:r>
      <w:r w:rsidR="00E12780">
        <w:rPr>
          <w:rFonts w:ascii="Garamond" w:eastAsia="MetaSerifProBook-Regular" w:hAnsi="Garamond" w:cs="MetaSerifProBook-Regular"/>
          <w:sz w:val="24"/>
          <w:szCs w:val="24"/>
        </w:rPr>
        <w:t xml:space="preserve"> (Appendix </w:t>
      </w:r>
      <w:r w:rsidR="00002653">
        <w:rPr>
          <w:rFonts w:ascii="Garamond" w:eastAsia="MetaSerifProBook-Regular" w:hAnsi="Garamond" w:cs="MetaSerifProBook-Regular"/>
          <w:sz w:val="24"/>
          <w:szCs w:val="24"/>
        </w:rPr>
        <w:t>7</w:t>
      </w:r>
      <w:r w:rsidR="00E12780">
        <w:rPr>
          <w:rFonts w:ascii="Garamond" w:eastAsia="MetaSerifProBook-Regular" w:hAnsi="Garamond" w:cs="MetaSerifProBook-Regular"/>
          <w:sz w:val="24"/>
          <w:szCs w:val="24"/>
        </w:rPr>
        <w:t>)</w:t>
      </w:r>
      <w:r w:rsidR="003725C2" w:rsidRPr="003725C2">
        <w:rPr>
          <w:rFonts w:ascii="Garamond" w:eastAsia="MetaSerifProBook-Regular" w:hAnsi="Garamond" w:cs="MetaSerifProBook-Regular"/>
          <w:sz w:val="24"/>
          <w:szCs w:val="24"/>
        </w:rPr>
        <w:t>.</w:t>
      </w:r>
      <w:r w:rsidR="00EF3FED">
        <w:rPr>
          <w:rFonts w:ascii="Garamond" w:eastAsia="MetaSerifProBook-Regular" w:hAnsi="Garamond" w:cs="MetaSerifProBook-Regular"/>
          <w:sz w:val="24"/>
          <w:szCs w:val="24"/>
        </w:rPr>
        <w:t xml:space="preserve"> One further </w:t>
      </w:r>
      <w:r w:rsidR="00827F96">
        <w:rPr>
          <w:rFonts w:ascii="Garamond" w:eastAsia="MetaSerifProBook-Regular" w:hAnsi="Garamond" w:cs="MetaSerifProBook-Regular"/>
          <w:sz w:val="24"/>
          <w:szCs w:val="24"/>
        </w:rPr>
        <w:t>inconsistency</w:t>
      </w:r>
      <w:r w:rsidR="00EF3FED">
        <w:rPr>
          <w:rFonts w:ascii="Garamond" w:eastAsia="MetaSerifProBook-Regular" w:hAnsi="Garamond" w:cs="MetaSerifProBook-Regular"/>
          <w:sz w:val="24"/>
          <w:szCs w:val="24"/>
        </w:rPr>
        <w:t xml:space="preserve"> was found in the </w:t>
      </w:r>
      <w:r w:rsidR="00827F96">
        <w:rPr>
          <w:rFonts w:ascii="Garamond" w:eastAsia="MetaSerifProBook-Regular" w:hAnsi="Garamond" w:cs="MetaSerifProBook-Regular"/>
          <w:sz w:val="24"/>
          <w:szCs w:val="24"/>
        </w:rPr>
        <w:t>comparison</w:t>
      </w:r>
      <w:r w:rsidR="00EF3FED">
        <w:rPr>
          <w:rFonts w:ascii="Garamond" w:eastAsia="MetaSerifProBook-Regular" w:hAnsi="Garamond" w:cs="MetaSerifProBook-Regular"/>
          <w:sz w:val="24"/>
          <w:szCs w:val="24"/>
        </w:rPr>
        <w:t xml:space="preserve"> between Pravastatin at low intensity compared to Simvastatin at moderate intensity (P=0.0</w:t>
      </w:r>
      <w:r w:rsidR="00170186">
        <w:rPr>
          <w:rFonts w:ascii="Garamond" w:eastAsia="MetaSerifProBook-Regular" w:hAnsi="Garamond" w:cs="MetaSerifProBook-Regular"/>
          <w:sz w:val="24"/>
          <w:szCs w:val="24"/>
        </w:rPr>
        <w:t>31</w:t>
      </w:r>
      <w:r w:rsidR="00EF3FED">
        <w:rPr>
          <w:rFonts w:ascii="Garamond" w:eastAsia="MetaSerifProBook-Regular" w:hAnsi="Garamond" w:cs="MetaSerifProBook-Regular"/>
          <w:sz w:val="24"/>
          <w:szCs w:val="24"/>
        </w:rPr>
        <w:t>). This was due</w:t>
      </w:r>
      <w:r w:rsidR="00827F96">
        <w:rPr>
          <w:rFonts w:ascii="Garamond" w:eastAsia="MetaSerifProBook-Regular" w:hAnsi="Garamond" w:cs="MetaSerifProBook-Regular"/>
          <w:sz w:val="24"/>
          <w:szCs w:val="24"/>
        </w:rPr>
        <w:t xml:space="preserve"> to one study </w:t>
      </w:r>
      <w:r w:rsidR="00D35410">
        <w:rPr>
          <w:rFonts w:ascii="Garamond" w:eastAsia="MetaSerifProBook-Regular" w:hAnsi="Garamond" w:cs="MetaSerifProBook-Regular"/>
          <w:sz w:val="24"/>
          <w:szCs w:val="24"/>
        </w:rPr>
        <w:fldChar w:fldCharType="begin">
          <w:fldData xml:space="preserve">PEVuZE5vdGU+PENpdGUgRXhjbHVkZVllYXI9IjEiPjxBdXRob3I+S29oPC9BdXRob3I+PFllYXI+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</w:fldData>
        </w:fldChar>
      </w:r>
      <w:r w:rsidR="00570438">
        <w:rPr>
          <w:rFonts w:ascii="Garamond" w:eastAsia="MetaSerifProBook-Regular" w:hAnsi="Garamond" w:cs="MetaSerifProBook-Regular"/>
          <w:sz w:val="24"/>
          <w:szCs w:val="24"/>
        </w:rPr>
        <w:instrText xml:space="preserve"> ADDIN EN.CITE </w:instrText>
      </w:r>
      <w:r w:rsidR="00570438">
        <w:rPr>
          <w:rFonts w:ascii="Garamond" w:eastAsia="MetaSerifProBook-Regular" w:hAnsi="Garamond" w:cs="MetaSerifProBook-Regular"/>
          <w:sz w:val="24"/>
          <w:szCs w:val="24"/>
        </w:rPr>
        <w:fldChar w:fldCharType="begin">
          <w:fldData xml:space="preserve">PEVuZE5vdGU+PENpdGUgRXhjbHVkZVllYXI9IjEiPjxBdXRob3I+S29oPC9BdXRob3I+PFllYXI+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</w:fldData>
        </w:fldChar>
      </w:r>
      <w:r w:rsidR="00570438">
        <w:rPr>
          <w:rFonts w:ascii="Garamond" w:eastAsia="MetaSerifProBook-Regular" w:hAnsi="Garamond" w:cs="MetaSerifProBook-Regular"/>
          <w:sz w:val="24"/>
          <w:szCs w:val="24"/>
        </w:rPr>
        <w:instrText xml:space="preserve"> ADDIN EN.CITE.DATA </w:instrText>
      </w:r>
      <w:r w:rsidR="00570438">
        <w:rPr>
          <w:rFonts w:ascii="Garamond" w:eastAsia="MetaSerifProBook-Regular" w:hAnsi="Garamond" w:cs="MetaSerifProBook-Regular"/>
          <w:sz w:val="24"/>
          <w:szCs w:val="24"/>
        </w:rPr>
      </w:r>
      <w:r w:rsidR="00570438">
        <w:rPr>
          <w:rFonts w:ascii="Garamond" w:eastAsia="MetaSerifProBook-Regular" w:hAnsi="Garamond" w:cs="MetaSerifProBook-Regular"/>
          <w:sz w:val="24"/>
          <w:szCs w:val="24"/>
        </w:rPr>
        <w:fldChar w:fldCharType="end"/>
      </w:r>
      <w:r w:rsidR="00D35410">
        <w:rPr>
          <w:rFonts w:ascii="Garamond" w:eastAsia="MetaSerifProBook-Regular" w:hAnsi="Garamond" w:cs="MetaSerifProBook-Regular"/>
          <w:sz w:val="24"/>
          <w:szCs w:val="24"/>
        </w:rPr>
      </w:r>
      <w:r w:rsidR="00D35410">
        <w:rPr>
          <w:rFonts w:ascii="Garamond" w:eastAsia="MetaSerifProBook-Regular" w:hAnsi="Garamond" w:cs="MetaSerifProBook-Regular"/>
          <w:sz w:val="24"/>
          <w:szCs w:val="24"/>
        </w:rPr>
        <w:fldChar w:fldCharType="separate"/>
      </w:r>
      <w:r w:rsidR="00570438" w:rsidRPr="00570438">
        <w:rPr>
          <w:rFonts w:ascii="Garamond" w:eastAsia="MetaSerifProBook-Regular" w:hAnsi="Garamond" w:cs="MetaSerifProBook-Regular"/>
          <w:noProof/>
          <w:sz w:val="24"/>
          <w:szCs w:val="24"/>
          <w:vertAlign w:val="superscript"/>
        </w:rPr>
        <w:t>44</w:t>
      </w:r>
      <w:r w:rsidR="00D35410">
        <w:rPr>
          <w:rFonts w:ascii="Garamond" w:eastAsia="MetaSerifProBook-Regular" w:hAnsi="Garamond" w:cs="MetaSerifProBook-Regular"/>
          <w:sz w:val="24"/>
          <w:szCs w:val="24"/>
        </w:rPr>
        <w:fldChar w:fldCharType="end"/>
      </w:r>
      <w:r w:rsidR="00527B65">
        <w:rPr>
          <w:rFonts w:ascii="Garamond" w:eastAsia="MetaSerifProBook-Regular" w:hAnsi="Garamond" w:cs="MetaSerifProBook-Regular"/>
          <w:sz w:val="24"/>
          <w:szCs w:val="24"/>
        </w:rPr>
        <w:t xml:space="preserve"> which showed moderate risk of bias </w:t>
      </w:r>
      <w:r w:rsidR="002900D9">
        <w:rPr>
          <w:rFonts w:ascii="Garamond" w:eastAsia="MetaSerifProBook-Regular" w:hAnsi="Garamond" w:cs="MetaSerifProBook-Regular"/>
          <w:sz w:val="24"/>
          <w:szCs w:val="24"/>
        </w:rPr>
        <w:t>because</w:t>
      </w:r>
      <w:r w:rsidR="00527B65">
        <w:rPr>
          <w:rFonts w:ascii="Garamond" w:eastAsia="MetaSerifProBook-Regular" w:hAnsi="Garamond" w:cs="MetaSerifProBook-Regular"/>
          <w:sz w:val="24"/>
          <w:szCs w:val="24"/>
        </w:rPr>
        <w:t xml:space="preserve"> </w:t>
      </w:r>
      <w:r w:rsidR="002900D9">
        <w:rPr>
          <w:rFonts w:ascii="Garamond" w:eastAsia="MetaSerifProBook-Regular" w:hAnsi="Garamond" w:cs="MetaSerifProBook-Regular"/>
          <w:sz w:val="24"/>
          <w:szCs w:val="24"/>
        </w:rPr>
        <w:t>of</w:t>
      </w:r>
      <w:r w:rsidR="00745E72">
        <w:rPr>
          <w:rFonts w:ascii="Garamond" w:eastAsia="MetaSerifProBook-Regular" w:hAnsi="Garamond" w:cs="MetaSerifProBook-Regular"/>
          <w:sz w:val="24"/>
          <w:szCs w:val="24"/>
        </w:rPr>
        <w:t xml:space="preserve"> unc</w:t>
      </w:r>
      <w:r w:rsidR="002900D9">
        <w:rPr>
          <w:rFonts w:ascii="Garamond" w:eastAsia="MetaSerifProBook-Regular" w:hAnsi="Garamond" w:cs="MetaSerifProBook-Regular"/>
          <w:sz w:val="24"/>
          <w:szCs w:val="24"/>
        </w:rPr>
        <w:t>ertainty with the</w:t>
      </w:r>
      <w:r w:rsidR="00527B65">
        <w:rPr>
          <w:rFonts w:ascii="Garamond" w:eastAsia="MetaSerifProBook-Regular" w:hAnsi="Garamond" w:cs="MetaSerifProBook-Regular"/>
          <w:sz w:val="24"/>
          <w:szCs w:val="24"/>
        </w:rPr>
        <w:t xml:space="preserve"> randomisation process</w:t>
      </w:r>
      <w:r w:rsidR="002900D9">
        <w:rPr>
          <w:rFonts w:ascii="Garamond" w:eastAsia="MetaSerifProBook-Regular" w:hAnsi="Garamond" w:cs="MetaSerifProBook-Regular"/>
          <w:sz w:val="24"/>
          <w:szCs w:val="24"/>
        </w:rPr>
        <w:t xml:space="preserve"> used</w:t>
      </w:r>
      <w:r w:rsidR="00527B65">
        <w:rPr>
          <w:rFonts w:ascii="Garamond" w:eastAsia="MetaSerifProBook-Regular" w:hAnsi="Garamond" w:cs="MetaSerifProBook-Regular"/>
          <w:sz w:val="24"/>
          <w:szCs w:val="24"/>
        </w:rPr>
        <w:t xml:space="preserve"> and </w:t>
      </w:r>
      <w:r w:rsidR="002900D9">
        <w:rPr>
          <w:rFonts w:ascii="Garamond" w:eastAsia="MetaSerifProBook-Regular" w:hAnsi="Garamond" w:cs="MetaSerifProBook-Regular"/>
          <w:sz w:val="24"/>
          <w:szCs w:val="24"/>
        </w:rPr>
        <w:t>the</w:t>
      </w:r>
      <w:r w:rsidR="008849C6">
        <w:rPr>
          <w:rFonts w:ascii="Garamond" w:eastAsia="MetaSerifProBook-Regular" w:hAnsi="Garamond" w:cs="MetaSerifProBook-Regular"/>
          <w:sz w:val="24"/>
          <w:szCs w:val="24"/>
        </w:rPr>
        <w:t xml:space="preserve"> </w:t>
      </w:r>
      <w:r w:rsidR="00AB02BC">
        <w:rPr>
          <w:rFonts w:ascii="Garamond" w:eastAsia="MetaSerifProBook-Regular" w:hAnsi="Garamond" w:cs="MetaSerifProBook-Regular"/>
          <w:sz w:val="24"/>
          <w:szCs w:val="24"/>
        </w:rPr>
        <w:t xml:space="preserve">high number of unexplained </w:t>
      </w:r>
      <w:r w:rsidR="00524766">
        <w:rPr>
          <w:rFonts w:ascii="Garamond" w:eastAsia="MetaSerifProBook-Regular" w:hAnsi="Garamond" w:cs="MetaSerifProBook-Regular"/>
          <w:sz w:val="24"/>
          <w:szCs w:val="24"/>
        </w:rPr>
        <w:t>discontinuations</w:t>
      </w:r>
      <w:r w:rsidR="00527B65">
        <w:rPr>
          <w:rFonts w:ascii="Garamond" w:eastAsia="MetaSerifProBook-Regular" w:hAnsi="Garamond" w:cs="MetaSerifProBook-Regular"/>
          <w:sz w:val="24"/>
          <w:szCs w:val="24"/>
        </w:rPr>
        <w:t xml:space="preserve">. </w:t>
      </w:r>
      <w:r w:rsidRPr="00527B65">
        <w:rPr>
          <w:rFonts w:ascii="Garamond" w:eastAsia="MetaSerifProBook-Regular" w:hAnsi="Garamond" w:cs="MetaSerifProBook-Regular"/>
          <w:sz w:val="24"/>
          <w:szCs w:val="24"/>
        </w:rPr>
        <w:t xml:space="preserve">Because consistency (transitivity) is a central assumption of network meta-analysis, we removed </w:t>
      </w:r>
      <w:r w:rsidR="00527B65" w:rsidRPr="00527B65">
        <w:rPr>
          <w:rFonts w:ascii="Garamond" w:eastAsia="MetaSerifProBook-Regular" w:hAnsi="Garamond" w:cs="MetaSerifProBook-Regular"/>
          <w:sz w:val="24"/>
          <w:szCs w:val="24"/>
        </w:rPr>
        <w:t>both</w:t>
      </w:r>
      <w:r w:rsidRPr="00527B65">
        <w:rPr>
          <w:rFonts w:ascii="Garamond" w:eastAsia="MetaSerifProBook-Regular" w:hAnsi="Garamond" w:cs="MetaSerifProBook-Regular"/>
          <w:sz w:val="24"/>
          <w:szCs w:val="24"/>
        </w:rPr>
        <w:t xml:space="preserve"> trials leaving </w:t>
      </w:r>
      <w:r w:rsidR="00DC29DD">
        <w:rPr>
          <w:rFonts w:ascii="Garamond" w:eastAsia="MetaSerifProBook-Regular" w:hAnsi="Garamond" w:cs="MetaSerifProBook-Regular"/>
          <w:sz w:val="24"/>
          <w:szCs w:val="24"/>
        </w:rPr>
        <w:t>34</w:t>
      </w:r>
      <w:r w:rsidRPr="00527B65">
        <w:rPr>
          <w:rFonts w:ascii="Garamond" w:eastAsia="MetaSerifProBook-Regular" w:hAnsi="Garamond" w:cs="MetaSerifProBook-Regular"/>
          <w:sz w:val="24"/>
          <w:szCs w:val="24"/>
        </w:rPr>
        <w:t xml:space="preserve"> </w:t>
      </w:r>
      <w:r w:rsidR="008849C6">
        <w:rPr>
          <w:rFonts w:ascii="Garamond" w:eastAsia="MetaSerifProBook-Regular" w:hAnsi="Garamond" w:cs="MetaSerifProBook-Regular"/>
          <w:sz w:val="24"/>
          <w:szCs w:val="24"/>
        </w:rPr>
        <w:t>randomised controlled trials</w:t>
      </w:r>
      <w:r w:rsidRPr="00527B65">
        <w:rPr>
          <w:rFonts w:ascii="Garamond" w:eastAsia="MetaSerifProBook-Regular" w:hAnsi="Garamond" w:cs="MetaSerifProBook-Regular"/>
          <w:sz w:val="24"/>
          <w:szCs w:val="24"/>
        </w:rPr>
        <w:t xml:space="preserve"> for</w:t>
      </w:r>
      <w:r w:rsidR="00527B65" w:rsidRPr="00527B65">
        <w:rPr>
          <w:rFonts w:ascii="Garamond" w:eastAsia="MetaSerifProBook-Regular" w:hAnsi="Garamond" w:cs="MetaSerifProBook-Regular"/>
          <w:sz w:val="24"/>
          <w:szCs w:val="24"/>
        </w:rPr>
        <w:t xml:space="preserve"> the network o</w:t>
      </w:r>
      <w:r w:rsidR="00594271">
        <w:rPr>
          <w:rFonts w:ascii="Garamond" w:eastAsia="MetaSerifProBook-Regular" w:hAnsi="Garamond" w:cs="MetaSerifProBook-Regular"/>
          <w:sz w:val="24"/>
          <w:szCs w:val="24"/>
        </w:rPr>
        <w:t>n</w:t>
      </w:r>
      <w:r w:rsidR="00527B65" w:rsidRPr="00527B65">
        <w:rPr>
          <w:rFonts w:ascii="Garamond" w:eastAsia="MetaSerifProBook-Regular" w:hAnsi="Garamond" w:cs="MetaSerifProBook-Regular"/>
          <w:sz w:val="24"/>
          <w:szCs w:val="24"/>
        </w:rPr>
        <w:t xml:space="preserve"> non-HDL-</w:t>
      </w:r>
      <w:r w:rsidR="00FF259D">
        <w:rPr>
          <w:rFonts w:ascii="Garamond" w:eastAsia="MetaSerifProBook-Regular" w:hAnsi="Garamond" w:cs="MetaSerifProBook-Regular"/>
          <w:sz w:val="24"/>
          <w:szCs w:val="24"/>
        </w:rPr>
        <w:t>C</w:t>
      </w:r>
      <w:r w:rsidRPr="00527B65">
        <w:rPr>
          <w:rFonts w:ascii="Garamond" w:eastAsia="MetaSerifProBook-Regular" w:hAnsi="Garamond" w:cs="MetaSerifProBook-Regular"/>
          <w:sz w:val="24"/>
          <w:szCs w:val="24"/>
        </w:rPr>
        <w:t>.</w:t>
      </w:r>
    </w:p>
    <w:p w14:paraId="07D5493F" w14:textId="50A7AEA1" w:rsidR="00CF608F" w:rsidRPr="008E471B" w:rsidRDefault="0053504D" w:rsidP="00E74102">
      <w:pPr>
        <w:spacing w:after="0" w:line="360" w:lineRule="auto"/>
        <w:rPr>
          <w:rFonts w:ascii="Garamond" w:eastAsia="MetaSerifProBook-Regular" w:hAnsi="Garamond" w:cs="MetaSerifProBook-Regular"/>
          <w:b/>
          <w:bCs/>
          <w:sz w:val="24"/>
          <w:szCs w:val="24"/>
        </w:rPr>
      </w:pPr>
      <w:r>
        <w:rPr>
          <w:rFonts w:ascii="Garamond" w:eastAsia="MetaSerifProBook-Regular" w:hAnsi="Garamond" w:cs="MetaSerifProBook-Regular"/>
          <w:b/>
          <w:bCs/>
          <w:sz w:val="24"/>
          <w:szCs w:val="24"/>
        </w:rPr>
        <w:t>Performance o</w:t>
      </w:r>
      <w:r w:rsidR="009F479D">
        <w:rPr>
          <w:rFonts w:ascii="Garamond" w:eastAsia="MetaSerifProBook-Regular" w:hAnsi="Garamond" w:cs="MetaSerifProBook-Regular"/>
          <w:b/>
          <w:bCs/>
          <w:sz w:val="24"/>
          <w:szCs w:val="24"/>
        </w:rPr>
        <w:t>n</w:t>
      </w:r>
      <w:r>
        <w:rPr>
          <w:rFonts w:ascii="Garamond" w:eastAsia="MetaSerifProBook-Regular" w:hAnsi="Garamond" w:cs="MetaSerifProBook-Regular"/>
          <w:b/>
          <w:bCs/>
          <w:sz w:val="24"/>
          <w:szCs w:val="24"/>
        </w:rPr>
        <w:t xml:space="preserve"> </w:t>
      </w:r>
      <w:r w:rsidR="004C6A57" w:rsidRPr="008E471B">
        <w:rPr>
          <w:rFonts w:ascii="Garamond" w:eastAsia="MetaSerifProBook-Regular" w:hAnsi="Garamond" w:cs="MetaSerifProBook-Regular"/>
          <w:b/>
          <w:bCs/>
          <w:sz w:val="24"/>
          <w:szCs w:val="24"/>
        </w:rPr>
        <w:t>Non-HDL-</w:t>
      </w:r>
      <w:r w:rsidR="00DD5A44" w:rsidRPr="008E471B">
        <w:rPr>
          <w:rFonts w:ascii="Garamond" w:eastAsia="MetaSerifProBook-Regular" w:hAnsi="Garamond" w:cs="MetaSerifProBook-Regular"/>
          <w:b/>
          <w:bCs/>
          <w:sz w:val="24"/>
          <w:szCs w:val="24"/>
        </w:rPr>
        <w:t>C</w:t>
      </w:r>
      <w:r w:rsidR="008117D0" w:rsidRPr="008E471B">
        <w:rPr>
          <w:rFonts w:ascii="Garamond" w:eastAsia="MetaSerifProBook-Regular" w:hAnsi="Garamond" w:cs="MetaSerifProBook-Regular"/>
          <w:b/>
          <w:bCs/>
          <w:sz w:val="24"/>
          <w:szCs w:val="24"/>
        </w:rPr>
        <w:t xml:space="preserve"> </w:t>
      </w:r>
      <w:r w:rsidR="009A4372">
        <w:rPr>
          <w:rFonts w:ascii="Garamond" w:eastAsia="MetaSerifProBook-Regular" w:hAnsi="Garamond" w:cs="MetaSerifProBook-Regular"/>
          <w:b/>
          <w:bCs/>
          <w:sz w:val="24"/>
          <w:szCs w:val="24"/>
        </w:rPr>
        <w:t>by</w:t>
      </w:r>
      <w:r w:rsidR="008117D0" w:rsidRPr="008E471B">
        <w:rPr>
          <w:rFonts w:ascii="Garamond" w:eastAsia="MetaSerifProBook-Regular" w:hAnsi="Garamond" w:cs="MetaSerifProBook-Regular"/>
          <w:b/>
          <w:bCs/>
          <w:sz w:val="24"/>
          <w:szCs w:val="24"/>
        </w:rPr>
        <w:t xml:space="preserve"> Statin Intensity</w:t>
      </w:r>
    </w:p>
    <w:p w14:paraId="06896D4A" w14:textId="4D9C6118" w:rsidR="00426957" w:rsidRDefault="003801C9" w:rsidP="00366FC3">
      <w:pPr>
        <w:spacing w:line="360" w:lineRule="auto"/>
        <w:rPr>
          <w:rFonts w:ascii="Garamond" w:eastAsia="MetaSerifProBook-Regular" w:hAnsi="Garamond" w:cs="MetaSerifProBook-Regular"/>
          <w:sz w:val="24"/>
          <w:szCs w:val="24"/>
        </w:rPr>
      </w:pPr>
      <w:r w:rsidRPr="008E471B">
        <w:rPr>
          <w:rFonts w:ascii="Garamond" w:eastAsia="MetaSerifProBook-Regular" w:hAnsi="Garamond" w:cs="MetaSerifProBook-Regular"/>
          <w:sz w:val="24"/>
          <w:szCs w:val="24"/>
        </w:rPr>
        <w:t xml:space="preserve">Figure </w:t>
      </w:r>
      <w:r w:rsidR="002C6155">
        <w:rPr>
          <w:rFonts w:ascii="Garamond" w:eastAsia="MetaSerifProBook-Regular" w:hAnsi="Garamond" w:cs="MetaSerifProBook-Regular"/>
          <w:sz w:val="24"/>
          <w:szCs w:val="24"/>
        </w:rPr>
        <w:t>2</w:t>
      </w:r>
      <w:r w:rsidRPr="008E471B">
        <w:rPr>
          <w:rFonts w:ascii="Garamond" w:eastAsia="MetaSerifProBook-Regular" w:hAnsi="Garamond" w:cs="MetaSerifProBook-Regular"/>
          <w:sz w:val="24"/>
          <w:szCs w:val="24"/>
        </w:rPr>
        <w:t xml:space="preserve"> shows the network meta-analysis results for the primary outcome of all eligible trials after the inconstancy analysis. </w:t>
      </w:r>
      <w:r w:rsidR="00C9509F">
        <w:rPr>
          <w:rFonts w:ascii="Garamond" w:eastAsia="MetaSerifProBook-Regular" w:hAnsi="Garamond" w:cs="MetaSerifProBook-Regular"/>
          <w:sz w:val="24"/>
          <w:szCs w:val="24"/>
        </w:rPr>
        <w:t xml:space="preserve">Both </w:t>
      </w:r>
      <w:proofErr w:type="spellStart"/>
      <w:r w:rsidR="00C9509F">
        <w:rPr>
          <w:rFonts w:ascii="Garamond" w:eastAsia="MetaSerifProBook-Regular" w:hAnsi="Garamond" w:cs="MetaSerifProBook-Regular"/>
          <w:sz w:val="24"/>
          <w:szCs w:val="24"/>
        </w:rPr>
        <w:t>Rosuvastatin</w:t>
      </w:r>
      <w:proofErr w:type="spellEnd"/>
      <w:r w:rsidR="005C5D80">
        <w:rPr>
          <w:rFonts w:ascii="Garamond" w:eastAsia="MetaSerifProBook-Regular" w:hAnsi="Garamond" w:cs="MetaSerifProBook-Regular"/>
          <w:sz w:val="24"/>
          <w:szCs w:val="24"/>
        </w:rPr>
        <w:t xml:space="preserve"> at high (-2.3</w:t>
      </w:r>
      <w:r w:rsidR="006440A7">
        <w:rPr>
          <w:rFonts w:ascii="Garamond" w:eastAsia="MetaSerifProBook-Regular" w:hAnsi="Garamond" w:cs="MetaSerifProBook-Regular"/>
          <w:sz w:val="24"/>
          <w:szCs w:val="24"/>
        </w:rPr>
        <w:t>1</w:t>
      </w:r>
      <w:r w:rsidR="005C5D80">
        <w:rPr>
          <w:rFonts w:ascii="Garamond" w:eastAsia="MetaSerifProBook-Regular" w:hAnsi="Garamond" w:cs="MetaSerifProBook-Regular"/>
          <w:sz w:val="24"/>
          <w:szCs w:val="24"/>
        </w:rPr>
        <w:t xml:space="preserve">, 95% </w:t>
      </w:r>
      <w:proofErr w:type="spellStart"/>
      <w:r w:rsidR="005C5D80">
        <w:rPr>
          <w:rFonts w:ascii="Garamond" w:eastAsia="MetaSerifProBook-Regular" w:hAnsi="Garamond" w:cs="MetaSerifProBook-Regular"/>
          <w:sz w:val="24"/>
          <w:szCs w:val="24"/>
        </w:rPr>
        <w:t>C</w:t>
      </w:r>
      <w:r w:rsidR="006440A7">
        <w:rPr>
          <w:rFonts w:ascii="Garamond" w:eastAsia="MetaSerifProBook-Regular" w:hAnsi="Garamond" w:cs="MetaSerifProBook-Regular"/>
          <w:sz w:val="24"/>
          <w:szCs w:val="24"/>
        </w:rPr>
        <w:t>r</w:t>
      </w:r>
      <w:r w:rsidR="005C5D80">
        <w:rPr>
          <w:rFonts w:ascii="Garamond" w:eastAsia="MetaSerifProBook-Regular" w:hAnsi="Garamond" w:cs="MetaSerifProBook-Regular"/>
          <w:sz w:val="24"/>
          <w:szCs w:val="24"/>
        </w:rPr>
        <w:t>I</w:t>
      </w:r>
      <w:proofErr w:type="spellEnd"/>
      <w:r w:rsidR="00C11CBD">
        <w:rPr>
          <w:rFonts w:ascii="Garamond" w:eastAsia="MetaSerifProBook-Regular" w:hAnsi="Garamond" w:cs="MetaSerifProBook-Regular"/>
          <w:sz w:val="24"/>
          <w:szCs w:val="24"/>
        </w:rPr>
        <w:t>:</w:t>
      </w:r>
      <w:r w:rsidR="005C5D80">
        <w:rPr>
          <w:rFonts w:ascii="Garamond" w:eastAsia="MetaSerifProBook-Regular" w:hAnsi="Garamond" w:cs="MetaSerifProBook-Regular"/>
          <w:sz w:val="24"/>
          <w:szCs w:val="24"/>
        </w:rPr>
        <w:t xml:space="preserve"> -3.</w:t>
      </w:r>
      <w:r w:rsidR="000302C1">
        <w:rPr>
          <w:rFonts w:ascii="Garamond" w:eastAsia="MetaSerifProBook-Regular" w:hAnsi="Garamond" w:cs="MetaSerifProBook-Regular"/>
          <w:sz w:val="24"/>
          <w:szCs w:val="24"/>
        </w:rPr>
        <w:t>39</w:t>
      </w:r>
      <w:r w:rsidR="005C5D80">
        <w:rPr>
          <w:rFonts w:ascii="Garamond" w:eastAsia="MetaSerifProBook-Regular" w:hAnsi="Garamond" w:cs="MetaSerifProBook-Regular"/>
          <w:sz w:val="24"/>
          <w:szCs w:val="24"/>
        </w:rPr>
        <w:t xml:space="preserve"> to -1.2</w:t>
      </w:r>
      <w:r w:rsidR="006440A7">
        <w:rPr>
          <w:rFonts w:ascii="Garamond" w:eastAsia="MetaSerifProBook-Regular" w:hAnsi="Garamond" w:cs="MetaSerifProBook-Regular"/>
          <w:sz w:val="24"/>
          <w:szCs w:val="24"/>
        </w:rPr>
        <w:t>1</w:t>
      </w:r>
      <w:r w:rsidR="001E0525" w:rsidRPr="001E0525">
        <w:rPr>
          <w:rFonts w:ascii="Garamond" w:eastAsia="MetaSerifProBook-Regular" w:hAnsi="Garamond" w:cs="MetaSerifProBook-Regular"/>
          <w:sz w:val="24"/>
          <w:szCs w:val="24"/>
        </w:rPr>
        <w:t xml:space="preserve"> </w:t>
      </w:r>
      <w:proofErr w:type="spellStart"/>
      <w:r w:rsidR="001E0525">
        <w:rPr>
          <w:rFonts w:ascii="Garamond" w:eastAsia="MetaSerifProBook-Regular" w:hAnsi="Garamond" w:cs="MetaSerifProBook-Regular"/>
          <w:sz w:val="24"/>
          <w:szCs w:val="24"/>
        </w:rPr>
        <w:t>mmol</w:t>
      </w:r>
      <w:proofErr w:type="spellEnd"/>
      <w:r w:rsidR="001E0525">
        <w:rPr>
          <w:rFonts w:ascii="Garamond" w:eastAsia="MetaSerifProBook-Regular" w:hAnsi="Garamond" w:cs="MetaSerifProBook-Regular"/>
          <w:sz w:val="24"/>
          <w:szCs w:val="24"/>
        </w:rPr>
        <w:t>/L</w:t>
      </w:r>
      <w:r w:rsidR="006440A7">
        <w:rPr>
          <w:rFonts w:ascii="Garamond" w:eastAsia="MetaSerifProBook-Regular" w:hAnsi="Garamond" w:cs="MetaSerifProBook-Regular"/>
          <w:sz w:val="24"/>
          <w:szCs w:val="24"/>
        </w:rPr>
        <w:t>)</w:t>
      </w:r>
      <w:r w:rsidR="005C5D80">
        <w:rPr>
          <w:rFonts w:ascii="Garamond" w:eastAsia="MetaSerifProBook-Regular" w:hAnsi="Garamond" w:cs="MetaSerifProBook-Regular"/>
          <w:sz w:val="24"/>
          <w:szCs w:val="24"/>
        </w:rPr>
        <w:t xml:space="preserve"> and moderate</w:t>
      </w:r>
      <w:r w:rsidR="00C9509F">
        <w:rPr>
          <w:rFonts w:ascii="Garamond" w:eastAsia="MetaSerifProBook-Regular" w:hAnsi="Garamond" w:cs="MetaSerifProBook-Regular"/>
          <w:sz w:val="24"/>
          <w:szCs w:val="24"/>
        </w:rPr>
        <w:t xml:space="preserve"> (-2.</w:t>
      </w:r>
      <w:r w:rsidR="000302C1">
        <w:rPr>
          <w:rFonts w:ascii="Garamond" w:eastAsia="MetaSerifProBook-Regular" w:hAnsi="Garamond" w:cs="MetaSerifProBook-Regular"/>
          <w:sz w:val="24"/>
          <w:szCs w:val="24"/>
        </w:rPr>
        <w:t>27</w:t>
      </w:r>
      <w:r w:rsidR="00C9509F">
        <w:rPr>
          <w:rFonts w:ascii="Garamond" w:eastAsia="MetaSerifProBook-Regular" w:hAnsi="Garamond" w:cs="MetaSerifProBook-Regular"/>
          <w:sz w:val="24"/>
          <w:szCs w:val="24"/>
        </w:rPr>
        <w:t>,</w:t>
      </w:r>
      <w:r w:rsidR="00596878">
        <w:rPr>
          <w:rFonts w:ascii="Garamond" w:eastAsia="MetaSerifProBook-Regular" w:hAnsi="Garamond" w:cs="MetaSerifProBook-Regular"/>
          <w:sz w:val="24"/>
          <w:szCs w:val="24"/>
        </w:rPr>
        <w:t xml:space="preserve"> 95% </w:t>
      </w:r>
      <w:proofErr w:type="spellStart"/>
      <w:r w:rsidR="00596878">
        <w:rPr>
          <w:rFonts w:ascii="Garamond" w:eastAsia="MetaSerifProBook-Regular" w:hAnsi="Garamond" w:cs="MetaSerifProBook-Regular"/>
          <w:sz w:val="24"/>
          <w:szCs w:val="24"/>
        </w:rPr>
        <w:t>CrI</w:t>
      </w:r>
      <w:proofErr w:type="spellEnd"/>
      <w:r w:rsidR="00596878">
        <w:rPr>
          <w:rFonts w:ascii="Garamond" w:eastAsia="MetaSerifProBook-Regular" w:hAnsi="Garamond" w:cs="MetaSerifProBook-Regular"/>
          <w:sz w:val="24"/>
          <w:szCs w:val="24"/>
        </w:rPr>
        <w:t>:</w:t>
      </w:r>
      <w:r w:rsidR="00C9509F">
        <w:rPr>
          <w:rFonts w:ascii="Garamond" w:eastAsia="MetaSerifProBook-Regular" w:hAnsi="Garamond" w:cs="MetaSerifProBook-Regular"/>
          <w:sz w:val="24"/>
          <w:szCs w:val="24"/>
        </w:rPr>
        <w:t xml:space="preserve"> -3.0</w:t>
      </w:r>
      <w:r w:rsidR="000302C1">
        <w:rPr>
          <w:rFonts w:ascii="Garamond" w:eastAsia="MetaSerifProBook-Regular" w:hAnsi="Garamond" w:cs="MetaSerifProBook-Regular"/>
          <w:sz w:val="24"/>
          <w:szCs w:val="24"/>
        </w:rPr>
        <w:t>0</w:t>
      </w:r>
      <w:r w:rsidR="00C9509F">
        <w:rPr>
          <w:rFonts w:ascii="Garamond" w:eastAsia="MetaSerifProBook-Regular" w:hAnsi="Garamond" w:cs="MetaSerifProBook-Regular"/>
          <w:sz w:val="24"/>
          <w:szCs w:val="24"/>
        </w:rPr>
        <w:t xml:space="preserve"> to -1.</w:t>
      </w:r>
      <w:r w:rsidR="005D2EC2">
        <w:rPr>
          <w:rFonts w:ascii="Garamond" w:eastAsia="MetaSerifProBook-Regular" w:hAnsi="Garamond" w:cs="MetaSerifProBook-Regular"/>
          <w:sz w:val="24"/>
          <w:szCs w:val="24"/>
        </w:rPr>
        <w:t>49</w:t>
      </w:r>
      <w:r w:rsidR="00003A0C">
        <w:rPr>
          <w:rFonts w:ascii="Garamond" w:eastAsia="MetaSerifProBook-Regular" w:hAnsi="Garamond" w:cs="MetaSerifProBook-Regular"/>
          <w:sz w:val="24"/>
          <w:szCs w:val="24"/>
        </w:rPr>
        <w:t xml:space="preserve"> </w:t>
      </w:r>
      <w:proofErr w:type="spellStart"/>
      <w:r w:rsidR="00003A0C">
        <w:rPr>
          <w:rFonts w:ascii="Garamond" w:eastAsia="MetaSerifProBook-Regular" w:hAnsi="Garamond" w:cs="MetaSerifProBook-Regular"/>
          <w:sz w:val="24"/>
          <w:szCs w:val="24"/>
        </w:rPr>
        <w:t>mmol</w:t>
      </w:r>
      <w:proofErr w:type="spellEnd"/>
      <w:r w:rsidR="00003A0C">
        <w:rPr>
          <w:rFonts w:ascii="Garamond" w:eastAsia="MetaSerifProBook-Regular" w:hAnsi="Garamond" w:cs="MetaSerifProBook-Regular"/>
          <w:sz w:val="24"/>
          <w:szCs w:val="24"/>
        </w:rPr>
        <w:t>/L</w:t>
      </w:r>
      <w:r w:rsidR="00C9509F">
        <w:rPr>
          <w:rFonts w:ascii="Garamond" w:eastAsia="MetaSerifProBook-Regular" w:hAnsi="Garamond" w:cs="MetaSerifProBook-Regular"/>
          <w:sz w:val="24"/>
          <w:szCs w:val="24"/>
        </w:rPr>
        <w:t>)</w:t>
      </w:r>
      <w:r w:rsidR="00D229A8">
        <w:rPr>
          <w:rFonts w:ascii="Garamond" w:eastAsia="MetaSerifProBook-Regular" w:hAnsi="Garamond" w:cs="MetaSerifProBook-Regular"/>
          <w:sz w:val="24"/>
          <w:szCs w:val="24"/>
        </w:rPr>
        <w:t>,</w:t>
      </w:r>
      <w:r w:rsidR="00C9509F">
        <w:rPr>
          <w:rFonts w:ascii="Garamond" w:eastAsia="MetaSerifProBook-Regular" w:hAnsi="Garamond" w:cs="MetaSerifProBook-Regular"/>
          <w:sz w:val="24"/>
          <w:szCs w:val="24"/>
        </w:rPr>
        <w:t xml:space="preserve"> and Simvastatin (-2.</w:t>
      </w:r>
      <w:r w:rsidR="000302C1">
        <w:rPr>
          <w:rFonts w:ascii="Garamond" w:eastAsia="MetaSerifProBook-Regular" w:hAnsi="Garamond" w:cs="MetaSerifProBook-Regular"/>
          <w:sz w:val="24"/>
          <w:szCs w:val="24"/>
        </w:rPr>
        <w:t>26</w:t>
      </w:r>
      <w:r w:rsidR="00C9509F">
        <w:rPr>
          <w:rFonts w:ascii="Garamond" w:eastAsia="MetaSerifProBook-Regular" w:hAnsi="Garamond" w:cs="MetaSerifProBook-Regular"/>
          <w:sz w:val="24"/>
          <w:szCs w:val="24"/>
        </w:rPr>
        <w:t>,</w:t>
      </w:r>
      <w:r w:rsidR="00596878">
        <w:rPr>
          <w:rFonts w:ascii="Garamond" w:eastAsia="MetaSerifProBook-Regular" w:hAnsi="Garamond" w:cs="MetaSerifProBook-Regular"/>
          <w:sz w:val="24"/>
          <w:szCs w:val="24"/>
        </w:rPr>
        <w:t xml:space="preserve"> 95% </w:t>
      </w:r>
      <w:proofErr w:type="spellStart"/>
      <w:r w:rsidR="00596878">
        <w:rPr>
          <w:rFonts w:ascii="Garamond" w:eastAsia="MetaSerifProBook-Regular" w:hAnsi="Garamond" w:cs="MetaSerifProBook-Regular"/>
          <w:sz w:val="24"/>
          <w:szCs w:val="24"/>
        </w:rPr>
        <w:t>CrI</w:t>
      </w:r>
      <w:proofErr w:type="spellEnd"/>
      <w:r w:rsidR="00596878">
        <w:rPr>
          <w:rFonts w:ascii="Garamond" w:eastAsia="MetaSerifProBook-Regular" w:hAnsi="Garamond" w:cs="MetaSerifProBook-Regular"/>
          <w:sz w:val="24"/>
          <w:szCs w:val="24"/>
        </w:rPr>
        <w:t>:</w:t>
      </w:r>
      <w:r w:rsidR="00C9509F">
        <w:rPr>
          <w:rFonts w:ascii="Garamond" w:eastAsia="MetaSerifProBook-Regular" w:hAnsi="Garamond" w:cs="MetaSerifProBook-Regular"/>
          <w:sz w:val="24"/>
          <w:szCs w:val="24"/>
        </w:rPr>
        <w:t xml:space="preserve"> </w:t>
      </w:r>
      <w:r w:rsidR="007B6CC8">
        <w:rPr>
          <w:rFonts w:ascii="Garamond" w:eastAsia="MetaSerifProBook-Regular" w:hAnsi="Garamond" w:cs="MetaSerifProBook-Regular"/>
          <w:sz w:val="24"/>
          <w:szCs w:val="24"/>
        </w:rPr>
        <w:t>-</w:t>
      </w:r>
      <w:r w:rsidR="000302C1">
        <w:rPr>
          <w:rFonts w:ascii="Garamond" w:eastAsia="MetaSerifProBook-Regular" w:hAnsi="Garamond" w:cs="MetaSerifProBook-Regular"/>
          <w:sz w:val="24"/>
          <w:szCs w:val="24"/>
        </w:rPr>
        <w:t>2.99</w:t>
      </w:r>
      <w:r w:rsidR="007B6CC8">
        <w:rPr>
          <w:rFonts w:ascii="Garamond" w:eastAsia="MetaSerifProBook-Regular" w:hAnsi="Garamond" w:cs="MetaSerifProBook-Regular"/>
          <w:sz w:val="24"/>
          <w:szCs w:val="24"/>
        </w:rPr>
        <w:t xml:space="preserve"> to -1.5</w:t>
      </w:r>
      <w:r w:rsidR="000302C1">
        <w:rPr>
          <w:rFonts w:ascii="Garamond" w:eastAsia="MetaSerifProBook-Regular" w:hAnsi="Garamond" w:cs="MetaSerifProBook-Regular"/>
          <w:sz w:val="24"/>
          <w:szCs w:val="24"/>
        </w:rPr>
        <w:t>1</w:t>
      </w:r>
      <w:r w:rsidR="00003A0C">
        <w:rPr>
          <w:rFonts w:ascii="Garamond" w:eastAsia="MetaSerifProBook-Regular" w:hAnsi="Garamond" w:cs="MetaSerifProBook-Regular"/>
          <w:sz w:val="24"/>
          <w:szCs w:val="24"/>
        </w:rPr>
        <w:t xml:space="preserve"> </w:t>
      </w:r>
      <w:proofErr w:type="spellStart"/>
      <w:r w:rsidR="00003A0C">
        <w:rPr>
          <w:rFonts w:ascii="Garamond" w:eastAsia="MetaSerifProBook-Regular" w:hAnsi="Garamond" w:cs="MetaSerifProBook-Regular"/>
          <w:sz w:val="24"/>
          <w:szCs w:val="24"/>
        </w:rPr>
        <w:t>mmol</w:t>
      </w:r>
      <w:proofErr w:type="spellEnd"/>
      <w:r w:rsidR="00003A0C">
        <w:rPr>
          <w:rFonts w:ascii="Garamond" w:eastAsia="MetaSerifProBook-Regular" w:hAnsi="Garamond" w:cs="MetaSerifProBook-Regular"/>
          <w:sz w:val="24"/>
          <w:szCs w:val="24"/>
        </w:rPr>
        <w:t>/L</w:t>
      </w:r>
      <w:r w:rsidR="005C5D80">
        <w:rPr>
          <w:rFonts w:ascii="Garamond" w:eastAsia="MetaSerifProBook-Regular" w:hAnsi="Garamond" w:cs="MetaSerifProBook-Regular"/>
          <w:sz w:val="24"/>
          <w:szCs w:val="24"/>
        </w:rPr>
        <w:t>)</w:t>
      </w:r>
      <w:r w:rsidR="00D229A8">
        <w:rPr>
          <w:rFonts w:ascii="Garamond" w:eastAsia="MetaSerifProBook-Regular" w:hAnsi="Garamond" w:cs="MetaSerifProBook-Regular"/>
          <w:sz w:val="24"/>
          <w:szCs w:val="24"/>
        </w:rPr>
        <w:t xml:space="preserve"> and Atorvastatin (-2.20, 95% </w:t>
      </w:r>
      <w:proofErr w:type="spellStart"/>
      <w:r w:rsidR="00D229A8">
        <w:rPr>
          <w:rFonts w:ascii="Garamond" w:eastAsia="MetaSerifProBook-Regular" w:hAnsi="Garamond" w:cs="MetaSerifProBook-Regular"/>
          <w:sz w:val="24"/>
          <w:szCs w:val="24"/>
        </w:rPr>
        <w:t>CrI</w:t>
      </w:r>
      <w:proofErr w:type="spellEnd"/>
      <w:r w:rsidR="00D229A8">
        <w:rPr>
          <w:rFonts w:ascii="Garamond" w:eastAsia="MetaSerifProBook-Regular" w:hAnsi="Garamond" w:cs="MetaSerifProBook-Regular"/>
          <w:sz w:val="24"/>
          <w:szCs w:val="24"/>
        </w:rPr>
        <w:t xml:space="preserve"> -2.69 to -1.70 </w:t>
      </w:r>
      <w:proofErr w:type="spellStart"/>
      <w:r w:rsidR="00D229A8">
        <w:rPr>
          <w:rFonts w:ascii="Garamond" w:eastAsia="MetaSerifProBook-Regular" w:hAnsi="Garamond" w:cs="MetaSerifProBook-Regular"/>
          <w:sz w:val="24"/>
          <w:szCs w:val="24"/>
        </w:rPr>
        <w:t>mmol</w:t>
      </w:r>
      <w:proofErr w:type="spellEnd"/>
      <w:r w:rsidR="00D229A8">
        <w:rPr>
          <w:rFonts w:ascii="Garamond" w:eastAsia="MetaSerifProBook-Regular" w:hAnsi="Garamond" w:cs="MetaSerifProBook-Regular"/>
          <w:sz w:val="24"/>
          <w:szCs w:val="24"/>
        </w:rPr>
        <w:t>/L) at high</w:t>
      </w:r>
      <w:r w:rsidR="00B91B6D">
        <w:rPr>
          <w:rFonts w:ascii="Garamond" w:eastAsia="MetaSerifProBook-Regular" w:hAnsi="Garamond" w:cs="MetaSerifProBook-Regular"/>
          <w:sz w:val="24"/>
          <w:szCs w:val="24"/>
        </w:rPr>
        <w:t xml:space="preserve"> intensities</w:t>
      </w:r>
      <w:r w:rsidR="00C9509F">
        <w:rPr>
          <w:rFonts w:ascii="Garamond" w:eastAsia="MetaSerifProBook-Regular" w:hAnsi="Garamond" w:cs="MetaSerifProBook-Regular"/>
          <w:sz w:val="24"/>
          <w:szCs w:val="24"/>
        </w:rPr>
        <w:t xml:space="preserve"> respectively</w:t>
      </w:r>
      <w:r w:rsidR="005F67FE">
        <w:rPr>
          <w:rFonts w:ascii="Garamond" w:eastAsia="MetaSerifProBook-Regular" w:hAnsi="Garamond" w:cs="MetaSerifProBook-Regular"/>
          <w:sz w:val="24"/>
          <w:szCs w:val="24"/>
        </w:rPr>
        <w:t>,</w:t>
      </w:r>
      <w:r w:rsidR="00C9509F">
        <w:rPr>
          <w:rFonts w:ascii="Garamond" w:eastAsia="MetaSerifProBook-Regular" w:hAnsi="Garamond" w:cs="MetaSerifProBook-Regular"/>
          <w:sz w:val="24"/>
          <w:szCs w:val="24"/>
        </w:rPr>
        <w:t xml:space="preserve"> lead to the largest reduction in non-HDL-</w:t>
      </w:r>
      <w:r w:rsidR="00DE5A8E">
        <w:rPr>
          <w:rFonts w:ascii="Garamond" w:eastAsia="MetaSerifProBook-Regular" w:hAnsi="Garamond" w:cs="MetaSerifProBook-Regular"/>
          <w:sz w:val="24"/>
          <w:szCs w:val="24"/>
        </w:rPr>
        <w:t>C</w:t>
      </w:r>
      <w:r w:rsidR="007B6CC8">
        <w:rPr>
          <w:rFonts w:ascii="Garamond" w:eastAsia="MetaSerifProBook-Regular" w:hAnsi="Garamond" w:cs="MetaSerifProBook-Regular"/>
          <w:sz w:val="24"/>
          <w:szCs w:val="24"/>
        </w:rPr>
        <w:t xml:space="preserve"> compared with placebo</w:t>
      </w:r>
      <w:r w:rsidR="00C9509F">
        <w:rPr>
          <w:rFonts w:ascii="Garamond" w:eastAsia="MetaSerifProBook-Regular" w:hAnsi="Garamond" w:cs="MetaSerifProBook-Regular"/>
          <w:sz w:val="24"/>
          <w:szCs w:val="24"/>
        </w:rPr>
        <w:t>.</w:t>
      </w:r>
      <w:r w:rsidR="005F67FE">
        <w:rPr>
          <w:rFonts w:ascii="Garamond" w:eastAsia="MetaSerifProBook-Regular" w:hAnsi="Garamond" w:cs="MetaSerifProBook-Regular"/>
          <w:sz w:val="24"/>
          <w:szCs w:val="24"/>
        </w:rPr>
        <w:t xml:space="preserve"> All Atorvastatin and Simvastatin intensities and Pravastatin at low intensity were statistically significant </w:t>
      </w:r>
      <w:r w:rsidR="005D2EC2">
        <w:rPr>
          <w:rFonts w:ascii="Garamond" w:eastAsia="MetaSerifProBook-Regular" w:hAnsi="Garamond" w:cs="MetaSerifProBook-Regular"/>
          <w:sz w:val="24"/>
          <w:szCs w:val="24"/>
        </w:rPr>
        <w:t>showing a</w:t>
      </w:r>
      <w:r w:rsidR="005F67FE">
        <w:rPr>
          <w:rFonts w:ascii="Garamond" w:eastAsia="MetaSerifProBook-Regular" w:hAnsi="Garamond" w:cs="MetaSerifProBook-Regular"/>
          <w:sz w:val="24"/>
          <w:szCs w:val="24"/>
        </w:rPr>
        <w:t xml:space="preserve"> reduc</w:t>
      </w:r>
      <w:r w:rsidR="005D2EC2">
        <w:rPr>
          <w:rFonts w:ascii="Garamond" w:eastAsia="MetaSerifProBook-Regular" w:hAnsi="Garamond" w:cs="MetaSerifProBook-Regular"/>
          <w:sz w:val="24"/>
          <w:szCs w:val="24"/>
        </w:rPr>
        <w:t>tion in</w:t>
      </w:r>
      <w:r w:rsidR="005F67FE">
        <w:rPr>
          <w:rFonts w:ascii="Garamond" w:eastAsia="MetaSerifProBook-Regular" w:hAnsi="Garamond" w:cs="MetaSerifProBook-Regular"/>
          <w:sz w:val="24"/>
          <w:szCs w:val="24"/>
        </w:rPr>
        <w:t xml:space="preserve"> non-HDL-</w:t>
      </w:r>
      <w:r w:rsidR="00DE5A8E">
        <w:rPr>
          <w:rFonts w:ascii="Garamond" w:eastAsia="MetaSerifProBook-Regular" w:hAnsi="Garamond" w:cs="MetaSerifProBook-Regular"/>
          <w:sz w:val="24"/>
          <w:szCs w:val="24"/>
        </w:rPr>
        <w:t>C</w:t>
      </w:r>
      <w:r w:rsidR="005F67FE">
        <w:rPr>
          <w:rFonts w:ascii="Garamond" w:eastAsia="MetaSerifProBook-Regular" w:hAnsi="Garamond" w:cs="MetaSerifProBook-Regular"/>
          <w:sz w:val="24"/>
          <w:szCs w:val="24"/>
        </w:rPr>
        <w:t xml:space="preserve">. Whilst, the remaining </w:t>
      </w:r>
      <w:r w:rsidR="005C5D80">
        <w:rPr>
          <w:rFonts w:ascii="Garamond" w:eastAsia="MetaSerifProBook-Regular" w:hAnsi="Garamond" w:cs="MetaSerifProBook-Regular"/>
          <w:sz w:val="24"/>
          <w:szCs w:val="24"/>
        </w:rPr>
        <w:t>statin</w:t>
      </w:r>
      <w:r w:rsidR="005F67FE">
        <w:rPr>
          <w:rFonts w:ascii="Garamond" w:eastAsia="MetaSerifProBook-Regular" w:hAnsi="Garamond" w:cs="MetaSerifProBook-Regular"/>
          <w:sz w:val="24"/>
          <w:szCs w:val="24"/>
        </w:rPr>
        <w:t xml:space="preserve"> agents</w:t>
      </w:r>
      <w:r w:rsidR="0004513B">
        <w:rPr>
          <w:rFonts w:ascii="Garamond" w:eastAsia="MetaSerifProBook-Regular" w:hAnsi="Garamond" w:cs="MetaSerifProBook-Regular"/>
          <w:sz w:val="24"/>
          <w:szCs w:val="24"/>
        </w:rPr>
        <w:t xml:space="preserve"> (</w:t>
      </w:r>
      <w:proofErr w:type="spellStart"/>
      <w:r w:rsidR="0004513B">
        <w:rPr>
          <w:rFonts w:ascii="Garamond" w:eastAsia="MetaSerifProBook-Regular" w:hAnsi="Garamond" w:cs="MetaSerifProBook-Regular"/>
          <w:sz w:val="24"/>
          <w:szCs w:val="24"/>
        </w:rPr>
        <w:t>Fluvastatin</w:t>
      </w:r>
      <w:proofErr w:type="spellEnd"/>
      <w:r w:rsidR="0004513B">
        <w:rPr>
          <w:rFonts w:ascii="Garamond" w:eastAsia="MetaSerifProBook-Regular" w:hAnsi="Garamond" w:cs="MetaSerifProBook-Regular"/>
          <w:sz w:val="24"/>
          <w:szCs w:val="24"/>
        </w:rPr>
        <w:t xml:space="preserve"> low and</w:t>
      </w:r>
      <w:r w:rsidR="004922F4">
        <w:rPr>
          <w:rFonts w:ascii="Garamond" w:eastAsia="MetaSerifProBook-Regular" w:hAnsi="Garamond" w:cs="MetaSerifProBook-Regular"/>
          <w:sz w:val="24"/>
          <w:szCs w:val="24"/>
        </w:rPr>
        <w:t xml:space="preserve"> moderate, </w:t>
      </w:r>
      <w:proofErr w:type="spellStart"/>
      <w:r w:rsidR="004922F4">
        <w:rPr>
          <w:rFonts w:ascii="Garamond" w:eastAsia="MetaSerifProBook-Regular" w:hAnsi="Garamond" w:cs="MetaSerifProBook-Regular"/>
          <w:sz w:val="24"/>
          <w:szCs w:val="24"/>
        </w:rPr>
        <w:t>Pitavastatin</w:t>
      </w:r>
      <w:proofErr w:type="spellEnd"/>
      <w:r w:rsidR="004922F4">
        <w:rPr>
          <w:rFonts w:ascii="Garamond" w:eastAsia="MetaSerifProBook-Regular" w:hAnsi="Garamond" w:cs="MetaSerifProBook-Regular"/>
          <w:sz w:val="24"/>
          <w:szCs w:val="24"/>
        </w:rPr>
        <w:t xml:space="preserve"> moderate, Pravastatin moderate, </w:t>
      </w:r>
      <w:proofErr w:type="spellStart"/>
      <w:r w:rsidR="004922F4">
        <w:rPr>
          <w:rFonts w:ascii="Garamond" w:eastAsia="MetaSerifProBook-Regular" w:hAnsi="Garamond" w:cs="MetaSerifProBook-Regular"/>
          <w:sz w:val="24"/>
          <w:szCs w:val="24"/>
        </w:rPr>
        <w:t>Rosuvastatin</w:t>
      </w:r>
      <w:proofErr w:type="spellEnd"/>
      <w:r w:rsidR="004922F4">
        <w:rPr>
          <w:rFonts w:ascii="Garamond" w:eastAsia="MetaSerifProBook-Regular" w:hAnsi="Garamond" w:cs="MetaSerifProBook-Regular"/>
          <w:sz w:val="24"/>
          <w:szCs w:val="24"/>
        </w:rPr>
        <w:t xml:space="preserve"> low intensities)</w:t>
      </w:r>
      <w:r w:rsidR="005F67FE">
        <w:rPr>
          <w:rFonts w:ascii="Garamond" w:eastAsia="MetaSerifProBook-Regular" w:hAnsi="Garamond" w:cs="MetaSerifProBook-Regular"/>
          <w:sz w:val="24"/>
          <w:szCs w:val="24"/>
        </w:rPr>
        <w:t xml:space="preserve"> did effectively</w:t>
      </w:r>
      <w:r w:rsidR="005C5D80">
        <w:rPr>
          <w:rFonts w:ascii="Garamond" w:eastAsia="MetaSerifProBook-Regular" w:hAnsi="Garamond" w:cs="MetaSerifProBook-Regular"/>
          <w:sz w:val="24"/>
          <w:szCs w:val="24"/>
        </w:rPr>
        <w:t xml:space="preserve"> re</w:t>
      </w:r>
      <w:r w:rsidR="005F67FE">
        <w:rPr>
          <w:rFonts w:ascii="Garamond" w:eastAsia="MetaSerifProBook-Regular" w:hAnsi="Garamond" w:cs="MetaSerifProBook-Regular"/>
          <w:sz w:val="24"/>
          <w:szCs w:val="24"/>
        </w:rPr>
        <w:t>duce</w:t>
      </w:r>
      <w:r w:rsidR="005C5D80">
        <w:rPr>
          <w:rFonts w:ascii="Garamond" w:eastAsia="MetaSerifProBook-Regular" w:hAnsi="Garamond" w:cs="MetaSerifProBook-Regular"/>
          <w:sz w:val="24"/>
          <w:szCs w:val="24"/>
        </w:rPr>
        <w:t xml:space="preserve"> non-HDL-</w:t>
      </w:r>
      <w:r w:rsidR="00DE5A8E">
        <w:rPr>
          <w:rFonts w:ascii="Garamond" w:eastAsia="MetaSerifProBook-Regular" w:hAnsi="Garamond" w:cs="MetaSerifProBook-Regular"/>
          <w:sz w:val="24"/>
          <w:szCs w:val="24"/>
        </w:rPr>
        <w:t>C</w:t>
      </w:r>
      <w:r w:rsidR="00B05E67">
        <w:rPr>
          <w:rFonts w:ascii="Garamond" w:eastAsia="MetaSerifProBook-Regular" w:hAnsi="Garamond" w:cs="MetaSerifProBook-Regular"/>
          <w:sz w:val="24"/>
          <w:szCs w:val="24"/>
        </w:rPr>
        <w:t xml:space="preserve"> when </w:t>
      </w:r>
      <w:r w:rsidR="00564144">
        <w:rPr>
          <w:rFonts w:ascii="Garamond" w:eastAsia="MetaSerifProBook-Regular" w:hAnsi="Garamond" w:cs="MetaSerifProBook-Regular"/>
          <w:sz w:val="24"/>
          <w:szCs w:val="24"/>
        </w:rPr>
        <w:t>compared</w:t>
      </w:r>
      <w:r w:rsidR="00B05E67">
        <w:rPr>
          <w:rFonts w:ascii="Garamond" w:eastAsia="MetaSerifProBook-Regular" w:hAnsi="Garamond" w:cs="MetaSerifProBook-Regular"/>
          <w:sz w:val="24"/>
          <w:szCs w:val="24"/>
        </w:rPr>
        <w:t xml:space="preserve"> to placebo</w:t>
      </w:r>
      <w:r w:rsidR="005F67FE">
        <w:rPr>
          <w:rFonts w:ascii="Garamond" w:eastAsia="MetaSerifProBook-Regular" w:hAnsi="Garamond" w:cs="MetaSerifProBook-Regular"/>
          <w:sz w:val="24"/>
          <w:szCs w:val="24"/>
        </w:rPr>
        <w:t>, th</w:t>
      </w:r>
      <w:r w:rsidR="00B05E67">
        <w:rPr>
          <w:rFonts w:ascii="Garamond" w:eastAsia="MetaSerifProBook-Regular" w:hAnsi="Garamond" w:cs="MetaSerifProBook-Regular"/>
          <w:sz w:val="24"/>
          <w:szCs w:val="24"/>
        </w:rPr>
        <w:t>e</w:t>
      </w:r>
      <w:r w:rsidR="005F67FE">
        <w:rPr>
          <w:rFonts w:ascii="Garamond" w:eastAsia="MetaSerifProBook-Regular" w:hAnsi="Garamond" w:cs="MetaSerifProBook-Regular"/>
          <w:sz w:val="24"/>
          <w:szCs w:val="24"/>
        </w:rPr>
        <w:t xml:space="preserve"> relative effect</w:t>
      </w:r>
      <w:r w:rsidR="00B05E67">
        <w:rPr>
          <w:rFonts w:ascii="Garamond" w:eastAsia="MetaSerifProBook-Regular" w:hAnsi="Garamond" w:cs="MetaSerifProBook-Regular"/>
          <w:sz w:val="24"/>
          <w:szCs w:val="24"/>
        </w:rPr>
        <w:t>s</w:t>
      </w:r>
      <w:r w:rsidR="005F67FE">
        <w:rPr>
          <w:rFonts w:ascii="Garamond" w:eastAsia="MetaSerifProBook-Regular" w:hAnsi="Garamond" w:cs="MetaSerifProBook-Regular"/>
          <w:sz w:val="24"/>
          <w:szCs w:val="24"/>
        </w:rPr>
        <w:t xml:space="preserve"> w</w:t>
      </w:r>
      <w:r w:rsidR="00B05E67">
        <w:rPr>
          <w:rFonts w:ascii="Garamond" w:eastAsia="MetaSerifProBook-Regular" w:hAnsi="Garamond" w:cs="MetaSerifProBook-Regular"/>
          <w:sz w:val="24"/>
          <w:szCs w:val="24"/>
        </w:rPr>
        <w:t>ere</w:t>
      </w:r>
      <w:r w:rsidR="005F67FE">
        <w:rPr>
          <w:rFonts w:ascii="Garamond" w:eastAsia="MetaSerifProBook-Regular" w:hAnsi="Garamond" w:cs="MetaSerifProBook-Regular"/>
          <w:sz w:val="24"/>
          <w:szCs w:val="24"/>
        </w:rPr>
        <w:t xml:space="preserve"> not</w:t>
      </w:r>
      <w:r w:rsidR="005C5D80">
        <w:rPr>
          <w:rFonts w:ascii="Garamond" w:eastAsia="MetaSerifProBook-Regular" w:hAnsi="Garamond" w:cs="MetaSerifProBook-Regular"/>
          <w:sz w:val="24"/>
          <w:szCs w:val="24"/>
        </w:rPr>
        <w:t xml:space="preserve"> stati</w:t>
      </w:r>
      <w:r w:rsidR="0013081F">
        <w:rPr>
          <w:rFonts w:ascii="Garamond" w:eastAsia="MetaSerifProBook-Regular" w:hAnsi="Garamond" w:cs="MetaSerifProBook-Regular"/>
          <w:sz w:val="24"/>
          <w:szCs w:val="24"/>
        </w:rPr>
        <w:t>sti</w:t>
      </w:r>
      <w:r w:rsidR="005C5D80">
        <w:rPr>
          <w:rFonts w:ascii="Garamond" w:eastAsia="MetaSerifProBook-Regular" w:hAnsi="Garamond" w:cs="MetaSerifProBook-Regular"/>
          <w:sz w:val="24"/>
          <w:szCs w:val="24"/>
        </w:rPr>
        <w:t xml:space="preserve">cally </w:t>
      </w:r>
      <w:r w:rsidR="005F67FE">
        <w:rPr>
          <w:rFonts w:ascii="Garamond" w:eastAsia="MetaSerifProBook-Regular" w:hAnsi="Garamond" w:cs="MetaSerifProBook-Regular"/>
          <w:sz w:val="24"/>
          <w:szCs w:val="24"/>
        </w:rPr>
        <w:t>significant.</w:t>
      </w:r>
      <w:r w:rsidR="00B65C58">
        <w:rPr>
          <w:rFonts w:ascii="Garamond" w:eastAsia="MetaSerifProBook-Regular" w:hAnsi="Garamond" w:cs="MetaSerifProBook-Regular"/>
          <w:sz w:val="24"/>
          <w:szCs w:val="24"/>
        </w:rPr>
        <w:t xml:space="preserve"> </w:t>
      </w:r>
      <w:r w:rsidR="00345686">
        <w:rPr>
          <w:rFonts w:ascii="Garamond" w:eastAsia="MetaSerifProBook-Regular" w:hAnsi="Garamond" w:cs="MetaSerifProBook-Regular"/>
          <w:sz w:val="24"/>
          <w:szCs w:val="24"/>
        </w:rPr>
        <w:t>H</w:t>
      </w:r>
      <w:r w:rsidR="00410674" w:rsidRPr="00637DC0">
        <w:rPr>
          <w:rFonts w:ascii="Garamond" w:eastAsia="MetaSerifProBook-Regular" w:hAnsi="Garamond" w:cs="MetaSerifProBook-Regular"/>
          <w:sz w:val="24"/>
          <w:szCs w:val="24"/>
        </w:rPr>
        <w:t>eterogeneity</w:t>
      </w:r>
      <w:r w:rsidR="00B65C58" w:rsidRPr="00637DC0">
        <w:rPr>
          <w:rFonts w:ascii="Garamond" w:eastAsia="MetaSerifProBook-Regular" w:hAnsi="Garamond" w:cs="MetaSerifProBook-Regular"/>
          <w:sz w:val="24"/>
          <w:szCs w:val="24"/>
        </w:rPr>
        <w:t xml:space="preserve"> was</w:t>
      </w:r>
      <w:r w:rsidR="00AA18FA" w:rsidRPr="00637DC0">
        <w:rPr>
          <w:rFonts w:ascii="Garamond" w:eastAsia="MetaSerifProBook-Regular" w:hAnsi="Garamond" w:cs="MetaSerifProBook-Regular"/>
          <w:sz w:val="24"/>
          <w:szCs w:val="24"/>
        </w:rPr>
        <w:t xml:space="preserve"> </w:t>
      </w:r>
      <w:r w:rsidR="0042496F">
        <w:rPr>
          <w:rFonts w:ascii="Garamond" w:eastAsia="MetaSerifProBook-Regular" w:hAnsi="Garamond" w:cs="MetaSerifProBook-Regular"/>
          <w:sz w:val="24"/>
          <w:szCs w:val="24"/>
        </w:rPr>
        <w:t>low</w:t>
      </w:r>
      <w:r w:rsidR="00AA18FA" w:rsidRPr="00637DC0">
        <w:rPr>
          <w:rFonts w:ascii="Garamond" w:eastAsia="MetaSerifProBook-Regular" w:hAnsi="Garamond" w:cs="MetaSerifProBook-Regular"/>
          <w:sz w:val="24"/>
          <w:szCs w:val="24"/>
        </w:rPr>
        <w:t xml:space="preserve"> in th</w:t>
      </w:r>
      <w:r w:rsidR="0060446A">
        <w:rPr>
          <w:rFonts w:ascii="Garamond" w:eastAsia="MetaSerifProBook-Regular" w:hAnsi="Garamond" w:cs="MetaSerifProBook-Regular"/>
          <w:sz w:val="24"/>
          <w:szCs w:val="24"/>
        </w:rPr>
        <w:t>e</w:t>
      </w:r>
      <w:r w:rsidR="00AA18FA" w:rsidRPr="00637DC0">
        <w:rPr>
          <w:rFonts w:ascii="Garamond" w:eastAsia="MetaSerifProBook-Regular" w:hAnsi="Garamond" w:cs="MetaSerifProBook-Regular"/>
          <w:sz w:val="24"/>
          <w:szCs w:val="24"/>
        </w:rPr>
        <w:t xml:space="preserve"> network m</w:t>
      </w:r>
      <w:r w:rsidR="0060446A">
        <w:rPr>
          <w:rFonts w:ascii="Garamond" w:eastAsia="MetaSerifProBook-Regular" w:hAnsi="Garamond" w:cs="MetaSerifProBook-Regular"/>
          <w:sz w:val="24"/>
          <w:szCs w:val="24"/>
        </w:rPr>
        <w:t>eta-analysis</w:t>
      </w:r>
      <w:r w:rsidR="00345686">
        <w:rPr>
          <w:rFonts w:ascii="Garamond" w:eastAsia="MetaSerifProBook-Regular" w:hAnsi="Garamond" w:cs="MetaSerifProBook-Regular"/>
          <w:sz w:val="24"/>
          <w:szCs w:val="24"/>
        </w:rPr>
        <w:t>,</w:t>
      </w:r>
      <w:r w:rsidR="00F52B7F">
        <w:rPr>
          <w:rFonts w:ascii="Garamond" w:eastAsia="MetaSerifProBook-Regular" w:hAnsi="Garamond" w:cs="MetaSerifProBook-Regular"/>
          <w:sz w:val="24"/>
          <w:szCs w:val="24"/>
        </w:rPr>
        <w:t xml:space="preserve"> with</w:t>
      </w:r>
      <w:r w:rsidR="00AA18FA" w:rsidRPr="00637DC0">
        <w:rPr>
          <w:rFonts w:ascii="Garamond" w:eastAsia="MetaSerifProBook-Regular" w:hAnsi="Garamond" w:cs="MetaSerifProBook-Regular"/>
          <w:sz w:val="24"/>
          <w:szCs w:val="24"/>
        </w:rPr>
        <w:t xml:space="preserve"> I</w:t>
      </w:r>
      <w:r w:rsidR="00AA18FA" w:rsidRPr="00637DC0">
        <w:rPr>
          <w:rFonts w:ascii="Garamond" w:eastAsia="MetaSerifProBook-Regular" w:hAnsi="Garamond" w:cs="MetaSerifProBook-Regular"/>
          <w:sz w:val="24"/>
          <w:szCs w:val="24"/>
          <w:vertAlign w:val="superscript"/>
        </w:rPr>
        <w:t>2</w:t>
      </w:r>
      <w:r w:rsidR="00D52198">
        <w:rPr>
          <w:rFonts w:ascii="Garamond" w:eastAsia="MetaSerifProBook-Regular" w:hAnsi="Garamond" w:cs="MetaSerifProBook-Regular"/>
          <w:sz w:val="24"/>
          <w:szCs w:val="24"/>
          <w:vertAlign w:val="superscript"/>
        </w:rPr>
        <w:t xml:space="preserve"> </w:t>
      </w:r>
      <w:r w:rsidR="009C2490">
        <w:rPr>
          <w:rFonts w:ascii="Garamond" w:eastAsia="MetaSerifProBook-Regular" w:hAnsi="Garamond" w:cs="MetaSerifProBook-Regular"/>
          <w:sz w:val="24"/>
          <w:szCs w:val="24"/>
        </w:rPr>
        <w:t>=</w:t>
      </w:r>
      <w:r w:rsidR="00D52198">
        <w:rPr>
          <w:rFonts w:ascii="Garamond" w:eastAsia="MetaSerifProBook-Regular" w:hAnsi="Garamond" w:cs="MetaSerifProBook-Regular"/>
          <w:sz w:val="24"/>
          <w:szCs w:val="24"/>
        </w:rPr>
        <w:t xml:space="preserve"> </w:t>
      </w:r>
      <w:r w:rsidR="009C2490">
        <w:rPr>
          <w:rFonts w:ascii="Garamond" w:eastAsia="MetaSerifProBook-Regular" w:hAnsi="Garamond" w:cs="MetaSerifProBook-Regular"/>
          <w:sz w:val="24"/>
          <w:szCs w:val="24"/>
        </w:rPr>
        <w:t>0</w:t>
      </w:r>
      <w:r w:rsidR="002D50BF">
        <w:rPr>
          <w:rFonts w:ascii="Garamond" w:eastAsia="MetaSerifProBook-Regular" w:hAnsi="Garamond" w:cs="MetaSerifProBook-Regular"/>
          <w:sz w:val="24"/>
          <w:szCs w:val="24"/>
        </w:rPr>
        <w:t>%</w:t>
      </w:r>
      <w:r w:rsidR="009C2490">
        <w:rPr>
          <w:rFonts w:ascii="Garamond" w:eastAsia="MetaSerifProBook-Regular" w:hAnsi="Garamond" w:cs="MetaSerifProBook-Regular"/>
          <w:sz w:val="24"/>
          <w:szCs w:val="24"/>
        </w:rPr>
        <w:t xml:space="preserve"> (</w:t>
      </w:r>
      <w:r w:rsidR="008F6FA3">
        <w:rPr>
          <w:rFonts w:ascii="Garamond" w:eastAsia="MetaSerifProBook-Regular" w:hAnsi="Garamond" w:cs="MetaSerifProBook-Regular"/>
          <w:sz w:val="24"/>
          <w:szCs w:val="24"/>
        </w:rPr>
        <w:t xml:space="preserve">95% CI: </w:t>
      </w:r>
      <w:r w:rsidR="009C2490">
        <w:rPr>
          <w:rFonts w:ascii="Garamond" w:eastAsia="MetaSerifProBook-Regular" w:hAnsi="Garamond" w:cs="MetaSerifProBook-Regular"/>
          <w:sz w:val="24"/>
          <w:szCs w:val="24"/>
        </w:rPr>
        <w:t>0 to 38</w:t>
      </w:r>
      <w:r w:rsidR="002D50BF">
        <w:rPr>
          <w:rFonts w:ascii="Garamond" w:eastAsia="MetaSerifProBook-Regular" w:hAnsi="Garamond" w:cs="MetaSerifProBook-Regular"/>
          <w:sz w:val="24"/>
          <w:szCs w:val="24"/>
        </w:rPr>
        <w:t>%</w:t>
      </w:r>
      <w:r w:rsidR="009C2490">
        <w:rPr>
          <w:rFonts w:ascii="Garamond" w:eastAsia="MetaSerifProBook-Regular" w:hAnsi="Garamond" w:cs="MetaSerifProBook-Regular"/>
          <w:sz w:val="24"/>
          <w:szCs w:val="24"/>
        </w:rPr>
        <w:t>)</w:t>
      </w:r>
      <w:r w:rsidR="00AA18FA" w:rsidRPr="00637DC0">
        <w:rPr>
          <w:rFonts w:ascii="Garamond" w:eastAsia="MetaSerifProBook-Regular" w:hAnsi="Garamond" w:cs="MetaSerifProBook-Regular"/>
          <w:sz w:val="24"/>
          <w:szCs w:val="24"/>
        </w:rPr>
        <w:t xml:space="preserve"> (</w:t>
      </w:r>
      <w:r w:rsidR="009E7F5B" w:rsidRPr="00637DC0">
        <w:rPr>
          <w:rFonts w:ascii="Garamond" w:eastAsia="MetaSerifProBook-Regular" w:hAnsi="Garamond" w:cs="MetaSerifProBook-Regular"/>
          <w:sz w:val="24"/>
          <w:szCs w:val="24"/>
        </w:rPr>
        <w:t>Appendix</w:t>
      </w:r>
      <w:r w:rsidR="00AA18FA" w:rsidRPr="00637DC0">
        <w:rPr>
          <w:rFonts w:ascii="Garamond" w:eastAsia="MetaSerifProBook-Regular" w:hAnsi="Garamond" w:cs="MetaSerifProBook-Regular"/>
          <w:sz w:val="24"/>
          <w:szCs w:val="24"/>
        </w:rPr>
        <w:t xml:space="preserve"> </w:t>
      </w:r>
      <w:r w:rsidR="00002653">
        <w:rPr>
          <w:rFonts w:ascii="Garamond" w:eastAsia="MetaSerifProBook-Regular" w:hAnsi="Garamond" w:cs="MetaSerifProBook-Regular"/>
          <w:sz w:val="24"/>
          <w:szCs w:val="24"/>
        </w:rPr>
        <w:t>8</w:t>
      </w:r>
      <w:r w:rsidR="00AA18FA" w:rsidRPr="00637DC0">
        <w:rPr>
          <w:rFonts w:ascii="Garamond" w:eastAsia="MetaSerifProBook-Regular" w:hAnsi="Garamond" w:cs="MetaSerifProBook-Regular"/>
          <w:sz w:val="24"/>
          <w:szCs w:val="24"/>
        </w:rPr>
        <w:t>).</w:t>
      </w:r>
      <w:r w:rsidR="005C5D80">
        <w:rPr>
          <w:rFonts w:ascii="Garamond" w:eastAsia="MetaSerifProBook-Regular" w:hAnsi="Garamond" w:cs="MetaSerifProBook-Regular"/>
          <w:sz w:val="24"/>
          <w:szCs w:val="24"/>
        </w:rPr>
        <w:t xml:space="preserve"> </w:t>
      </w:r>
    </w:p>
    <w:p w14:paraId="22FBC06B" w14:textId="5CEE2C00" w:rsidR="002155DB" w:rsidRPr="00FB6725" w:rsidRDefault="00FB6725" w:rsidP="00FB6725">
      <w:pPr>
        <w:suppressAutoHyphens w:val="0"/>
        <w:autoSpaceDE w:val="0"/>
        <w:adjustRightInd w:val="0"/>
        <w:spacing w:line="360" w:lineRule="auto"/>
        <w:rPr>
          <w:rFonts w:ascii="Garamond" w:eastAsia="MetaSerifProBook-Regular" w:hAnsi="Garamond" w:cs="MetaSerifProBook-Regular"/>
          <w:sz w:val="24"/>
          <w:szCs w:val="24"/>
        </w:rPr>
      </w:pPr>
      <w:r w:rsidRPr="00FB6725">
        <w:rPr>
          <w:rFonts w:ascii="Garamond" w:eastAsia="MetaSerifProBook-Regular" w:hAnsi="Garamond" w:cs="MetaSerifProBook-Regular"/>
          <w:sz w:val="24"/>
          <w:szCs w:val="24"/>
        </w:rPr>
        <w:t>SUCRA</w:t>
      </w:r>
      <w:r w:rsidR="00A41072">
        <w:rPr>
          <w:rFonts w:ascii="Garamond" w:eastAsia="MetaSerifProBook-Regular" w:hAnsi="Garamond" w:cs="MetaSerifProBook-Regular"/>
          <w:sz w:val="24"/>
          <w:szCs w:val="24"/>
        </w:rPr>
        <w:t xml:space="preserve"> scores</w:t>
      </w:r>
      <w:r w:rsidR="002D50BF">
        <w:rPr>
          <w:rFonts w:ascii="Garamond" w:eastAsia="MetaSerifProBook-Regular" w:hAnsi="Garamond" w:cs="MetaSerifProBook-Regular"/>
          <w:sz w:val="24"/>
          <w:szCs w:val="24"/>
        </w:rPr>
        <w:t>,</w:t>
      </w:r>
      <w:r w:rsidR="002A2478">
        <w:rPr>
          <w:rFonts w:ascii="Garamond" w:eastAsia="MetaSerifProBook-Regular" w:hAnsi="Garamond" w:cs="MetaSerifProBook-Regular"/>
          <w:sz w:val="24"/>
          <w:szCs w:val="24"/>
        </w:rPr>
        <w:t xml:space="preserve"> </w:t>
      </w:r>
      <w:r w:rsidR="0042595B">
        <w:rPr>
          <w:rFonts w:ascii="Garamond" w:eastAsia="MetaSerifProBook-Regular" w:hAnsi="Garamond" w:cs="MetaSerifProBook-Regular"/>
          <w:sz w:val="24"/>
          <w:szCs w:val="24"/>
        </w:rPr>
        <w:t xml:space="preserve">which </w:t>
      </w:r>
      <w:r w:rsidR="002A2478">
        <w:rPr>
          <w:rFonts w:ascii="Garamond" w:eastAsia="MetaSerifProBook-Regular" w:hAnsi="Garamond" w:cs="MetaSerifProBook-Regular"/>
          <w:sz w:val="24"/>
          <w:szCs w:val="24"/>
        </w:rPr>
        <w:t>provide an ov</w:t>
      </w:r>
      <w:r w:rsidR="00426957" w:rsidRPr="00426957">
        <w:rPr>
          <w:rFonts w:ascii="Garamond" w:eastAsia="MetaSerifProBook-Regular" w:hAnsi="Garamond" w:cs="MetaSerifProBook-Regular"/>
          <w:sz w:val="24"/>
          <w:szCs w:val="24"/>
        </w:rPr>
        <w:t xml:space="preserve">erall ranking </w:t>
      </w:r>
      <w:r w:rsidR="00426957">
        <w:rPr>
          <w:rFonts w:ascii="Garamond" w:eastAsia="MetaSerifProBook-Regular" w:hAnsi="Garamond" w:cs="MetaSerifProBook-Regular"/>
          <w:sz w:val="24"/>
          <w:szCs w:val="24"/>
        </w:rPr>
        <w:t>of</w:t>
      </w:r>
      <w:r w:rsidR="00426957" w:rsidRPr="00426957">
        <w:rPr>
          <w:rFonts w:ascii="Garamond" w:eastAsia="MetaSerifProBook-Regular" w:hAnsi="Garamond" w:cs="MetaSerifProBook-Regular"/>
          <w:sz w:val="24"/>
          <w:szCs w:val="24"/>
        </w:rPr>
        <w:t xml:space="preserve"> each </w:t>
      </w:r>
      <w:r w:rsidR="00A9462B" w:rsidRPr="00426957">
        <w:rPr>
          <w:rFonts w:ascii="Garamond" w:eastAsia="MetaSerifProBook-Regular" w:hAnsi="Garamond" w:cs="MetaSerifProBook-Regular"/>
          <w:sz w:val="24"/>
          <w:szCs w:val="24"/>
        </w:rPr>
        <w:t>treatment,</w:t>
      </w:r>
      <w:r w:rsidR="002A2478">
        <w:rPr>
          <w:rFonts w:ascii="Garamond" w:eastAsia="MetaSerifProBook-Regular" w:hAnsi="Garamond" w:cs="MetaSerifProBook-Regular"/>
          <w:sz w:val="24"/>
          <w:szCs w:val="24"/>
        </w:rPr>
        <w:t xml:space="preserve"> </w:t>
      </w:r>
      <w:r w:rsidR="002D50BF">
        <w:rPr>
          <w:rFonts w:ascii="Garamond" w:eastAsia="MetaSerifProBook-Regular" w:hAnsi="Garamond" w:cs="MetaSerifProBook-Regular"/>
          <w:sz w:val="24"/>
          <w:szCs w:val="24"/>
        </w:rPr>
        <w:t>provided additional insight</w:t>
      </w:r>
      <w:r w:rsidR="002A2478">
        <w:rPr>
          <w:rFonts w:ascii="Garamond" w:eastAsia="MetaSerifProBook-Regular" w:hAnsi="Garamond" w:cs="MetaSerifProBook-Regular"/>
          <w:sz w:val="24"/>
          <w:szCs w:val="24"/>
        </w:rPr>
        <w:t>.</w:t>
      </w:r>
      <w:r w:rsidR="002D50BF">
        <w:rPr>
          <w:rFonts w:ascii="Garamond" w:eastAsia="MetaSerifProBook-Regular" w:hAnsi="Garamond" w:cs="MetaSerifProBook-Regular"/>
          <w:sz w:val="24"/>
          <w:szCs w:val="24"/>
        </w:rPr>
        <w:t xml:space="preserve"> In terms of </w:t>
      </w:r>
      <w:r w:rsidR="00155BE1">
        <w:rPr>
          <w:rFonts w:ascii="Garamond" w:eastAsia="MetaSerifProBook-Regular" w:hAnsi="Garamond" w:cs="MetaSerifProBook-Regular"/>
          <w:sz w:val="24"/>
          <w:szCs w:val="24"/>
        </w:rPr>
        <w:t>non-</w:t>
      </w:r>
      <w:r w:rsidR="002D50BF">
        <w:rPr>
          <w:rFonts w:ascii="Garamond" w:eastAsia="MetaSerifProBook-Regular" w:hAnsi="Garamond" w:cs="MetaSerifProBook-Regular"/>
          <w:sz w:val="24"/>
          <w:szCs w:val="24"/>
        </w:rPr>
        <w:t xml:space="preserve">HDL-C reduction, </w:t>
      </w:r>
      <w:proofErr w:type="spellStart"/>
      <w:r w:rsidR="00E84334" w:rsidRPr="00FB6725">
        <w:rPr>
          <w:rFonts w:ascii="Garamond" w:eastAsia="MetaSerifProBook-Regular" w:hAnsi="Garamond" w:cs="MetaSerifProBook-Regular"/>
          <w:sz w:val="24"/>
          <w:szCs w:val="24"/>
        </w:rPr>
        <w:t>Rosuvastatin</w:t>
      </w:r>
      <w:proofErr w:type="spellEnd"/>
      <w:r w:rsidR="00C06822">
        <w:rPr>
          <w:rFonts w:ascii="Garamond" w:eastAsia="MetaSerifProBook-Regular" w:hAnsi="Garamond" w:cs="MetaSerifProBook-Regular"/>
          <w:sz w:val="24"/>
          <w:szCs w:val="24"/>
        </w:rPr>
        <w:t xml:space="preserve"> at</w:t>
      </w:r>
      <w:r w:rsidR="00E84334" w:rsidRPr="00FB6725">
        <w:rPr>
          <w:rFonts w:ascii="Garamond" w:eastAsia="MetaSerifProBook-Regular" w:hAnsi="Garamond" w:cs="MetaSerifProBook-Regular"/>
          <w:sz w:val="24"/>
          <w:szCs w:val="24"/>
        </w:rPr>
        <w:t xml:space="preserve"> moderate intensity</w:t>
      </w:r>
      <w:r w:rsidR="00155BE1">
        <w:rPr>
          <w:rFonts w:ascii="Garamond" w:eastAsia="MetaSerifProBook-Regular" w:hAnsi="Garamond" w:cs="MetaSerifProBook-Regular"/>
          <w:sz w:val="24"/>
          <w:szCs w:val="24"/>
        </w:rPr>
        <w:t xml:space="preserve"> was ranked</w:t>
      </w:r>
      <w:r w:rsidR="002D50BF">
        <w:rPr>
          <w:rFonts w:ascii="Garamond" w:eastAsia="MetaSerifProBook-Regular" w:hAnsi="Garamond" w:cs="MetaSerifProBook-Regular"/>
          <w:sz w:val="24"/>
          <w:szCs w:val="24"/>
        </w:rPr>
        <w:t xml:space="preserve"> as the best statin</w:t>
      </w:r>
      <w:r w:rsidR="00155BE1">
        <w:rPr>
          <w:rFonts w:ascii="Garamond" w:eastAsia="MetaSerifProBook-Regular" w:hAnsi="Garamond" w:cs="MetaSerifProBook-Regular"/>
          <w:sz w:val="24"/>
          <w:szCs w:val="24"/>
        </w:rPr>
        <w:t xml:space="preserve"> treatment</w:t>
      </w:r>
      <w:r w:rsidR="00E84334" w:rsidRPr="00FB6725">
        <w:rPr>
          <w:rFonts w:ascii="Garamond" w:eastAsia="MetaSerifProBook-Regular" w:hAnsi="Garamond" w:cs="MetaSerifProBook-Regular"/>
          <w:sz w:val="24"/>
          <w:szCs w:val="24"/>
        </w:rPr>
        <w:t xml:space="preserve"> (SUCRA, 77.</w:t>
      </w:r>
      <w:r w:rsidR="00C06822">
        <w:rPr>
          <w:rFonts w:ascii="Garamond" w:eastAsia="MetaSerifProBook-Regular" w:hAnsi="Garamond" w:cs="MetaSerifProBook-Regular"/>
          <w:sz w:val="24"/>
          <w:szCs w:val="24"/>
        </w:rPr>
        <w:t>5</w:t>
      </w:r>
      <w:r w:rsidR="00E84334" w:rsidRPr="00FB6725">
        <w:rPr>
          <w:rFonts w:ascii="Garamond" w:eastAsia="MetaSerifProBook-Regular" w:hAnsi="Garamond" w:cs="MetaSerifProBook-Regular"/>
          <w:sz w:val="24"/>
          <w:szCs w:val="24"/>
        </w:rPr>
        <w:t>%),</w:t>
      </w:r>
      <w:r w:rsidR="002D50BF">
        <w:rPr>
          <w:rFonts w:ascii="Garamond" w:eastAsia="MetaSerifProBook-Regular" w:hAnsi="Garamond" w:cs="MetaSerifProBook-Regular"/>
          <w:sz w:val="24"/>
          <w:szCs w:val="24"/>
        </w:rPr>
        <w:t xml:space="preserve"> with</w:t>
      </w:r>
      <w:r w:rsidR="00E84334" w:rsidRPr="00FB6725">
        <w:rPr>
          <w:rFonts w:ascii="Garamond" w:eastAsia="MetaSerifProBook-Regular" w:hAnsi="Garamond" w:cs="MetaSerifProBook-Regular"/>
          <w:sz w:val="24"/>
          <w:szCs w:val="24"/>
        </w:rPr>
        <w:t xml:space="preserve"> the </w:t>
      </w:r>
      <w:r w:rsidR="00B87305" w:rsidRPr="00FB6725">
        <w:rPr>
          <w:rFonts w:ascii="Garamond" w:eastAsia="MetaSerifProBook-Regular" w:hAnsi="Garamond" w:cs="MetaSerifProBook-Regular"/>
          <w:sz w:val="24"/>
          <w:szCs w:val="24"/>
        </w:rPr>
        <w:t>second-best</w:t>
      </w:r>
      <w:r w:rsidR="00E84334" w:rsidRPr="00FB6725">
        <w:rPr>
          <w:rFonts w:ascii="Garamond" w:eastAsia="MetaSerifProBook-Regular" w:hAnsi="Garamond" w:cs="MetaSerifProBook-Regular"/>
          <w:sz w:val="24"/>
          <w:szCs w:val="24"/>
        </w:rPr>
        <w:t xml:space="preserve"> treatment </w:t>
      </w:r>
      <w:r w:rsidR="002D50BF">
        <w:rPr>
          <w:rFonts w:ascii="Garamond" w:eastAsia="MetaSerifProBook-Regular" w:hAnsi="Garamond" w:cs="MetaSerifProBook-Regular"/>
          <w:sz w:val="24"/>
          <w:szCs w:val="24"/>
        </w:rPr>
        <w:t>being</w:t>
      </w:r>
      <w:r w:rsidR="002D50BF" w:rsidRPr="00FB6725">
        <w:rPr>
          <w:rFonts w:ascii="Garamond" w:eastAsia="MetaSerifProBook-Regular" w:hAnsi="Garamond" w:cs="MetaSerifProBook-Regular"/>
          <w:sz w:val="24"/>
          <w:szCs w:val="24"/>
        </w:rPr>
        <w:t xml:space="preserve"> </w:t>
      </w:r>
      <w:proofErr w:type="spellStart"/>
      <w:r w:rsidR="00C06822">
        <w:rPr>
          <w:rFonts w:ascii="Garamond" w:eastAsia="MetaSerifProBook-Regular" w:hAnsi="Garamond" w:cs="MetaSerifProBook-Regular"/>
          <w:sz w:val="24"/>
          <w:szCs w:val="24"/>
        </w:rPr>
        <w:t>Rosuvastatin</w:t>
      </w:r>
      <w:proofErr w:type="spellEnd"/>
      <w:r w:rsidR="002D50BF">
        <w:rPr>
          <w:rFonts w:ascii="Garamond" w:eastAsia="MetaSerifProBook-Regular" w:hAnsi="Garamond" w:cs="MetaSerifProBook-Regular"/>
          <w:sz w:val="24"/>
          <w:szCs w:val="24"/>
        </w:rPr>
        <w:t xml:space="preserve"> at</w:t>
      </w:r>
      <w:r w:rsidR="00E84334" w:rsidRPr="00FB6725">
        <w:rPr>
          <w:rFonts w:ascii="Garamond" w:eastAsia="MetaSerifProBook-Regular" w:hAnsi="Garamond" w:cs="MetaSerifProBook-Regular"/>
          <w:sz w:val="24"/>
          <w:szCs w:val="24"/>
        </w:rPr>
        <w:t xml:space="preserve"> high intensity (76.</w:t>
      </w:r>
      <w:r w:rsidR="00C06822">
        <w:rPr>
          <w:rFonts w:ascii="Garamond" w:eastAsia="MetaSerifProBook-Regular" w:hAnsi="Garamond" w:cs="MetaSerifProBook-Regular"/>
          <w:sz w:val="24"/>
          <w:szCs w:val="24"/>
        </w:rPr>
        <w:t>8</w:t>
      </w:r>
      <w:r w:rsidR="00E84334" w:rsidRPr="00FB6725">
        <w:rPr>
          <w:rFonts w:ascii="Garamond" w:eastAsia="MetaSerifProBook-Regular" w:hAnsi="Garamond" w:cs="MetaSerifProBook-Regular"/>
          <w:sz w:val="24"/>
          <w:szCs w:val="24"/>
        </w:rPr>
        <w:t>%)</w:t>
      </w:r>
      <w:r w:rsidR="002D50BF">
        <w:rPr>
          <w:rFonts w:ascii="Garamond" w:eastAsia="MetaSerifProBook-Regular" w:hAnsi="Garamond" w:cs="MetaSerifProBook-Regular"/>
          <w:sz w:val="24"/>
          <w:szCs w:val="24"/>
        </w:rPr>
        <w:t xml:space="preserve">, </w:t>
      </w:r>
      <w:r w:rsidR="00BF3794">
        <w:rPr>
          <w:rFonts w:ascii="Garamond" w:eastAsia="MetaSerifProBook-Regular" w:hAnsi="Garamond" w:cs="MetaSerifProBook-Regular"/>
          <w:sz w:val="24"/>
          <w:szCs w:val="24"/>
        </w:rPr>
        <w:t>third best being</w:t>
      </w:r>
      <w:r w:rsidR="00E84334" w:rsidRPr="00FB6725">
        <w:rPr>
          <w:rFonts w:ascii="Garamond" w:eastAsia="MetaSerifProBook-Regular" w:hAnsi="Garamond" w:cs="MetaSerifProBook-Regular"/>
          <w:sz w:val="24"/>
          <w:szCs w:val="24"/>
        </w:rPr>
        <w:t xml:space="preserve"> </w:t>
      </w:r>
      <w:r w:rsidR="00C06822">
        <w:rPr>
          <w:rFonts w:ascii="Garamond" w:eastAsia="MetaSerifProBook-Regular" w:hAnsi="Garamond" w:cs="MetaSerifProBook-Regular"/>
          <w:sz w:val="24"/>
          <w:szCs w:val="24"/>
        </w:rPr>
        <w:t>Simvastatin</w:t>
      </w:r>
      <w:r w:rsidR="002D50BF">
        <w:rPr>
          <w:rFonts w:ascii="Garamond" w:eastAsia="MetaSerifProBook-Regular" w:hAnsi="Garamond" w:cs="MetaSerifProBook-Regular"/>
          <w:sz w:val="24"/>
          <w:szCs w:val="24"/>
        </w:rPr>
        <w:t xml:space="preserve"> at</w:t>
      </w:r>
      <w:r w:rsidR="00E84334" w:rsidRPr="00FB6725">
        <w:rPr>
          <w:rFonts w:ascii="Garamond" w:eastAsia="MetaSerifProBook-Regular" w:hAnsi="Garamond" w:cs="MetaSerifProBook-Regular"/>
          <w:sz w:val="24"/>
          <w:szCs w:val="24"/>
        </w:rPr>
        <w:t xml:space="preserve"> high intensity (76.</w:t>
      </w:r>
      <w:r w:rsidR="00C06822">
        <w:rPr>
          <w:rFonts w:ascii="Garamond" w:eastAsia="MetaSerifProBook-Regular" w:hAnsi="Garamond" w:cs="MetaSerifProBook-Regular"/>
          <w:sz w:val="24"/>
          <w:szCs w:val="24"/>
        </w:rPr>
        <w:t>7</w:t>
      </w:r>
      <w:r w:rsidR="00E84334" w:rsidRPr="00FB6725">
        <w:rPr>
          <w:rFonts w:ascii="Garamond" w:eastAsia="MetaSerifProBook-Regular" w:hAnsi="Garamond" w:cs="MetaSerifProBook-Regular"/>
          <w:sz w:val="24"/>
          <w:szCs w:val="24"/>
        </w:rPr>
        <w:t>%)</w:t>
      </w:r>
      <w:r w:rsidR="00BF3794">
        <w:rPr>
          <w:rFonts w:ascii="Garamond" w:eastAsia="MetaSerifProBook-Regular" w:hAnsi="Garamond" w:cs="MetaSerifProBook-Regular"/>
          <w:sz w:val="24"/>
          <w:szCs w:val="24"/>
        </w:rPr>
        <w:t>, followed by Atorvastatin at high intensity (76.3%)</w:t>
      </w:r>
      <w:r w:rsidR="00E84334" w:rsidRPr="00FB6725">
        <w:rPr>
          <w:rFonts w:ascii="Garamond" w:eastAsia="MetaSerifProBook-Regular" w:hAnsi="Garamond" w:cs="MetaSerifProBook-Regular"/>
          <w:sz w:val="24"/>
          <w:szCs w:val="24"/>
        </w:rPr>
        <w:t xml:space="preserve">. </w:t>
      </w:r>
      <w:r w:rsidR="00204E94" w:rsidRPr="00FB6725">
        <w:rPr>
          <w:rFonts w:ascii="Garamond" w:eastAsia="MetaSerifProBook-Regular" w:hAnsi="Garamond" w:cs="MetaSerifProBook-Regular"/>
          <w:sz w:val="24"/>
          <w:szCs w:val="24"/>
        </w:rPr>
        <w:t>The treatment with the lowest</w:t>
      </w:r>
      <w:r w:rsidR="00A41072">
        <w:rPr>
          <w:rFonts w:ascii="Garamond" w:eastAsia="MetaSerifProBook-Regular" w:hAnsi="Garamond" w:cs="MetaSerifProBook-Regular"/>
          <w:sz w:val="24"/>
          <w:szCs w:val="24"/>
        </w:rPr>
        <w:t xml:space="preserve"> SUCRA</w:t>
      </w:r>
      <w:r w:rsidR="00204E94" w:rsidRPr="00FB6725">
        <w:rPr>
          <w:rFonts w:ascii="Garamond" w:eastAsia="MetaSerifProBook-Regular" w:hAnsi="Garamond" w:cs="MetaSerifProBook-Regular"/>
          <w:sz w:val="24"/>
          <w:szCs w:val="24"/>
        </w:rPr>
        <w:t xml:space="preserve"> score (excluding placebo) was </w:t>
      </w:r>
      <w:proofErr w:type="spellStart"/>
      <w:r w:rsidR="00204E94" w:rsidRPr="00FB6725">
        <w:rPr>
          <w:rFonts w:ascii="Garamond" w:eastAsia="MetaSerifProBook-Regular" w:hAnsi="Garamond" w:cs="MetaSerifProBook-Regular"/>
          <w:sz w:val="24"/>
          <w:szCs w:val="24"/>
        </w:rPr>
        <w:t>Fluvastatin</w:t>
      </w:r>
      <w:proofErr w:type="spellEnd"/>
      <w:r w:rsidR="002D50BF">
        <w:rPr>
          <w:rFonts w:ascii="Garamond" w:eastAsia="MetaSerifProBook-Regular" w:hAnsi="Garamond" w:cs="MetaSerifProBook-Regular"/>
          <w:sz w:val="24"/>
          <w:szCs w:val="24"/>
        </w:rPr>
        <w:t xml:space="preserve"> at</w:t>
      </w:r>
      <w:r w:rsidR="00204E94" w:rsidRPr="00FB6725">
        <w:rPr>
          <w:rFonts w:ascii="Garamond" w:eastAsia="MetaSerifProBook-Regular" w:hAnsi="Garamond" w:cs="MetaSerifProBook-Regular"/>
          <w:sz w:val="24"/>
          <w:szCs w:val="24"/>
        </w:rPr>
        <w:t xml:space="preserve"> low intensity (8.</w:t>
      </w:r>
      <w:r w:rsidR="00C06822">
        <w:rPr>
          <w:rFonts w:ascii="Garamond" w:eastAsia="MetaSerifProBook-Regular" w:hAnsi="Garamond" w:cs="MetaSerifProBook-Regular"/>
          <w:sz w:val="24"/>
          <w:szCs w:val="24"/>
        </w:rPr>
        <w:t>5</w:t>
      </w:r>
      <w:r w:rsidR="00204E94" w:rsidRPr="00FB6725">
        <w:rPr>
          <w:rFonts w:ascii="Garamond" w:eastAsia="MetaSerifProBook-Regular" w:hAnsi="Garamond" w:cs="MetaSerifProBook-Regular"/>
          <w:sz w:val="24"/>
          <w:szCs w:val="24"/>
        </w:rPr>
        <w:t>%)</w:t>
      </w:r>
      <w:r w:rsidR="00E12780">
        <w:rPr>
          <w:rFonts w:ascii="Garamond" w:eastAsia="MetaSerifProBook-Regular" w:hAnsi="Garamond" w:cs="MetaSerifProBook-Regular"/>
          <w:sz w:val="24"/>
          <w:szCs w:val="24"/>
        </w:rPr>
        <w:t xml:space="preserve"> (Appendix </w:t>
      </w:r>
      <w:r w:rsidR="00002653">
        <w:rPr>
          <w:rFonts w:ascii="Garamond" w:eastAsia="MetaSerifProBook-Regular" w:hAnsi="Garamond" w:cs="MetaSerifProBook-Regular"/>
          <w:sz w:val="24"/>
          <w:szCs w:val="24"/>
        </w:rPr>
        <w:t>10</w:t>
      </w:r>
      <w:r w:rsidR="00E12780">
        <w:rPr>
          <w:rFonts w:ascii="Garamond" w:eastAsia="MetaSerifProBook-Regular" w:hAnsi="Garamond" w:cs="MetaSerifProBook-Regular"/>
          <w:sz w:val="24"/>
          <w:szCs w:val="24"/>
        </w:rPr>
        <w:t>)</w:t>
      </w:r>
      <w:r w:rsidR="00204E94" w:rsidRPr="00FB6725">
        <w:rPr>
          <w:rFonts w:ascii="Garamond" w:eastAsia="MetaSerifProBook-Regular" w:hAnsi="Garamond" w:cs="MetaSerifProBook-Regular"/>
          <w:sz w:val="24"/>
          <w:szCs w:val="24"/>
        </w:rPr>
        <w:t>.</w:t>
      </w:r>
      <w:r w:rsidR="00E84334" w:rsidRPr="00FB6725">
        <w:rPr>
          <w:rFonts w:ascii="Garamond" w:eastAsia="MetaSerifProBook-Regular" w:hAnsi="Garamond" w:cs="MetaSerifProBook-Regular"/>
          <w:sz w:val="24"/>
          <w:szCs w:val="24"/>
        </w:rPr>
        <w:t xml:space="preserve">  </w:t>
      </w:r>
      <w:r w:rsidR="003801C9" w:rsidRPr="00FB6725">
        <w:rPr>
          <w:rFonts w:ascii="Garamond" w:eastAsia="MetaSerifProBook-Regular" w:hAnsi="Garamond" w:cs="MetaSerifProBook-Regular"/>
          <w:sz w:val="24"/>
          <w:szCs w:val="24"/>
        </w:rPr>
        <w:t xml:space="preserve"> </w:t>
      </w:r>
    </w:p>
    <w:p w14:paraId="25684ED3" w14:textId="2C2C7750" w:rsidR="00117CD1" w:rsidRDefault="003801C9" w:rsidP="003801C9">
      <w:pPr>
        <w:suppressAutoHyphens w:val="0"/>
        <w:autoSpaceDE w:val="0"/>
        <w:adjustRightInd w:val="0"/>
        <w:spacing w:line="360" w:lineRule="auto"/>
        <w:rPr>
          <w:rFonts w:ascii="Garamond" w:eastAsia="MetaSerifProBook-Regular" w:hAnsi="Garamond" w:cs="MetaSerifProBook-Regular"/>
          <w:sz w:val="24"/>
          <w:szCs w:val="24"/>
        </w:rPr>
      </w:pPr>
      <w:r w:rsidRPr="00984B24">
        <w:rPr>
          <w:rFonts w:ascii="Garamond" w:eastAsia="MetaSerifProBook-Regular" w:hAnsi="Garamond" w:cs="MetaSerifProBook-Regular"/>
          <w:sz w:val="24"/>
          <w:szCs w:val="24"/>
        </w:rPr>
        <w:lastRenderedPageBreak/>
        <w:t xml:space="preserve">The league table showing the results of the network meta-analysis comparing the effects of </w:t>
      </w:r>
      <w:r w:rsidR="00CB7503">
        <w:rPr>
          <w:rFonts w:ascii="Garamond" w:eastAsia="MetaSerifProBook-Regular" w:hAnsi="Garamond" w:cs="MetaSerifProBook-Regular"/>
          <w:sz w:val="24"/>
          <w:szCs w:val="24"/>
        </w:rPr>
        <w:t xml:space="preserve">the different </w:t>
      </w:r>
      <w:r w:rsidR="00797A3E" w:rsidRPr="00984B24">
        <w:rPr>
          <w:rFonts w:ascii="Garamond" w:eastAsia="MetaSerifProBook-Regular" w:hAnsi="Garamond" w:cs="MetaSerifProBook-Regular"/>
          <w:sz w:val="24"/>
          <w:szCs w:val="24"/>
        </w:rPr>
        <w:t>statin</w:t>
      </w:r>
      <w:r w:rsidR="00CB7503">
        <w:rPr>
          <w:rFonts w:ascii="Garamond" w:eastAsia="MetaSerifProBook-Regular" w:hAnsi="Garamond" w:cs="MetaSerifProBook-Regular"/>
          <w:sz w:val="24"/>
          <w:szCs w:val="24"/>
        </w:rPr>
        <w:t xml:space="preserve"> </w:t>
      </w:r>
      <w:r w:rsidR="00035659" w:rsidRPr="00984B24">
        <w:rPr>
          <w:rFonts w:ascii="Garamond" w:eastAsia="MetaSerifProBook-Regular" w:hAnsi="Garamond" w:cs="MetaSerifProBook-Regular"/>
          <w:sz w:val="24"/>
          <w:szCs w:val="24"/>
        </w:rPr>
        <w:t>intensit</w:t>
      </w:r>
      <w:r w:rsidR="00CB7503">
        <w:rPr>
          <w:rFonts w:ascii="Garamond" w:eastAsia="MetaSerifProBook-Regular" w:hAnsi="Garamond" w:cs="MetaSerifProBook-Regular"/>
          <w:sz w:val="24"/>
          <w:szCs w:val="24"/>
        </w:rPr>
        <w:t>ies</w:t>
      </w:r>
      <w:r w:rsidR="00035659" w:rsidRPr="00984B24">
        <w:rPr>
          <w:rFonts w:ascii="Garamond" w:eastAsia="MetaSerifProBook-Regular" w:hAnsi="Garamond" w:cs="MetaSerifProBook-Regular"/>
          <w:sz w:val="24"/>
          <w:szCs w:val="24"/>
        </w:rPr>
        <w:t xml:space="preserve"> (figure </w:t>
      </w:r>
      <w:r w:rsidR="004D2A48">
        <w:rPr>
          <w:rFonts w:ascii="Garamond" w:eastAsia="MetaSerifProBook-Regular" w:hAnsi="Garamond" w:cs="MetaSerifProBook-Regular"/>
          <w:sz w:val="24"/>
          <w:szCs w:val="24"/>
        </w:rPr>
        <w:t>3</w:t>
      </w:r>
      <w:r w:rsidR="00035659" w:rsidRPr="00984B24">
        <w:rPr>
          <w:rFonts w:ascii="Garamond" w:eastAsia="MetaSerifProBook-Regular" w:hAnsi="Garamond" w:cs="MetaSerifProBook-Regular"/>
          <w:sz w:val="24"/>
          <w:szCs w:val="24"/>
        </w:rPr>
        <w:t>)</w:t>
      </w:r>
      <w:r w:rsidRPr="00984B24">
        <w:rPr>
          <w:rFonts w:ascii="Garamond" w:eastAsia="MetaSerifProBook-Regular" w:hAnsi="Garamond" w:cs="MetaSerifProBook-Regular"/>
          <w:sz w:val="24"/>
          <w:szCs w:val="24"/>
        </w:rPr>
        <w:t xml:space="preserve"> showed that</w:t>
      </w:r>
      <w:r w:rsidR="00C35923">
        <w:rPr>
          <w:rFonts w:ascii="Garamond" w:eastAsia="MetaSerifProBook-Regular" w:hAnsi="Garamond" w:cs="MetaSerifProBook-Regular"/>
          <w:sz w:val="24"/>
          <w:szCs w:val="24"/>
        </w:rPr>
        <w:t xml:space="preserve"> almost</w:t>
      </w:r>
      <w:r w:rsidR="00035659" w:rsidRPr="00984B24">
        <w:rPr>
          <w:rFonts w:ascii="Garamond" w:eastAsia="MetaSerifProBook-Regular" w:hAnsi="Garamond" w:cs="MetaSerifProBook-Regular"/>
          <w:sz w:val="24"/>
          <w:szCs w:val="24"/>
        </w:rPr>
        <w:t xml:space="preserve"> </w:t>
      </w:r>
      <w:r w:rsidR="00CB7503">
        <w:rPr>
          <w:rFonts w:ascii="Garamond" w:eastAsia="MetaSerifProBook-Regular" w:hAnsi="Garamond" w:cs="MetaSerifProBook-Regular"/>
          <w:sz w:val="24"/>
          <w:szCs w:val="24"/>
        </w:rPr>
        <w:t>all statins were</w:t>
      </w:r>
      <w:r w:rsidR="00035659" w:rsidRPr="00984B24">
        <w:rPr>
          <w:rFonts w:ascii="Garamond" w:eastAsia="MetaSerifProBook-Regular" w:hAnsi="Garamond" w:cs="MetaSerifProBook-Regular"/>
          <w:sz w:val="24"/>
          <w:szCs w:val="24"/>
        </w:rPr>
        <w:t xml:space="preserve"> effective when compared against </w:t>
      </w:r>
      <w:proofErr w:type="spellStart"/>
      <w:r w:rsidR="00035659" w:rsidRPr="00984B24">
        <w:rPr>
          <w:rFonts w:ascii="Garamond" w:eastAsia="MetaSerifProBook-Regular" w:hAnsi="Garamond" w:cs="MetaSerifProBook-Regular"/>
          <w:sz w:val="24"/>
          <w:szCs w:val="24"/>
        </w:rPr>
        <w:t>Fluvastatin</w:t>
      </w:r>
      <w:proofErr w:type="spellEnd"/>
      <w:r w:rsidR="00C35923">
        <w:rPr>
          <w:rFonts w:ascii="Garamond" w:eastAsia="MetaSerifProBook-Regular" w:hAnsi="Garamond" w:cs="MetaSerifProBook-Regular"/>
          <w:sz w:val="24"/>
          <w:szCs w:val="24"/>
        </w:rPr>
        <w:t xml:space="preserve"> and Pravastatin</w:t>
      </w:r>
      <w:r w:rsidR="00035659" w:rsidRPr="00984B24">
        <w:rPr>
          <w:rFonts w:ascii="Garamond" w:eastAsia="MetaSerifProBook-Regular" w:hAnsi="Garamond" w:cs="MetaSerifProBook-Regular"/>
          <w:sz w:val="24"/>
          <w:szCs w:val="24"/>
        </w:rPr>
        <w:t xml:space="preserve"> at low </w:t>
      </w:r>
      <w:r w:rsidR="00984B24" w:rsidRPr="00984B24">
        <w:rPr>
          <w:rFonts w:ascii="Garamond" w:eastAsia="MetaSerifProBook-Regular" w:hAnsi="Garamond" w:cs="MetaSerifProBook-Regular"/>
          <w:sz w:val="24"/>
          <w:szCs w:val="24"/>
        </w:rPr>
        <w:t>intensity</w:t>
      </w:r>
      <w:r w:rsidR="00035659" w:rsidRPr="00984B24">
        <w:rPr>
          <w:rFonts w:ascii="Garamond" w:eastAsia="MetaSerifProBook-Regular" w:hAnsi="Garamond" w:cs="MetaSerifProBook-Regular"/>
          <w:sz w:val="24"/>
          <w:szCs w:val="24"/>
        </w:rPr>
        <w:t>.</w:t>
      </w:r>
      <w:r w:rsidR="005C7DF0">
        <w:rPr>
          <w:rFonts w:ascii="Garamond" w:eastAsia="MetaSerifProBook-Regular" w:hAnsi="Garamond" w:cs="MetaSerifProBook-Regular"/>
          <w:sz w:val="24"/>
          <w:szCs w:val="24"/>
        </w:rPr>
        <w:t xml:space="preserve"> </w:t>
      </w:r>
      <w:proofErr w:type="spellStart"/>
      <w:r w:rsidR="005C7DF0">
        <w:rPr>
          <w:rFonts w:ascii="Garamond" w:eastAsia="MetaSerifProBook-Regular" w:hAnsi="Garamond" w:cs="MetaSerifProBook-Regular"/>
          <w:sz w:val="24"/>
          <w:szCs w:val="24"/>
        </w:rPr>
        <w:t>Rosuvastatin</w:t>
      </w:r>
      <w:proofErr w:type="spellEnd"/>
      <w:r w:rsidR="00CB7503">
        <w:rPr>
          <w:rFonts w:ascii="Garamond" w:eastAsia="MetaSerifProBook-Regular" w:hAnsi="Garamond" w:cs="MetaSerifProBook-Regular"/>
          <w:sz w:val="24"/>
          <w:szCs w:val="24"/>
        </w:rPr>
        <w:t xml:space="preserve"> delivered at</w:t>
      </w:r>
      <w:r w:rsidR="005C7DF0">
        <w:rPr>
          <w:rFonts w:ascii="Garamond" w:eastAsia="MetaSerifProBook-Regular" w:hAnsi="Garamond" w:cs="MetaSerifProBook-Regular"/>
          <w:sz w:val="24"/>
          <w:szCs w:val="24"/>
        </w:rPr>
        <w:t xml:space="preserve"> high intensity </w:t>
      </w:r>
      <w:r w:rsidR="00F00CF0">
        <w:rPr>
          <w:rFonts w:ascii="Garamond" w:eastAsia="MetaSerifProBook-Regular" w:hAnsi="Garamond" w:cs="MetaSerifProBook-Regular"/>
          <w:sz w:val="24"/>
          <w:szCs w:val="24"/>
        </w:rPr>
        <w:t>appeared to be the</w:t>
      </w:r>
      <w:r w:rsidR="005C7DF0">
        <w:rPr>
          <w:rFonts w:ascii="Garamond" w:eastAsia="MetaSerifProBook-Regular" w:hAnsi="Garamond" w:cs="MetaSerifProBook-Regular"/>
          <w:sz w:val="24"/>
          <w:szCs w:val="24"/>
        </w:rPr>
        <w:t xml:space="preserve"> best</w:t>
      </w:r>
      <w:r w:rsidR="00CB7503">
        <w:rPr>
          <w:rFonts w:ascii="Garamond" w:eastAsia="MetaSerifProBook-Regular" w:hAnsi="Garamond" w:cs="MetaSerifProBook-Regular"/>
          <w:sz w:val="24"/>
          <w:szCs w:val="24"/>
        </w:rPr>
        <w:t xml:space="preserve"> performing statin</w:t>
      </w:r>
      <w:r w:rsidR="00F00CF0">
        <w:rPr>
          <w:rFonts w:ascii="Garamond" w:eastAsia="MetaSerifProBook-Regular" w:hAnsi="Garamond" w:cs="MetaSerifProBook-Regular"/>
          <w:sz w:val="24"/>
          <w:szCs w:val="24"/>
        </w:rPr>
        <w:t xml:space="preserve"> when compared</w:t>
      </w:r>
      <w:r w:rsidR="006E7FAA">
        <w:rPr>
          <w:rFonts w:ascii="Garamond" w:eastAsia="MetaSerifProBook-Regular" w:hAnsi="Garamond" w:cs="MetaSerifProBook-Regular"/>
          <w:sz w:val="24"/>
          <w:szCs w:val="24"/>
        </w:rPr>
        <w:t xml:space="preserve"> </w:t>
      </w:r>
      <w:r w:rsidR="00CB7503">
        <w:rPr>
          <w:rFonts w:ascii="Garamond" w:eastAsia="MetaSerifProBook-Regular" w:hAnsi="Garamond" w:cs="MetaSerifProBook-Regular"/>
          <w:sz w:val="24"/>
          <w:szCs w:val="24"/>
        </w:rPr>
        <w:t>‘</w:t>
      </w:r>
      <w:r w:rsidR="006E7FAA">
        <w:rPr>
          <w:rFonts w:ascii="Garamond" w:eastAsia="MetaSerifProBook-Regular" w:hAnsi="Garamond" w:cs="MetaSerifProBook-Regular"/>
          <w:sz w:val="24"/>
          <w:szCs w:val="24"/>
        </w:rPr>
        <w:t>head-to-head</w:t>
      </w:r>
      <w:r w:rsidR="00CB7503">
        <w:rPr>
          <w:rFonts w:ascii="Garamond" w:eastAsia="MetaSerifProBook-Regular" w:hAnsi="Garamond" w:cs="MetaSerifProBook-Regular"/>
          <w:sz w:val="24"/>
          <w:szCs w:val="24"/>
        </w:rPr>
        <w:t>’</w:t>
      </w:r>
      <w:r w:rsidR="00F00CF0">
        <w:rPr>
          <w:rFonts w:ascii="Garamond" w:eastAsia="MetaSerifProBook-Regular" w:hAnsi="Garamond" w:cs="MetaSerifProBook-Regular"/>
          <w:sz w:val="24"/>
          <w:szCs w:val="24"/>
        </w:rPr>
        <w:t xml:space="preserve"> with</w:t>
      </w:r>
      <w:r w:rsidR="00531AAC">
        <w:rPr>
          <w:rFonts w:ascii="Garamond" w:eastAsia="MetaSerifProBook-Regular" w:hAnsi="Garamond" w:cs="MetaSerifProBook-Regular"/>
          <w:sz w:val="24"/>
          <w:szCs w:val="24"/>
        </w:rPr>
        <w:t xml:space="preserve"> the</w:t>
      </w:r>
      <w:r w:rsidR="00F00CF0">
        <w:rPr>
          <w:rFonts w:ascii="Garamond" w:eastAsia="MetaSerifProBook-Regular" w:hAnsi="Garamond" w:cs="MetaSerifProBook-Regular"/>
          <w:sz w:val="24"/>
          <w:szCs w:val="24"/>
        </w:rPr>
        <w:t xml:space="preserve"> other statin intensities</w:t>
      </w:r>
      <w:r w:rsidR="005C7DF0">
        <w:rPr>
          <w:rFonts w:ascii="Garamond" w:eastAsia="MetaSerifProBook-Regular" w:hAnsi="Garamond" w:cs="MetaSerifProBook-Regular"/>
          <w:sz w:val="24"/>
          <w:szCs w:val="24"/>
        </w:rPr>
        <w:t xml:space="preserve">, but the difference in effect sizes were </w:t>
      </w:r>
      <w:r w:rsidR="00531AAC">
        <w:rPr>
          <w:rFonts w:ascii="Garamond" w:eastAsia="MetaSerifProBook-Regular" w:hAnsi="Garamond" w:cs="MetaSerifProBook-Regular"/>
          <w:sz w:val="24"/>
          <w:szCs w:val="24"/>
        </w:rPr>
        <w:t xml:space="preserve">non-significant and </w:t>
      </w:r>
      <w:r w:rsidR="00C35923">
        <w:rPr>
          <w:rFonts w:ascii="Garamond" w:eastAsia="MetaSerifProBook-Regular" w:hAnsi="Garamond" w:cs="MetaSerifProBook-Regular"/>
          <w:sz w:val="24"/>
          <w:szCs w:val="24"/>
        </w:rPr>
        <w:t>revealed a</w:t>
      </w:r>
      <w:r w:rsidR="00531AAC">
        <w:rPr>
          <w:rFonts w:ascii="Garamond" w:eastAsia="MetaSerifProBook-Regular" w:hAnsi="Garamond" w:cs="MetaSerifProBook-Regular"/>
          <w:sz w:val="24"/>
          <w:szCs w:val="24"/>
        </w:rPr>
        <w:t xml:space="preserve"> </w:t>
      </w:r>
      <w:r w:rsidR="005C7DF0">
        <w:rPr>
          <w:rFonts w:ascii="Garamond" w:eastAsia="MetaSerifProBook-Regular" w:hAnsi="Garamond" w:cs="MetaSerifProBook-Regular"/>
          <w:sz w:val="24"/>
          <w:szCs w:val="24"/>
        </w:rPr>
        <w:t>small</w:t>
      </w:r>
      <w:r w:rsidR="00531AAC">
        <w:rPr>
          <w:rFonts w:ascii="Garamond" w:eastAsia="MetaSerifProBook-Regular" w:hAnsi="Garamond" w:cs="MetaSerifProBook-Regular"/>
          <w:sz w:val="24"/>
          <w:szCs w:val="24"/>
        </w:rPr>
        <w:t xml:space="preserve"> benefit</w:t>
      </w:r>
      <w:r w:rsidR="005C7DF0">
        <w:rPr>
          <w:rFonts w:ascii="Garamond" w:eastAsia="MetaSerifProBook-Regular" w:hAnsi="Garamond" w:cs="MetaSerifProBook-Regular"/>
          <w:sz w:val="24"/>
          <w:szCs w:val="24"/>
        </w:rPr>
        <w:t xml:space="preserve"> </w:t>
      </w:r>
      <w:r w:rsidR="00593F46">
        <w:rPr>
          <w:rFonts w:ascii="Garamond" w:eastAsia="MetaSerifProBook-Regular" w:hAnsi="Garamond" w:cs="MetaSerifProBook-Regular"/>
          <w:sz w:val="24"/>
          <w:szCs w:val="24"/>
        </w:rPr>
        <w:t>when compared with</w:t>
      </w:r>
      <w:r w:rsidR="005C7DF0">
        <w:rPr>
          <w:rFonts w:ascii="Garamond" w:eastAsia="MetaSerifProBook-Regular" w:hAnsi="Garamond" w:cs="MetaSerifProBook-Regular"/>
          <w:sz w:val="24"/>
          <w:szCs w:val="24"/>
        </w:rPr>
        <w:t xml:space="preserve"> the other top performers (i.e., </w:t>
      </w:r>
      <w:proofErr w:type="spellStart"/>
      <w:r w:rsidR="005C7DF0">
        <w:rPr>
          <w:rFonts w:ascii="Garamond" w:eastAsia="MetaSerifProBook-Regular" w:hAnsi="Garamond" w:cs="MetaSerifProBook-Regular"/>
          <w:sz w:val="24"/>
          <w:szCs w:val="24"/>
        </w:rPr>
        <w:t>Rosuvastatin</w:t>
      </w:r>
      <w:proofErr w:type="spellEnd"/>
      <w:r w:rsidR="005C7DF0">
        <w:rPr>
          <w:rFonts w:ascii="Garamond" w:eastAsia="MetaSerifProBook-Regular" w:hAnsi="Garamond" w:cs="MetaSerifProBook-Regular"/>
          <w:sz w:val="24"/>
          <w:szCs w:val="24"/>
        </w:rPr>
        <w:t xml:space="preserve"> moderate, Simvastatin high and </w:t>
      </w:r>
      <w:r w:rsidR="00794CA3">
        <w:rPr>
          <w:rFonts w:ascii="Garamond" w:eastAsia="MetaSerifProBook-Regular" w:hAnsi="Garamond" w:cs="MetaSerifProBook-Regular"/>
          <w:sz w:val="24"/>
          <w:szCs w:val="24"/>
        </w:rPr>
        <w:t>A</w:t>
      </w:r>
      <w:r w:rsidR="005C7DF0">
        <w:rPr>
          <w:rFonts w:ascii="Garamond" w:eastAsia="MetaSerifProBook-Regular" w:hAnsi="Garamond" w:cs="MetaSerifProBook-Regular"/>
          <w:sz w:val="24"/>
          <w:szCs w:val="24"/>
        </w:rPr>
        <w:t>torvastatin high intensity).</w:t>
      </w:r>
      <w:r w:rsidR="00B37F06">
        <w:rPr>
          <w:rFonts w:ascii="Garamond" w:eastAsia="MetaSerifProBook-Regular" w:hAnsi="Garamond" w:cs="MetaSerifProBook-Regular"/>
          <w:sz w:val="24"/>
          <w:szCs w:val="24"/>
        </w:rPr>
        <w:t xml:space="preserve"> </w:t>
      </w:r>
      <w:r w:rsidRPr="00637DC0">
        <w:rPr>
          <w:rFonts w:ascii="Garamond" w:eastAsia="MetaSerifProBook-Regular" w:hAnsi="Garamond" w:cs="MetaSerifProBook-Regular"/>
          <w:sz w:val="24"/>
          <w:szCs w:val="24"/>
        </w:rPr>
        <w:t xml:space="preserve">To ensure the certainty of evidence, we incorporated the </w:t>
      </w:r>
      <w:proofErr w:type="spellStart"/>
      <w:r w:rsidR="00B37F06" w:rsidRPr="00637DC0">
        <w:rPr>
          <w:rFonts w:ascii="Garamond" w:hAnsi="Garamond" w:cs="Arial"/>
          <w:sz w:val="24"/>
          <w:szCs w:val="24"/>
        </w:rPr>
        <w:t>CINeMA</w:t>
      </w:r>
      <w:proofErr w:type="spellEnd"/>
      <w:r w:rsidRPr="00637DC0">
        <w:rPr>
          <w:rFonts w:ascii="Garamond" w:eastAsia="MetaSerifProBook-Regular" w:hAnsi="Garamond" w:cs="MetaSerifProBook-Regular"/>
          <w:sz w:val="24"/>
          <w:szCs w:val="24"/>
        </w:rPr>
        <w:t xml:space="preserve"> judgments into figure</w:t>
      </w:r>
      <w:r w:rsidR="009D31D3">
        <w:rPr>
          <w:rFonts w:ascii="Garamond" w:eastAsia="MetaSerifProBook-Regular" w:hAnsi="Garamond" w:cs="MetaSerifProBook-Regular"/>
          <w:sz w:val="24"/>
          <w:szCs w:val="24"/>
        </w:rPr>
        <w:t>s</w:t>
      </w:r>
      <w:r w:rsidR="00531AAC" w:rsidRPr="00637DC0">
        <w:rPr>
          <w:rFonts w:ascii="Garamond" w:eastAsia="MetaSerifProBook-Regular" w:hAnsi="Garamond" w:cs="MetaSerifProBook-Regular"/>
          <w:sz w:val="24"/>
          <w:szCs w:val="24"/>
        </w:rPr>
        <w:t xml:space="preserve"> </w:t>
      </w:r>
      <w:r w:rsidR="00D47E53">
        <w:rPr>
          <w:rFonts w:ascii="Garamond" w:eastAsia="MetaSerifProBook-Regular" w:hAnsi="Garamond" w:cs="MetaSerifProBook-Regular"/>
          <w:sz w:val="24"/>
          <w:szCs w:val="24"/>
        </w:rPr>
        <w:t xml:space="preserve">2 and </w:t>
      </w:r>
      <w:r w:rsidR="00531AAC" w:rsidRPr="00637DC0">
        <w:rPr>
          <w:rFonts w:ascii="Garamond" w:eastAsia="MetaSerifProBook-Regular" w:hAnsi="Garamond" w:cs="MetaSerifProBook-Regular"/>
          <w:sz w:val="24"/>
          <w:szCs w:val="24"/>
        </w:rPr>
        <w:t>3</w:t>
      </w:r>
      <w:r w:rsidRPr="00637DC0">
        <w:rPr>
          <w:rFonts w:ascii="Garamond" w:eastAsia="MetaSerifProBook-Regular" w:hAnsi="Garamond" w:cs="MetaSerifProBook-Regular"/>
          <w:sz w:val="24"/>
          <w:szCs w:val="24"/>
        </w:rPr>
        <w:t xml:space="preserve">. The evidence according to </w:t>
      </w:r>
      <w:proofErr w:type="spellStart"/>
      <w:r w:rsidR="00B37F06" w:rsidRPr="00637DC0">
        <w:rPr>
          <w:rFonts w:ascii="Garamond" w:hAnsi="Garamond" w:cs="Arial"/>
          <w:sz w:val="24"/>
          <w:szCs w:val="24"/>
        </w:rPr>
        <w:t>CINeMA</w:t>
      </w:r>
      <w:proofErr w:type="spellEnd"/>
      <w:r w:rsidRPr="00637DC0">
        <w:rPr>
          <w:rFonts w:ascii="Garamond" w:eastAsia="MetaSerifProBook-Regular" w:hAnsi="Garamond" w:cs="MetaSerifProBook-Regular"/>
          <w:sz w:val="24"/>
          <w:szCs w:val="24"/>
        </w:rPr>
        <w:t xml:space="preserve"> was</w:t>
      </w:r>
      <w:r w:rsidR="007119EF" w:rsidRPr="00637DC0">
        <w:rPr>
          <w:rFonts w:ascii="Garamond" w:eastAsia="MetaSerifProBook-Regular" w:hAnsi="Garamond" w:cs="MetaSerifProBook-Regular"/>
          <w:sz w:val="24"/>
          <w:szCs w:val="24"/>
        </w:rPr>
        <w:t xml:space="preserve"> mostly</w:t>
      </w:r>
      <w:r w:rsidRPr="00637DC0">
        <w:rPr>
          <w:rFonts w:ascii="Garamond" w:eastAsia="MetaSerifProBook-Regular" w:hAnsi="Garamond" w:cs="MetaSerifProBook-Regular"/>
          <w:sz w:val="24"/>
          <w:szCs w:val="24"/>
        </w:rPr>
        <w:t xml:space="preserve"> moderate</w:t>
      </w:r>
      <w:r w:rsidR="0042595B">
        <w:rPr>
          <w:rFonts w:ascii="Garamond" w:eastAsia="MetaSerifProBook-Regular" w:hAnsi="Garamond" w:cs="MetaSerifProBook-Regular"/>
          <w:sz w:val="24"/>
          <w:szCs w:val="24"/>
        </w:rPr>
        <w:t xml:space="preserve"> or high quality</w:t>
      </w:r>
      <w:r w:rsidRPr="00637DC0">
        <w:rPr>
          <w:rFonts w:ascii="Garamond" w:eastAsia="MetaSerifProBook-Regular" w:hAnsi="Garamond" w:cs="MetaSerifProBook-Regular"/>
          <w:sz w:val="24"/>
          <w:szCs w:val="24"/>
        </w:rPr>
        <w:t xml:space="preserve"> overall (</w:t>
      </w:r>
      <w:r w:rsidR="00215D61">
        <w:rPr>
          <w:rFonts w:ascii="Garamond" w:eastAsia="MetaSerifProBook-Regular" w:hAnsi="Garamond" w:cs="MetaSerifProBook-Regular"/>
          <w:sz w:val="24"/>
          <w:szCs w:val="24"/>
        </w:rPr>
        <w:t>A</w:t>
      </w:r>
      <w:r w:rsidRPr="00637DC0">
        <w:rPr>
          <w:rFonts w:ascii="Garamond" w:eastAsia="MetaSerifProBook-Regular" w:hAnsi="Garamond" w:cs="MetaSerifProBook-Regular"/>
          <w:sz w:val="24"/>
          <w:szCs w:val="24"/>
        </w:rPr>
        <w:t>ppendix</w:t>
      </w:r>
      <w:r w:rsidR="00BD588D" w:rsidRPr="00637DC0">
        <w:rPr>
          <w:rFonts w:ascii="Garamond" w:eastAsia="MetaSerifProBook-Regular" w:hAnsi="Garamond" w:cs="MetaSerifProBook-Regular"/>
          <w:sz w:val="24"/>
          <w:szCs w:val="24"/>
        </w:rPr>
        <w:t xml:space="preserve"> </w:t>
      </w:r>
      <w:r w:rsidR="007119EF" w:rsidRPr="00637DC0">
        <w:rPr>
          <w:rFonts w:ascii="Garamond" w:eastAsia="MetaSerifProBook-Regular" w:hAnsi="Garamond" w:cs="MetaSerifProBook-Regular"/>
          <w:sz w:val="24"/>
          <w:szCs w:val="24"/>
        </w:rPr>
        <w:t>1</w:t>
      </w:r>
      <w:r w:rsidR="00002653">
        <w:rPr>
          <w:rFonts w:ascii="Garamond" w:eastAsia="MetaSerifProBook-Regular" w:hAnsi="Garamond" w:cs="MetaSerifProBook-Regular"/>
          <w:sz w:val="24"/>
          <w:szCs w:val="24"/>
        </w:rPr>
        <w:t>1</w:t>
      </w:r>
      <w:r w:rsidRPr="00637DC0">
        <w:rPr>
          <w:rFonts w:ascii="Garamond" w:eastAsia="MetaSerifProBook-Regular" w:hAnsi="Garamond" w:cs="MetaSerifProBook-Regular"/>
          <w:sz w:val="24"/>
          <w:szCs w:val="24"/>
        </w:rPr>
        <w:t>)</w:t>
      </w:r>
      <w:r w:rsidR="009D31D3">
        <w:rPr>
          <w:rFonts w:ascii="Garamond" w:eastAsia="MetaSerifProBook-Regular" w:hAnsi="Garamond" w:cs="MetaSerifProBook-Regular"/>
          <w:sz w:val="24"/>
          <w:szCs w:val="24"/>
        </w:rPr>
        <w:t>,</w:t>
      </w:r>
      <w:r w:rsidR="0042595B">
        <w:rPr>
          <w:rFonts w:ascii="Garamond" w:eastAsia="MetaSerifProBook-Regular" w:hAnsi="Garamond" w:cs="MetaSerifProBook-Regular"/>
          <w:sz w:val="24"/>
          <w:szCs w:val="24"/>
        </w:rPr>
        <w:t xml:space="preserve"> and</w:t>
      </w:r>
      <w:r w:rsidRPr="00637DC0">
        <w:rPr>
          <w:rFonts w:ascii="Garamond" w:eastAsia="MetaSerifProBook-Regular" w:hAnsi="Garamond" w:cs="MetaSerifProBook-Regular"/>
          <w:sz w:val="24"/>
          <w:szCs w:val="24"/>
        </w:rPr>
        <w:t xml:space="preserve"> </w:t>
      </w:r>
      <w:r w:rsidR="0042595B">
        <w:rPr>
          <w:rFonts w:ascii="Garamond" w:eastAsia="MetaSerifProBook-Regular" w:hAnsi="Garamond" w:cs="MetaSerifProBook-Regular"/>
          <w:sz w:val="24"/>
          <w:szCs w:val="24"/>
        </w:rPr>
        <w:t>t</w:t>
      </w:r>
      <w:r w:rsidR="00B37F06" w:rsidRPr="00637DC0">
        <w:rPr>
          <w:rFonts w:ascii="Garamond" w:eastAsia="MetaSerifProBook-Regular" w:hAnsi="Garamond" w:cs="MetaSerifProBook-Regular"/>
          <w:sz w:val="24"/>
          <w:szCs w:val="24"/>
        </w:rPr>
        <w:t>he</w:t>
      </w:r>
      <w:r w:rsidR="0097127D">
        <w:rPr>
          <w:rFonts w:ascii="Garamond" w:eastAsia="MetaSerifProBook-Regular" w:hAnsi="Garamond" w:cs="MetaSerifProBook-Regular"/>
          <w:sz w:val="24"/>
          <w:szCs w:val="24"/>
        </w:rPr>
        <w:t xml:space="preserve">re was no evidence of funnel plot </w:t>
      </w:r>
      <w:r w:rsidR="0042595B">
        <w:rPr>
          <w:rFonts w:ascii="Garamond" w:eastAsia="MetaSerifProBook-Regular" w:hAnsi="Garamond" w:cs="MetaSerifProBook-Regular"/>
          <w:sz w:val="24"/>
          <w:szCs w:val="24"/>
        </w:rPr>
        <w:t xml:space="preserve">asymmetry </w:t>
      </w:r>
      <w:r w:rsidR="0097127D">
        <w:rPr>
          <w:rFonts w:ascii="Garamond" w:eastAsia="MetaSerifProBook-Regular" w:hAnsi="Garamond" w:cs="MetaSerifProBook-Regular"/>
          <w:sz w:val="24"/>
          <w:szCs w:val="24"/>
        </w:rPr>
        <w:t>(</w:t>
      </w:r>
      <w:r w:rsidR="00B37F06" w:rsidRPr="00637DC0">
        <w:rPr>
          <w:rFonts w:ascii="Garamond" w:eastAsia="MetaSerifProBook-Regular" w:hAnsi="Garamond" w:cs="MetaSerifProBook-Regular"/>
          <w:sz w:val="24"/>
          <w:szCs w:val="24"/>
        </w:rPr>
        <w:t>a</w:t>
      </w:r>
      <w:r w:rsidRPr="00637DC0">
        <w:rPr>
          <w:rFonts w:ascii="Garamond" w:eastAsia="MetaSerifProBook-Regular" w:hAnsi="Garamond" w:cs="MetaSerifProBook-Regular"/>
          <w:sz w:val="24"/>
          <w:szCs w:val="24"/>
        </w:rPr>
        <w:t>ppendix</w:t>
      </w:r>
      <w:r w:rsidR="00BD588D" w:rsidRPr="00637DC0">
        <w:rPr>
          <w:rFonts w:ascii="Garamond" w:eastAsia="MetaSerifProBook-Regular" w:hAnsi="Garamond" w:cs="MetaSerifProBook-Regular"/>
          <w:sz w:val="24"/>
          <w:szCs w:val="24"/>
        </w:rPr>
        <w:t xml:space="preserve"> </w:t>
      </w:r>
      <w:r w:rsidR="00447930" w:rsidRPr="00637DC0">
        <w:rPr>
          <w:rFonts w:ascii="Garamond" w:eastAsia="MetaSerifProBook-Regular" w:hAnsi="Garamond" w:cs="MetaSerifProBook-Regular"/>
          <w:sz w:val="24"/>
          <w:szCs w:val="24"/>
        </w:rPr>
        <w:t>1</w:t>
      </w:r>
      <w:r w:rsidR="00002653">
        <w:rPr>
          <w:rFonts w:ascii="Garamond" w:eastAsia="MetaSerifProBook-Regular" w:hAnsi="Garamond" w:cs="MetaSerifProBook-Regular"/>
          <w:sz w:val="24"/>
          <w:szCs w:val="24"/>
        </w:rPr>
        <w:t>2</w:t>
      </w:r>
      <w:r w:rsidR="0097127D">
        <w:rPr>
          <w:rFonts w:ascii="Garamond" w:eastAsia="MetaSerifProBook-Regular" w:hAnsi="Garamond" w:cs="MetaSerifProBook-Regular"/>
          <w:sz w:val="24"/>
          <w:szCs w:val="24"/>
        </w:rPr>
        <w:t>)</w:t>
      </w:r>
      <w:r w:rsidRPr="00637DC0">
        <w:rPr>
          <w:rFonts w:ascii="Garamond" w:eastAsia="MetaSerifProBook-Regular" w:hAnsi="Garamond" w:cs="MetaSerifProBook-Regular"/>
          <w:sz w:val="24"/>
          <w:szCs w:val="24"/>
        </w:rPr>
        <w:t>.</w:t>
      </w:r>
    </w:p>
    <w:p w14:paraId="54CABD2F" w14:textId="018E310F" w:rsidR="00C70063" w:rsidRDefault="00C70063" w:rsidP="003801C9">
      <w:pPr>
        <w:suppressAutoHyphens w:val="0"/>
        <w:autoSpaceDE w:val="0"/>
        <w:adjustRightInd w:val="0"/>
        <w:spacing w:line="360" w:lineRule="auto"/>
        <w:rPr>
          <w:rFonts w:ascii="Garamond" w:eastAsia="MetaSerifProBook-Regular" w:hAnsi="Garamond" w:cs="MetaSerifProBook-Regular"/>
          <w:sz w:val="24"/>
          <w:szCs w:val="24"/>
        </w:rPr>
      </w:pPr>
      <w:r>
        <w:rPr>
          <w:rFonts w:ascii="Garamond" w:eastAsia="MetaSerifProBook-Regular" w:hAnsi="Garamond" w:cs="MetaSerifProBook-Regular"/>
          <w:sz w:val="24"/>
          <w:szCs w:val="24"/>
        </w:rPr>
        <w:t xml:space="preserve">Sensitivity analyses of the network meta-analysis by specific statin dose showed similar results to the main statin intensity model, with Atorvastatin, </w:t>
      </w:r>
      <w:proofErr w:type="spellStart"/>
      <w:r>
        <w:rPr>
          <w:rFonts w:ascii="Garamond" w:eastAsia="MetaSerifProBook-Regular" w:hAnsi="Garamond" w:cs="MetaSerifProBook-Regular"/>
          <w:sz w:val="24"/>
          <w:szCs w:val="24"/>
        </w:rPr>
        <w:t>Rosuvastatin</w:t>
      </w:r>
      <w:proofErr w:type="spellEnd"/>
      <w:r>
        <w:rPr>
          <w:rFonts w:ascii="Garamond" w:eastAsia="MetaSerifProBook-Regular" w:hAnsi="Garamond" w:cs="MetaSerifProBook-Regular"/>
          <w:sz w:val="24"/>
          <w:szCs w:val="24"/>
        </w:rPr>
        <w:t xml:space="preserve"> and Simvastatin all resulting in a significant reduction of non-HDL-C (with the exception being </w:t>
      </w:r>
      <w:proofErr w:type="spellStart"/>
      <w:r>
        <w:rPr>
          <w:rFonts w:ascii="Garamond" w:eastAsia="MetaSerifProBook-Regular" w:hAnsi="Garamond" w:cs="MetaSerifProBook-Regular"/>
          <w:sz w:val="24"/>
          <w:szCs w:val="24"/>
        </w:rPr>
        <w:t>Rosuvastatin</w:t>
      </w:r>
      <w:proofErr w:type="spellEnd"/>
      <w:r>
        <w:rPr>
          <w:rFonts w:ascii="Garamond" w:eastAsia="MetaSerifProBook-Regular" w:hAnsi="Garamond" w:cs="MetaSerifProBook-Regular"/>
          <w:sz w:val="24"/>
          <w:szCs w:val="24"/>
        </w:rPr>
        <w:t xml:space="preserve"> 25mg) (Appendix 13). </w:t>
      </w:r>
    </w:p>
    <w:p w14:paraId="4269DD79" w14:textId="45EC0D26" w:rsidR="0008748F" w:rsidRPr="0008748F" w:rsidRDefault="0008748F" w:rsidP="00082EE9">
      <w:pPr>
        <w:suppressAutoHyphens w:val="0"/>
        <w:autoSpaceDE w:val="0"/>
        <w:adjustRightInd w:val="0"/>
        <w:spacing w:after="0" w:line="360" w:lineRule="auto"/>
        <w:rPr>
          <w:rFonts w:ascii="Garamond" w:eastAsia="MetaSerifProBook-Regular" w:hAnsi="Garamond" w:cs="MetaSerifProBook-Regular"/>
          <w:b/>
          <w:sz w:val="24"/>
          <w:szCs w:val="24"/>
        </w:rPr>
      </w:pPr>
      <w:r w:rsidRPr="0008748F">
        <w:rPr>
          <w:rFonts w:ascii="Garamond" w:eastAsia="MetaSerifProBook-Regular" w:hAnsi="Garamond" w:cs="MetaSerifProBook-Regular"/>
          <w:b/>
          <w:sz w:val="24"/>
          <w:szCs w:val="24"/>
        </w:rPr>
        <w:t>Secondary outcomes</w:t>
      </w:r>
    </w:p>
    <w:p w14:paraId="15635621" w14:textId="1EDADEC6" w:rsidR="00F820ED" w:rsidRDefault="00F820ED" w:rsidP="00F820ED">
      <w:pPr>
        <w:spacing w:line="360" w:lineRule="auto"/>
        <w:rPr>
          <w:rFonts w:ascii="Garamond" w:eastAsia="MetaSerifProBook-Regular" w:hAnsi="Garamond" w:cs="MetaSerifProBook-Regular"/>
          <w:sz w:val="24"/>
          <w:szCs w:val="24"/>
        </w:rPr>
      </w:pPr>
      <w:r>
        <w:rPr>
          <w:rFonts w:ascii="Garamond" w:eastAsia="MetaSerifProBook-Regular" w:hAnsi="Garamond" w:cs="MetaSerifProBook-Regular"/>
          <w:sz w:val="24"/>
          <w:szCs w:val="24"/>
        </w:rPr>
        <w:t>For the secondary outcome LDL-C</w:t>
      </w:r>
      <w:r w:rsidR="00985208">
        <w:rPr>
          <w:rFonts w:ascii="Garamond" w:eastAsia="MetaSerifProBook-Regular" w:hAnsi="Garamond" w:cs="MetaSerifProBook-Regular"/>
          <w:sz w:val="24"/>
          <w:szCs w:val="24"/>
        </w:rPr>
        <w:t xml:space="preserve"> </w:t>
      </w:r>
      <w:r w:rsidR="008B554E">
        <w:rPr>
          <w:rFonts w:ascii="Garamond" w:eastAsia="MetaSerifProBook-Regular" w:hAnsi="Garamond" w:cs="MetaSerifProBook-Regular"/>
          <w:sz w:val="24"/>
          <w:szCs w:val="24"/>
        </w:rPr>
        <w:t>reported among</w:t>
      </w:r>
      <w:r w:rsidR="00985208">
        <w:rPr>
          <w:rFonts w:ascii="Garamond" w:eastAsia="MetaSerifProBook-Regular" w:hAnsi="Garamond" w:cs="MetaSerifProBook-Regular"/>
          <w:sz w:val="24"/>
          <w:szCs w:val="24"/>
        </w:rPr>
        <w:t xml:space="preserve"> 29 studies (18 two-arm, 9 three-arm and 2 four-arm studies)</w:t>
      </w:r>
      <w:r>
        <w:rPr>
          <w:rFonts w:ascii="Garamond" w:eastAsia="MetaSerifProBook-Regular" w:hAnsi="Garamond" w:cs="MetaSerifProBook-Regular"/>
          <w:sz w:val="24"/>
          <w:szCs w:val="24"/>
        </w:rPr>
        <w:t xml:space="preserve">; Simvastatin (-1.93, 95% </w:t>
      </w:r>
      <w:proofErr w:type="spellStart"/>
      <w:r>
        <w:rPr>
          <w:rFonts w:ascii="Garamond" w:eastAsia="MetaSerifProBook-Regular" w:hAnsi="Garamond" w:cs="MetaSerifProBook-Regular"/>
          <w:sz w:val="24"/>
          <w:szCs w:val="24"/>
        </w:rPr>
        <w:t>CrI</w:t>
      </w:r>
      <w:proofErr w:type="spellEnd"/>
      <w:r>
        <w:rPr>
          <w:rFonts w:ascii="Garamond" w:eastAsia="MetaSerifProBook-Regular" w:hAnsi="Garamond" w:cs="MetaSerifProBook-Regular"/>
          <w:sz w:val="24"/>
          <w:szCs w:val="24"/>
        </w:rPr>
        <w:t xml:space="preserve">: -2.63 to -1.21 </w:t>
      </w:r>
      <w:proofErr w:type="spellStart"/>
      <w:r>
        <w:rPr>
          <w:rFonts w:ascii="Garamond" w:eastAsia="MetaSerifProBook-Regular" w:hAnsi="Garamond" w:cs="MetaSerifProBook-Regular"/>
          <w:sz w:val="24"/>
          <w:szCs w:val="24"/>
        </w:rPr>
        <w:t>mmol</w:t>
      </w:r>
      <w:proofErr w:type="spellEnd"/>
      <w:r>
        <w:rPr>
          <w:rFonts w:ascii="Garamond" w:eastAsia="MetaSerifProBook-Regular" w:hAnsi="Garamond" w:cs="MetaSerifProBook-Regular"/>
          <w:sz w:val="24"/>
          <w:szCs w:val="24"/>
        </w:rPr>
        <w:t>/L, SUCRA=</w:t>
      </w:r>
      <w:r w:rsidR="008D1E19">
        <w:rPr>
          <w:rFonts w:ascii="Garamond" w:eastAsia="MetaSerifProBook-Regular" w:hAnsi="Garamond" w:cs="MetaSerifProBook-Regular"/>
          <w:sz w:val="24"/>
          <w:szCs w:val="24"/>
        </w:rPr>
        <w:t>93%</w:t>
      </w:r>
      <w:r>
        <w:rPr>
          <w:rFonts w:ascii="Garamond" w:eastAsia="MetaSerifProBook-Regular" w:hAnsi="Garamond" w:cs="MetaSerifProBook-Regular"/>
          <w:sz w:val="24"/>
          <w:szCs w:val="24"/>
        </w:rPr>
        <w:t xml:space="preserve">) and </w:t>
      </w:r>
      <w:proofErr w:type="spellStart"/>
      <w:r>
        <w:rPr>
          <w:rFonts w:ascii="Garamond" w:eastAsia="MetaSerifProBook-Regular" w:hAnsi="Garamond" w:cs="MetaSerifProBook-Regular"/>
          <w:sz w:val="24"/>
          <w:szCs w:val="24"/>
        </w:rPr>
        <w:t>Rosuvastatin</w:t>
      </w:r>
      <w:proofErr w:type="spellEnd"/>
      <w:r>
        <w:rPr>
          <w:rFonts w:ascii="Garamond" w:eastAsia="MetaSerifProBook-Regular" w:hAnsi="Garamond" w:cs="MetaSerifProBook-Regular"/>
          <w:sz w:val="24"/>
          <w:szCs w:val="24"/>
        </w:rPr>
        <w:t xml:space="preserve"> (-1.76, 95% </w:t>
      </w:r>
      <w:proofErr w:type="spellStart"/>
      <w:r>
        <w:rPr>
          <w:rFonts w:ascii="Garamond" w:eastAsia="MetaSerifProBook-Regular" w:hAnsi="Garamond" w:cs="MetaSerifProBook-Regular"/>
          <w:sz w:val="24"/>
          <w:szCs w:val="24"/>
        </w:rPr>
        <w:t>CrI</w:t>
      </w:r>
      <w:proofErr w:type="spellEnd"/>
      <w:r>
        <w:rPr>
          <w:rFonts w:ascii="Garamond" w:eastAsia="MetaSerifProBook-Regular" w:hAnsi="Garamond" w:cs="MetaSerifProBook-Regular"/>
          <w:sz w:val="24"/>
          <w:szCs w:val="24"/>
        </w:rPr>
        <w:t xml:space="preserve">: -2.37 to -1.15 </w:t>
      </w:r>
      <w:proofErr w:type="spellStart"/>
      <w:r>
        <w:rPr>
          <w:rFonts w:ascii="Garamond" w:eastAsia="MetaSerifProBook-Regular" w:hAnsi="Garamond" w:cs="MetaSerifProBook-Regular"/>
          <w:sz w:val="24"/>
          <w:szCs w:val="24"/>
        </w:rPr>
        <w:t>mmol</w:t>
      </w:r>
      <w:proofErr w:type="spellEnd"/>
      <w:r>
        <w:rPr>
          <w:rFonts w:ascii="Garamond" w:eastAsia="MetaSerifProBook-Regular" w:hAnsi="Garamond" w:cs="MetaSerifProBook-Regular"/>
          <w:sz w:val="24"/>
          <w:szCs w:val="24"/>
        </w:rPr>
        <w:t>/L</w:t>
      </w:r>
      <w:r w:rsidR="008D1E19">
        <w:rPr>
          <w:rFonts w:ascii="Garamond" w:eastAsia="MetaSerifProBook-Regular" w:hAnsi="Garamond" w:cs="MetaSerifProBook-Regular"/>
          <w:sz w:val="24"/>
          <w:szCs w:val="24"/>
        </w:rPr>
        <w:t>, SUCRA=89%</w:t>
      </w:r>
      <w:r>
        <w:rPr>
          <w:rFonts w:ascii="Garamond" w:eastAsia="MetaSerifProBook-Regular" w:hAnsi="Garamond" w:cs="MetaSerifProBook-Regular"/>
          <w:sz w:val="24"/>
          <w:szCs w:val="24"/>
        </w:rPr>
        <w:t>) delivered at a high intensity level were the most significant treatment options for reducing LDL-C</w:t>
      </w:r>
      <w:r w:rsidR="00D01DB7">
        <w:rPr>
          <w:rFonts w:ascii="Garamond" w:eastAsia="MetaSerifProBook-Regular" w:hAnsi="Garamond" w:cs="MetaSerifProBook-Regular"/>
          <w:sz w:val="24"/>
          <w:szCs w:val="24"/>
        </w:rPr>
        <w:t xml:space="preserve"> (figure 4)</w:t>
      </w:r>
      <w:r>
        <w:rPr>
          <w:rFonts w:ascii="Garamond" w:eastAsia="MetaSerifProBook-Regular" w:hAnsi="Garamond" w:cs="MetaSerifProBook-Regular"/>
          <w:sz w:val="24"/>
          <w:szCs w:val="24"/>
        </w:rPr>
        <w:t>.</w:t>
      </w:r>
      <w:r w:rsidR="00135239">
        <w:rPr>
          <w:rFonts w:ascii="Garamond" w:eastAsia="MetaSerifProBook-Regular" w:hAnsi="Garamond" w:cs="MetaSerifProBook-Regular"/>
          <w:sz w:val="24"/>
          <w:szCs w:val="24"/>
        </w:rPr>
        <w:t xml:space="preserve"> H</w:t>
      </w:r>
      <w:r w:rsidRPr="00637DC0">
        <w:rPr>
          <w:rFonts w:ascii="Garamond" w:eastAsia="MetaSerifProBook-Regular" w:hAnsi="Garamond" w:cs="MetaSerifProBook-Regular"/>
          <w:sz w:val="24"/>
          <w:szCs w:val="24"/>
        </w:rPr>
        <w:t>eterogeneity was</w:t>
      </w:r>
      <w:r w:rsidR="00135239">
        <w:rPr>
          <w:rFonts w:ascii="Garamond" w:eastAsia="MetaSerifProBook-Regular" w:hAnsi="Garamond" w:cs="MetaSerifProBook-Regular"/>
          <w:sz w:val="24"/>
          <w:szCs w:val="24"/>
        </w:rPr>
        <w:t xml:space="preserve"> low</w:t>
      </w:r>
      <w:r w:rsidRPr="00637DC0">
        <w:rPr>
          <w:rFonts w:ascii="Garamond" w:eastAsia="MetaSerifProBook-Regular" w:hAnsi="Garamond" w:cs="MetaSerifProBook-Regular"/>
          <w:sz w:val="24"/>
          <w:szCs w:val="24"/>
        </w:rPr>
        <w:t xml:space="preserve"> in th</w:t>
      </w:r>
      <w:r>
        <w:rPr>
          <w:rFonts w:ascii="Garamond" w:eastAsia="MetaSerifProBook-Regular" w:hAnsi="Garamond" w:cs="MetaSerifProBook-Regular"/>
          <w:sz w:val="24"/>
          <w:szCs w:val="24"/>
        </w:rPr>
        <w:t>is</w:t>
      </w:r>
      <w:r w:rsidRPr="00637DC0">
        <w:rPr>
          <w:rFonts w:ascii="Garamond" w:eastAsia="MetaSerifProBook-Regular" w:hAnsi="Garamond" w:cs="MetaSerifProBook-Regular"/>
          <w:sz w:val="24"/>
          <w:szCs w:val="24"/>
        </w:rPr>
        <w:t xml:space="preserve"> network m</w:t>
      </w:r>
      <w:r>
        <w:rPr>
          <w:rFonts w:ascii="Garamond" w:eastAsia="MetaSerifProBook-Regular" w:hAnsi="Garamond" w:cs="MetaSerifProBook-Regular"/>
          <w:sz w:val="24"/>
          <w:szCs w:val="24"/>
        </w:rPr>
        <w:t>eta-analysis</w:t>
      </w:r>
      <w:r w:rsidR="009F6C6E">
        <w:rPr>
          <w:rFonts w:ascii="Garamond" w:eastAsia="MetaSerifProBook-Regular" w:hAnsi="Garamond" w:cs="MetaSerifProBook-Regular"/>
          <w:sz w:val="24"/>
          <w:szCs w:val="24"/>
        </w:rPr>
        <w:t xml:space="preserve"> with</w:t>
      </w:r>
      <w:r w:rsidRPr="00637DC0">
        <w:rPr>
          <w:rFonts w:ascii="Garamond" w:eastAsia="MetaSerifProBook-Regular" w:hAnsi="Garamond" w:cs="MetaSerifProBook-Regular"/>
          <w:sz w:val="24"/>
          <w:szCs w:val="24"/>
        </w:rPr>
        <w:t xml:space="preserve"> I</w:t>
      </w:r>
      <w:r w:rsidRPr="00637DC0">
        <w:rPr>
          <w:rFonts w:ascii="Garamond" w:eastAsia="MetaSerifProBook-Regular" w:hAnsi="Garamond" w:cs="MetaSerifProBook-Regular"/>
          <w:sz w:val="24"/>
          <w:szCs w:val="24"/>
          <w:vertAlign w:val="superscript"/>
        </w:rPr>
        <w:t>2</w:t>
      </w:r>
      <w:r>
        <w:rPr>
          <w:rFonts w:ascii="Garamond" w:eastAsia="MetaSerifProBook-Regular" w:hAnsi="Garamond" w:cs="MetaSerifProBook-Regular"/>
          <w:sz w:val="24"/>
          <w:szCs w:val="24"/>
          <w:vertAlign w:val="superscript"/>
        </w:rPr>
        <w:t xml:space="preserve"> </w:t>
      </w:r>
      <w:r>
        <w:rPr>
          <w:rFonts w:ascii="Garamond" w:eastAsia="MetaSerifProBook-Regular" w:hAnsi="Garamond" w:cs="MetaSerifProBook-Regular"/>
          <w:sz w:val="24"/>
          <w:szCs w:val="24"/>
        </w:rPr>
        <w:t>= 5%</w:t>
      </w:r>
      <w:r w:rsidR="00135239">
        <w:rPr>
          <w:rFonts w:ascii="Garamond" w:eastAsia="MetaSerifProBook-Regular" w:hAnsi="Garamond" w:cs="MetaSerifProBook-Regular"/>
          <w:sz w:val="24"/>
          <w:szCs w:val="24"/>
        </w:rPr>
        <w:t xml:space="preserve"> and no </w:t>
      </w:r>
      <w:r w:rsidR="009F6C6E">
        <w:rPr>
          <w:rFonts w:ascii="Garamond" w:eastAsia="MetaSerifProBook-Regular" w:hAnsi="Garamond" w:cs="MetaSerifProBook-Regular"/>
          <w:sz w:val="24"/>
          <w:szCs w:val="24"/>
        </w:rPr>
        <w:t>concerns of inconsistency were found (Appendix 7)</w:t>
      </w:r>
      <w:r>
        <w:rPr>
          <w:rFonts w:ascii="Garamond" w:eastAsia="MetaSerifProBook-Regular" w:hAnsi="Garamond" w:cs="MetaSerifProBook-Regular"/>
          <w:sz w:val="24"/>
          <w:szCs w:val="24"/>
        </w:rPr>
        <w:t>. For TC</w:t>
      </w:r>
      <w:r w:rsidR="00E50487">
        <w:rPr>
          <w:rFonts w:ascii="Garamond" w:eastAsia="MetaSerifProBook-Regular" w:hAnsi="Garamond" w:cs="MetaSerifProBook-Regular"/>
          <w:sz w:val="24"/>
          <w:szCs w:val="24"/>
        </w:rPr>
        <w:t xml:space="preserve"> reported in 36</w:t>
      </w:r>
      <w:r w:rsidR="00953ABB">
        <w:rPr>
          <w:rFonts w:ascii="Garamond" w:eastAsia="MetaSerifProBook-Regular" w:hAnsi="Garamond" w:cs="MetaSerifProBook-Regular"/>
          <w:sz w:val="24"/>
          <w:szCs w:val="24"/>
        </w:rPr>
        <w:t xml:space="preserve"> studies (23 two-arm, 8 three-arm, 4 four-arm, and 1 five-arm study)</w:t>
      </w:r>
      <w:r>
        <w:rPr>
          <w:rFonts w:ascii="Garamond" w:eastAsia="MetaSerifProBook-Regular" w:hAnsi="Garamond" w:cs="MetaSerifProBook-Regular"/>
          <w:sz w:val="24"/>
          <w:szCs w:val="24"/>
        </w:rPr>
        <w:t xml:space="preserve">; Atorvastatin (-2.21, 95% </w:t>
      </w:r>
      <w:proofErr w:type="spellStart"/>
      <w:r>
        <w:rPr>
          <w:rFonts w:ascii="Garamond" w:eastAsia="MetaSerifProBook-Regular" w:hAnsi="Garamond" w:cs="MetaSerifProBook-Regular"/>
          <w:sz w:val="24"/>
          <w:szCs w:val="24"/>
        </w:rPr>
        <w:t>CrI</w:t>
      </w:r>
      <w:proofErr w:type="spellEnd"/>
      <w:r>
        <w:rPr>
          <w:rFonts w:ascii="Garamond" w:eastAsia="MetaSerifProBook-Regular" w:hAnsi="Garamond" w:cs="MetaSerifProBook-Regular"/>
          <w:sz w:val="24"/>
          <w:szCs w:val="24"/>
        </w:rPr>
        <w:t xml:space="preserve">: -2.62 to -1.74 </w:t>
      </w:r>
      <w:proofErr w:type="spellStart"/>
      <w:r>
        <w:rPr>
          <w:rFonts w:ascii="Garamond" w:eastAsia="MetaSerifProBook-Regular" w:hAnsi="Garamond" w:cs="MetaSerifProBook-Regular"/>
          <w:sz w:val="24"/>
          <w:szCs w:val="24"/>
        </w:rPr>
        <w:t>mmol</w:t>
      </w:r>
      <w:proofErr w:type="spellEnd"/>
      <w:r>
        <w:rPr>
          <w:rFonts w:ascii="Garamond" w:eastAsia="MetaSerifProBook-Regular" w:hAnsi="Garamond" w:cs="MetaSerifProBook-Regular"/>
          <w:sz w:val="24"/>
          <w:szCs w:val="24"/>
        </w:rPr>
        <w:t xml:space="preserve">/L), </w:t>
      </w:r>
      <w:proofErr w:type="spellStart"/>
      <w:r>
        <w:rPr>
          <w:rFonts w:ascii="Garamond" w:eastAsia="MetaSerifProBook-Regular" w:hAnsi="Garamond" w:cs="MetaSerifProBook-Regular"/>
          <w:sz w:val="24"/>
          <w:szCs w:val="24"/>
        </w:rPr>
        <w:t>Rosuvastatin</w:t>
      </w:r>
      <w:proofErr w:type="spellEnd"/>
      <w:r>
        <w:rPr>
          <w:rFonts w:ascii="Garamond" w:eastAsia="MetaSerifProBook-Regular" w:hAnsi="Garamond" w:cs="MetaSerifProBook-Regular"/>
          <w:sz w:val="24"/>
          <w:szCs w:val="24"/>
        </w:rPr>
        <w:t xml:space="preserve"> (-2.18, 95% </w:t>
      </w:r>
      <w:proofErr w:type="spellStart"/>
      <w:r>
        <w:rPr>
          <w:rFonts w:ascii="Garamond" w:eastAsia="MetaSerifProBook-Regular" w:hAnsi="Garamond" w:cs="MetaSerifProBook-Regular"/>
          <w:sz w:val="24"/>
          <w:szCs w:val="24"/>
        </w:rPr>
        <w:t>CrI</w:t>
      </w:r>
      <w:proofErr w:type="spellEnd"/>
      <w:r>
        <w:rPr>
          <w:rFonts w:ascii="Garamond" w:eastAsia="MetaSerifProBook-Regular" w:hAnsi="Garamond" w:cs="MetaSerifProBook-Regular"/>
          <w:sz w:val="24"/>
          <w:szCs w:val="24"/>
        </w:rPr>
        <w:t xml:space="preserve">: -3.19 to -1.20 </w:t>
      </w:r>
      <w:proofErr w:type="spellStart"/>
      <w:r>
        <w:rPr>
          <w:rFonts w:ascii="Garamond" w:eastAsia="MetaSerifProBook-Regular" w:hAnsi="Garamond" w:cs="MetaSerifProBook-Regular"/>
          <w:sz w:val="24"/>
          <w:szCs w:val="24"/>
        </w:rPr>
        <w:t>mmol</w:t>
      </w:r>
      <w:proofErr w:type="spellEnd"/>
      <w:r>
        <w:rPr>
          <w:rFonts w:ascii="Garamond" w:eastAsia="MetaSerifProBook-Regular" w:hAnsi="Garamond" w:cs="MetaSerifProBook-Regular"/>
          <w:sz w:val="24"/>
          <w:szCs w:val="24"/>
        </w:rPr>
        <w:t xml:space="preserve">/L) and Simvastatin (-2.20, 95% </w:t>
      </w:r>
      <w:proofErr w:type="spellStart"/>
      <w:r>
        <w:rPr>
          <w:rFonts w:ascii="Garamond" w:eastAsia="MetaSerifProBook-Regular" w:hAnsi="Garamond" w:cs="MetaSerifProBook-Regular"/>
          <w:sz w:val="24"/>
          <w:szCs w:val="24"/>
        </w:rPr>
        <w:t>CrI</w:t>
      </w:r>
      <w:proofErr w:type="spellEnd"/>
      <w:r>
        <w:rPr>
          <w:rFonts w:ascii="Garamond" w:eastAsia="MetaSerifProBook-Regular" w:hAnsi="Garamond" w:cs="MetaSerifProBook-Regular"/>
          <w:sz w:val="24"/>
          <w:szCs w:val="24"/>
        </w:rPr>
        <w:t xml:space="preserve">: -2.96 to -1.42 </w:t>
      </w:r>
      <w:proofErr w:type="spellStart"/>
      <w:r>
        <w:rPr>
          <w:rFonts w:ascii="Garamond" w:eastAsia="MetaSerifProBook-Regular" w:hAnsi="Garamond" w:cs="MetaSerifProBook-Regular"/>
          <w:sz w:val="24"/>
          <w:szCs w:val="24"/>
        </w:rPr>
        <w:t>mmol</w:t>
      </w:r>
      <w:proofErr w:type="spellEnd"/>
      <w:r>
        <w:rPr>
          <w:rFonts w:ascii="Garamond" w:eastAsia="MetaSerifProBook-Regular" w:hAnsi="Garamond" w:cs="MetaSerifProBook-Regular"/>
          <w:sz w:val="24"/>
          <w:szCs w:val="24"/>
        </w:rPr>
        <w:t xml:space="preserve">/L) delivered at a high intensity level were the most significant treatment options for reducing TC. </w:t>
      </w:r>
      <w:r w:rsidR="00993AA6">
        <w:rPr>
          <w:rFonts w:ascii="Garamond" w:eastAsia="MetaSerifProBook-Regular" w:hAnsi="Garamond" w:cs="MetaSerifProBook-Regular"/>
          <w:sz w:val="24"/>
          <w:szCs w:val="24"/>
        </w:rPr>
        <w:t>Of the</w:t>
      </w:r>
      <w:r w:rsidR="00D46167">
        <w:rPr>
          <w:rFonts w:ascii="Garamond" w:eastAsia="MetaSerifProBook-Regular" w:hAnsi="Garamond" w:cs="MetaSerifProBook-Regular"/>
          <w:sz w:val="24"/>
          <w:szCs w:val="24"/>
        </w:rPr>
        <w:t xml:space="preserve"> t</w:t>
      </w:r>
      <w:r w:rsidR="000928C1">
        <w:rPr>
          <w:rFonts w:ascii="Garamond" w:eastAsia="MetaSerifProBook-Regular" w:hAnsi="Garamond" w:cs="MetaSerifProBook-Regular"/>
          <w:sz w:val="24"/>
          <w:szCs w:val="24"/>
        </w:rPr>
        <w:t>welve studies</w:t>
      </w:r>
      <w:r w:rsidR="00993AA6">
        <w:rPr>
          <w:rFonts w:ascii="Garamond" w:eastAsia="MetaSerifProBook-Regular" w:hAnsi="Garamond" w:cs="MetaSerifProBook-Regular"/>
          <w:sz w:val="24"/>
          <w:szCs w:val="24"/>
        </w:rPr>
        <w:t xml:space="preserve"> that</w:t>
      </w:r>
      <w:r w:rsidR="000928C1">
        <w:rPr>
          <w:rFonts w:ascii="Garamond" w:eastAsia="MetaSerifProBook-Regular" w:hAnsi="Garamond" w:cs="MetaSerifProBook-Regular"/>
          <w:sz w:val="24"/>
          <w:szCs w:val="24"/>
        </w:rPr>
        <w:t xml:space="preserve"> reported</w:t>
      </w:r>
      <w:r w:rsidR="005B4E62">
        <w:rPr>
          <w:rFonts w:ascii="Garamond" w:eastAsia="MetaSerifProBook-Regular" w:hAnsi="Garamond" w:cs="MetaSerifProBook-Regular"/>
          <w:sz w:val="24"/>
          <w:szCs w:val="24"/>
        </w:rPr>
        <w:t xml:space="preserve"> discontinuation</w:t>
      </w:r>
      <w:r w:rsidR="000928C1">
        <w:rPr>
          <w:rFonts w:ascii="Garamond" w:eastAsia="MetaSerifProBook-Regular" w:hAnsi="Garamond" w:cs="MetaSerifProBook-Regular"/>
          <w:sz w:val="24"/>
          <w:szCs w:val="24"/>
        </w:rPr>
        <w:t>s</w:t>
      </w:r>
      <w:r w:rsidR="005B4E62">
        <w:rPr>
          <w:rFonts w:ascii="Garamond" w:eastAsia="MetaSerifProBook-Regular" w:hAnsi="Garamond" w:cs="MetaSerifProBook-Regular"/>
          <w:sz w:val="24"/>
          <w:szCs w:val="24"/>
        </w:rPr>
        <w:t xml:space="preserve"> of treatment due to an adverse event</w:t>
      </w:r>
      <w:r w:rsidR="000928C1">
        <w:rPr>
          <w:rFonts w:ascii="Garamond" w:eastAsia="MetaSerifProBook-Regular" w:hAnsi="Garamond" w:cs="MetaSerifProBook-Regular"/>
          <w:sz w:val="24"/>
          <w:szCs w:val="24"/>
        </w:rPr>
        <w:t>,</w:t>
      </w:r>
      <w:r w:rsidR="00C83AAA">
        <w:rPr>
          <w:rFonts w:ascii="Garamond" w:eastAsia="MetaSerifProBook-Regular" w:hAnsi="Garamond" w:cs="MetaSerifProBook-Regular"/>
          <w:sz w:val="24"/>
          <w:szCs w:val="24"/>
        </w:rPr>
        <w:t xml:space="preserve"> only four statin interventions</w:t>
      </w:r>
      <w:r w:rsidR="006B1350">
        <w:rPr>
          <w:rFonts w:ascii="Garamond" w:eastAsia="MetaSerifProBook-Regular" w:hAnsi="Garamond" w:cs="MetaSerifProBook-Regular"/>
          <w:sz w:val="24"/>
          <w:szCs w:val="24"/>
        </w:rPr>
        <w:t xml:space="preserve"> (Pravastatin low, Atorvastatin moderate, L</w:t>
      </w:r>
      <w:r w:rsidR="00A217E3">
        <w:rPr>
          <w:rFonts w:ascii="Garamond" w:eastAsia="MetaSerifProBook-Regular" w:hAnsi="Garamond" w:cs="MetaSerifProBook-Regular"/>
          <w:sz w:val="24"/>
          <w:szCs w:val="24"/>
        </w:rPr>
        <w:t>ovastatin low, S</w:t>
      </w:r>
      <w:r w:rsidR="006B1350">
        <w:rPr>
          <w:rFonts w:ascii="Garamond" w:eastAsia="MetaSerifProBook-Regular" w:hAnsi="Garamond" w:cs="MetaSerifProBook-Regular"/>
          <w:sz w:val="24"/>
          <w:szCs w:val="24"/>
        </w:rPr>
        <w:t>imvastatin moderate) were possible for meta-analyses</w:t>
      </w:r>
      <w:r w:rsidR="0008748F">
        <w:rPr>
          <w:rFonts w:ascii="Garamond" w:eastAsia="MetaSerifProBook-Regular" w:hAnsi="Garamond" w:cs="MetaSerifProBook-Regular"/>
          <w:sz w:val="24"/>
          <w:szCs w:val="24"/>
        </w:rPr>
        <w:t>.</w:t>
      </w:r>
      <w:r w:rsidR="006B1350">
        <w:rPr>
          <w:rFonts w:ascii="Garamond" w:eastAsia="MetaSerifProBook-Regular" w:hAnsi="Garamond" w:cs="MetaSerifProBook-Regular"/>
          <w:sz w:val="24"/>
          <w:szCs w:val="24"/>
        </w:rPr>
        <w:t xml:space="preserve"> No significant</w:t>
      </w:r>
      <w:r w:rsidR="002F4D4C">
        <w:rPr>
          <w:rFonts w:ascii="Garamond" w:eastAsia="MetaSerifProBook-Regular" w:hAnsi="Garamond" w:cs="MetaSerifProBook-Regular"/>
          <w:sz w:val="24"/>
          <w:szCs w:val="24"/>
        </w:rPr>
        <w:t xml:space="preserve"> associations were identified in these</w:t>
      </w:r>
      <w:r w:rsidR="006B1350">
        <w:rPr>
          <w:rFonts w:ascii="Garamond" w:eastAsia="MetaSerifProBook-Regular" w:hAnsi="Garamond" w:cs="MetaSerifProBook-Regular"/>
          <w:sz w:val="24"/>
          <w:szCs w:val="24"/>
        </w:rPr>
        <w:t xml:space="preserve"> analysis</w:t>
      </w:r>
      <w:r w:rsidR="002F4D4C">
        <w:rPr>
          <w:rFonts w:ascii="Garamond" w:eastAsia="MetaSerifProBook-Regular" w:hAnsi="Garamond" w:cs="MetaSerifProBook-Regular"/>
          <w:sz w:val="24"/>
          <w:szCs w:val="24"/>
        </w:rPr>
        <w:t>, although there was high uncertainty around the estimates as expected.</w:t>
      </w:r>
      <w:r w:rsidR="006B1350">
        <w:rPr>
          <w:rFonts w:ascii="Garamond" w:eastAsia="MetaSerifProBook-Regular" w:hAnsi="Garamond" w:cs="MetaSerifProBook-Regular"/>
          <w:sz w:val="24"/>
          <w:szCs w:val="24"/>
        </w:rPr>
        <w:t xml:space="preserve"> The full raw data for discontinuations</w:t>
      </w:r>
      <w:r w:rsidR="00091AC4">
        <w:rPr>
          <w:rFonts w:ascii="Garamond" w:eastAsia="MetaSerifProBook-Regular" w:hAnsi="Garamond" w:cs="MetaSerifProBook-Regular"/>
          <w:sz w:val="24"/>
          <w:szCs w:val="24"/>
        </w:rPr>
        <w:t xml:space="preserve"> due to adverse events</w:t>
      </w:r>
      <w:r w:rsidR="006B1350">
        <w:rPr>
          <w:rFonts w:ascii="Garamond" w:eastAsia="MetaSerifProBook-Regular" w:hAnsi="Garamond" w:cs="MetaSerifProBook-Regular"/>
          <w:sz w:val="24"/>
          <w:szCs w:val="24"/>
        </w:rPr>
        <w:t xml:space="preserve"> are provided in appendix 9.</w:t>
      </w:r>
      <w:r w:rsidR="0008748F">
        <w:rPr>
          <w:rFonts w:ascii="Garamond" w:eastAsia="MetaSerifProBook-Regular" w:hAnsi="Garamond" w:cs="MetaSerifProBook-Regular"/>
          <w:sz w:val="24"/>
          <w:szCs w:val="24"/>
        </w:rPr>
        <w:t xml:space="preserve"> </w:t>
      </w:r>
      <w:r w:rsidR="00B04838">
        <w:rPr>
          <w:rFonts w:ascii="Garamond" w:eastAsia="MetaSerifProBook-Regular" w:hAnsi="Garamond" w:cs="MetaSerifProBook-Regular"/>
          <w:sz w:val="24"/>
          <w:szCs w:val="24"/>
        </w:rPr>
        <w:t xml:space="preserve">Only five studies </w:t>
      </w:r>
      <w:r w:rsidR="000E4CC0">
        <w:rPr>
          <w:rFonts w:ascii="Garamond" w:eastAsia="MetaSerifProBook-Regular" w:hAnsi="Garamond" w:cs="MetaSerifProBook-Regular"/>
          <w:sz w:val="24"/>
          <w:szCs w:val="24"/>
        </w:rPr>
        <w:fldChar w:fldCharType="begin">
          <w:fldData xml:space="preserve">PEVuZE5vdGU+PENpdGUgRXhjbHVkZVllYXI9IjEiPjxBdXRob3I+Q29saG91bjwvQXV0aG9yPjxZ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</w:fldData>
        </w:fldChar>
      </w:r>
      <w:r w:rsidR="00570438">
        <w:rPr>
          <w:rFonts w:ascii="Garamond" w:eastAsia="MetaSerifProBook-Regular" w:hAnsi="Garamond" w:cs="MetaSerifProBook-Regular"/>
          <w:sz w:val="24"/>
          <w:szCs w:val="24"/>
        </w:rPr>
        <w:instrText xml:space="preserve"> ADDIN EN.CITE </w:instrText>
      </w:r>
      <w:r w:rsidR="00570438">
        <w:rPr>
          <w:rFonts w:ascii="Garamond" w:eastAsia="MetaSerifProBook-Regular" w:hAnsi="Garamond" w:cs="MetaSerifProBook-Regular"/>
          <w:sz w:val="24"/>
          <w:szCs w:val="24"/>
        </w:rPr>
        <w:fldChar w:fldCharType="begin">
          <w:fldData xml:space="preserve">PEVuZE5vdGU+PENpdGUgRXhjbHVkZVllYXI9IjEiPjxBdXRob3I+Q29saG91bjwvQXV0aG9yPjxZ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</w:fldData>
        </w:fldChar>
      </w:r>
      <w:r w:rsidR="00570438">
        <w:rPr>
          <w:rFonts w:ascii="Garamond" w:eastAsia="MetaSerifProBook-Regular" w:hAnsi="Garamond" w:cs="MetaSerifProBook-Regular"/>
          <w:sz w:val="24"/>
          <w:szCs w:val="24"/>
        </w:rPr>
        <w:instrText xml:space="preserve"> ADDIN EN.CITE.DATA </w:instrText>
      </w:r>
      <w:r w:rsidR="00570438">
        <w:rPr>
          <w:rFonts w:ascii="Garamond" w:eastAsia="MetaSerifProBook-Regular" w:hAnsi="Garamond" w:cs="MetaSerifProBook-Regular"/>
          <w:sz w:val="24"/>
          <w:szCs w:val="24"/>
        </w:rPr>
      </w:r>
      <w:r w:rsidR="00570438">
        <w:rPr>
          <w:rFonts w:ascii="Garamond" w:eastAsia="MetaSerifProBook-Regular" w:hAnsi="Garamond" w:cs="MetaSerifProBook-Regular"/>
          <w:sz w:val="24"/>
          <w:szCs w:val="24"/>
        </w:rPr>
        <w:fldChar w:fldCharType="end"/>
      </w:r>
      <w:r w:rsidR="000E4CC0">
        <w:rPr>
          <w:rFonts w:ascii="Garamond" w:eastAsia="MetaSerifProBook-Regular" w:hAnsi="Garamond" w:cs="MetaSerifProBook-Regular"/>
          <w:sz w:val="24"/>
          <w:szCs w:val="24"/>
        </w:rPr>
      </w:r>
      <w:r w:rsidR="000E4CC0">
        <w:rPr>
          <w:rFonts w:ascii="Garamond" w:eastAsia="MetaSerifProBook-Regular" w:hAnsi="Garamond" w:cs="MetaSerifProBook-Regular"/>
          <w:sz w:val="24"/>
          <w:szCs w:val="24"/>
        </w:rPr>
        <w:fldChar w:fldCharType="separate"/>
      </w:r>
      <w:r w:rsidR="00570438" w:rsidRPr="00570438">
        <w:rPr>
          <w:rFonts w:ascii="Garamond" w:eastAsia="MetaSerifProBook-Regular" w:hAnsi="Garamond" w:cs="MetaSerifProBook-Regular"/>
          <w:noProof/>
          <w:sz w:val="24"/>
          <w:szCs w:val="24"/>
          <w:vertAlign w:val="superscript"/>
        </w:rPr>
        <w:t>6 39 55 59 64</w:t>
      </w:r>
      <w:r w:rsidR="000E4CC0">
        <w:rPr>
          <w:rFonts w:ascii="Garamond" w:eastAsia="MetaSerifProBook-Regular" w:hAnsi="Garamond" w:cs="MetaSerifProBook-Regular"/>
          <w:sz w:val="24"/>
          <w:szCs w:val="24"/>
        </w:rPr>
        <w:fldChar w:fldCharType="end"/>
      </w:r>
      <w:r w:rsidR="00B04838">
        <w:rPr>
          <w:rFonts w:ascii="Garamond" w:eastAsia="MetaSerifProBook-Regular" w:hAnsi="Garamond" w:cs="MetaSerifProBook-Regular"/>
          <w:sz w:val="24"/>
          <w:szCs w:val="24"/>
        </w:rPr>
        <w:t xml:space="preserve"> reported </w:t>
      </w:r>
      <w:r w:rsidR="00220B5B">
        <w:rPr>
          <w:rFonts w:ascii="Garamond" w:eastAsia="MetaSerifProBook-Regular" w:hAnsi="Garamond" w:cs="MetaSerifProBook-Regular"/>
          <w:sz w:val="24"/>
          <w:szCs w:val="24"/>
        </w:rPr>
        <w:t xml:space="preserve">at least </w:t>
      </w:r>
      <w:r w:rsidR="00B04838">
        <w:rPr>
          <w:rFonts w:ascii="Garamond" w:eastAsia="MetaSerifProBook-Regular" w:hAnsi="Garamond" w:cs="MetaSerifProBook-Regular"/>
          <w:sz w:val="24"/>
          <w:szCs w:val="24"/>
        </w:rPr>
        <w:t>one of the 3-point MACE outcomes</w:t>
      </w:r>
      <w:r w:rsidR="00732C8E">
        <w:rPr>
          <w:rFonts w:ascii="Garamond" w:eastAsia="MetaSerifProBook-Regular" w:hAnsi="Garamond" w:cs="MetaSerifProBook-Regular"/>
          <w:sz w:val="24"/>
          <w:szCs w:val="24"/>
        </w:rPr>
        <w:t xml:space="preserve"> and these </w:t>
      </w:r>
      <w:r w:rsidR="00220B5B">
        <w:rPr>
          <w:rFonts w:ascii="Garamond" w:eastAsia="MetaSerifProBook-Regular" w:hAnsi="Garamond" w:cs="MetaSerifProBook-Regular"/>
          <w:sz w:val="24"/>
          <w:szCs w:val="24"/>
        </w:rPr>
        <w:t>were only studies involving</w:t>
      </w:r>
      <w:r w:rsidR="00732C8E">
        <w:rPr>
          <w:rFonts w:ascii="Garamond" w:eastAsia="MetaSerifProBook-Regular" w:hAnsi="Garamond" w:cs="MetaSerifProBook-Regular"/>
          <w:sz w:val="24"/>
          <w:szCs w:val="24"/>
        </w:rPr>
        <w:t xml:space="preserve"> Atorvastatin moderate and high intensity treatment group</w:t>
      </w:r>
      <w:r w:rsidR="00E50487">
        <w:rPr>
          <w:rFonts w:ascii="Garamond" w:eastAsia="MetaSerifProBook-Regular" w:hAnsi="Garamond" w:cs="MetaSerifProBook-Regular"/>
          <w:sz w:val="24"/>
          <w:szCs w:val="24"/>
        </w:rPr>
        <w:t>s</w:t>
      </w:r>
      <w:r w:rsidR="00B04838">
        <w:rPr>
          <w:rFonts w:ascii="Garamond" w:eastAsia="MetaSerifProBook-Regular" w:hAnsi="Garamond" w:cs="MetaSerifProBook-Regular"/>
          <w:sz w:val="24"/>
          <w:szCs w:val="24"/>
        </w:rPr>
        <w:t xml:space="preserve">. </w:t>
      </w:r>
      <w:r w:rsidR="0008748F">
        <w:rPr>
          <w:rFonts w:ascii="Garamond" w:eastAsia="MetaSerifProBook-Regular" w:hAnsi="Garamond" w:cs="MetaSerifProBook-Regular"/>
          <w:sz w:val="24"/>
          <w:szCs w:val="24"/>
        </w:rPr>
        <w:t>There was a significant reduction in non-fatal myocardial infarction for Atorvastatin delivered at moderate intensity when compared with placebo (RR=0.57, 95% CI: 0.43 to 0.76</w:t>
      </w:r>
      <w:r w:rsidR="00B04838">
        <w:rPr>
          <w:rFonts w:ascii="Garamond" w:eastAsia="MetaSerifProBook-Regular" w:hAnsi="Garamond" w:cs="MetaSerifProBook-Regular"/>
          <w:sz w:val="24"/>
          <w:szCs w:val="24"/>
        </w:rPr>
        <w:t>, n=4 studies</w:t>
      </w:r>
      <w:r w:rsidR="0008748F">
        <w:rPr>
          <w:rFonts w:ascii="Garamond" w:eastAsia="MetaSerifProBook-Regular" w:hAnsi="Garamond" w:cs="MetaSerifProBook-Regular"/>
          <w:sz w:val="24"/>
          <w:szCs w:val="24"/>
        </w:rPr>
        <w:t>).</w:t>
      </w:r>
      <w:r w:rsidR="00B04838">
        <w:rPr>
          <w:rFonts w:ascii="Garamond" w:eastAsia="MetaSerifProBook-Regular" w:hAnsi="Garamond" w:cs="MetaSerifProBook-Regular"/>
          <w:sz w:val="24"/>
          <w:szCs w:val="24"/>
        </w:rPr>
        <w:t xml:space="preserve"> No</w:t>
      </w:r>
      <w:r w:rsidR="005D4933">
        <w:rPr>
          <w:rFonts w:ascii="Garamond" w:eastAsia="MetaSerifProBook-Regular" w:hAnsi="Garamond" w:cs="MetaSerifProBook-Regular"/>
          <w:sz w:val="24"/>
          <w:szCs w:val="24"/>
        </w:rPr>
        <w:t xml:space="preserve"> </w:t>
      </w:r>
      <w:r w:rsidR="005D4933">
        <w:rPr>
          <w:rFonts w:ascii="Garamond" w:eastAsia="MetaSerifProBook-Regular" w:hAnsi="Garamond" w:cs="MetaSerifProBook-Regular"/>
          <w:sz w:val="24"/>
          <w:szCs w:val="24"/>
        </w:rPr>
        <w:lastRenderedPageBreak/>
        <w:t>significant</w:t>
      </w:r>
      <w:r w:rsidR="00AF0C48">
        <w:rPr>
          <w:rFonts w:ascii="Garamond" w:eastAsia="MetaSerifProBook-Regular" w:hAnsi="Garamond" w:cs="MetaSerifProBook-Regular"/>
          <w:sz w:val="24"/>
          <w:szCs w:val="24"/>
        </w:rPr>
        <w:t xml:space="preserve"> results were found for non-fatal stroke or</w:t>
      </w:r>
      <w:r w:rsidR="005D4933">
        <w:rPr>
          <w:rFonts w:ascii="Garamond" w:eastAsia="MetaSerifProBook-Regular" w:hAnsi="Garamond" w:cs="MetaSerifProBook-Regular"/>
          <w:sz w:val="24"/>
          <w:szCs w:val="24"/>
        </w:rPr>
        <w:t xml:space="preserve"> cardiovascular</w:t>
      </w:r>
      <w:r w:rsidR="00AF0C48">
        <w:rPr>
          <w:rFonts w:ascii="Garamond" w:eastAsia="MetaSerifProBook-Regular" w:hAnsi="Garamond" w:cs="MetaSerifProBook-Regular"/>
          <w:sz w:val="24"/>
          <w:szCs w:val="24"/>
        </w:rPr>
        <w:t xml:space="preserve"> related</w:t>
      </w:r>
      <w:r w:rsidR="005D4933">
        <w:rPr>
          <w:rFonts w:ascii="Garamond" w:eastAsia="MetaSerifProBook-Regular" w:hAnsi="Garamond" w:cs="MetaSerifProBook-Regular"/>
          <w:sz w:val="24"/>
          <w:szCs w:val="24"/>
        </w:rPr>
        <w:t xml:space="preserve"> death</w:t>
      </w:r>
      <w:r w:rsidR="00AF0C48">
        <w:rPr>
          <w:rFonts w:ascii="Garamond" w:eastAsia="MetaSerifProBook-Regular" w:hAnsi="Garamond" w:cs="MetaSerifProBook-Regular"/>
          <w:sz w:val="24"/>
          <w:szCs w:val="24"/>
        </w:rPr>
        <w:t xml:space="preserve"> outcomes</w:t>
      </w:r>
      <w:r w:rsidR="005D4933">
        <w:rPr>
          <w:rFonts w:ascii="Garamond" w:eastAsia="MetaSerifProBook-Regular" w:hAnsi="Garamond" w:cs="MetaSerifProBook-Regular"/>
          <w:sz w:val="24"/>
          <w:szCs w:val="24"/>
        </w:rPr>
        <w:t>.</w:t>
      </w:r>
      <w:r w:rsidR="00D01DB7">
        <w:rPr>
          <w:rFonts w:ascii="Garamond" w:eastAsia="MetaSerifProBook-Regular" w:hAnsi="Garamond" w:cs="MetaSerifProBook-Regular"/>
          <w:sz w:val="24"/>
          <w:szCs w:val="24"/>
        </w:rPr>
        <w:t xml:space="preserve"> All secondary outcome results are provided in appendix 9.</w:t>
      </w:r>
      <w:r w:rsidR="00732C8E">
        <w:rPr>
          <w:rFonts w:ascii="Garamond" w:eastAsia="MetaSerifProBook-Regular" w:hAnsi="Garamond" w:cs="MetaSerifProBook-Regular"/>
          <w:sz w:val="24"/>
          <w:szCs w:val="24"/>
        </w:rPr>
        <w:t xml:space="preserve"> </w:t>
      </w:r>
      <w:r w:rsidR="00B04838">
        <w:rPr>
          <w:rFonts w:ascii="Garamond" w:eastAsia="MetaSerifProBook-Regular" w:hAnsi="Garamond" w:cs="MetaSerifProBook-Regular"/>
          <w:sz w:val="24"/>
          <w:szCs w:val="24"/>
        </w:rPr>
        <w:t xml:space="preserve"> </w:t>
      </w:r>
      <w:r w:rsidR="0008748F">
        <w:rPr>
          <w:rFonts w:ascii="Garamond" w:eastAsia="MetaSerifProBook-Regular" w:hAnsi="Garamond" w:cs="MetaSerifProBook-Regular"/>
          <w:sz w:val="24"/>
          <w:szCs w:val="24"/>
        </w:rPr>
        <w:t xml:space="preserve">  </w:t>
      </w:r>
      <w:r>
        <w:rPr>
          <w:rFonts w:ascii="Garamond" w:eastAsia="MetaSerifProBook-Regular" w:hAnsi="Garamond" w:cs="MetaSerifProBook-Regular"/>
          <w:sz w:val="24"/>
          <w:szCs w:val="24"/>
        </w:rPr>
        <w:t xml:space="preserve"> </w:t>
      </w:r>
    </w:p>
    <w:p w14:paraId="282ADFC0" w14:textId="54CBE0DA" w:rsidR="00CF608F" w:rsidRPr="009167CE" w:rsidRDefault="001935BC">
      <w:pPr>
        <w:rPr>
          <w:rFonts w:ascii="Garamond" w:eastAsia="MetaSerifProBook-Regular" w:hAnsi="Garamond" w:cs="MetaSerifProBook-Regular"/>
          <w:b/>
          <w:bCs/>
          <w:sz w:val="24"/>
          <w:szCs w:val="24"/>
        </w:rPr>
      </w:pPr>
      <w:r w:rsidRPr="009167CE">
        <w:rPr>
          <w:rFonts w:ascii="Garamond" w:eastAsia="MetaSerifProBook-Regular" w:hAnsi="Garamond" w:cs="MetaSerifProBook-Regular"/>
          <w:b/>
          <w:bCs/>
          <w:sz w:val="24"/>
          <w:szCs w:val="24"/>
        </w:rPr>
        <w:t>Subgroup</w:t>
      </w:r>
      <w:r w:rsidR="004C6A57" w:rsidRPr="009167CE">
        <w:rPr>
          <w:rFonts w:ascii="Garamond" w:eastAsia="MetaSerifProBook-Regular" w:hAnsi="Garamond" w:cs="MetaSerifProBook-Regular"/>
          <w:b/>
          <w:bCs/>
          <w:sz w:val="24"/>
          <w:szCs w:val="24"/>
        </w:rPr>
        <w:t xml:space="preserve"> </w:t>
      </w:r>
      <w:r w:rsidR="000D161E" w:rsidRPr="009167CE">
        <w:rPr>
          <w:rFonts w:ascii="Garamond" w:eastAsia="MetaSerifProBook-Regular" w:hAnsi="Garamond" w:cs="MetaSerifProBook-Regular"/>
          <w:b/>
          <w:bCs/>
          <w:sz w:val="24"/>
          <w:szCs w:val="24"/>
        </w:rPr>
        <w:t>Analysis</w:t>
      </w:r>
      <w:r w:rsidR="004C6A57" w:rsidRPr="009167CE">
        <w:rPr>
          <w:rFonts w:ascii="Garamond" w:eastAsia="MetaSerifProBook-Regular" w:hAnsi="Garamond" w:cs="MetaSerifProBook-Regular"/>
          <w:b/>
          <w:bCs/>
          <w:sz w:val="24"/>
          <w:szCs w:val="24"/>
        </w:rPr>
        <w:t xml:space="preserve"> </w:t>
      </w:r>
      <w:r w:rsidR="00A6309D" w:rsidRPr="009167CE">
        <w:rPr>
          <w:rFonts w:ascii="Garamond" w:eastAsia="MetaSerifProBook-Regular" w:hAnsi="Garamond" w:cs="MetaSerifProBook-Regular"/>
          <w:b/>
          <w:bCs/>
          <w:sz w:val="24"/>
          <w:szCs w:val="24"/>
        </w:rPr>
        <w:t>of</w:t>
      </w:r>
      <w:r w:rsidR="004C6A57" w:rsidRPr="009167CE">
        <w:rPr>
          <w:rFonts w:ascii="Garamond" w:eastAsia="MetaSerifProBook-Regular" w:hAnsi="Garamond" w:cs="MetaSerifProBook-Regular"/>
          <w:b/>
          <w:bCs/>
          <w:sz w:val="24"/>
          <w:szCs w:val="24"/>
        </w:rPr>
        <w:t xml:space="preserve"> </w:t>
      </w:r>
      <w:r w:rsidR="000D161E" w:rsidRPr="009167CE">
        <w:rPr>
          <w:rFonts w:ascii="Garamond" w:eastAsia="MetaSerifProBook-Regular" w:hAnsi="Garamond" w:cs="MetaSerifProBook-Regular"/>
          <w:b/>
          <w:bCs/>
          <w:sz w:val="24"/>
          <w:szCs w:val="24"/>
        </w:rPr>
        <w:t>P</w:t>
      </w:r>
      <w:r w:rsidR="004C6A57" w:rsidRPr="009167CE">
        <w:rPr>
          <w:rFonts w:ascii="Garamond" w:eastAsia="MetaSerifProBook-Regular" w:hAnsi="Garamond" w:cs="MetaSerifProBook-Regular"/>
          <w:b/>
          <w:bCs/>
          <w:sz w:val="24"/>
          <w:szCs w:val="24"/>
        </w:rPr>
        <w:t>atient</w:t>
      </w:r>
      <w:r w:rsidR="000D161E" w:rsidRPr="009167CE">
        <w:rPr>
          <w:rFonts w:ascii="Garamond" w:eastAsia="MetaSerifProBook-Regular" w:hAnsi="Garamond" w:cs="MetaSerifProBook-Regular"/>
          <w:b/>
          <w:bCs/>
          <w:sz w:val="24"/>
          <w:szCs w:val="24"/>
        </w:rPr>
        <w:t xml:space="preserve"> R</w:t>
      </w:r>
      <w:r w:rsidR="004C6A57" w:rsidRPr="009167CE">
        <w:rPr>
          <w:rFonts w:ascii="Garamond" w:eastAsia="MetaSerifProBook-Regular" w:hAnsi="Garamond" w:cs="MetaSerifProBook-Regular"/>
          <w:b/>
          <w:bCs/>
          <w:sz w:val="24"/>
          <w:szCs w:val="24"/>
        </w:rPr>
        <w:t>isk</w:t>
      </w:r>
      <w:r w:rsidR="00B93B3A">
        <w:rPr>
          <w:rFonts w:ascii="Garamond" w:eastAsia="MetaSerifProBook-Regular" w:hAnsi="Garamond" w:cs="MetaSerifProBook-Regular"/>
          <w:b/>
          <w:bCs/>
          <w:sz w:val="24"/>
          <w:szCs w:val="24"/>
        </w:rPr>
        <w:t xml:space="preserve"> for Non-HDL</w:t>
      </w:r>
      <w:r w:rsidR="008B147F">
        <w:rPr>
          <w:rFonts w:ascii="Garamond" w:eastAsia="MetaSerifProBook-Regular" w:hAnsi="Garamond" w:cs="MetaSerifProBook-Regular"/>
          <w:b/>
          <w:bCs/>
          <w:sz w:val="24"/>
          <w:szCs w:val="24"/>
        </w:rPr>
        <w:t>-</w:t>
      </w:r>
      <w:r w:rsidR="00B93B3A">
        <w:rPr>
          <w:rFonts w:ascii="Garamond" w:eastAsia="MetaSerifProBook-Regular" w:hAnsi="Garamond" w:cs="MetaSerifProBook-Regular"/>
          <w:b/>
          <w:bCs/>
          <w:sz w:val="24"/>
          <w:szCs w:val="24"/>
        </w:rPr>
        <w:t>C</w:t>
      </w:r>
    </w:p>
    <w:p w14:paraId="169B64BA" w14:textId="06D309A6" w:rsidR="00AC57BA" w:rsidRPr="009167CE" w:rsidRDefault="00A864AA" w:rsidP="00B269F3">
      <w:pPr>
        <w:suppressAutoHyphens w:val="0"/>
        <w:autoSpaceDE w:val="0"/>
        <w:adjustRightInd w:val="0"/>
        <w:spacing w:line="360" w:lineRule="auto"/>
        <w:rPr>
          <w:rFonts w:ascii="Garamond" w:eastAsia="MetaSerifProBook-Regular" w:hAnsi="Garamond" w:cs="MetaSerifProBook-Regular"/>
          <w:sz w:val="24"/>
          <w:szCs w:val="24"/>
        </w:rPr>
      </w:pPr>
      <w:r w:rsidRPr="009167CE">
        <w:rPr>
          <w:rFonts w:ascii="Garamond" w:eastAsia="MetaSerifProBook-Regular" w:hAnsi="Garamond" w:cs="MetaSerifProBook-Regular"/>
          <w:sz w:val="24"/>
          <w:szCs w:val="24"/>
        </w:rPr>
        <w:t xml:space="preserve">Figure </w:t>
      </w:r>
      <w:r w:rsidR="00D01DB7">
        <w:rPr>
          <w:rFonts w:ascii="Garamond" w:eastAsia="MetaSerifProBook-Regular" w:hAnsi="Garamond" w:cs="MetaSerifProBook-Regular"/>
          <w:sz w:val="24"/>
          <w:szCs w:val="24"/>
        </w:rPr>
        <w:t>5</w:t>
      </w:r>
      <w:r w:rsidRPr="009167CE">
        <w:rPr>
          <w:rFonts w:ascii="Garamond" w:eastAsia="MetaSerifProBook-Regular" w:hAnsi="Garamond" w:cs="MetaSerifProBook-Regular"/>
          <w:sz w:val="24"/>
          <w:szCs w:val="24"/>
        </w:rPr>
        <w:t xml:space="preserve"> shows the </w:t>
      </w:r>
      <w:r w:rsidR="005426C8">
        <w:rPr>
          <w:rFonts w:ascii="Garamond" w:eastAsia="MetaSerifProBook-Regular" w:hAnsi="Garamond" w:cs="MetaSerifProBook-Regular"/>
          <w:sz w:val="24"/>
          <w:szCs w:val="24"/>
        </w:rPr>
        <w:t>subgroup</w:t>
      </w:r>
      <w:r w:rsidRPr="009167CE">
        <w:rPr>
          <w:rFonts w:ascii="Garamond" w:eastAsia="MetaSerifProBook-Regular" w:hAnsi="Garamond" w:cs="MetaSerifProBook-Regular"/>
          <w:sz w:val="24"/>
          <w:szCs w:val="24"/>
        </w:rPr>
        <w:t xml:space="preserve"> network</w:t>
      </w:r>
      <w:r w:rsidR="005426C8">
        <w:rPr>
          <w:rFonts w:ascii="Garamond" w:eastAsia="MetaSerifProBook-Regular" w:hAnsi="Garamond" w:cs="MetaSerifProBook-Regular"/>
          <w:sz w:val="24"/>
          <w:szCs w:val="24"/>
        </w:rPr>
        <w:t xml:space="preserve"> meta-</w:t>
      </w:r>
      <w:r w:rsidRPr="009167CE">
        <w:rPr>
          <w:rFonts w:ascii="Garamond" w:eastAsia="MetaSerifProBook-Regular" w:hAnsi="Garamond" w:cs="MetaSerifProBook-Regular"/>
          <w:sz w:val="24"/>
          <w:szCs w:val="24"/>
        </w:rPr>
        <w:t xml:space="preserve">analysis </w:t>
      </w:r>
      <w:r w:rsidR="00E51456" w:rsidRPr="009167CE">
        <w:rPr>
          <w:rFonts w:ascii="Garamond" w:eastAsia="MetaSerifProBook-Regular" w:hAnsi="Garamond" w:cs="MetaSerifProBook-Regular"/>
          <w:sz w:val="24"/>
          <w:szCs w:val="24"/>
        </w:rPr>
        <w:t xml:space="preserve">of </w:t>
      </w:r>
      <w:r w:rsidR="00735BA3" w:rsidRPr="009167CE">
        <w:rPr>
          <w:rFonts w:ascii="Garamond" w:eastAsia="MetaSerifProBook-Regular" w:hAnsi="Garamond" w:cs="MetaSerifProBook-Regular"/>
          <w:sz w:val="24"/>
          <w:szCs w:val="24"/>
        </w:rPr>
        <w:t>4,670</w:t>
      </w:r>
      <w:r w:rsidR="001A365A" w:rsidRPr="009167CE">
        <w:rPr>
          <w:rFonts w:ascii="Garamond" w:eastAsia="MetaSerifProBook-Regular" w:hAnsi="Garamond" w:cs="MetaSerifProBook-Regular"/>
          <w:sz w:val="24"/>
          <w:szCs w:val="24"/>
        </w:rPr>
        <w:t xml:space="preserve"> patient</w:t>
      </w:r>
      <w:r w:rsidR="00E51456" w:rsidRPr="009167CE">
        <w:rPr>
          <w:rFonts w:ascii="Garamond" w:eastAsia="MetaSerifProBook-Regular" w:hAnsi="Garamond" w:cs="MetaSerifProBook-Regular"/>
          <w:sz w:val="24"/>
          <w:szCs w:val="24"/>
        </w:rPr>
        <w:t>s of high risk</w:t>
      </w:r>
      <w:r w:rsidR="004601B1" w:rsidRPr="009167CE">
        <w:rPr>
          <w:rFonts w:ascii="Garamond" w:eastAsia="MetaSerifProBook-Regular" w:hAnsi="Garamond" w:cs="MetaSerifProBook-Regular"/>
          <w:sz w:val="24"/>
          <w:szCs w:val="24"/>
        </w:rPr>
        <w:t xml:space="preserve"> (10 studies)</w:t>
      </w:r>
      <w:r w:rsidR="00E51456" w:rsidRPr="009167CE">
        <w:rPr>
          <w:rFonts w:ascii="Garamond" w:eastAsia="MetaSerifProBook-Regular" w:hAnsi="Garamond" w:cs="MetaSerifProBook-Regular"/>
          <w:sz w:val="24"/>
          <w:szCs w:val="24"/>
        </w:rPr>
        <w:t xml:space="preserve"> and </w:t>
      </w:r>
      <w:r w:rsidR="004601B1" w:rsidRPr="009167CE">
        <w:rPr>
          <w:rFonts w:ascii="Garamond" w:eastAsia="MetaSerifProBook-Regular" w:hAnsi="Garamond" w:cs="MetaSerifProBook-Regular"/>
          <w:sz w:val="24"/>
          <w:szCs w:val="24"/>
        </w:rPr>
        <w:t>7,028</w:t>
      </w:r>
      <w:r w:rsidR="00E51456" w:rsidRPr="009167CE">
        <w:rPr>
          <w:rFonts w:ascii="Garamond" w:eastAsia="MetaSerifProBook-Regular" w:hAnsi="Garamond" w:cs="MetaSerifProBook-Regular"/>
          <w:sz w:val="24"/>
          <w:szCs w:val="24"/>
        </w:rPr>
        <w:t xml:space="preserve"> patients of low-to-medium risk</w:t>
      </w:r>
      <w:r w:rsidR="004601B1" w:rsidRPr="009167CE">
        <w:rPr>
          <w:rFonts w:ascii="Garamond" w:eastAsia="MetaSerifProBook-Regular" w:hAnsi="Garamond" w:cs="MetaSerifProBook-Regular"/>
          <w:sz w:val="24"/>
          <w:szCs w:val="24"/>
        </w:rPr>
        <w:t xml:space="preserve"> (26 studies)</w:t>
      </w:r>
      <w:r w:rsidR="00E51456" w:rsidRPr="009167CE">
        <w:rPr>
          <w:rFonts w:ascii="Garamond" w:eastAsia="MetaSerifProBook-Regular" w:hAnsi="Garamond" w:cs="MetaSerifProBook-Regular"/>
          <w:sz w:val="24"/>
          <w:szCs w:val="24"/>
        </w:rPr>
        <w:t xml:space="preserve"> of</w:t>
      </w:r>
      <w:r w:rsidR="00CF346D">
        <w:rPr>
          <w:rFonts w:ascii="Garamond" w:eastAsia="MetaSerifProBook-Regular" w:hAnsi="Garamond" w:cs="MetaSerifProBook-Regular"/>
          <w:sz w:val="24"/>
          <w:szCs w:val="24"/>
        </w:rPr>
        <w:t xml:space="preserve"> a</w:t>
      </w:r>
      <w:r w:rsidR="00E51456" w:rsidRPr="009167CE">
        <w:rPr>
          <w:rFonts w:ascii="Garamond" w:eastAsia="MetaSerifProBook-Regular" w:hAnsi="Garamond" w:cs="MetaSerifProBook-Regular"/>
          <w:sz w:val="24"/>
          <w:szCs w:val="24"/>
        </w:rPr>
        <w:t xml:space="preserve"> MACE</w:t>
      </w:r>
      <w:r w:rsidRPr="009167CE">
        <w:rPr>
          <w:rFonts w:ascii="Garamond" w:eastAsia="MetaSerifProBook-Regular" w:hAnsi="Garamond" w:cs="MetaSerifProBook-Regular"/>
          <w:sz w:val="24"/>
          <w:szCs w:val="24"/>
        </w:rPr>
        <w:t xml:space="preserve">. </w:t>
      </w:r>
      <w:r w:rsidR="00730FDB" w:rsidRPr="009167CE">
        <w:rPr>
          <w:rFonts w:ascii="Garamond" w:eastAsia="MetaSerifProBook-Regular" w:hAnsi="Garamond" w:cs="MetaSerifProBook-Regular"/>
          <w:sz w:val="24"/>
          <w:szCs w:val="24"/>
        </w:rPr>
        <w:t>The results</w:t>
      </w:r>
      <w:r w:rsidRPr="009167CE">
        <w:rPr>
          <w:rFonts w:ascii="Garamond" w:eastAsia="MetaSerifProBook-Regular" w:hAnsi="Garamond" w:cs="MetaSerifProBook-Regular"/>
          <w:sz w:val="24"/>
          <w:szCs w:val="24"/>
        </w:rPr>
        <w:t xml:space="preserve"> showed </w:t>
      </w:r>
      <w:r w:rsidR="007439AB" w:rsidRPr="009167CE">
        <w:rPr>
          <w:rFonts w:ascii="Garamond" w:eastAsia="MetaSerifProBook-Regular" w:hAnsi="Garamond" w:cs="MetaSerifProBook-Regular"/>
          <w:sz w:val="24"/>
          <w:szCs w:val="24"/>
        </w:rPr>
        <w:t xml:space="preserve">that all statin agents and intensities except </w:t>
      </w:r>
      <w:proofErr w:type="spellStart"/>
      <w:r w:rsidR="007439AB" w:rsidRPr="009167CE">
        <w:rPr>
          <w:rFonts w:ascii="Garamond" w:eastAsia="MetaSerifProBook-Regular" w:hAnsi="Garamond" w:cs="MetaSerifProBook-Regular"/>
          <w:sz w:val="24"/>
          <w:szCs w:val="24"/>
        </w:rPr>
        <w:t>Fluvastatin</w:t>
      </w:r>
      <w:proofErr w:type="spellEnd"/>
      <w:r w:rsidR="007439AB" w:rsidRPr="009167CE">
        <w:rPr>
          <w:rFonts w:ascii="Garamond" w:eastAsia="MetaSerifProBook-Regular" w:hAnsi="Garamond" w:cs="MetaSerifProBook-Regular"/>
          <w:sz w:val="24"/>
          <w:szCs w:val="24"/>
        </w:rPr>
        <w:t xml:space="preserve">, Pravastatin and </w:t>
      </w:r>
      <w:proofErr w:type="spellStart"/>
      <w:r w:rsidR="007439AB" w:rsidRPr="009167CE">
        <w:rPr>
          <w:rFonts w:ascii="Garamond" w:eastAsia="MetaSerifProBook-Regular" w:hAnsi="Garamond" w:cs="MetaSerifProBook-Regular"/>
          <w:sz w:val="24"/>
          <w:szCs w:val="24"/>
        </w:rPr>
        <w:t>Rosuvastatin</w:t>
      </w:r>
      <w:proofErr w:type="spellEnd"/>
      <w:r w:rsidR="007439AB" w:rsidRPr="009167CE">
        <w:rPr>
          <w:rFonts w:ascii="Garamond" w:eastAsia="MetaSerifProBook-Regular" w:hAnsi="Garamond" w:cs="MetaSerifProBook-Regular"/>
          <w:sz w:val="24"/>
          <w:szCs w:val="24"/>
        </w:rPr>
        <w:t xml:space="preserve"> administered at </w:t>
      </w:r>
      <w:r w:rsidR="00B149EC" w:rsidRPr="009167CE">
        <w:rPr>
          <w:rFonts w:ascii="Garamond" w:eastAsia="MetaSerifProBook-Regular" w:hAnsi="Garamond" w:cs="MetaSerifProBook-Regular"/>
          <w:sz w:val="24"/>
          <w:szCs w:val="24"/>
        </w:rPr>
        <w:t xml:space="preserve">a </w:t>
      </w:r>
      <w:r w:rsidR="007439AB" w:rsidRPr="009167CE">
        <w:rPr>
          <w:rFonts w:ascii="Garamond" w:eastAsia="MetaSerifProBook-Regular" w:hAnsi="Garamond" w:cs="MetaSerifProBook-Regular"/>
          <w:sz w:val="24"/>
          <w:szCs w:val="24"/>
        </w:rPr>
        <w:t xml:space="preserve">low </w:t>
      </w:r>
      <w:r w:rsidR="00637DC0" w:rsidRPr="009167CE">
        <w:rPr>
          <w:rFonts w:ascii="Garamond" w:eastAsia="MetaSerifProBook-Regular" w:hAnsi="Garamond" w:cs="MetaSerifProBook-Regular"/>
          <w:sz w:val="24"/>
          <w:szCs w:val="24"/>
        </w:rPr>
        <w:t>intensity</w:t>
      </w:r>
      <w:r w:rsidR="007439AB" w:rsidRPr="009167CE">
        <w:rPr>
          <w:rFonts w:ascii="Garamond" w:eastAsia="MetaSerifProBook-Regular" w:hAnsi="Garamond" w:cs="MetaSerifProBook-Regular"/>
          <w:sz w:val="24"/>
          <w:szCs w:val="24"/>
        </w:rPr>
        <w:t xml:space="preserve"> </w:t>
      </w:r>
      <w:r w:rsidR="001A3670" w:rsidRPr="009167CE">
        <w:rPr>
          <w:rFonts w:ascii="Garamond" w:eastAsia="MetaSerifProBook-Regular" w:hAnsi="Garamond" w:cs="MetaSerifProBook-Regular"/>
          <w:sz w:val="24"/>
          <w:szCs w:val="24"/>
        </w:rPr>
        <w:t>led to</w:t>
      </w:r>
      <w:r w:rsidR="007439AB" w:rsidRPr="009167CE">
        <w:rPr>
          <w:rFonts w:ascii="Garamond" w:eastAsia="MetaSerifProBook-Regular" w:hAnsi="Garamond" w:cs="MetaSerifProBook-Regular"/>
          <w:sz w:val="24"/>
          <w:szCs w:val="24"/>
        </w:rPr>
        <w:t xml:space="preserve"> statistically significant</w:t>
      </w:r>
      <w:r w:rsidR="001A3670" w:rsidRPr="009167CE">
        <w:rPr>
          <w:rFonts w:ascii="Garamond" w:eastAsia="MetaSerifProBook-Regular" w:hAnsi="Garamond" w:cs="MetaSerifProBook-Regular"/>
          <w:sz w:val="24"/>
          <w:szCs w:val="24"/>
        </w:rPr>
        <w:t xml:space="preserve"> </w:t>
      </w:r>
      <w:r w:rsidR="00614BE8">
        <w:rPr>
          <w:rFonts w:ascii="Garamond" w:eastAsia="MetaSerifProBook-Regular" w:hAnsi="Garamond" w:cs="MetaSerifProBook-Regular"/>
          <w:sz w:val="24"/>
          <w:szCs w:val="24"/>
        </w:rPr>
        <w:t>non-</w:t>
      </w:r>
      <w:r w:rsidR="001A3670" w:rsidRPr="009167CE">
        <w:rPr>
          <w:rFonts w:ascii="Garamond" w:eastAsia="MetaSerifProBook-Regular" w:hAnsi="Garamond" w:cs="MetaSerifProBook-Regular"/>
          <w:sz w:val="24"/>
          <w:szCs w:val="24"/>
        </w:rPr>
        <w:t>HDL-C reductions</w:t>
      </w:r>
      <w:r w:rsidR="007439AB" w:rsidRPr="009167CE">
        <w:rPr>
          <w:rFonts w:ascii="Garamond" w:eastAsia="MetaSerifProBook-Regular" w:hAnsi="Garamond" w:cs="MetaSerifProBook-Regular"/>
          <w:sz w:val="24"/>
          <w:szCs w:val="24"/>
        </w:rPr>
        <w:t xml:space="preserve"> in patients at </w:t>
      </w:r>
      <w:r w:rsidR="0013786E" w:rsidRPr="009167CE">
        <w:rPr>
          <w:rFonts w:ascii="Garamond" w:eastAsia="MetaSerifProBook-Regular" w:hAnsi="Garamond" w:cs="MetaSerifProBook-Regular"/>
          <w:sz w:val="24"/>
          <w:szCs w:val="24"/>
        </w:rPr>
        <w:t>low</w:t>
      </w:r>
      <w:r w:rsidR="005426C8">
        <w:rPr>
          <w:rFonts w:ascii="Garamond" w:eastAsia="MetaSerifProBook-Regular" w:hAnsi="Garamond" w:cs="MetaSerifProBook-Regular"/>
          <w:sz w:val="24"/>
          <w:szCs w:val="24"/>
        </w:rPr>
        <w:t>-to-</w:t>
      </w:r>
      <w:r w:rsidR="002B3FAB" w:rsidRPr="009167CE">
        <w:rPr>
          <w:rFonts w:ascii="Garamond" w:eastAsia="MetaSerifProBook-Regular" w:hAnsi="Garamond" w:cs="MetaSerifProBook-Regular"/>
          <w:sz w:val="24"/>
          <w:szCs w:val="24"/>
        </w:rPr>
        <w:t>medium</w:t>
      </w:r>
      <w:r w:rsidR="0013786E" w:rsidRPr="009167CE">
        <w:rPr>
          <w:rFonts w:ascii="Garamond" w:eastAsia="MetaSerifProBook-Regular" w:hAnsi="Garamond" w:cs="MetaSerifProBook-Regular"/>
          <w:sz w:val="24"/>
          <w:szCs w:val="24"/>
        </w:rPr>
        <w:t xml:space="preserve"> risk</w:t>
      </w:r>
      <w:r w:rsidR="00176DDB" w:rsidRPr="009167CE">
        <w:rPr>
          <w:rFonts w:ascii="Garamond" w:eastAsia="MetaSerifProBook-Regular" w:hAnsi="Garamond" w:cs="MetaSerifProBook-Regular"/>
          <w:sz w:val="24"/>
          <w:szCs w:val="24"/>
        </w:rPr>
        <w:t xml:space="preserve"> of</w:t>
      </w:r>
      <w:r w:rsidR="008F3BF1" w:rsidRPr="009167CE">
        <w:rPr>
          <w:rFonts w:ascii="Garamond" w:eastAsia="MetaSerifProBook-Regular" w:hAnsi="Garamond" w:cs="MetaSerifProBook-Regular"/>
          <w:sz w:val="24"/>
          <w:szCs w:val="24"/>
        </w:rPr>
        <w:t xml:space="preserve"> a</w:t>
      </w:r>
      <w:r w:rsidR="007439AB" w:rsidRPr="009167CE">
        <w:rPr>
          <w:rFonts w:ascii="Garamond" w:eastAsia="MetaSerifProBook-Regular" w:hAnsi="Garamond" w:cs="MetaSerifProBook-Regular"/>
          <w:sz w:val="24"/>
          <w:szCs w:val="24"/>
        </w:rPr>
        <w:t xml:space="preserve"> </w:t>
      </w:r>
      <w:r w:rsidR="00B149EC" w:rsidRPr="009167CE">
        <w:rPr>
          <w:rFonts w:ascii="Garamond" w:eastAsia="MetaSerifProBook-Regular" w:hAnsi="Garamond" w:cs="MetaSerifProBook-Regular"/>
          <w:sz w:val="24"/>
          <w:szCs w:val="24"/>
        </w:rPr>
        <w:t>MACE</w:t>
      </w:r>
      <w:r w:rsidR="007439AB" w:rsidRPr="009167CE">
        <w:rPr>
          <w:rFonts w:ascii="Garamond" w:eastAsia="MetaSerifProBook-Regular" w:hAnsi="Garamond" w:cs="MetaSerifProBook-Regular"/>
          <w:sz w:val="24"/>
          <w:szCs w:val="24"/>
        </w:rPr>
        <w:t xml:space="preserve">. </w:t>
      </w:r>
      <w:r w:rsidR="00735DA8" w:rsidRPr="009167CE">
        <w:rPr>
          <w:rFonts w:ascii="Garamond" w:eastAsia="MetaSerifProBook-Regular" w:hAnsi="Garamond" w:cs="MetaSerifProBook-Regular"/>
          <w:sz w:val="24"/>
          <w:szCs w:val="24"/>
        </w:rPr>
        <w:t>Atorvastatin at high intensity</w:t>
      </w:r>
      <w:r w:rsidR="00D62C42" w:rsidRPr="009167CE">
        <w:rPr>
          <w:rFonts w:ascii="Garamond" w:eastAsia="MetaSerifProBook-Regular" w:hAnsi="Garamond" w:cs="MetaSerifProBook-Regular"/>
          <w:sz w:val="24"/>
          <w:szCs w:val="24"/>
        </w:rPr>
        <w:t xml:space="preserve"> </w:t>
      </w:r>
      <w:r w:rsidR="00735DA8" w:rsidRPr="009167CE">
        <w:rPr>
          <w:rFonts w:ascii="Garamond" w:eastAsia="MetaSerifProBook-Regular" w:hAnsi="Garamond" w:cs="MetaSerifProBook-Regular"/>
          <w:sz w:val="24"/>
          <w:szCs w:val="24"/>
        </w:rPr>
        <w:t>was the be</w:t>
      </w:r>
      <w:r w:rsidR="0013786E" w:rsidRPr="009167CE">
        <w:rPr>
          <w:rFonts w:ascii="Garamond" w:eastAsia="MetaSerifProBook-Regular" w:hAnsi="Garamond" w:cs="MetaSerifProBook-Regular"/>
          <w:sz w:val="24"/>
          <w:szCs w:val="24"/>
        </w:rPr>
        <w:t>st</w:t>
      </w:r>
      <w:r w:rsidR="00735DA8" w:rsidRPr="009167CE">
        <w:rPr>
          <w:rFonts w:ascii="Garamond" w:eastAsia="MetaSerifProBook-Regular" w:hAnsi="Garamond" w:cs="MetaSerifProBook-Regular"/>
          <w:sz w:val="24"/>
          <w:szCs w:val="24"/>
        </w:rPr>
        <w:t xml:space="preserve"> </w:t>
      </w:r>
      <w:r w:rsidR="0013081F" w:rsidRPr="009167CE">
        <w:rPr>
          <w:rFonts w:ascii="Garamond" w:eastAsia="MetaSerifProBook-Regular" w:hAnsi="Garamond" w:cs="MetaSerifProBook-Regular"/>
          <w:sz w:val="24"/>
          <w:szCs w:val="24"/>
        </w:rPr>
        <w:t>(</w:t>
      </w:r>
      <w:r w:rsidR="00ED4F1F">
        <w:rPr>
          <w:rFonts w:ascii="Garamond" w:eastAsia="MetaSerifProBook-Regular" w:hAnsi="Garamond" w:cs="MetaSerifProBook-Regular"/>
          <w:sz w:val="24"/>
          <w:szCs w:val="24"/>
        </w:rPr>
        <w:t>n</w:t>
      </w:r>
      <w:r w:rsidR="00ED4F1F" w:rsidRPr="009167CE">
        <w:rPr>
          <w:rFonts w:ascii="Garamond" w:eastAsia="MetaSerifProBook-Regular" w:hAnsi="Garamond" w:cs="MetaSerifProBook-Regular"/>
          <w:sz w:val="24"/>
          <w:szCs w:val="24"/>
        </w:rPr>
        <w:t>on</w:t>
      </w:r>
      <w:r w:rsidR="0013081F" w:rsidRPr="009167CE">
        <w:rPr>
          <w:rFonts w:ascii="Garamond" w:eastAsia="MetaSerifProBook-Regular" w:hAnsi="Garamond" w:cs="MetaSerifProBook-Regular"/>
          <w:sz w:val="24"/>
          <w:szCs w:val="24"/>
        </w:rPr>
        <w:t>-significant</w:t>
      </w:r>
      <w:r w:rsidR="00DC3B17">
        <w:rPr>
          <w:rFonts w:ascii="Garamond" w:eastAsia="MetaSerifProBook-Regular" w:hAnsi="Garamond" w:cs="MetaSerifProBook-Regular"/>
          <w:sz w:val="24"/>
          <w:szCs w:val="24"/>
        </w:rPr>
        <w:t xml:space="preserve">: </w:t>
      </w:r>
      <w:r w:rsidR="00DC3B17" w:rsidRPr="009167CE">
        <w:rPr>
          <w:rFonts w:ascii="Garamond" w:eastAsia="MetaSerifProBook-Regular" w:hAnsi="Garamond" w:cs="MetaSerifProBook-Regular"/>
          <w:sz w:val="24"/>
          <w:szCs w:val="24"/>
        </w:rPr>
        <w:t xml:space="preserve">-1.98, 95% </w:t>
      </w:r>
      <w:proofErr w:type="spellStart"/>
      <w:r w:rsidR="00DC3B17" w:rsidRPr="009167CE">
        <w:rPr>
          <w:rFonts w:ascii="Garamond" w:eastAsia="MetaSerifProBook-Regular" w:hAnsi="Garamond" w:cs="MetaSerifProBook-Regular"/>
          <w:sz w:val="24"/>
          <w:szCs w:val="24"/>
        </w:rPr>
        <w:t>CrI</w:t>
      </w:r>
      <w:proofErr w:type="spellEnd"/>
      <w:r w:rsidR="00DC3B17" w:rsidRPr="009167CE">
        <w:rPr>
          <w:rFonts w:ascii="Garamond" w:eastAsia="MetaSerifProBook-Regular" w:hAnsi="Garamond" w:cs="MetaSerifProBook-Regular"/>
          <w:sz w:val="24"/>
          <w:szCs w:val="24"/>
        </w:rPr>
        <w:t xml:space="preserve">: -4.16 to 0.26 </w:t>
      </w:r>
      <w:proofErr w:type="spellStart"/>
      <w:r w:rsidR="00DC3B17" w:rsidRPr="009167CE">
        <w:rPr>
          <w:rFonts w:ascii="Garamond" w:eastAsia="MetaSerifProBook-Regular" w:hAnsi="Garamond" w:cs="MetaSerifProBook-Regular"/>
          <w:sz w:val="24"/>
          <w:szCs w:val="24"/>
        </w:rPr>
        <w:t>mmol</w:t>
      </w:r>
      <w:proofErr w:type="spellEnd"/>
      <w:r w:rsidR="00DC3B17" w:rsidRPr="009167CE">
        <w:rPr>
          <w:rFonts w:ascii="Garamond" w:eastAsia="MetaSerifProBook-Regular" w:hAnsi="Garamond" w:cs="MetaSerifProBook-Regular"/>
          <w:sz w:val="24"/>
          <w:szCs w:val="24"/>
        </w:rPr>
        <w:t>/L; SUCRA: 64%</w:t>
      </w:r>
      <w:r w:rsidR="0013081F" w:rsidRPr="009167CE">
        <w:rPr>
          <w:rFonts w:ascii="Garamond" w:eastAsia="MetaSerifProBook-Regular" w:hAnsi="Garamond" w:cs="MetaSerifProBook-Regular"/>
          <w:sz w:val="24"/>
          <w:szCs w:val="24"/>
        </w:rPr>
        <w:t xml:space="preserve">) </w:t>
      </w:r>
      <w:r w:rsidR="00735DA8" w:rsidRPr="009167CE">
        <w:rPr>
          <w:rFonts w:ascii="Garamond" w:eastAsia="MetaSerifProBook-Regular" w:hAnsi="Garamond" w:cs="MetaSerifProBook-Regular"/>
          <w:sz w:val="24"/>
          <w:szCs w:val="24"/>
        </w:rPr>
        <w:t>performer in</w:t>
      </w:r>
      <w:r w:rsidR="00CF346D">
        <w:rPr>
          <w:rFonts w:ascii="Garamond" w:eastAsia="MetaSerifProBook-Regular" w:hAnsi="Garamond" w:cs="MetaSerifProBook-Regular"/>
          <w:sz w:val="24"/>
          <w:szCs w:val="24"/>
        </w:rPr>
        <w:t xml:space="preserve"> the</w:t>
      </w:r>
      <w:r w:rsidR="00735DA8" w:rsidRPr="009167CE">
        <w:rPr>
          <w:rFonts w:ascii="Garamond" w:eastAsia="MetaSerifProBook-Regular" w:hAnsi="Garamond" w:cs="MetaSerifProBook-Regular"/>
          <w:sz w:val="24"/>
          <w:szCs w:val="24"/>
        </w:rPr>
        <w:t xml:space="preserve"> high-risk patients</w:t>
      </w:r>
      <w:r w:rsidR="00ED4F1F">
        <w:rPr>
          <w:rFonts w:ascii="Garamond" w:eastAsia="MetaSerifProBook-Regular" w:hAnsi="Garamond" w:cs="MetaSerifProBook-Regular"/>
          <w:sz w:val="24"/>
          <w:szCs w:val="24"/>
        </w:rPr>
        <w:t>,</w:t>
      </w:r>
      <w:r w:rsidR="00735DA8" w:rsidRPr="009167CE">
        <w:rPr>
          <w:rFonts w:ascii="Garamond" w:eastAsia="MetaSerifProBook-Regular" w:hAnsi="Garamond" w:cs="MetaSerifProBook-Regular"/>
          <w:sz w:val="24"/>
          <w:szCs w:val="24"/>
        </w:rPr>
        <w:t xml:space="preserve"> and </w:t>
      </w:r>
      <w:proofErr w:type="spellStart"/>
      <w:r w:rsidR="00735DA8" w:rsidRPr="009167CE">
        <w:rPr>
          <w:rFonts w:ascii="Garamond" w:eastAsia="MetaSerifProBook-Regular" w:hAnsi="Garamond" w:cs="MetaSerifProBook-Regular"/>
          <w:sz w:val="24"/>
          <w:szCs w:val="24"/>
        </w:rPr>
        <w:t>Fluvastatin</w:t>
      </w:r>
      <w:proofErr w:type="spellEnd"/>
      <w:r w:rsidR="00735DA8" w:rsidRPr="009167CE">
        <w:rPr>
          <w:rFonts w:ascii="Garamond" w:eastAsia="MetaSerifProBook-Regular" w:hAnsi="Garamond" w:cs="MetaSerifProBook-Regular"/>
          <w:sz w:val="24"/>
          <w:szCs w:val="24"/>
        </w:rPr>
        <w:t xml:space="preserve"> at low intensity</w:t>
      </w:r>
      <w:r w:rsidR="008F2AD9" w:rsidRPr="009167CE">
        <w:rPr>
          <w:rFonts w:ascii="Garamond" w:eastAsia="MetaSerifProBook-Regular" w:hAnsi="Garamond" w:cs="MetaSerifProBook-Regular"/>
          <w:sz w:val="24"/>
          <w:szCs w:val="24"/>
        </w:rPr>
        <w:t xml:space="preserve"> (0.</w:t>
      </w:r>
      <w:r w:rsidR="00741DD9" w:rsidRPr="009167CE">
        <w:rPr>
          <w:rFonts w:ascii="Garamond" w:eastAsia="MetaSerifProBook-Regular" w:hAnsi="Garamond" w:cs="MetaSerifProBook-Regular"/>
          <w:sz w:val="24"/>
          <w:szCs w:val="24"/>
        </w:rPr>
        <w:t>56</w:t>
      </w:r>
      <w:r w:rsidR="008F2AD9" w:rsidRPr="009167CE">
        <w:rPr>
          <w:rFonts w:ascii="Garamond" w:eastAsia="MetaSerifProBook-Regular" w:hAnsi="Garamond" w:cs="MetaSerifProBook-Regular"/>
          <w:sz w:val="24"/>
          <w:szCs w:val="24"/>
        </w:rPr>
        <w:t>,</w:t>
      </w:r>
      <w:r w:rsidR="007B4B61" w:rsidRPr="009167CE">
        <w:rPr>
          <w:rFonts w:ascii="Garamond" w:eastAsia="MetaSerifProBook-Regular" w:hAnsi="Garamond" w:cs="MetaSerifProBook-Regular"/>
          <w:sz w:val="24"/>
          <w:szCs w:val="24"/>
        </w:rPr>
        <w:t xml:space="preserve"> 95% </w:t>
      </w:r>
      <w:proofErr w:type="spellStart"/>
      <w:r w:rsidR="007B4B61" w:rsidRPr="009167CE">
        <w:rPr>
          <w:rFonts w:ascii="Garamond" w:eastAsia="MetaSerifProBook-Regular" w:hAnsi="Garamond" w:cs="MetaSerifProBook-Regular"/>
          <w:sz w:val="24"/>
          <w:szCs w:val="24"/>
        </w:rPr>
        <w:t>CrI</w:t>
      </w:r>
      <w:proofErr w:type="spellEnd"/>
      <w:r w:rsidR="007B4B61" w:rsidRPr="009167CE">
        <w:rPr>
          <w:rFonts w:ascii="Garamond" w:eastAsia="MetaSerifProBook-Regular" w:hAnsi="Garamond" w:cs="MetaSerifProBook-Regular"/>
          <w:sz w:val="24"/>
          <w:szCs w:val="24"/>
        </w:rPr>
        <w:t>:</w:t>
      </w:r>
      <w:r w:rsidR="008F2AD9" w:rsidRPr="009167CE">
        <w:rPr>
          <w:rFonts w:ascii="Garamond" w:eastAsia="MetaSerifProBook-Regular" w:hAnsi="Garamond" w:cs="MetaSerifProBook-Regular"/>
          <w:sz w:val="24"/>
          <w:szCs w:val="24"/>
        </w:rPr>
        <w:t xml:space="preserve"> -2.</w:t>
      </w:r>
      <w:r w:rsidR="00741DD9" w:rsidRPr="009167CE">
        <w:rPr>
          <w:rFonts w:ascii="Garamond" w:eastAsia="MetaSerifProBook-Regular" w:hAnsi="Garamond" w:cs="MetaSerifProBook-Regular"/>
          <w:sz w:val="24"/>
          <w:szCs w:val="24"/>
        </w:rPr>
        <w:t>17</w:t>
      </w:r>
      <w:r w:rsidR="008F2AD9" w:rsidRPr="009167CE">
        <w:rPr>
          <w:rFonts w:ascii="Garamond" w:eastAsia="MetaSerifProBook-Regular" w:hAnsi="Garamond" w:cs="MetaSerifProBook-Regular"/>
          <w:sz w:val="24"/>
          <w:szCs w:val="24"/>
        </w:rPr>
        <w:t xml:space="preserve"> to 3.3</w:t>
      </w:r>
      <w:r w:rsidR="00741DD9" w:rsidRPr="009167CE">
        <w:rPr>
          <w:rFonts w:ascii="Garamond" w:eastAsia="MetaSerifProBook-Regular" w:hAnsi="Garamond" w:cs="MetaSerifProBook-Regular"/>
          <w:sz w:val="24"/>
          <w:szCs w:val="24"/>
        </w:rPr>
        <w:t>7</w:t>
      </w:r>
      <w:r w:rsidR="00003A0C" w:rsidRPr="009167CE">
        <w:rPr>
          <w:rFonts w:ascii="Garamond" w:eastAsia="MetaSerifProBook-Regular" w:hAnsi="Garamond" w:cs="MetaSerifProBook-Regular"/>
          <w:sz w:val="24"/>
          <w:szCs w:val="24"/>
        </w:rPr>
        <w:t xml:space="preserve"> </w:t>
      </w:r>
      <w:proofErr w:type="spellStart"/>
      <w:r w:rsidR="00003A0C" w:rsidRPr="009167CE">
        <w:rPr>
          <w:rFonts w:ascii="Garamond" w:eastAsia="MetaSerifProBook-Regular" w:hAnsi="Garamond" w:cs="MetaSerifProBook-Regular"/>
          <w:sz w:val="24"/>
          <w:szCs w:val="24"/>
        </w:rPr>
        <w:t>mmol</w:t>
      </w:r>
      <w:proofErr w:type="spellEnd"/>
      <w:r w:rsidR="00003A0C" w:rsidRPr="009167CE">
        <w:rPr>
          <w:rFonts w:ascii="Garamond" w:eastAsia="MetaSerifProBook-Regular" w:hAnsi="Garamond" w:cs="MetaSerifProBook-Regular"/>
          <w:sz w:val="24"/>
          <w:szCs w:val="24"/>
        </w:rPr>
        <w:t>/L</w:t>
      </w:r>
      <w:r w:rsidR="008F2AD9" w:rsidRPr="009167CE">
        <w:rPr>
          <w:rFonts w:ascii="Garamond" w:eastAsia="MetaSerifProBook-Regular" w:hAnsi="Garamond" w:cs="MetaSerifProBook-Regular"/>
          <w:sz w:val="24"/>
          <w:szCs w:val="24"/>
        </w:rPr>
        <w:t xml:space="preserve">; </w:t>
      </w:r>
      <w:r w:rsidR="00764C81" w:rsidRPr="009167CE">
        <w:rPr>
          <w:rFonts w:ascii="Garamond" w:eastAsia="MetaSerifProBook-Regular" w:hAnsi="Garamond" w:cs="MetaSerifProBook-Regular"/>
          <w:sz w:val="24"/>
          <w:szCs w:val="24"/>
        </w:rPr>
        <w:t xml:space="preserve">SUCRA: </w:t>
      </w:r>
      <w:r w:rsidR="008F2AD9" w:rsidRPr="009167CE">
        <w:rPr>
          <w:rFonts w:ascii="Garamond" w:eastAsia="MetaSerifProBook-Regular" w:hAnsi="Garamond" w:cs="MetaSerifProBook-Regular"/>
          <w:sz w:val="24"/>
          <w:szCs w:val="24"/>
        </w:rPr>
        <w:t>12%)</w:t>
      </w:r>
      <w:r w:rsidR="00735DA8" w:rsidRPr="009167CE">
        <w:rPr>
          <w:rFonts w:ascii="Garamond" w:eastAsia="MetaSerifProBook-Regular" w:hAnsi="Garamond" w:cs="MetaSerifProBook-Regular"/>
          <w:sz w:val="24"/>
          <w:szCs w:val="24"/>
        </w:rPr>
        <w:t xml:space="preserve"> was the worst.</w:t>
      </w:r>
      <w:r w:rsidR="009167CE" w:rsidRPr="009167CE">
        <w:rPr>
          <w:rFonts w:ascii="Garamond" w:eastAsia="MetaSerifProBook-Regular" w:hAnsi="Garamond" w:cs="MetaSerifProBook-Regular"/>
          <w:sz w:val="24"/>
          <w:szCs w:val="24"/>
        </w:rPr>
        <w:t xml:space="preserve"> </w:t>
      </w:r>
      <w:r w:rsidR="008919DD">
        <w:rPr>
          <w:rFonts w:ascii="Garamond" w:eastAsia="MetaSerifProBook-Regular" w:hAnsi="Garamond" w:cs="MetaSerifProBook-Regular"/>
          <w:sz w:val="24"/>
          <w:szCs w:val="24"/>
        </w:rPr>
        <w:t xml:space="preserve">Two studies </w:t>
      </w:r>
      <w:r w:rsidR="00277ACB">
        <w:rPr>
          <w:rFonts w:ascii="Garamond" w:eastAsia="MetaSerifProBook-Regular" w:hAnsi="Garamond" w:cs="MetaSerifProBook-Regular"/>
          <w:sz w:val="24"/>
          <w:szCs w:val="24"/>
        </w:rPr>
        <w:fldChar w:fldCharType="begin">
          <w:fldData xml:space="preserve">PEVuZE5vdGU+PENpdGUgRXhjbHVkZVllYXI9IjEiPjxBdXRob3I+Q2hhbmc8L0F1dGhvcj48WWVh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=
</w:fldData>
        </w:fldChar>
      </w:r>
      <w:r w:rsidR="00570438">
        <w:rPr>
          <w:rFonts w:ascii="Garamond" w:eastAsia="MetaSerifProBook-Regular" w:hAnsi="Garamond" w:cs="MetaSerifProBook-Regular"/>
          <w:sz w:val="24"/>
          <w:szCs w:val="24"/>
        </w:rPr>
        <w:instrText xml:space="preserve"> ADDIN EN.CITE </w:instrText>
      </w:r>
      <w:r w:rsidR="00570438">
        <w:rPr>
          <w:rFonts w:ascii="Garamond" w:eastAsia="MetaSerifProBook-Regular" w:hAnsi="Garamond" w:cs="MetaSerifProBook-Regular"/>
          <w:sz w:val="24"/>
          <w:szCs w:val="24"/>
        </w:rPr>
        <w:fldChar w:fldCharType="begin">
          <w:fldData xml:space="preserve">PEVuZE5vdGU+PENpdGUgRXhjbHVkZVllYXI9IjEiPjxBdXRob3I+Q2hhbmc8L0F1dGhvcj48WWVh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=
</w:fldData>
        </w:fldChar>
      </w:r>
      <w:r w:rsidR="00570438">
        <w:rPr>
          <w:rFonts w:ascii="Garamond" w:eastAsia="MetaSerifProBook-Regular" w:hAnsi="Garamond" w:cs="MetaSerifProBook-Regular"/>
          <w:sz w:val="24"/>
          <w:szCs w:val="24"/>
        </w:rPr>
        <w:instrText xml:space="preserve"> ADDIN EN.CITE.DATA </w:instrText>
      </w:r>
      <w:r w:rsidR="00570438">
        <w:rPr>
          <w:rFonts w:ascii="Garamond" w:eastAsia="MetaSerifProBook-Regular" w:hAnsi="Garamond" w:cs="MetaSerifProBook-Regular"/>
          <w:sz w:val="24"/>
          <w:szCs w:val="24"/>
        </w:rPr>
      </w:r>
      <w:r w:rsidR="00570438">
        <w:rPr>
          <w:rFonts w:ascii="Garamond" w:eastAsia="MetaSerifProBook-Regular" w:hAnsi="Garamond" w:cs="MetaSerifProBook-Regular"/>
          <w:sz w:val="24"/>
          <w:szCs w:val="24"/>
        </w:rPr>
        <w:fldChar w:fldCharType="end"/>
      </w:r>
      <w:r w:rsidR="00277ACB">
        <w:rPr>
          <w:rFonts w:ascii="Garamond" w:eastAsia="MetaSerifProBook-Regular" w:hAnsi="Garamond" w:cs="MetaSerifProBook-Regular"/>
          <w:sz w:val="24"/>
          <w:szCs w:val="24"/>
        </w:rPr>
      </w:r>
      <w:r w:rsidR="00277ACB">
        <w:rPr>
          <w:rFonts w:ascii="Garamond" w:eastAsia="MetaSerifProBook-Regular" w:hAnsi="Garamond" w:cs="MetaSerifProBook-Regular"/>
          <w:sz w:val="24"/>
          <w:szCs w:val="24"/>
        </w:rPr>
        <w:fldChar w:fldCharType="separate"/>
      </w:r>
      <w:r w:rsidR="00570438" w:rsidRPr="00570438">
        <w:rPr>
          <w:rFonts w:ascii="Garamond" w:eastAsia="MetaSerifProBook-Regular" w:hAnsi="Garamond" w:cs="MetaSerifProBook-Regular"/>
          <w:noProof/>
          <w:sz w:val="24"/>
          <w:szCs w:val="24"/>
          <w:vertAlign w:val="superscript"/>
        </w:rPr>
        <w:t>50 79</w:t>
      </w:r>
      <w:r w:rsidR="00277ACB">
        <w:rPr>
          <w:rFonts w:ascii="Garamond" w:eastAsia="MetaSerifProBook-Regular" w:hAnsi="Garamond" w:cs="MetaSerifProBook-Regular"/>
          <w:sz w:val="24"/>
          <w:szCs w:val="24"/>
        </w:rPr>
        <w:fldChar w:fldCharType="end"/>
      </w:r>
      <w:r w:rsidR="009167CE" w:rsidRPr="009167CE">
        <w:rPr>
          <w:rFonts w:ascii="Garamond" w:eastAsia="MetaSerifProBook-Regular" w:hAnsi="Garamond" w:cs="MetaSerifProBook-Regular"/>
          <w:sz w:val="24"/>
          <w:szCs w:val="24"/>
        </w:rPr>
        <w:t xml:space="preserve"> </w:t>
      </w:r>
      <w:r w:rsidR="008919DD">
        <w:rPr>
          <w:rFonts w:ascii="Garamond" w:eastAsia="MetaSerifProBook-Regular" w:hAnsi="Garamond" w:cs="MetaSerifProBook-Regular"/>
          <w:sz w:val="24"/>
          <w:szCs w:val="24"/>
        </w:rPr>
        <w:t xml:space="preserve">with a </w:t>
      </w:r>
      <w:r w:rsidR="008919DD" w:rsidRPr="009167CE">
        <w:rPr>
          <w:rFonts w:ascii="Garamond" w:eastAsia="MetaSerifProBook-Regular" w:hAnsi="Garamond" w:cs="MetaSerifProBook-Regular"/>
          <w:sz w:val="24"/>
          <w:szCs w:val="24"/>
        </w:rPr>
        <w:t>high risk of bias</w:t>
      </w:r>
      <w:r w:rsidR="008919DD">
        <w:rPr>
          <w:rFonts w:ascii="Garamond" w:eastAsia="MetaSerifProBook-Regular" w:hAnsi="Garamond" w:cs="MetaSerifProBook-Regular"/>
          <w:sz w:val="24"/>
          <w:szCs w:val="24"/>
        </w:rPr>
        <w:t xml:space="preserve"> score</w:t>
      </w:r>
      <w:r w:rsidR="008919DD" w:rsidRPr="009167CE">
        <w:rPr>
          <w:rFonts w:ascii="Garamond" w:eastAsia="MetaSerifProBook-Regular" w:hAnsi="Garamond" w:cs="MetaSerifProBook-Regular"/>
          <w:sz w:val="24"/>
          <w:szCs w:val="24"/>
        </w:rPr>
        <w:t xml:space="preserve"> </w:t>
      </w:r>
      <w:r w:rsidR="009167CE">
        <w:rPr>
          <w:rFonts w:ascii="Garamond" w:eastAsia="MetaSerifProBook-Regular" w:hAnsi="Garamond" w:cs="MetaSerifProBook-Regular"/>
          <w:sz w:val="24"/>
          <w:szCs w:val="24"/>
        </w:rPr>
        <w:t>were</w:t>
      </w:r>
      <w:r w:rsidR="008919DD">
        <w:rPr>
          <w:rFonts w:ascii="Garamond" w:eastAsia="MetaSerifProBook-Regular" w:hAnsi="Garamond" w:cs="MetaSerifProBook-Regular"/>
          <w:sz w:val="24"/>
          <w:szCs w:val="24"/>
        </w:rPr>
        <w:t xml:space="preserve"> removed from the network</w:t>
      </w:r>
      <w:r w:rsidR="001C1615">
        <w:rPr>
          <w:rFonts w:ascii="Garamond" w:eastAsia="MetaSerifProBook-Regular" w:hAnsi="Garamond" w:cs="MetaSerifProBook-Regular"/>
          <w:sz w:val="24"/>
          <w:szCs w:val="24"/>
        </w:rPr>
        <w:t>,</w:t>
      </w:r>
      <w:r w:rsidR="008919DD">
        <w:rPr>
          <w:rFonts w:ascii="Garamond" w:eastAsia="MetaSerifProBook-Regular" w:hAnsi="Garamond" w:cs="MetaSerifProBook-Regular"/>
          <w:sz w:val="24"/>
          <w:szCs w:val="24"/>
        </w:rPr>
        <w:t xml:space="preserve"> </w:t>
      </w:r>
      <w:r w:rsidR="001C1615">
        <w:rPr>
          <w:rFonts w:ascii="Garamond" w:eastAsia="MetaSerifProBook-Regular" w:hAnsi="Garamond" w:cs="MetaSerifProBook-Regular"/>
          <w:sz w:val="24"/>
          <w:szCs w:val="24"/>
        </w:rPr>
        <w:t>but</w:t>
      </w:r>
      <w:r w:rsidR="00AD1265">
        <w:rPr>
          <w:rFonts w:ascii="Garamond" w:eastAsia="MetaSerifProBook-Regular" w:hAnsi="Garamond" w:cs="MetaSerifProBook-Regular"/>
          <w:sz w:val="24"/>
          <w:szCs w:val="24"/>
        </w:rPr>
        <w:t xml:space="preserve"> the results</w:t>
      </w:r>
      <w:r w:rsidR="00A8715D">
        <w:rPr>
          <w:rFonts w:ascii="Garamond" w:eastAsia="MetaSerifProBook-Regular" w:hAnsi="Garamond" w:cs="MetaSerifProBook-Regular"/>
          <w:sz w:val="24"/>
          <w:szCs w:val="24"/>
        </w:rPr>
        <w:t xml:space="preserve"> did not change</w:t>
      </w:r>
      <w:r w:rsidR="00AD1265">
        <w:rPr>
          <w:rFonts w:ascii="Garamond" w:eastAsia="MetaSerifProBook-Regular" w:hAnsi="Garamond" w:cs="MetaSerifProBook-Regular"/>
          <w:sz w:val="24"/>
          <w:szCs w:val="24"/>
        </w:rPr>
        <w:t xml:space="preserve"> </w:t>
      </w:r>
      <w:r w:rsidR="009167CE" w:rsidRPr="009167CE">
        <w:rPr>
          <w:rFonts w:ascii="Garamond" w:eastAsia="MetaSerifProBook-Regular" w:hAnsi="Garamond" w:cs="MetaSerifProBook-Regular"/>
          <w:sz w:val="24"/>
          <w:szCs w:val="24"/>
        </w:rPr>
        <w:t>(Appendix</w:t>
      </w:r>
      <w:r w:rsidR="006B2FA7">
        <w:rPr>
          <w:rFonts w:ascii="Garamond" w:eastAsia="MetaSerifProBook-Regular" w:hAnsi="Garamond" w:cs="MetaSerifProBook-Regular"/>
          <w:sz w:val="24"/>
          <w:szCs w:val="24"/>
        </w:rPr>
        <w:t xml:space="preserve"> </w:t>
      </w:r>
      <w:r w:rsidR="009167CE" w:rsidRPr="009167CE">
        <w:rPr>
          <w:rFonts w:ascii="Garamond" w:eastAsia="MetaSerifProBook-Regular" w:hAnsi="Garamond" w:cs="MetaSerifProBook-Regular"/>
          <w:sz w:val="24"/>
          <w:szCs w:val="24"/>
        </w:rPr>
        <w:t>1</w:t>
      </w:r>
      <w:r w:rsidR="00002653">
        <w:rPr>
          <w:rFonts w:ascii="Garamond" w:eastAsia="MetaSerifProBook-Regular" w:hAnsi="Garamond" w:cs="MetaSerifProBook-Regular"/>
          <w:sz w:val="24"/>
          <w:szCs w:val="24"/>
        </w:rPr>
        <w:t>4</w:t>
      </w:r>
      <w:r w:rsidR="009167CE" w:rsidRPr="009167CE">
        <w:rPr>
          <w:rFonts w:ascii="Garamond" w:eastAsia="MetaSerifProBook-Regular" w:hAnsi="Garamond" w:cs="MetaSerifProBook-Regular"/>
          <w:sz w:val="24"/>
          <w:szCs w:val="24"/>
        </w:rPr>
        <w:t>).</w:t>
      </w:r>
      <w:r w:rsidR="007439AB" w:rsidRPr="009167CE">
        <w:rPr>
          <w:rFonts w:ascii="Garamond" w:eastAsia="MetaSerifProBook-Regular" w:hAnsi="Garamond" w:cs="MetaSerifProBook-Regular"/>
          <w:sz w:val="24"/>
          <w:szCs w:val="24"/>
        </w:rPr>
        <w:t xml:space="preserve"> </w:t>
      </w:r>
    </w:p>
    <w:p w14:paraId="5ED687C9" w14:textId="604651BD" w:rsidR="008641AA" w:rsidRPr="008641AA" w:rsidRDefault="008641AA" w:rsidP="005F4969">
      <w:pPr>
        <w:spacing w:before="240"/>
        <w:rPr>
          <w:rFonts w:ascii="Garamond" w:hAnsi="Garamond"/>
          <w:b/>
          <w:bCs/>
          <w:sz w:val="24"/>
          <w:szCs w:val="24"/>
        </w:rPr>
      </w:pPr>
      <w:r w:rsidRPr="008641AA">
        <w:rPr>
          <w:rFonts w:ascii="Garamond" w:hAnsi="Garamond"/>
          <w:b/>
          <w:bCs/>
          <w:sz w:val="24"/>
          <w:szCs w:val="24"/>
        </w:rPr>
        <w:t>Discussion</w:t>
      </w:r>
    </w:p>
    <w:p w14:paraId="61154488" w14:textId="121F9E39" w:rsidR="00D71949" w:rsidRPr="00D71949" w:rsidRDefault="00D71949" w:rsidP="00D71949">
      <w:pPr>
        <w:spacing w:before="240" w:after="0" w:line="360" w:lineRule="auto"/>
        <w:rPr>
          <w:rFonts w:ascii="Garamond" w:hAnsi="Garamond"/>
          <w:b/>
          <w:bCs/>
          <w:sz w:val="24"/>
          <w:szCs w:val="24"/>
        </w:rPr>
      </w:pPr>
      <w:r w:rsidRPr="00D71949">
        <w:rPr>
          <w:rFonts w:ascii="Garamond" w:hAnsi="Garamond"/>
          <w:b/>
          <w:bCs/>
          <w:sz w:val="24"/>
          <w:szCs w:val="24"/>
        </w:rPr>
        <w:t>Principle findings</w:t>
      </w:r>
    </w:p>
    <w:p w14:paraId="6C6438B4" w14:textId="307E72B2" w:rsidR="008641AA" w:rsidRDefault="00416817" w:rsidP="00E55982">
      <w:pPr>
        <w:spacing w:line="360" w:lineRule="auto"/>
        <w:rPr>
          <w:rFonts w:ascii="Garamond" w:eastAsia="MetaSerifProBook-Regular" w:hAnsi="Garamond" w:cs="MetaSerifProBook-Regular"/>
          <w:sz w:val="24"/>
          <w:szCs w:val="24"/>
        </w:rPr>
      </w:pPr>
      <w:r w:rsidRPr="00514B97">
        <w:rPr>
          <w:rFonts w:ascii="Garamond" w:hAnsi="Garamond"/>
          <w:sz w:val="24"/>
          <w:szCs w:val="24"/>
        </w:rPr>
        <w:t>This is the first</w:t>
      </w:r>
      <w:r w:rsidR="00514B97" w:rsidRPr="00514B97">
        <w:rPr>
          <w:rFonts w:ascii="Garamond" w:hAnsi="Garamond"/>
          <w:sz w:val="24"/>
          <w:szCs w:val="24"/>
        </w:rPr>
        <w:t xml:space="preserve"> </w:t>
      </w:r>
      <w:r w:rsidR="00514B97" w:rsidRPr="0058014F">
        <w:rPr>
          <w:rFonts w:ascii="Garamond" w:hAnsi="Garamond" w:cstheme="minorHAnsi"/>
          <w:sz w:val="24"/>
          <w:szCs w:val="24"/>
        </w:rPr>
        <w:t xml:space="preserve">network meta-analysis comparing the effectiveness of different statin agents at different intensities in </w:t>
      </w:r>
      <w:r w:rsidR="00593EAB">
        <w:rPr>
          <w:rFonts w:ascii="Garamond" w:hAnsi="Garamond" w:cstheme="minorHAnsi"/>
          <w:sz w:val="24"/>
          <w:szCs w:val="24"/>
        </w:rPr>
        <w:t>adults</w:t>
      </w:r>
      <w:r w:rsidR="00514B97" w:rsidRPr="0058014F">
        <w:rPr>
          <w:rFonts w:ascii="Garamond" w:hAnsi="Garamond" w:cstheme="minorHAnsi"/>
          <w:sz w:val="24"/>
          <w:szCs w:val="24"/>
        </w:rPr>
        <w:t xml:space="preserve"> with diabetes using non-HDL-C</w:t>
      </w:r>
      <w:r w:rsidR="006E6BE0">
        <w:rPr>
          <w:rFonts w:ascii="Garamond" w:hAnsi="Garamond" w:cstheme="minorHAnsi"/>
          <w:sz w:val="24"/>
          <w:szCs w:val="24"/>
        </w:rPr>
        <w:t xml:space="preserve"> reduction</w:t>
      </w:r>
      <w:r w:rsidR="00514B97" w:rsidRPr="0058014F">
        <w:rPr>
          <w:rFonts w:ascii="Garamond" w:hAnsi="Garamond" w:cstheme="minorHAnsi"/>
          <w:sz w:val="24"/>
          <w:szCs w:val="24"/>
        </w:rPr>
        <w:t xml:space="preserve"> as the primary</w:t>
      </w:r>
      <w:r w:rsidR="005055BB">
        <w:rPr>
          <w:rFonts w:ascii="Garamond" w:hAnsi="Garamond" w:cstheme="minorHAnsi"/>
          <w:sz w:val="24"/>
          <w:szCs w:val="24"/>
        </w:rPr>
        <w:t xml:space="preserve"> lipid</w:t>
      </w:r>
      <w:r w:rsidR="008E4C2A">
        <w:rPr>
          <w:rFonts w:ascii="Garamond" w:hAnsi="Garamond" w:cstheme="minorHAnsi"/>
          <w:sz w:val="24"/>
          <w:szCs w:val="24"/>
        </w:rPr>
        <w:t xml:space="preserve"> </w:t>
      </w:r>
      <w:r w:rsidR="00886FF7">
        <w:rPr>
          <w:rFonts w:ascii="Garamond" w:hAnsi="Garamond" w:cstheme="minorHAnsi"/>
          <w:sz w:val="24"/>
          <w:szCs w:val="24"/>
        </w:rPr>
        <w:t>target</w:t>
      </w:r>
      <w:r w:rsidR="00514B97" w:rsidRPr="0058014F">
        <w:rPr>
          <w:rFonts w:ascii="Garamond" w:hAnsi="Garamond" w:cstheme="minorHAnsi"/>
          <w:sz w:val="24"/>
          <w:szCs w:val="24"/>
        </w:rPr>
        <w:t xml:space="preserve">. The findings derived from a population of </w:t>
      </w:r>
      <w:r w:rsidR="00514B97" w:rsidRPr="0058014F">
        <w:rPr>
          <w:rFonts w:ascii="Garamond" w:eastAsia="MetaSerifProBook-Regular" w:hAnsi="Garamond" w:cstheme="minorHAnsi"/>
          <w:sz w:val="24"/>
          <w:szCs w:val="24"/>
        </w:rPr>
        <w:t>20,193 participants</w:t>
      </w:r>
      <w:r w:rsidR="00514B97" w:rsidRPr="0058014F">
        <w:rPr>
          <w:rFonts w:ascii="Garamond" w:hAnsi="Garamond" w:cstheme="minorHAnsi"/>
          <w:sz w:val="24"/>
          <w:szCs w:val="24"/>
        </w:rPr>
        <w:t xml:space="preserve"> from randomised clinical trials show that </w:t>
      </w:r>
      <w:proofErr w:type="spellStart"/>
      <w:r w:rsidR="00514B97" w:rsidRPr="0058014F">
        <w:rPr>
          <w:rFonts w:ascii="Garamond" w:hAnsi="Garamond" w:cstheme="minorHAnsi"/>
          <w:sz w:val="24"/>
          <w:szCs w:val="24"/>
        </w:rPr>
        <w:t>Rosuvastatin</w:t>
      </w:r>
      <w:proofErr w:type="spellEnd"/>
      <w:r w:rsidR="00514B97" w:rsidRPr="0058014F">
        <w:rPr>
          <w:rFonts w:ascii="Garamond" w:hAnsi="Garamond" w:cstheme="minorHAnsi"/>
          <w:sz w:val="24"/>
          <w:szCs w:val="24"/>
        </w:rPr>
        <w:t xml:space="preserve"> administered at moderate and high intensities, and Simvastatin</w:t>
      </w:r>
      <w:r w:rsidR="00033FA0">
        <w:rPr>
          <w:rFonts w:ascii="Garamond" w:hAnsi="Garamond" w:cstheme="minorHAnsi"/>
          <w:sz w:val="24"/>
          <w:szCs w:val="24"/>
        </w:rPr>
        <w:t xml:space="preserve"> and Atorvastatin</w:t>
      </w:r>
      <w:r w:rsidR="00514B97" w:rsidRPr="0058014F">
        <w:rPr>
          <w:rFonts w:ascii="Garamond" w:hAnsi="Garamond" w:cstheme="minorHAnsi"/>
          <w:sz w:val="24"/>
          <w:szCs w:val="24"/>
        </w:rPr>
        <w:t xml:space="preserve"> administered at high intensity</w:t>
      </w:r>
      <w:r w:rsidR="001A037C">
        <w:rPr>
          <w:rFonts w:ascii="Garamond" w:hAnsi="Garamond" w:cstheme="minorHAnsi"/>
          <w:sz w:val="24"/>
          <w:szCs w:val="24"/>
        </w:rPr>
        <w:t>,</w:t>
      </w:r>
      <w:r w:rsidR="00514B97" w:rsidRPr="0058014F">
        <w:rPr>
          <w:rFonts w:ascii="Garamond" w:hAnsi="Garamond" w:cstheme="minorHAnsi"/>
          <w:sz w:val="24"/>
          <w:szCs w:val="24"/>
        </w:rPr>
        <w:t xml:space="preserve"> </w:t>
      </w:r>
      <w:r w:rsidR="00B2204A">
        <w:rPr>
          <w:rFonts w:ascii="Garamond" w:hAnsi="Garamond" w:cstheme="minorHAnsi"/>
          <w:sz w:val="24"/>
          <w:szCs w:val="24"/>
        </w:rPr>
        <w:t>were</w:t>
      </w:r>
      <w:r w:rsidR="00514B97" w:rsidRPr="0058014F">
        <w:rPr>
          <w:rFonts w:ascii="Garamond" w:hAnsi="Garamond" w:cstheme="minorHAnsi"/>
          <w:sz w:val="24"/>
          <w:szCs w:val="24"/>
        </w:rPr>
        <w:t xml:space="preserve"> the be</w:t>
      </w:r>
      <w:r w:rsidR="001A037C">
        <w:rPr>
          <w:rFonts w:ascii="Garamond" w:hAnsi="Garamond" w:cstheme="minorHAnsi"/>
          <w:sz w:val="24"/>
          <w:szCs w:val="24"/>
        </w:rPr>
        <w:t>st</w:t>
      </w:r>
      <w:r w:rsidR="00514B97" w:rsidRPr="0058014F">
        <w:rPr>
          <w:rFonts w:ascii="Garamond" w:hAnsi="Garamond" w:cstheme="minorHAnsi"/>
          <w:sz w:val="24"/>
          <w:szCs w:val="24"/>
        </w:rPr>
        <w:t xml:space="preserve"> performing statins at lowering non-HDL-C</w:t>
      </w:r>
      <w:r w:rsidR="00B2204A">
        <w:rPr>
          <w:rFonts w:ascii="Garamond" w:hAnsi="Garamond" w:cstheme="minorHAnsi"/>
          <w:sz w:val="24"/>
          <w:szCs w:val="24"/>
        </w:rPr>
        <w:t xml:space="preserve"> over</w:t>
      </w:r>
      <w:r w:rsidR="008E4C2A">
        <w:rPr>
          <w:rFonts w:ascii="Garamond" w:hAnsi="Garamond" w:cstheme="minorHAnsi"/>
          <w:sz w:val="24"/>
          <w:szCs w:val="24"/>
        </w:rPr>
        <w:t xml:space="preserve"> a</w:t>
      </w:r>
      <w:r w:rsidR="0036347D">
        <w:rPr>
          <w:rFonts w:ascii="Garamond" w:hAnsi="Garamond" w:cstheme="minorHAnsi"/>
          <w:sz w:val="24"/>
          <w:szCs w:val="24"/>
        </w:rPr>
        <w:t>n average</w:t>
      </w:r>
      <w:r w:rsidR="00B2204A">
        <w:rPr>
          <w:rFonts w:ascii="Garamond" w:hAnsi="Garamond" w:cstheme="minorHAnsi"/>
          <w:sz w:val="24"/>
          <w:szCs w:val="24"/>
        </w:rPr>
        <w:t xml:space="preserve"> treatment duration</w:t>
      </w:r>
      <w:r w:rsidR="006F6643">
        <w:rPr>
          <w:rFonts w:ascii="Garamond" w:hAnsi="Garamond" w:cstheme="minorHAnsi"/>
          <w:sz w:val="24"/>
          <w:szCs w:val="24"/>
        </w:rPr>
        <w:t xml:space="preserve"> of</w:t>
      </w:r>
      <w:r w:rsidR="00B2204A">
        <w:rPr>
          <w:rFonts w:ascii="Garamond" w:hAnsi="Garamond" w:cstheme="minorHAnsi"/>
          <w:sz w:val="24"/>
          <w:szCs w:val="24"/>
        </w:rPr>
        <w:t xml:space="preserve"> 12 weeks</w:t>
      </w:r>
      <w:r w:rsidR="00514B97" w:rsidRPr="0058014F">
        <w:rPr>
          <w:rFonts w:ascii="Garamond" w:hAnsi="Garamond" w:cstheme="minorHAnsi"/>
          <w:sz w:val="24"/>
          <w:szCs w:val="24"/>
        </w:rPr>
        <w:t xml:space="preserve"> when compared to placebo. </w:t>
      </w:r>
      <w:r w:rsidR="00D65EF5" w:rsidRPr="003C508A">
        <w:rPr>
          <w:rFonts w:ascii="Garamond" w:eastAsia="MetaSerifProBook-Regular" w:hAnsi="Garamond" w:cs="MetaSerifProBook-Regular"/>
          <w:sz w:val="24"/>
          <w:szCs w:val="24"/>
        </w:rPr>
        <w:t>The network</w:t>
      </w:r>
      <w:r w:rsidR="00766936" w:rsidRPr="003C508A">
        <w:rPr>
          <w:rFonts w:ascii="Garamond" w:eastAsia="MetaSerifProBook-Regular" w:hAnsi="Garamond" w:cs="MetaSerifProBook-Regular"/>
          <w:sz w:val="24"/>
          <w:szCs w:val="24"/>
        </w:rPr>
        <w:t xml:space="preserve"> model</w:t>
      </w:r>
      <w:r w:rsidR="005D5E22" w:rsidRPr="003C508A">
        <w:rPr>
          <w:rFonts w:ascii="Garamond" w:eastAsia="MetaSerifProBook-Regular" w:hAnsi="Garamond" w:cs="MetaSerifProBook-Regular"/>
          <w:sz w:val="24"/>
          <w:szCs w:val="24"/>
        </w:rPr>
        <w:t xml:space="preserve"> </w:t>
      </w:r>
      <w:r w:rsidR="00D65EF5" w:rsidRPr="003C508A">
        <w:rPr>
          <w:rFonts w:ascii="Garamond" w:eastAsia="MetaSerifProBook-Regular" w:hAnsi="Garamond" w:cs="MetaSerifProBook-Regular"/>
          <w:sz w:val="24"/>
          <w:szCs w:val="24"/>
        </w:rPr>
        <w:t>adjust</w:t>
      </w:r>
      <w:r w:rsidR="005D5E22" w:rsidRPr="003C508A">
        <w:rPr>
          <w:rFonts w:ascii="Garamond" w:eastAsia="MetaSerifProBook-Regular" w:hAnsi="Garamond" w:cs="MetaSerifProBook-Regular"/>
          <w:sz w:val="24"/>
          <w:szCs w:val="24"/>
        </w:rPr>
        <w:t>ing</w:t>
      </w:r>
      <w:r w:rsidR="00D65EF5" w:rsidRPr="003C508A">
        <w:rPr>
          <w:rFonts w:ascii="Garamond" w:eastAsia="MetaSerifProBook-Regular" w:hAnsi="Garamond" w:cs="MetaSerifProBook-Regular"/>
          <w:sz w:val="24"/>
          <w:szCs w:val="24"/>
        </w:rPr>
        <w:t xml:space="preserve"> for patient-risk, show</w:t>
      </w:r>
      <w:r w:rsidR="005D5E22" w:rsidRPr="003C508A">
        <w:rPr>
          <w:rFonts w:ascii="Garamond" w:eastAsia="MetaSerifProBook-Regular" w:hAnsi="Garamond" w:cs="MetaSerifProBook-Regular"/>
          <w:sz w:val="24"/>
          <w:szCs w:val="24"/>
        </w:rPr>
        <w:t>ed</w:t>
      </w:r>
      <w:r w:rsidR="00D65EF5" w:rsidRPr="003C508A">
        <w:rPr>
          <w:rFonts w:ascii="Garamond" w:eastAsia="MetaSerifProBook-Regular" w:hAnsi="Garamond" w:cs="MetaSerifProBook-Regular"/>
          <w:sz w:val="24"/>
          <w:szCs w:val="24"/>
        </w:rPr>
        <w:t xml:space="preserve"> that</w:t>
      </w:r>
      <w:r w:rsidR="00B40837">
        <w:rPr>
          <w:rFonts w:ascii="Garamond" w:eastAsia="MetaSerifProBook-Regular" w:hAnsi="Garamond" w:cs="MetaSerifProBook-Regular"/>
          <w:sz w:val="24"/>
          <w:szCs w:val="24"/>
        </w:rPr>
        <w:t xml:space="preserve"> of the</w:t>
      </w:r>
      <w:r w:rsidR="000472FA" w:rsidRPr="003C508A">
        <w:rPr>
          <w:rFonts w:ascii="Garamond" w:eastAsia="MetaSerifProBook-Regular" w:hAnsi="Garamond" w:cs="MetaSerifProBook-Regular"/>
          <w:sz w:val="24"/>
          <w:szCs w:val="24"/>
        </w:rPr>
        <w:t xml:space="preserve"> </w:t>
      </w:r>
      <w:r w:rsidR="000472FA" w:rsidRPr="00FA2607">
        <w:rPr>
          <w:rFonts w:ascii="Garamond" w:eastAsia="MetaSerifProBook-Regular" w:hAnsi="Garamond" w:cs="MetaSerifProBook-Regular"/>
          <w:sz w:val="24"/>
          <w:szCs w:val="24"/>
        </w:rPr>
        <w:t xml:space="preserve">4,670 </w:t>
      </w:r>
      <w:r w:rsidR="00593EAB">
        <w:rPr>
          <w:rFonts w:ascii="Garamond" w:eastAsia="MetaSerifProBook-Regular" w:hAnsi="Garamond" w:cs="MetaSerifProBook-Regular"/>
          <w:sz w:val="24"/>
          <w:szCs w:val="24"/>
        </w:rPr>
        <w:t>adults (40% of total adults)</w:t>
      </w:r>
      <w:r w:rsidR="004472F1" w:rsidRPr="00593EAB">
        <w:rPr>
          <w:rFonts w:ascii="Garamond" w:eastAsia="MetaSerifProBook-Regular" w:hAnsi="Garamond" w:cs="MetaSerifProBook-Regular"/>
          <w:sz w:val="24"/>
          <w:szCs w:val="24"/>
        </w:rPr>
        <w:t xml:space="preserve"> </w:t>
      </w:r>
      <w:r w:rsidR="00D65EF5" w:rsidRPr="00593EAB">
        <w:rPr>
          <w:rFonts w:ascii="Garamond" w:eastAsia="MetaSerifProBook-Regular" w:hAnsi="Garamond" w:cs="MetaSerifProBook-Regular"/>
          <w:sz w:val="24"/>
          <w:szCs w:val="24"/>
        </w:rPr>
        <w:t>at high-risk of</w:t>
      </w:r>
      <w:r w:rsidR="004472F1" w:rsidRPr="00593EAB">
        <w:rPr>
          <w:rFonts w:ascii="Garamond" w:eastAsia="MetaSerifProBook-Regular" w:hAnsi="Garamond" w:cs="MetaSerifProBook-Regular"/>
          <w:sz w:val="24"/>
          <w:szCs w:val="24"/>
        </w:rPr>
        <w:t xml:space="preserve"> MACE</w:t>
      </w:r>
      <w:r w:rsidR="00A637AC" w:rsidRPr="00593EAB">
        <w:rPr>
          <w:rFonts w:ascii="Garamond" w:eastAsia="MetaSerifProBook-Regular" w:hAnsi="Garamond" w:cs="MetaSerifProBook-Regular"/>
          <w:sz w:val="24"/>
          <w:szCs w:val="24"/>
        </w:rPr>
        <w:t xml:space="preserve"> outcomes</w:t>
      </w:r>
      <w:r w:rsidR="005D103C" w:rsidRPr="00593EAB">
        <w:rPr>
          <w:rFonts w:ascii="Garamond" w:eastAsia="MetaSerifProBook-Regular" w:hAnsi="Garamond" w:cs="MetaSerifProBook-Regular"/>
          <w:sz w:val="24"/>
          <w:szCs w:val="24"/>
        </w:rPr>
        <w:t xml:space="preserve"> (secondary prevention)</w:t>
      </w:r>
      <w:r w:rsidR="00D5609D">
        <w:rPr>
          <w:rFonts w:ascii="Garamond" w:eastAsia="MetaSerifProBook-Regular" w:hAnsi="Garamond" w:cs="MetaSerifProBook-Regular"/>
          <w:sz w:val="24"/>
          <w:szCs w:val="24"/>
        </w:rPr>
        <w:t>,</w:t>
      </w:r>
      <w:r w:rsidR="000472FA" w:rsidRPr="00593EAB">
        <w:rPr>
          <w:rFonts w:ascii="Garamond" w:eastAsia="MetaSerifProBook-Regular" w:hAnsi="Garamond" w:cs="MetaSerifProBook-Regular"/>
          <w:sz w:val="24"/>
          <w:szCs w:val="24"/>
        </w:rPr>
        <w:t xml:space="preserve"> </w:t>
      </w:r>
      <w:r w:rsidR="004472F1" w:rsidRPr="00593EAB">
        <w:rPr>
          <w:rFonts w:ascii="Garamond" w:eastAsia="MetaSerifProBook-Regular" w:hAnsi="Garamond" w:cs="MetaSerifProBook-Regular"/>
          <w:sz w:val="24"/>
          <w:szCs w:val="24"/>
        </w:rPr>
        <w:t>Atorvastatin</w:t>
      </w:r>
      <w:r w:rsidR="000472FA" w:rsidRPr="00593EAB">
        <w:rPr>
          <w:rFonts w:ascii="Garamond" w:eastAsia="MetaSerifProBook-Regular" w:hAnsi="Garamond" w:cs="MetaSerifProBook-Regular"/>
          <w:sz w:val="24"/>
          <w:szCs w:val="24"/>
        </w:rPr>
        <w:t xml:space="preserve"> administered</w:t>
      </w:r>
      <w:r w:rsidR="00180AFE" w:rsidRPr="00593EAB">
        <w:rPr>
          <w:rFonts w:ascii="Garamond" w:eastAsia="MetaSerifProBook-Regular" w:hAnsi="Garamond" w:cs="MetaSerifProBook-Regular"/>
          <w:sz w:val="24"/>
          <w:szCs w:val="24"/>
        </w:rPr>
        <w:t xml:space="preserve"> at high intensity</w:t>
      </w:r>
      <w:r w:rsidR="004472F1" w:rsidRPr="00593EAB">
        <w:rPr>
          <w:rFonts w:ascii="Garamond" w:eastAsia="MetaSerifProBook-Regular" w:hAnsi="Garamond" w:cs="MetaSerifProBook-Regular"/>
          <w:sz w:val="24"/>
          <w:szCs w:val="24"/>
        </w:rPr>
        <w:t xml:space="preserve"> was the best performer.</w:t>
      </w:r>
      <w:r w:rsidR="00F8573F" w:rsidRPr="00593EAB">
        <w:rPr>
          <w:rFonts w:ascii="Garamond" w:eastAsia="MetaSerifProBook-Regular" w:hAnsi="Garamond" w:cs="MetaSerifProBook-Regular"/>
          <w:sz w:val="24"/>
          <w:szCs w:val="24"/>
        </w:rPr>
        <w:t xml:space="preserve"> </w:t>
      </w:r>
      <w:proofErr w:type="spellStart"/>
      <w:r w:rsidR="00F8573F" w:rsidRPr="00593EAB">
        <w:rPr>
          <w:rFonts w:ascii="Garamond" w:eastAsia="MetaSerifProBook-Regular" w:hAnsi="Garamond" w:cs="MetaSerifProBook-Regular"/>
          <w:sz w:val="24"/>
          <w:szCs w:val="24"/>
        </w:rPr>
        <w:t>Rosuvastatin</w:t>
      </w:r>
      <w:proofErr w:type="spellEnd"/>
      <w:r w:rsidR="00F8573F" w:rsidRPr="00593EAB">
        <w:rPr>
          <w:rFonts w:ascii="Garamond" w:eastAsia="MetaSerifProBook-Regular" w:hAnsi="Garamond" w:cs="MetaSerifProBook-Regular"/>
          <w:sz w:val="24"/>
          <w:szCs w:val="24"/>
        </w:rPr>
        <w:t xml:space="preserve"> administered at moderate</w:t>
      </w:r>
      <w:r w:rsidR="00730581">
        <w:rPr>
          <w:rFonts w:ascii="Garamond" w:eastAsia="MetaSerifProBook-Regular" w:hAnsi="Garamond" w:cs="MetaSerifProBook-Regular"/>
          <w:sz w:val="24"/>
          <w:szCs w:val="24"/>
        </w:rPr>
        <w:t xml:space="preserve"> and high</w:t>
      </w:r>
      <w:r w:rsidR="00F8573F" w:rsidRPr="00593EAB">
        <w:rPr>
          <w:rFonts w:ascii="Garamond" w:eastAsia="MetaSerifProBook-Regular" w:hAnsi="Garamond" w:cs="MetaSerifProBook-Regular"/>
          <w:sz w:val="24"/>
          <w:szCs w:val="24"/>
        </w:rPr>
        <w:t xml:space="preserve"> </w:t>
      </w:r>
      <w:r w:rsidR="008938A0" w:rsidRPr="00593EAB">
        <w:rPr>
          <w:rFonts w:ascii="Garamond" w:eastAsia="MetaSerifProBook-Regular" w:hAnsi="Garamond" w:cs="MetaSerifProBook-Regular"/>
          <w:sz w:val="24"/>
          <w:szCs w:val="24"/>
        </w:rPr>
        <w:t>intensity</w:t>
      </w:r>
      <w:r w:rsidR="00730581">
        <w:rPr>
          <w:rFonts w:ascii="Garamond" w:eastAsia="MetaSerifProBook-Regular" w:hAnsi="Garamond" w:cs="MetaSerifProBook-Regular"/>
          <w:sz w:val="24"/>
          <w:szCs w:val="24"/>
        </w:rPr>
        <w:t>, and Atorvastatin and simvastatin administered at high intensity</w:t>
      </w:r>
      <w:r w:rsidR="008938A0" w:rsidRPr="00593EAB">
        <w:rPr>
          <w:rFonts w:ascii="Garamond" w:eastAsia="MetaSerifProBook-Regular" w:hAnsi="Garamond" w:cs="MetaSerifProBook-Regular"/>
          <w:sz w:val="24"/>
          <w:szCs w:val="24"/>
        </w:rPr>
        <w:t xml:space="preserve"> was the most effective statin treatment option in</w:t>
      </w:r>
      <w:r w:rsidR="00FA2607" w:rsidRPr="00593EAB">
        <w:rPr>
          <w:rFonts w:ascii="Garamond" w:eastAsia="MetaSerifProBook-Regular" w:hAnsi="Garamond" w:cs="MetaSerifProBook-Regular"/>
          <w:sz w:val="24"/>
          <w:szCs w:val="24"/>
        </w:rPr>
        <w:t xml:space="preserve"> </w:t>
      </w:r>
      <w:r w:rsidR="00AB73A3">
        <w:rPr>
          <w:rFonts w:ascii="Garamond" w:eastAsia="MetaSerifProBook-Regular" w:hAnsi="Garamond" w:cs="MetaSerifProBook-Regular"/>
          <w:sz w:val="24"/>
          <w:szCs w:val="24"/>
        </w:rPr>
        <w:t>the</w:t>
      </w:r>
      <w:r w:rsidR="00FA2607" w:rsidRPr="003C508A">
        <w:rPr>
          <w:rFonts w:ascii="Garamond" w:eastAsia="MetaSerifProBook-Regular" w:hAnsi="Garamond" w:cs="MetaSerifProBook-Regular"/>
          <w:sz w:val="24"/>
          <w:szCs w:val="24"/>
        </w:rPr>
        <w:t xml:space="preserve"> population of 7,028 adults </w:t>
      </w:r>
      <w:r w:rsidR="008938A0" w:rsidRPr="00593EAB">
        <w:rPr>
          <w:rFonts w:ascii="Garamond" w:eastAsia="MetaSerifProBook-Regular" w:hAnsi="Garamond" w:cs="MetaSerifProBook-Regular"/>
          <w:sz w:val="24"/>
          <w:szCs w:val="24"/>
        </w:rPr>
        <w:t>at low-to-m</w:t>
      </w:r>
      <w:r w:rsidR="002B3FAB" w:rsidRPr="00593EAB">
        <w:rPr>
          <w:rFonts w:ascii="Garamond" w:eastAsia="MetaSerifProBook-Regular" w:hAnsi="Garamond" w:cs="MetaSerifProBook-Regular"/>
          <w:sz w:val="24"/>
          <w:szCs w:val="24"/>
        </w:rPr>
        <w:t>edium</w:t>
      </w:r>
      <w:r w:rsidR="008938A0" w:rsidRPr="00593EAB">
        <w:rPr>
          <w:rFonts w:ascii="Garamond" w:eastAsia="MetaSerifProBook-Regular" w:hAnsi="Garamond" w:cs="MetaSerifProBook-Regular"/>
          <w:sz w:val="24"/>
          <w:szCs w:val="24"/>
        </w:rPr>
        <w:t xml:space="preserve"> risk</w:t>
      </w:r>
      <w:r w:rsidR="00AB73A3">
        <w:rPr>
          <w:rFonts w:ascii="Garamond" w:eastAsia="MetaSerifProBook-Regular" w:hAnsi="Garamond" w:cs="MetaSerifProBook-Regular"/>
          <w:sz w:val="24"/>
          <w:szCs w:val="24"/>
        </w:rPr>
        <w:t xml:space="preserve"> of MACE</w:t>
      </w:r>
      <w:r w:rsidR="00526805" w:rsidRPr="00593EAB">
        <w:rPr>
          <w:rFonts w:ascii="Garamond" w:eastAsia="MetaSerifProBook-Regular" w:hAnsi="Garamond" w:cs="MetaSerifProBook-Regular"/>
          <w:sz w:val="24"/>
          <w:szCs w:val="24"/>
        </w:rPr>
        <w:t xml:space="preserve"> </w:t>
      </w:r>
      <w:r w:rsidR="005D103C" w:rsidRPr="00593EAB">
        <w:rPr>
          <w:rFonts w:ascii="Garamond" w:eastAsia="MetaSerifProBook-Regular" w:hAnsi="Garamond" w:cs="MetaSerifProBook-Regular"/>
          <w:sz w:val="24"/>
          <w:szCs w:val="24"/>
        </w:rPr>
        <w:t>and</w:t>
      </w:r>
      <w:r w:rsidR="00766936" w:rsidRPr="00593EAB">
        <w:rPr>
          <w:rFonts w:ascii="Garamond" w:eastAsia="MetaSerifProBook-Regular" w:hAnsi="Garamond" w:cs="MetaSerifProBook-Regular"/>
          <w:sz w:val="24"/>
          <w:szCs w:val="24"/>
        </w:rPr>
        <w:t xml:space="preserve"> possible</w:t>
      </w:r>
      <w:r w:rsidR="005D103C" w:rsidRPr="00593EAB">
        <w:rPr>
          <w:rFonts w:ascii="Garamond" w:eastAsia="MetaSerifProBook-Regular" w:hAnsi="Garamond" w:cs="MetaSerifProBook-Regular"/>
          <w:sz w:val="24"/>
          <w:szCs w:val="24"/>
        </w:rPr>
        <w:t xml:space="preserve"> </w:t>
      </w:r>
      <w:r w:rsidR="00526805" w:rsidRPr="00593EAB">
        <w:rPr>
          <w:rFonts w:ascii="Garamond" w:eastAsia="MetaSerifProBook-Regular" w:hAnsi="Garamond" w:cs="MetaSerifProBook-Regular"/>
          <w:sz w:val="24"/>
          <w:szCs w:val="24"/>
        </w:rPr>
        <w:t>primary prevention</w:t>
      </w:r>
      <w:r w:rsidR="008938A0" w:rsidRPr="00593EAB">
        <w:rPr>
          <w:rFonts w:ascii="Garamond" w:eastAsia="MetaSerifProBook-Regular" w:hAnsi="Garamond" w:cs="MetaSerifProBook-Regular"/>
          <w:sz w:val="24"/>
          <w:szCs w:val="24"/>
        </w:rPr>
        <w:t>.</w:t>
      </w:r>
    </w:p>
    <w:p w14:paraId="18966BBA" w14:textId="0E2B01D4" w:rsidR="008641AA" w:rsidRDefault="00D71949">
      <w:pPr>
        <w:rPr>
          <w:rFonts w:ascii="Garamond" w:hAnsi="Garamond"/>
          <w:b/>
          <w:bCs/>
          <w:sz w:val="24"/>
          <w:szCs w:val="24"/>
        </w:rPr>
      </w:pPr>
      <w:r>
        <w:rPr>
          <w:rFonts w:ascii="Garamond" w:hAnsi="Garamond"/>
          <w:b/>
          <w:bCs/>
          <w:sz w:val="24"/>
          <w:szCs w:val="24"/>
        </w:rPr>
        <w:t>Comparisons with similar research</w:t>
      </w:r>
    </w:p>
    <w:p w14:paraId="51D09E48" w14:textId="5EA948C3" w:rsidR="00495193" w:rsidRDefault="005854E8" w:rsidP="00231561">
      <w:pPr>
        <w:spacing w:line="360" w:lineRule="auto"/>
        <w:rPr>
          <w:rFonts w:ascii="Garamond" w:hAnsi="Garamond"/>
          <w:sz w:val="24"/>
          <w:szCs w:val="24"/>
        </w:rPr>
      </w:pPr>
      <w:r>
        <w:rPr>
          <w:rFonts w:ascii="Garamond" w:hAnsi="Garamond"/>
          <w:sz w:val="24"/>
          <w:szCs w:val="24"/>
        </w:rPr>
        <w:t>N</w:t>
      </w:r>
      <w:r w:rsidR="002F79AA">
        <w:rPr>
          <w:rFonts w:ascii="Garamond" w:hAnsi="Garamond"/>
          <w:sz w:val="24"/>
          <w:szCs w:val="24"/>
        </w:rPr>
        <w:t xml:space="preserve">o prior </w:t>
      </w:r>
      <w:r>
        <w:rPr>
          <w:rFonts w:ascii="Garamond" w:hAnsi="Garamond"/>
          <w:sz w:val="24"/>
          <w:szCs w:val="24"/>
        </w:rPr>
        <w:t>meta-analysis</w:t>
      </w:r>
      <w:r w:rsidR="00D4414D">
        <w:rPr>
          <w:rFonts w:ascii="Garamond" w:hAnsi="Garamond"/>
          <w:sz w:val="24"/>
          <w:szCs w:val="24"/>
        </w:rPr>
        <w:t xml:space="preserve"> ha</w:t>
      </w:r>
      <w:r w:rsidR="002F79AA">
        <w:rPr>
          <w:rFonts w:ascii="Garamond" w:hAnsi="Garamond"/>
          <w:sz w:val="24"/>
          <w:szCs w:val="24"/>
        </w:rPr>
        <w:t>s</w:t>
      </w:r>
      <w:r w:rsidR="00143DDD" w:rsidRPr="008C3737">
        <w:rPr>
          <w:rFonts w:ascii="Garamond" w:hAnsi="Garamond"/>
          <w:sz w:val="24"/>
          <w:szCs w:val="24"/>
        </w:rPr>
        <w:t xml:space="preserve"> assess</w:t>
      </w:r>
      <w:r w:rsidR="00D4414D">
        <w:rPr>
          <w:rFonts w:ascii="Garamond" w:hAnsi="Garamond"/>
          <w:sz w:val="24"/>
          <w:szCs w:val="24"/>
        </w:rPr>
        <w:t>ed</w:t>
      </w:r>
      <w:r w:rsidR="00143DDD" w:rsidRPr="008C3737">
        <w:rPr>
          <w:rFonts w:ascii="Garamond" w:hAnsi="Garamond"/>
          <w:sz w:val="24"/>
          <w:szCs w:val="24"/>
        </w:rPr>
        <w:t xml:space="preserve"> the efficacy of</w:t>
      </w:r>
      <w:r w:rsidR="00FB432B" w:rsidRPr="008C3737">
        <w:rPr>
          <w:rFonts w:ascii="Garamond" w:hAnsi="Garamond"/>
          <w:sz w:val="24"/>
          <w:szCs w:val="24"/>
        </w:rPr>
        <w:t xml:space="preserve"> statin intensity based on non-HDL-</w:t>
      </w:r>
      <w:r w:rsidR="009A3A8E">
        <w:rPr>
          <w:rFonts w:ascii="Garamond" w:hAnsi="Garamond"/>
          <w:sz w:val="24"/>
          <w:szCs w:val="24"/>
        </w:rPr>
        <w:t>C</w:t>
      </w:r>
      <w:r w:rsidR="008C3737" w:rsidRPr="008C3737">
        <w:rPr>
          <w:rFonts w:ascii="Garamond" w:hAnsi="Garamond"/>
          <w:sz w:val="24"/>
          <w:szCs w:val="24"/>
        </w:rPr>
        <w:t xml:space="preserve">. </w:t>
      </w:r>
      <w:r w:rsidR="00B607B2">
        <w:rPr>
          <w:rFonts w:ascii="Garamond" w:hAnsi="Garamond"/>
          <w:sz w:val="24"/>
          <w:szCs w:val="24"/>
        </w:rPr>
        <w:t xml:space="preserve">However, our findings align with a recent network meta-analysis </w:t>
      </w:r>
      <w:r w:rsidR="00792CA3">
        <w:rPr>
          <w:rFonts w:ascii="Garamond" w:hAnsi="Garamond"/>
          <w:sz w:val="24"/>
          <w:szCs w:val="24"/>
        </w:rPr>
        <w:fldChar w:fldCharType="begin">
          <w:fldData xml:space="preserve">PEVuZE5vdGU+PENpdGUgRXhjbHVkZVllYXI9IjEiPjxBdXRob3I+Wmhhbmc8L0F1dGhvcj48WWVh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</w:fldData>
        </w:fldChar>
      </w:r>
      <w:r w:rsidR="00792CA3" w:rsidRPr="00F70985">
        <w:rPr>
          <w:rFonts w:ascii="Garamond" w:hAnsi="Garamond"/>
          <w:sz w:val="24"/>
          <w:szCs w:val="24"/>
        </w:rPr>
        <w:instrText xml:space="preserve"> ADDIN EN.CITE </w:instrText>
      </w:r>
      <w:r w:rsidR="00792CA3" w:rsidRPr="00773536">
        <w:rPr>
          <w:rFonts w:ascii="Garamond" w:hAnsi="Garamond"/>
          <w:sz w:val="24"/>
          <w:szCs w:val="24"/>
        </w:rPr>
        <w:fldChar w:fldCharType="begin">
          <w:fldData xml:space="preserve">PEVuZE5vdGU+PENpdGUgRXhjbHVkZVllYXI9IjEiPjxBdXRob3I+Wmhhbmc8L0F1dGhvcj48WWVh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</w:fldData>
        </w:fldChar>
      </w:r>
      <w:r w:rsidR="00792CA3" w:rsidRPr="00F70985">
        <w:rPr>
          <w:rFonts w:ascii="Garamond" w:hAnsi="Garamond"/>
          <w:sz w:val="24"/>
          <w:szCs w:val="24"/>
        </w:rPr>
        <w:instrText xml:space="preserve"> ADDIN EN.CITE.DATA </w:instrText>
      </w:r>
      <w:r w:rsidR="00792CA3" w:rsidRPr="00773536">
        <w:rPr>
          <w:rFonts w:ascii="Garamond" w:hAnsi="Garamond"/>
          <w:sz w:val="24"/>
          <w:szCs w:val="24"/>
        </w:rPr>
      </w:r>
      <w:r w:rsidR="00792CA3" w:rsidRPr="00773536">
        <w:rPr>
          <w:rFonts w:ascii="Garamond" w:hAnsi="Garamond"/>
          <w:sz w:val="24"/>
          <w:szCs w:val="24"/>
        </w:rPr>
        <w:fldChar w:fldCharType="end"/>
      </w:r>
      <w:r w:rsidR="00792CA3">
        <w:rPr>
          <w:rFonts w:ascii="Garamond" w:hAnsi="Garamond"/>
          <w:sz w:val="24"/>
          <w:szCs w:val="24"/>
        </w:rPr>
      </w:r>
      <w:r w:rsidR="00792CA3">
        <w:rPr>
          <w:rFonts w:ascii="Garamond" w:hAnsi="Garamond"/>
          <w:sz w:val="24"/>
          <w:szCs w:val="24"/>
        </w:rPr>
        <w:fldChar w:fldCharType="separate"/>
      </w:r>
      <w:r w:rsidR="00792CA3" w:rsidRPr="00792CA3">
        <w:rPr>
          <w:rFonts w:ascii="Garamond" w:hAnsi="Garamond"/>
          <w:noProof/>
          <w:sz w:val="24"/>
          <w:szCs w:val="24"/>
          <w:vertAlign w:val="superscript"/>
        </w:rPr>
        <w:t>3</w:t>
      </w:r>
      <w:r w:rsidR="00792CA3">
        <w:rPr>
          <w:rFonts w:ascii="Garamond" w:hAnsi="Garamond"/>
          <w:sz w:val="24"/>
          <w:szCs w:val="24"/>
        </w:rPr>
        <w:fldChar w:fldCharType="end"/>
      </w:r>
      <w:r w:rsidR="00B607B2">
        <w:rPr>
          <w:rFonts w:ascii="Garamond" w:hAnsi="Garamond"/>
          <w:sz w:val="24"/>
          <w:szCs w:val="24"/>
        </w:rPr>
        <w:t xml:space="preserve"> that assessed the </w:t>
      </w:r>
      <w:r w:rsidR="009A325E">
        <w:rPr>
          <w:rFonts w:ascii="Garamond" w:hAnsi="Garamond"/>
          <w:sz w:val="24"/>
          <w:szCs w:val="24"/>
        </w:rPr>
        <w:t xml:space="preserve">primary </w:t>
      </w:r>
      <w:r w:rsidR="00B607B2">
        <w:rPr>
          <w:rFonts w:ascii="Garamond" w:hAnsi="Garamond"/>
          <w:sz w:val="24"/>
          <w:szCs w:val="24"/>
        </w:rPr>
        <w:t>efficacy</w:t>
      </w:r>
      <w:r w:rsidR="00865426">
        <w:rPr>
          <w:rFonts w:ascii="Garamond" w:hAnsi="Garamond"/>
          <w:sz w:val="24"/>
          <w:szCs w:val="24"/>
        </w:rPr>
        <w:t xml:space="preserve"> endpoint</w:t>
      </w:r>
      <w:r w:rsidR="00D143E4">
        <w:rPr>
          <w:rFonts w:ascii="Garamond" w:hAnsi="Garamond"/>
          <w:sz w:val="24"/>
          <w:szCs w:val="24"/>
        </w:rPr>
        <w:t xml:space="preserve"> </w:t>
      </w:r>
      <w:r w:rsidR="001E7252">
        <w:rPr>
          <w:rFonts w:ascii="Garamond" w:hAnsi="Garamond"/>
          <w:sz w:val="24"/>
          <w:szCs w:val="24"/>
        </w:rPr>
        <w:t xml:space="preserve">of the same seven statins </w:t>
      </w:r>
      <w:r w:rsidR="00D143E4">
        <w:rPr>
          <w:rFonts w:ascii="Garamond" w:hAnsi="Garamond"/>
          <w:sz w:val="24"/>
          <w:szCs w:val="24"/>
        </w:rPr>
        <w:t xml:space="preserve">based </w:t>
      </w:r>
      <w:r w:rsidR="001B517D">
        <w:rPr>
          <w:rFonts w:ascii="Garamond" w:hAnsi="Garamond"/>
          <w:sz w:val="24"/>
          <w:szCs w:val="24"/>
        </w:rPr>
        <w:t>on</w:t>
      </w:r>
      <w:r w:rsidR="00D143E4">
        <w:rPr>
          <w:rFonts w:ascii="Garamond" w:hAnsi="Garamond"/>
          <w:sz w:val="24"/>
          <w:szCs w:val="24"/>
        </w:rPr>
        <w:t xml:space="preserve"> lipid</w:t>
      </w:r>
      <w:r w:rsidR="001E7252">
        <w:rPr>
          <w:rFonts w:ascii="Garamond" w:hAnsi="Garamond"/>
          <w:sz w:val="24"/>
          <w:szCs w:val="24"/>
        </w:rPr>
        <w:t xml:space="preserve"> management</w:t>
      </w:r>
      <w:r w:rsidR="000E0010">
        <w:rPr>
          <w:rFonts w:ascii="Garamond" w:hAnsi="Garamond"/>
          <w:sz w:val="24"/>
          <w:szCs w:val="24"/>
        </w:rPr>
        <w:t xml:space="preserve"> </w:t>
      </w:r>
      <w:r w:rsidR="001B517D">
        <w:rPr>
          <w:rFonts w:ascii="Garamond" w:hAnsi="Garamond"/>
          <w:sz w:val="24"/>
          <w:szCs w:val="24"/>
        </w:rPr>
        <w:t xml:space="preserve">of </w:t>
      </w:r>
      <w:r w:rsidR="000E0010">
        <w:rPr>
          <w:rFonts w:ascii="Garamond" w:hAnsi="Garamond"/>
          <w:sz w:val="24"/>
          <w:szCs w:val="24"/>
        </w:rPr>
        <w:t>LDL-C, HDL-C and TC</w:t>
      </w:r>
      <w:r w:rsidR="00B607B2">
        <w:rPr>
          <w:rFonts w:ascii="Garamond" w:hAnsi="Garamond"/>
          <w:sz w:val="24"/>
          <w:szCs w:val="24"/>
        </w:rPr>
        <w:t xml:space="preserve"> in patients with </w:t>
      </w:r>
      <w:r w:rsidR="00B86A22">
        <w:rPr>
          <w:rFonts w:ascii="Garamond" w:hAnsi="Garamond"/>
          <w:sz w:val="24"/>
          <w:szCs w:val="24"/>
        </w:rPr>
        <w:t>d</w:t>
      </w:r>
      <w:r w:rsidR="00B607B2">
        <w:rPr>
          <w:rFonts w:ascii="Garamond" w:hAnsi="Garamond"/>
          <w:sz w:val="24"/>
          <w:szCs w:val="24"/>
        </w:rPr>
        <w:t>yslipidaemia, CVD, or diabetes</w:t>
      </w:r>
      <w:r w:rsidR="000E0010">
        <w:rPr>
          <w:rFonts w:ascii="Garamond" w:hAnsi="Garamond"/>
          <w:sz w:val="24"/>
          <w:szCs w:val="24"/>
        </w:rPr>
        <w:t xml:space="preserve"> disease status</w:t>
      </w:r>
      <w:r w:rsidR="00B607B2">
        <w:rPr>
          <w:rFonts w:ascii="Garamond" w:hAnsi="Garamond"/>
          <w:sz w:val="24"/>
          <w:szCs w:val="24"/>
        </w:rPr>
        <w:t>. Th</w:t>
      </w:r>
      <w:r>
        <w:rPr>
          <w:rFonts w:ascii="Garamond" w:hAnsi="Garamond"/>
          <w:sz w:val="24"/>
          <w:szCs w:val="24"/>
        </w:rPr>
        <w:t>at study</w:t>
      </w:r>
      <w:r w:rsidR="00B607B2">
        <w:rPr>
          <w:rFonts w:ascii="Garamond" w:hAnsi="Garamond"/>
          <w:sz w:val="24"/>
          <w:szCs w:val="24"/>
        </w:rPr>
        <w:t xml:space="preserve"> concluded that </w:t>
      </w:r>
      <w:proofErr w:type="spellStart"/>
      <w:r w:rsidR="00B607B2">
        <w:rPr>
          <w:rFonts w:ascii="Garamond" w:hAnsi="Garamond"/>
          <w:sz w:val="24"/>
          <w:szCs w:val="24"/>
        </w:rPr>
        <w:t>Rosuvastatin</w:t>
      </w:r>
      <w:proofErr w:type="spellEnd"/>
      <w:r w:rsidR="00B607B2">
        <w:rPr>
          <w:rFonts w:ascii="Garamond" w:hAnsi="Garamond"/>
          <w:sz w:val="24"/>
          <w:szCs w:val="24"/>
        </w:rPr>
        <w:t xml:space="preserve"> was ranked as the best treatment </w:t>
      </w:r>
      <w:r w:rsidR="00395D72">
        <w:rPr>
          <w:rFonts w:ascii="Garamond" w:hAnsi="Garamond"/>
          <w:sz w:val="24"/>
          <w:szCs w:val="24"/>
        </w:rPr>
        <w:t>for</w:t>
      </w:r>
      <w:r w:rsidR="00B607B2">
        <w:rPr>
          <w:rFonts w:ascii="Garamond" w:hAnsi="Garamond"/>
          <w:sz w:val="24"/>
          <w:szCs w:val="24"/>
        </w:rPr>
        <w:t xml:space="preserve"> LDL-C</w:t>
      </w:r>
      <w:r w:rsidR="00395D72">
        <w:rPr>
          <w:rFonts w:ascii="Garamond" w:hAnsi="Garamond"/>
          <w:sz w:val="24"/>
          <w:szCs w:val="24"/>
        </w:rPr>
        <w:t xml:space="preserve"> reduction</w:t>
      </w:r>
      <w:r w:rsidR="009A325E">
        <w:rPr>
          <w:rFonts w:ascii="Garamond" w:hAnsi="Garamond"/>
          <w:sz w:val="24"/>
          <w:szCs w:val="24"/>
        </w:rPr>
        <w:t xml:space="preserve"> (-72.28 mg/</w:t>
      </w:r>
      <w:proofErr w:type="spellStart"/>
      <w:r w:rsidR="009A325E">
        <w:rPr>
          <w:rFonts w:ascii="Garamond" w:hAnsi="Garamond"/>
          <w:sz w:val="24"/>
          <w:szCs w:val="24"/>
        </w:rPr>
        <w:t>dL</w:t>
      </w:r>
      <w:proofErr w:type="spellEnd"/>
      <w:r w:rsidR="009A325E">
        <w:rPr>
          <w:rFonts w:ascii="Garamond" w:hAnsi="Garamond"/>
          <w:sz w:val="24"/>
          <w:szCs w:val="24"/>
        </w:rPr>
        <w:t xml:space="preserve"> ~ </w:t>
      </w:r>
      <w:r w:rsidR="00EE7380">
        <w:rPr>
          <w:rFonts w:ascii="Garamond" w:hAnsi="Garamond"/>
          <w:sz w:val="24"/>
          <w:szCs w:val="24"/>
        </w:rPr>
        <w:t>-</w:t>
      </w:r>
      <w:r w:rsidR="009A325E">
        <w:rPr>
          <w:rFonts w:ascii="Garamond" w:hAnsi="Garamond"/>
          <w:sz w:val="24"/>
          <w:szCs w:val="24"/>
        </w:rPr>
        <w:t xml:space="preserve">1.87 </w:t>
      </w:r>
      <w:proofErr w:type="spellStart"/>
      <w:r w:rsidR="009A325E">
        <w:rPr>
          <w:rFonts w:ascii="Garamond" w:hAnsi="Garamond"/>
          <w:sz w:val="24"/>
          <w:szCs w:val="24"/>
        </w:rPr>
        <w:t>mmol</w:t>
      </w:r>
      <w:proofErr w:type="spellEnd"/>
      <w:r w:rsidR="009A325E">
        <w:rPr>
          <w:rFonts w:ascii="Garamond" w:hAnsi="Garamond"/>
          <w:sz w:val="24"/>
          <w:szCs w:val="24"/>
        </w:rPr>
        <w:t>/L)</w:t>
      </w:r>
      <w:r w:rsidR="00395D72">
        <w:rPr>
          <w:rFonts w:ascii="Garamond" w:hAnsi="Garamond"/>
          <w:sz w:val="24"/>
          <w:szCs w:val="24"/>
        </w:rPr>
        <w:t>,</w:t>
      </w:r>
      <w:r w:rsidR="009A325E">
        <w:rPr>
          <w:rFonts w:ascii="Garamond" w:hAnsi="Garamond"/>
          <w:sz w:val="24"/>
          <w:szCs w:val="24"/>
        </w:rPr>
        <w:t xml:space="preserve"> whic</w:t>
      </w:r>
      <w:r w:rsidR="006F3D2C">
        <w:rPr>
          <w:rFonts w:ascii="Garamond" w:hAnsi="Garamond"/>
          <w:sz w:val="24"/>
          <w:szCs w:val="24"/>
        </w:rPr>
        <w:t>h was close to our estimate</w:t>
      </w:r>
      <w:r w:rsidR="009A325E">
        <w:rPr>
          <w:rFonts w:ascii="Garamond" w:hAnsi="Garamond"/>
          <w:sz w:val="24"/>
          <w:szCs w:val="24"/>
        </w:rPr>
        <w:t xml:space="preserve"> of -1.76</w:t>
      </w:r>
      <w:r w:rsidR="00EE7380">
        <w:rPr>
          <w:rFonts w:ascii="Garamond" w:hAnsi="Garamond"/>
          <w:sz w:val="24"/>
          <w:szCs w:val="24"/>
        </w:rPr>
        <w:t xml:space="preserve"> </w:t>
      </w:r>
      <w:proofErr w:type="spellStart"/>
      <w:r w:rsidR="00EE7380">
        <w:rPr>
          <w:rFonts w:ascii="Garamond" w:hAnsi="Garamond"/>
          <w:sz w:val="24"/>
          <w:szCs w:val="24"/>
        </w:rPr>
        <w:t>mmol</w:t>
      </w:r>
      <w:proofErr w:type="spellEnd"/>
      <w:r w:rsidR="00EE7380">
        <w:rPr>
          <w:rFonts w:ascii="Garamond" w:hAnsi="Garamond"/>
          <w:sz w:val="24"/>
          <w:szCs w:val="24"/>
        </w:rPr>
        <w:t>/L</w:t>
      </w:r>
      <w:r w:rsidR="006F3D2C">
        <w:rPr>
          <w:rFonts w:ascii="Garamond" w:hAnsi="Garamond"/>
          <w:sz w:val="24"/>
          <w:szCs w:val="24"/>
        </w:rPr>
        <w:t xml:space="preserve"> LDL-C reduction</w:t>
      </w:r>
      <w:r w:rsidR="009A325E">
        <w:rPr>
          <w:rFonts w:ascii="Garamond" w:hAnsi="Garamond"/>
          <w:sz w:val="24"/>
          <w:szCs w:val="24"/>
        </w:rPr>
        <w:t xml:space="preserve"> for</w:t>
      </w:r>
      <w:r w:rsidR="00DE2330">
        <w:rPr>
          <w:rFonts w:ascii="Garamond" w:hAnsi="Garamond"/>
          <w:sz w:val="24"/>
          <w:szCs w:val="24"/>
        </w:rPr>
        <w:t xml:space="preserve"> </w:t>
      </w:r>
      <w:proofErr w:type="spellStart"/>
      <w:r w:rsidR="00DE2330">
        <w:rPr>
          <w:rFonts w:ascii="Garamond" w:hAnsi="Garamond"/>
          <w:sz w:val="24"/>
          <w:szCs w:val="24"/>
        </w:rPr>
        <w:t>R</w:t>
      </w:r>
      <w:r w:rsidR="009A325E">
        <w:rPr>
          <w:rFonts w:ascii="Garamond" w:hAnsi="Garamond"/>
          <w:sz w:val="24"/>
          <w:szCs w:val="24"/>
        </w:rPr>
        <w:t>osuvastatin</w:t>
      </w:r>
      <w:proofErr w:type="spellEnd"/>
      <w:r w:rsidR="009A325E">
        <w:rPr>
          <w:rFonts w:ascii="Garamond" w:hAnsi="Garamond"/>
          <w:sz w:val="24"/>
          <w:szCs w:val="24"/>
        </w:rPr>
        <w:t xml:space="preserve"> </w:t>
      </w:r>
      <w:r w:rsidR="009A325E">
        <w:rPr>
          <w:rFonts w:ascii="Garamond" w:hAnsi="Garamond"/>
          <w:sz w:val="24"/>
          <w:szCs w:val="24"/>
        </w:rPr>
        <w:lastRenderedPageBreak/>
        <w:t>delivered at</w:t>
      </w:r>
      <w:r w:rsidR="006F3D2C">
        <w:rPr>
          <w:rFonts w:ascii="Garamond" w:hAnsi="Garamond"/>
          <w:sz w:val="24"/>
          <w:szCs w:val="24"/>
        </w:rPr>
        <w:t xml:space="preserve"> a</w:t>
      </w:r>
      <w:r w:rsidR="009A325E">
        <w:rPr>
          <w:rFonts w:ascii="Garamond" w:hAnsi="Garamond"/>
          <w:sz w:val="24"/>
          <w:szCs w:val="24"/>
        </w:rPr>
        <w:t xml:space="preserve"> high intensity.</w:t>
      </w:r>
      <w:r w:rsidR="00B607B2">
        <w:rPr>
          <w:rFonts w:ascii="Garamond" w:hAnsi="Garamond"/>
          <w:sz w:val="24"/>
          <w:szCs w:val="24"/>
        </w:rPr>
        <w:t xml:space="preserve"> However</w:t>
      </w:r>
      <w:r w:rsidR="001E7252">
        <w:rPr>
          <w:rFonts w:ascii="Garamond" w:hAnsi="Garamond"/>
          <w:sz w:val="24"/>
          <w:szCs w:val="24"/>
        </w:rPr>
        <w:t>, as</w:t>
      </w:r>
      <w:r w:rsidR="00886FF7">
        <w:rPr>
          <w:rFonts w:ascii="Garamond" w:hAnsi="Garamond"/>
          <w:sz w:val="24"/>
          <w:szCs w:val="24"/>
        </w:rPr>
        <w:t xml:space="preserve"> </w:t>
      </w:r>
      <w:r w:rsidR="0089267B">
        <w:rPr>
          <w:rFonts w:ascii="Garamond" w:hAnsi="Garamond"/>
          <w:sz w:val="24"/>
          <w:szCs w:val="24"/>
        </w:rPr>
        <w:t>the authors highlighted the</w:t>
      </w:r>
      <w:r w:rsidR="00BA05A6">
        <w:rPr>
          <w:rFonts w:ascii="Garamond" w:hAnsi="Garamond"/>
          <w:sz w:val="24"/>
          <w:szCs w:val="24"/>
        </w:rPr>
        <w:t xml:space="preserve"> overall findings</w:t>
      </w:r>
      <w:r w:rsidR="00B607B2">
        <w:rPr>
          <w:rFonts w:ascii="Garamond" w:hAnsi="Garamond"/>
          <w:sz w:val="24"/>
          <w:szCs w:val="24"/>
        </w:rPr>
        <w:t xml:space="preserve"> should be interpreted with</w:t>
      </w:r>
      <w:r w:rsidR="00BA05A6">
        <w:rPr>
          <w:rFonts w:ascii="Garamond" w:hAnsi="Garamond"/>
          <w:sz w:val="24"/>
          <w:szCs w:val="24"/>
        </w:rPr>
        <w:t xml:space="preserve"> some</w:t>
      </w:r>
      <w:r w:rsidR="00B607B2">
        <w:rPr>
          <w:rFonts w:ascii="Garamond" w:hAnsi="Garamond"/>
          <w:sz w:val="24"/>
          <w:szCs w:val="24"/>
        </w:rPr>
        <w:t xml:space="preserve"> caution </w:t>
      </w:r>
      <w:r w:rsidR="001E7252">
        <w:rPr>
          <w:rFonts w:ascii="Garamond" w:hAnsi="Garamond"/>
          <w:sz w:val="24"/>
          <w:szCs w:val="24"/>
        </w:rPr>
        <w:t xml:space="preserve">due to </w:t>
      </w:r>
      <w:r w:rsidR="0089267B">
        <w:rPr>
          <w:rFonts w:ascii="Garamond" w:hAnsi="Garamond"/>
          <w:sz w:val="24"/>
          <w:szCs w:val="24"/>
        </w:rPr>
        <w:t xml:space="preserve">large variations in </w:t>
      </w:r>
      <w:r w:rsidR="001E7252">
        <w:rPr>
          <w:rFonts w:ascii="Garamond" w:hAnsi="Garamond"/>
          <w:sz w:val="24"/>
          <w:szCs w:val="24"/>
        </w:rPr>
        <w:t xml:space="preserve">follow-up </w:t>
      </w:r>
      <w:r w:rsidR="00BA05A6">
        <w:rPr>
          <w:rFonts w:ascii="Garamond" w:hAnsi="Garamond"/>
          <w:sz w:val="24"/>
          <w:szCs w:val="24"/>
        </w:rPr>
        <w:t xml:space="preserve">trial </w:t>
      </w:r>
      <w:r w:rsidR="001E7252">
        <w:rPr>
          <w:rFonts w:ascii="Garamond" w:hAnsi="Garamond"/>
          <w:sz w:val="24"/>
          <w:szCs w:val="24"/>
        </w:rPr>
        <w:t>period</w:t>
      </w:r>
      <w:r w:rsidR="00061339">
        <w:rPr>
          <w:rFonts w:ascii="Garamond" w:hAnsi="Garamond"/>
          <w:sz w:val="24"/>
          <w:szCs w:val="24"/>
        </w:rPr>
        <w:t>s</w:t>
      </w:r>
      <w:r w:rsidR="00BA05A6">
        <w:rPr>
          <w:rFonts w:ascii="Garamond" w:hAnsi="Garamond"/>
          <w:sz w:val="24"/>
          <w:szCs w:val="24"/>
        </w:rPr>
        <w:t xml:space="preserve"> ranging</w:t>
      </w:r>
      <w:r w:rsidR="00B607B2">
        <w:rPr>
          <w:rFonts w:ascii="Garamond" w:hAnsi="Garamond"/>
          <w:sz w:val="24"/>
          <w:szCs w:val="24"/>
        </w:rPr>
        <w:t xml:space="preserve"> between 14 weeks and 5 years,</w:t>
      </w:r>
      <w:r w:rsidR="00E41C9E">
        <w:rPr>
          <w:rFonts w:ascii="Garamond" w:hAnsi="Garamond"/>
          <w:sz w:val="24"/>
          <w:szCs w:val="24"/>
        </w:rPr>
        <w:t xml:space="preserve"> </w:t>
      </w:r>
      <w:r w:rsidR="00B607B2">
        <w:rPr>
          <w:rFonts w:ascii="Garamond" w:hAnsi="Garamond"/>
          <w:sz w:val="24"/>
          <w:szCs w:val="24"/>
        </w:rPr>
        <w:t>the intensity and doses of statins</w:t>
      </w:r>
      <w:r w:rsidR="00BA05A6">
        <w:rPr>
          <w:rFonts w:ascii="Garamond" w:hAnsi="Garamond"/>
          <w:sz w:val="24"/>
          <w:szCs w:val="24"/>
        </w:rPr>
        <w:t xml:space="preserve"> involved</w:t>
      </w:r>
      <w:r w:rsidR="00B607B2">
        <w:rPr>
          <w:rFonts w:ascii="Garamond" w:hAnsi="Garamond"/>
          <w:sz w:val="24"/>
          <w:szCs w:val="24"/>
        </w:rPr>
        <w:t xml:space="preserve"> were no</w:t>
      </w:r>
      <w:r w:rsidR="00587D23">
        <w:rPr>
          <w:rFonts w:ascii="Garamond" w:hAnsi="Garamond"/>
          <w:sz w:val="24"/>
          <w:szCs w:val="24"/>
        </w:rPr>
        <w:t>t</w:t>
      </w:r>
      <w:r w:rsidR="00BA05A6">
        <w:rPr>
          <w:rFonts w:ascii="Garamond" w:hAnsi="Garamond"/>
          <w:sz w:val="24"/>
          <w:szCs w:val="24"/>
        </w:rPr>
        <w:t xml:space="preserve"> clearly</w:t>
      </w:r>
      <w:r w:rsidR="00587D23">
        <w:rPr>
          <w:rFonts w:ascii="Garamond" w:hAnsi="Garamond"/>
          <w:sz w:val="24"/>
          <w:szCs w:val="24"/>
        </w:rPr>
        <w:t xml:space="preserve"> </w:t>
      </w:r>
      <w:r w:rsidR="00B607B2">
        <w:rPr>
          <w:rFonts w:ascii="Garamond" w:hAnsi="Garamond"/>
          <w:sz w:val="24"/>
          <w:szCs w:val="24"/>
        </w:rPr>
        <w:t>unified</w:t>
      </w:r>
      <w:r w:rsidR="00792CA3">
        <w:rPr>
          <w:rFonts w:ascii="Garamond" w:hAnsi="Garamond"/>
          <w:sz w:val="24"/>
          <w:szCs w:val="24"/>
        </w:rPr>
        <w:t>,</w:t>
      </w:r>
      <w:r w:rsidR="00B607B2">
        <w:rPr>
          <w:rFonts w:ascii="Garamond" w:hAnsi="Garamond"/>
          <w:sz w:val="24"/>
          <w:szCs w:val="24"/>
        </w:rPr>
        <w:t xml:space="preserve"> </w:t>
      </w:r>
      <w:r w:rsidR="00792CA3">
        <w:rPr>
          <w:rFonts w:ascii="Garamond" w:hAnsi="Garamond"/>
          <w:sz w:val="24"/>
          <w:szCs w:val="24"/>
        </w:rPr>
        <w:t xml:space="preserve">non-HDL-C was not </w:t>
      </w:r>
      <w:r w:rsidR="00010C79">
        <w:rPr>
          <w:rFonts w:ascii="Garamond" w:hAnsi="Garamond"/>
          <w:sz w:val="24"/>
          <w:szCs w:val="24"/>
        </w:rPr>
        <w:t xml:space="preserve">used </w:t>
      </w:r>
      <w:r w:rsidR="00792CA3">
        <w:rPr>
          <w:rFonts w:ascii="Garamond" w:hAnsi="Garamond"/>
          <w:sz w:val="24"/>
          <w:szCs w:val="24"/>
        </w:rPr>
        <w:t xml:space="preserve">as an outcome, </w:t>
      </w:r>
      <w:r w:rsidR="00B607B2">
        <w:rPr>
          <w:rFonts w:ascii="Garamond" w:hAnsi="Garamond"/>
          <w:sz w:val="24"/>
          <w:szCs w:val="24"/>
        </w:rPr>
        <w:t>and several inconsistencies</w:t>
      </w:r>
      <w:r w:rsidR="00932258">
        <w:rPr>
          <w:rFonts w:ascii="Garamond" w:hAnsi="Garamond"/>
          <w:sz w:val="24"/>
          <w:szCs w:val="24"/>
        </w:rPr>
        <w:t xml:space="preserve"> </w:t>
      </w:r>
      <w:r w:rsidR="00B607B2">
        <w:rPr>
          <w:rFonts w:ascii="Garamond" w:hAnsi="Garamond"/>
          <w:sz w:val="24"/>
          <w:szCs w:val="24"/>
        </w:rPr>
        <w:t>between direct and indirect evidence</w:t>
      </w:r>
      <w:r w:rsidR="00792CA3">
        <w:rPr>
          <w:rFonts w:ascii="Garamond" w:hAnsi="Garamond"/>
          <w:sz w:val="24"/>
          <w:szCs w:val="24"/>
        </w:rPr>
        <w:t xml:space="preserve"> were </w:t>
      </w:r>
      <w:r w:rsidR="001E7252">
        <w:rPr>
          <w:rFonts w:ascii="Garamond" w:hAnsi="Garamond"/>
          <w:sz w:val="24"/>
          <w:szCs w:val="24"/>
        </w:rPr>
        <w:t>identified</w:t>
      </w:r>
      <w:r w:rsidR="00EF7FA6">
        <w:rPr>
          <w:rFonts w:ascii="Garamond" w:hAnsi="Garamond"/>
          <w:sz w:val="24"/>
          <w:szCs w:val="24"/>
        </w:rPr>
        <w:t>,</w:t>
      </w:r>
      <w:r w:rsidR="001E7252">
        <w:rPr>
          <w:rFonts w:ascii="Garamond" w:hAnsi="Garamond"/>
          <w:sz w:val="24"/>
          <w:szCs w:val="24"/>
        </w:rPr>
        <w:t xml:space="preserve"> </w:t>
      </w:r>
      <w:r w:rsidR="00E41C9E">
        <w:rPr>
          <w:rFonts w:ascii="Garamond" w:hAnsi="Garamond"/>
          <w:sz w:val="24"/>
          <w:szCs w:val="24"/>
        </w:rPr>
        <w:t xml:space="preserve">which </w:t>
      </w:r>
      <w:r w:rsidR="00010C79">
        <w:rPr>
          <w:rFonts w:ascii="Garamond" w:hAnsi="Garamond"/>
          <w:sz w:val="24"/>
          <w:szCs w:val="24"/>
        </w:rPr>
        <w:t xml:space="preserve">would </w:t>
      </w:r>
      <w:r w:rsidR="00BA05A6">
        <w:rPr>
          <w:rFonts w:ascii="Garamond" w:hAnsi="Garamond"/>
          <w:sz w:val="24"/>
          <w:szCs w:val="24"/>
        </w:rPr>
        <w:t>possibly cause</w:t>
      </w:r>
      <w:r w:rsidR="00932258">
        <w:rPr>
          <w:rFonts w:ascii="Garamond" w:hAnsi="Garamond"/>
          <w:sz w:val="24"/>
          <w:szCs w:val="24"/>
        </w:rPr>
        <w:t xml:space="preserve"> bias </w:t>
      </w:r>
      <w:r w:rsidR="00010C79">
        <w:rPr>
          <w:rFonts w:ascii="Garamond" w:hAnsi="Garamond"/>
          <w:sz w:val="24"/>
          <w:szCs w:val="24"/>
        </w:rPr>
        <w:t>within</w:t>
      </w:r>
      <w:r w:rsidR="00932258">
        <w:rPr>
          <w:rFonts w:ascii="Garamond" w:hAnsi="Garamond"/>
          <w:sz w:val="24"/>
          <w:szCs w:val="24"/>
        </w:rPr>
        <w:t xml:space="preserve"> the network</w:t>
      </w:r>
      <w:r w:rsidR="00B607B2">
        <w:rPr>
          <w:rFonts w:ascii="Garamond" w:hAnsi="Garamond"/>
          <w:sz w:val="24"/>
          <w:szCs w:val="24"/>
        </w:rPr>
        <w:t>.</w:t>
      </w:r>
      <w:r w:rsidR="00BE53EE">
        <w:rPr>
          <w:rFonts w:ascii="Garamond" w:hAnsi="Garamond"/>
          <w:sz w:val="24"/>
          <w:szCs w:val="24"/>
        </w:rPr>
        <w:t xml:space="preserve"> </w:t>
      </w:r>
    </w:p>
    <w:p w14:paraId="4EC5DEC6" w14:textId="7F918CC0" w:rsidR="00E30214" w:rsidRDefault="00FE55C2" w:rsidP="00231561">
      <w:pPr>
        <w:spacing w:line="360" w:lineRule="auto"/>
        <w:rPr>
          <w:rFonts w:ascii="Garamond" w:hAnsi="Garamond"/>
          <w:sz w:val="24"/>
          <w:szCs w:val="24"/>
        </w:rPr>
      </w:pPr>
      <w:r>
        <w:rPr>
          <w:rFonts w:ascii="Garamond" w:hAnsi="Garamond"/>
          <w:sz w:val="24"/>
          <w:szCs w:val="24"/>
        </w:rPr>
        <w:t>Current</w:t>
      </w:r>
      <w:r w:rsidR="00E30214">
        <w:rPr>
          <w:rFonts w:ascii="Garamond" w:hAnsi="Garamond"/>
          <w:sz w:val="24"/>
          <w:szCs w:val="24"/>
        </w:rPr>
        <w:t xml:space="preserve"> evidence suggests that some statins can cause more adverse events and administration at a more intensive level may actually be more harmful to the patient. For instance, a large meta-analysis of 246,955 patients to assess the tolerability and harms of individual statins </w:t>
      </w:r>
      <w:r w:rsidR="00E30214">
        <w:rPr>
          <w:rFonts w:ascii="Garamond" w:hAnsi="Garamond"/>
          <w:sz w:val="24"/>
          <w:szCs w:val="24"/>
        </w:rPr>
        <w:fldChar w:fldCharType="begin">
          <w:fldData xml:space="preserve">PEVuZE5vdGU+PENpdGUgRXhjbHVkZVllYXI9IjEiPjxBdXRob3I+TmFjaTwvQXV0aG9yPjxZZWFy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=
</w:fldData>
        </w:fldChar>
      </w:r>
      <w:r w:rsidR="00570438">
        <w:rPr>
          <w:rFonts w:ascii="Garamond" w:hAnsi="Garamond"/>
          <w:sz w:val="24"/>
          <w:szCs w:val="24"/>
        </w:rPr>
        <w:instrText xml:space="preserve"> ADDIN EN.CITE </w:instrText>
      </w:r>
      <w:r w:rsidR="00570438">
        <w:rPr>
          <w:rFonts w:ascii="Garamond" w:hAnsi="Garamond"/>
          <w:sz w:val="24"/>
          <w:szCs w:val="24"/>
        </w:rPr>
        <w:fldChar w:fldCharType="begin">
          <w:fldData xml:space="preserve">PEVuZE5vdGU+PENpdGUgRXhjbHVkZVllYXI9IjEiPjxBdXRob3I+TmFjaTwvQXV0aG9yPjxZZWFy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=
</w:fldData>
        </w:fldChar>
      </w:r>
      <w:r w:rsidR="00570438">
        <w:rPr>
          <w:rFonts w:ascii="Garamond" w:hAnsi="Garamond"/>
          <w:sz w:val="24"/>
          <w:szCs w:val="24"/>
        </w:rPr>
        <w:instrText xml:space="preserve"> ADDIN EN.CITE.DATA </w:instrText>
      </w:r>
      <w:r w:rsidR="00570438">
        <w:rPr>
          <w:rFonts w:ascii="Garamond" w:hAnsi="Garamond"/>
          <w:sz w:val="24"/>
          <w:szCs w:val="24"/>
        </w:rPr>
      </w:r>
      <w:r w:rsidR="00570438">
        <w:rPr>
          <w:rFonts w:ascii="Garamond" w:hAnsi="Garamond"/>
          <w:sz w:val="24"/>
          <w:szCs w:val="24"/>
        </w:rPr>
        <w:fldChar w:fldCharType="end"/>
      </w:r>
      <w:r w:rsidR="00E30214">
        <w:rPr>
          <w:rFonts w:ascii="Garamond" w:hAnsi="Garamond"/>
          <w:sz w:val="24"/>
          <w:szCs w:val="24"/>
        </w:rPr>
      </w:r>
      <w:r w:rsidR="00E30214">
        <w:rPr>
          <w:rFonts w:ascii="Garamond" w:hAnsi="Garamond"/>
          <w:sz w:val="24"/>
          <w:szCs w:val="24"/>
        </w:rPr>
        <w:fldChar w:fldCharType="separate"/>
      </w:r>
      <w:r w:rsidR="00570438" w:rsidRPr="00570438">
        <w:rPr>
          <w:rFonts w:ascii="Garamond" w:hAnsi="Garamond"/>
          <w:noProof/>
          <w:sz w:val="24"/>
          <w:szCs w:val="24"/>
          <w:vertAlign w:val="superscript"/>
        </w:rPr>
        <w:t>81</w:t>
      </w:r>
      <w:r w:rsidR="00E30214">
        <w:rPr>
          <w:rFonts w:ascii="Garamond" w:hAnsi="Garamond"/>
          <w:sz w:val="24"/>
          <w:szCs w:val="24"/>
        </w:rPr>
        <w:fldChar w:fldCharType="end"/>
      </w:r>
      <w:r w:rsidR="00E30214">
        <w:rPr>
          <w:rFonts w:ascii="Garamond" w:hAnsi="Garamond"/>
          <w:sz w:val="24"/>
          <w:szCs w:val="24"/>
        </w:rPr>
        <w:t xml:space="preserve"> found that, when compared to other statins, higher doses of Atorvastatin and </w:t>
      </w:r>
      <w:proofErr w:type="spellStart"/>
      <w:r w:rsidR="00E30214">
        <w:rPr>
          <w:rFonts w:ascii="Garamond" w:hAnsi="Garamond"/>
          <w:sz w:val="24"/>
          <w:szCs w:val="24"/>
        </w:rPr>
        <w:t>Rosuvastatin</w:t>
      </w:r>
      <w:proofErr w:type="spellEnd"/>
      <w:r w:rsidR="00E30214">
        <w:rPr>
          <w:rFonts w:ascii="Garamond" w:hAnsi="Garamond"/>
          <w:sz w:val="24"/>
          <w:szCs w:val="24"/>
        </w:rPr>
        <w:t xml:space="preserve"> were associated with a higher risk of discontinuation, and higher doses of Atorvastatin, </w:t>
      </w:r>
      <w:proofErr w:type="spellStart"/>
      <w:r w:rsidR="00E30214">
        <w:rPr>
          <w:rFonts w:ascii="Garamond" w:hAnsi="Garamond"/>
          <w:sz w:val="24"/>
          <w:szCs w:val="24"/>
        </w:rPr>
        <w:t>F</w:t>
      </w:r>
      <w:r w:rsidR="00E30214" w:rsidRPr="00CC1865">
        <w:rPr>
          <w:rFonts w:ascii="Garamond" w:hAnsi="Garamond"/>
          <w:sz w:val="24"/>
          <w:szCs w:val="24"/>
        </w:rPr>
        <w:t>luvastatin</w:t>
      </w:r>
      <w:proofErr w:type="spellEnd"/>
      <w:r w:rsidR="00E30214" w:rsidRPr="00CC1865">
        <w:rPr>
          <w:rFonts w:ascii="Garamond" w:hAnsi="Garamond"/>
          <w:sz w:val="24"/>
          <w:szCs w:val="24"/>
        </w:rPr>
        <w:t xml:space="preserve">, </w:t>
      </w:r>
      <w:r w:rsidR="00E30214">
        <w:rPr>
          <w:rFonts w:ascii="Garamond" w:hAnsi="Garamond"/>
          <w:sz w:val="24"/>
          <w:szCs w:val="24"/>
        </w:rPr>
        <w:t>S</w:t>
      </w:r>
      <w:r w:rsidR="00E30214" w:rsidRPr="00CC1865">
        <w:rPr>
          <w:rFonts w:ascii="Garamond" w:hAnsi="Garamond"/>
          <w:sz w:val="24"/>
          <w:szCs w:val="24"/>
        </w:rPr>
        <w:t xml:space="preserve">imvastatin and </w:t>
      </w:r>
      <w:r w:rsidR="00E30214">
        <w:rPr>
          <w:rFonts w:ascii="Garamond" w:hAnsi="Garamond"/>
          <w:sz w:val="24"/>
          <w:szCs w:val="24"/>
        </w:rPr>
        <w:t>P</w:t>
      </w:r>
      <w:r w:rsidR="00E30214" w:rsidRPr="00CC1865">
        <w:rPr>
          <w:rFonts w:ascii="Garamond" w:hAnsi="Garamond"/>
          <w:sz w:val="24"/>
          <w:szCs w:val="24"/>
        </w:rPr>
        <w:t xml:space="preserve">ravastatin were associated with greater </w:t>
      </w:r>
      <w:r w:rsidR="00E30214">
        <w:rPr>
          <w:rFonts w:ascii="Garamond" w:hAnsi="Garamond"/>
          <w:sz w:val="24"/>
          <w:szCs w:val="24"/>
        </w:rPr>
        <w:t xml:space="preserve">risk </w:t>
      </w:r>
      <w:r w:rsidR="00E30214" w:rsidRPr="00CC1865">
        <w:rPr>
          <w:rFonts w:ascii="Garamond" w:hAnsi="Garamond"/>
          <w:sz w:val="24"/>
          <w:szCs w:val="24"/>
        </w:rPr>
        <w:t xml:space="preserve">of </w:t>
      </w:r>
      <w:r w:rsidR="00E30214" w:rsidRPr="00CC1865">
        <w:rPr>
          <w:rFonts w:ascii="Garamond" w:eastAsiaTheme="minorHAnsi" w:hAnsi="Garamond" w:cs="Times-Roman"/>
          <w:sz w:val="24"/>
          <w:szCs w:val="24"/>
        </w:rPr>
        <w:t>transaminase elevations.</w:t>
      </w:r>
      <w:r w:rsidR="00833B3B">
        <w:rPr>
          <w:rFonts w:ascii="Garamond" w:eastAsiaTheme="minorHAnsi" w:hAnsi="Garamond" w:cs="Times-Roman"/>
          <w:sz w:val="24"/>
          <w:szCs w:val="24"/>
        </w:rPr>
        <w:t xml:space="preserve"> O</w:t>
      </w:r>
      <w:r w:rsidR="00E30214">
        <w:rPr>
          <w:rFonts w:ascii="Garamond" w:eastAsiaTheme="minorHAnsi" w:hAnsi="Garamond" w:cs="Times-Roman"/>
          <w:sz w:val="24"/>
          <w:szCs w:val="24"/>
        </w:rPr>
        <w:t xml:space="preserve">ur </w:t>
      </w:r>
      <w:r w:rsidR="003C056D">
        <w:rPr>
          <w:rFonts w:ascii="Garamond" w:eastAsiaTheme="minorHAnsi" w:hAnsi="Garamond" w:cs="Times-Roman"/>
          <w:sz w:val="24"/>
          <w:szCs w:val="24"/>
        </w:rPr>
        <w:t>meta-analysis</w:t>
      </w:r>
      <w:r w:rsidR="009C1B28">
        <w:rPr>
          <w:rFonts w:ascii="Garamond" w:eastAsiaTheme="minorHAnsi" w:hAnsi="Garamond" w:cs="Times-Roman"/>
          <w:sz w:val="24"/>
          <w:szCs w:val="24"/>
        </w:rPr>
        <w:t xml:space="preserve"> on</w:t>
      </w:r>
      <w:r w:rsidR="001D209C">
        <w:rPr>
          <w:rFonts w:ascii="Garamond" w:eastAsiaTheme="minorHAnsi" w:hAnsi="Garamond" w:cs="Times-Roman"/>
          <w:sz w:val="24"/>
          <w:szCs w:val="24"/>
        </w:rPr>
        <w:t xml:space="preserve"> discontinuations</w:t>
      </w:r>
      <w:r w:rsidR="009C1B28">
        <w:rPr>
          <w:rFonts w:ascii="Garamond" w:eastAsiaTheme="minorHAnsi" w:hAnsi="Garamond" w:cs="Times-Roman"/>
          <w:sz w:val="24"/>
          <w:szCs w:val="24"/>
        </w:rPr>
        <w:t xml:space="preserve"> due to adverse events</w:t>
      </w:r>
      <w:r w:rsidR="003C056D">
        <w:rPr>
          <w:rFonts w:ascii="Garamond" w:eastAsiaTheme="minorHAnsi" w:hAnsi="Garamond" w:cs="Times-Roman"/>
          <w:sz w:val="24"/>
          <w:szCs w:val="24"/>
        </w:rPr>
        <w:t xml:space="preserve"> </w:t>
      </w:r>
      <w:r w:rsidR="000E20D9">
        <w:rPr>
          <w:rFonts w:ascii="Garamond" w:eastAsiaTheme="minorHAnsi" w:hAnsi="Garamond" w:cs="Times-Roman"/>
          <w:sz w:val="24"/>
          <w:szCs w:val="24"/>
        </w:rPr>
        <w:t>involved</w:t>
      </w:r>
      <w:r w:rsidR="00E30214">
        <w:rPr>
          <w:rFonts w:ascii="Garamond" w:eastAsiaTheme="minorHAnsi" w:hAnsi="Garamond" w:cs="Times-Roman"/>
          <w:sz w:val="24"/>
          <w:szCs w:val="24"/>
        </w:rPr>
        <w:t xml:space="preserve"> fewer studies and patients</w:t>
      </w:r>
      <w:r w:rsidR="00F000DF">
        <w:rPr>
          <w:rFonts w:ascii="Garamond" w:eastAsiaTheme="minorHAnsi" w:hAnsi="Garamond" w:cs="Times-Roman"/>
          <w:sz w:val="24"/>
          <w:szCs w:val="24"/>
        </w:rPr>
        <w:t>,</w:t>
      </w:r>
      <w:r w:rsidR="0077688C">
        <w:rPr>
          <w:rFonts w:ascii="Garamond" w:eastAsiaTheme="minorHAnsi" w:hAnsi="Garamond" w:cs="Times-Roman"/>
          <w:sz w:val="24"/>
          <w:szCs w:val="24"/>
        </w:rPr>
        <w:t xml:space="preserve"> and</w:t>
      </w:r>
      <w:r w:rsidR="00E94A96">
        <w:rPr>
          <w:rFonts w:ascii="Garamond" w:eastAsiaTheme="minorHAnsi" w:hAnsi="Garamond" w:cs="Times-Roman"/>
          <w:sz w:val="24"/>
          <w:szCs w:val="24"/>
        </w:rPr>
        <w:t xml:space="preserve"> few </w:t>
      </w:r>
      <w:r w:rsidR="00C34A7F">
        <w:rPr>
          <w:rFonts w:ascii="Garamond" w:eastAsiaTheme="minorHAnsi" w:hAnsi="Garamond" w:cs="Times-Roman"/>
          <w:sz w:val="24"/>
          <w:szCs w:val="24"/>
        </w:rPr>
        <w:t>events</w:t>
      </w:r>
      <w:r w:rsidR="00E94A96">
        <w:rPr>
          <w:rFonts w:ascii="Garamond" w:eastAsiaTheme="minorHAnsi" w:hAnsi="Garamond" w:cs="Times-Roman"/>
          <w:sz w:val="24"/>
          <w:szCs w:val="24"/>
        </w:rPr>
        <w:t xml:space="preserve"> were reported with</w:t>
      </w:r>
      <w:r w:rsidR="009C1B28">
        <w:rPr>
          <w:rFonts w:ascii="Garamond" w:eastAsiaTheme="minorHAnsi" w:hAnsi="Garamond" w:cs="Times-Roman"/>
          <w:sz w:val="24"/>
          <w:szCs w:val="24"/>
        </w:rPr>
        <w:t xml:space="preserve"> some</w:t>
      </w:r>
      <w:r w:rsidR="0077688C">
        <w:rPr>
          <w:rFonts w:ascii="Garamond" w:eastAsiaTheme="minorHAnsi" w:hAnsi="Garamond" w:cs="Times-Roman"/>
          <w:sz w:val="24"/>
          <w:szCs w:val="24"/>
        </w:rPr>
        <w:t xml:space="preserve"> studies</w:t>
      </w:r>
      <w:r w:rsidR="00BC77E2">
        <w:rPr>
          <w:rFonts w:ascii="Garamond" w:eastAsiaTheme="minorHAnsi" w:hAnsi="Garamond" w:cs="Times-Roman"/>
          <w:sz w:val="24"/>
          <w:szCs w:val="24"/>
        </w:rPr>
        <w:t xml:space="preserve"> reporting no events</w:t>
      </w:r>
      <w:r w:rsidR="009C1B28">
        <w:rPr>
          <w:rFonts w:ascii="Garamond" w:eastAsiaTheme="minorHAnsi" w:hAnsi="Garamond" w:cs="Times-Roman"/>
          <w:sz w:val="24"/>
          <w:szCs w:val="24"/>
        </w:rPr>
        <w:t xml:space="preserve"> in both treatment arms</w:t>
      </w:r>
      <w:r w:rsidR="00C34A7F">
        <w:rPr>
          <w:rFonts w:ascii="Garamond" w:eastAsiaTheme="minorHAnsi" w:hAnsi="Garamond" w:cs="Times-Roman"/>
          <w:sz w:val="24"/>
          <w:szCs w:val="24"/>
        </w:rPr>
        <w:t>.</w:t>
      </w:r>
      <w:r w:rsidR="00E94A96">
        <w:rPr>
          <w:rFonts w:ascii="Garamond" w:eastAsiaTheme="minorHAnsi" w:hAnsi="Garamond" w:cs="Times-Roman"/>
          <w:sz w:val="24"/>
          <w:szCs w:val="24"/>
        </w:rPr>
        <w:t xml:space="preserve"> </w:t>
      </w:r>
      <w:r w:rsidR="00C34A7F">
        <w:rPr>
          <w:rFonts w:ascii="Garamond" w:eastAsiaTheme="minorHAnsi" w:hAnsi="Garamond" w:cs="Times-Roman"/>
          <w:sz w:val="24"/>
          <w:szCs w:val="24"/>
        </w:rPr>
        <w:t>M</w:t>
      </w:r>
      <w:r w:rsidR="00E94A96">
        <w:rPr>
          <w:rFonts w:ascii="Garamond" w:eastAsiaTheme="minorHAnsi" w:hAnsi="Garamond" w:cs="Times-Roman"/>
          <w:sz w:val="24"/>
          <w:szCs w:val="24"/>
        </w:rPr>
        <w:t>eta-analysing</w:t>
      </w:r>
      <w:r w:rsidR="00C34A7F">
        <w:rPr>
          <w:rFonts w:ascii="Garamond" w:eastAsiaTheme="minorHAnsi" w:hAnsi="Garamond" w:cs="Times-Roman"/>
          <w:sz w:val="24"/>
          <w:szCs w:val="24"/>
        </w:rPr>
        <w:t xml:space="preserve"> rare events are problematic in this setting</w:t>
      </w:r>
      <w:r w:rsidR="009C1B28">
        <w:rPr>
          <w:rFonts w:ascii="Garamond" w:eastAsiaTheme="minorHAnsi" w:hAnsi="Garamond" w:cs="Times-Roman"/>
          <w:sz w:val="24"/>
          <w:szCs w:val="24"/>
        </w:rPr>
        <w:t xml:space="preserve"> and often lead to spurious findings</w:t>
      </w:r>
      <w:r w:rsidR="00E73B55">
        <w:rPr>
          <w:rFonts w:ascii="Garamond" w:eastAsiaTheme="minorHAnsi" w:hAnsi="Garamond" w:cs="Times-Roman"/>
          <w:sz w:val="24"/>
          <w:szCs w:val="24"/>
        </w:rPr>
        <w:t xml:space="preserve"> </w:t>
      </w:r>
      <w:r w:rsidR="00E73B55">
        <w:rPr>
          <w:rFonts w:ascii="Garamond" w:eastAsiaTheme="minorHAnsi" w:hAnsi="Garamond" w:cs="Times-Roman"/>
          <w:sz w:val="24"/>
          <w:szCs w:val="24"/>
        </w:rPr>
        <w:fldChar w:fldCharType="begin">
          <w:fldData xml:space="preserve">PEVuZE5vdGU+PENpdGUgRXhjbHVkZVllYXI9IjEiPjxBdXRob3I+SG9ka2luc29uPC9BdXRob3I+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</w:fldData>
        </w:fldChar>
      </w:r>
      <w:r w:rsidR="00E73B55">
        <w:rPr>
          <w:rFonts w:ascii="Garamond" w:eastAsiaTheme="minorHAnsi" w:hAnsi="Garamond" w:cs="Times-Roman"/>
          <w:sz w:val="24"/>
          <w:szCs w:val="24"/>
        </w:rPr>
        <w:instrText xml:space="preserve"> ADDIN EN.CITE </w:instrText>
      </w:r>
      <w:r w:rsidR="00E73B55">
        <w:rPr>
          <w:rFonts w:ascii="Garamond" w:eastAsiaTheme="minorHAnsi" w:hAnsi="Garamond" w:cs="Times-Roman"/>
          <w:sz w:val="24"/>
          <w:szCs w:val="24"/>
        </w:rPr>
        <w:fldChar w:fldCharType="begin">
          <w:fldData xml:space="preserve">PEVuZE5vdGU+PENpdGUgRXhjbHVkZVllYXI9IjEiPjxBdXRob3I+SG9ka2luc29uPC9BdXRob3I+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</w:fldData>
        </w:fldChar>
      </w:r>
      <w:r w:rsidR="00E73B55">
        <w:rPr>
          <w:rFonts w:ascii="Garamond" w:eastAsiaTheme="minorHAnsi" w:hAnsi="Garamond" w:cs="Times-Roman"/>
          <w:sz w:val="24"/>
          <w:szCs w:val="24"/>
        </w:rPr>
        <w:instrText xml:space="preserve"> ADDIN EN.CITE.DATA </w:instrText>
      </w:r>
      <w:r w:rsidR="00E73B55">
        <w:rPr>
          <w:rFonts w:ascii="Garamond" w:eastAsiaTheme="minorHAnsi" w:hAnsi="Garamond" w:cs="Times-Roman"/>
          <w:sz w:val="24"/>
          <w:szCs w:val="24"/>
        </w:rPr>
      </w:r>
      <w:r w:rsidR="00E73B55">
        <w:rPr>
          <w:rFonts w:ascii="Garamond" w:eastAsiaTheme="minorHAnsi" w:hAnsi="Garamond" w:cs="Times-Roman"/>
          <w:sz w:val="24"/>
          <w:szCs w:val="24"/>
        </w:rPr>
        <w:fldChar w:fldCharType="end"/>
      </w:r>
      <w:r w:rsidR="00E73B55">
        <w:rPr>
          <w:rFonts w:ascii="Garamond" w:eastAsiaTheme="minorHAnsi" w:hAnsi="Garamond" w:cs="Times-Roman"/>
          <w:sz w:val="24"/>
          <w:szCs w:val="24"/>
        </w:rPr>
      </w:r>
      <w:r w:rsidR="00E73B55">
        <w:rPr>
          <w:rFonts w:ascii="Garamond" w:eastAsiaTheme="minorHAnsi" w:hAnsi="Garamond" w:cs="Times-Roman"/>
          <w:sz w:val="24"/>
          <w:szCs w:val="24"/>
        </w:rPr>
        <w:fldChar w:fldCharType="separate"/>
      </w:r>
      <w:r w:rsidR="00E73B55" w:rsidRPr="00E73B55">
        <w:rPr>
          <w:rFonts w:ascii="Garamond" w:eastAsiaTheme="minorHAnsi" w:hAnsi="Garamond" w:cs="Times-Roman"/>
          <w:noProof/>
          <w:sz w:val="24"/>
          <w:szCs w:val="24"/>
          <w:vertAlign w:val="superscript"/>
        </w:rPr>
        <w:t>82-84</w:t>
      </w:r>
      <w:r w:rsidR="00E73B55">
        <w:rPr>
          <w:rFonts w:ascii="Garamond" w:eastAsiaTheme="minorHAnsi" w:hAnsi="Garamond" w:cs="Times-Roman"/>
          <w:sz w:val="24"/>
          <w:szCs w:val="24"/>
        </w:rPr>
        <w:fldChar w:fldCharType="end"/>
      </w:r>
      <w:r w:rsidR="00E30214">
        <w:rPr>
          <w:rFonts w:ascii="Garamond" w:eastAsiaTheme="minorHAnsi" w:hAnsi="Garamond" w:cs="Times-Roman"/>
          <w:sz w:val="24"/>
          <w:szCs w:val="24"/>
        </w:rPr>
        <w:t>.</w:t>
      </w:r>
      <w:r w:rsidR="00833B3B">
        <w:rPr>
          <w:rFonts w:ascii="Garamond" w:eastAsiaTheme="minorHAnsi" w:hAnsi="Garamond" w:cs="Times-Roman"/>
          <w:sz w:val="24"/>
          <w:szCs w:val="24"/>
        </w:rPr>
        <w:t xml:space="preserve"> </w:t>
      </w:r>
      <w:r w:rsidR="00C34A7F">
        <w:rPr>
          <w:rFonts w:ascii="Garamond" w:eastAsiaTheme="minorHAnsi" w:hAnsi="Garamond" w:cs="Times-Roman"/>
          <w:sz w:val="24"/>
          <w:szCs w:val="24"/>
        </w:rPr>
        <w:t>Therefore, these results</w:t>
      </w:r>
      <w:r w:rsidR="00B82228">
        <w:rPr>
          <w:rFonts w:ascii="Garamond" w:eastAsiaTheme="minorHAnsi" w:hAnsi="Garamond" w:cs="Times-Roman"/>
          <w:sz w:val="24"/>
          <w:szCs w:val="24"/>
        </w:rPr>
        <w:t xml:space="preserve"> on discontinuations</w:t>
      </w:r>
      <w:r w:rsidR="00C34A7F">
        <w:rPr>
          <w:rFonts w:ascii="Garamond" w:eastAsiaTheme="minorHAnsi" w:hAnsi="Garamond" w:cs="Times-Roman"/>
          <w:sz w:val="24"/>
          <w:szCs w:val="24"/>
        </w:rPr>
        <w:t xml:space="preserve"> need to</w:t>
      </w:r>
      <w:r w:rsidR="00A7516D">
        <w:rPr>
          <w:rFonts w:ascii="Garamond" w:eastAsiaTheme="minorHAnsi" w:hAnsi="Garamond" w:cs="Times-Roman"/>
          <w:sz w:val="24"/>
          <w:szCs w:val="24"/>
        </w:rPr>
        <w:t xml:space="preserve"> be interpreted with</w:t>
      </w:r>
      <w:r w:rsidR="00B82228">
        <w:rPr>
          <w:rFonts w:ascii="Garamond" w:eastAsiaTheme="minorHAnsi" w:hAnsi="Garamond" w:cs="Times-Roman"/>
          <w:sz w:val="24"/>
          <w:szCs w:val="24"/>
        </w:rPr>
        <w:t xml:space="preserve"> great</w:t>
      </w:r>
      <w:r w:rsidR="00A7516D">
        <w:rPr>
          <w:rFonts w:ascii="Garamond" w:eastAsiaTheme="minorHAnsi" w:hAnsi="Garamond" w:cs="Times-Roman"/>
          <w:sz w:val="24"/>
          <w:szCs w:val="24"/>
        </w:rPr>
        <w:t xml:space="preserve"> caution.</w:t>
      </w:r>
      <w:r w:rsidR="00E30214">
        <w:rPr>
          <w:rFonts w:ascii="Garamond" w:eastAsiaTheme="minorHAnsi" w:hAnsi="Garamond" w:cs="Times-Roman"/>
          <w:sz w:val="24"/>
          <w:szCs w:val="24"/>
        </w:rPr>
        <w:t xml:space="preserve"> </w:t>
      </w:r>
      <w:r w:rsidR="0038442F">
        <w:rPr>
          <w:rFonts w:ascii="Garamond" w:eastAsiaTheme="minorHAnsi" w:hAnsi="Garamond" w:cs="Times-Roman"/>
          <w:sz w:val="24"/>
          <w:szCs w:val="24"/>
        </w:rPr>
        <w:t>R</w:t>
      </w:r>
      <w:r w:rsidR="00E30214">
        <w:rPr>
          <w:rFonts w:ascii="Garamond" w:eastAsiaTheme="minorHAnsi" w:hAnsi="Garamond" w:cs="Times-Roman"/>
          <w:sz w:val="24"/>
          <w:szCs w:val="24"/>
        </w:rPr>
        <w:t xml:space="preserve">eporting </w:t>
      </w:r>
      <w:r w:rsidR="0038442F">
        <w:rPr>
          <w:rFonts w:ascii="Garamond" w:eastAsiaTheme="minorHAnsi" w:hAnsi="Garamond" w:cs="Times-Roman"/>
          <w:sz w:val="24"/>
          <w:szCs w:val="24"/>
        </w:rPr>
        <w:t xml:space="preserve">of </w:t>
      </w:r>
      <w:r w:rsidR="00833B3B">
        <w:rPr>
          <w:rFonts w:ascii="Garamond" w:eastAsiaTheme="minorHAnsi" w:hAnsi="Garamond" w:cs="Times-Roman"/>
          <w:sz w:val="24"/>
          <w:szCs w:val="24"/>
        </w:rPr>
        <w:t>discontinuations</w:t>
      </w:r>
      <w:r w:rsidR="0038442F">
        <w:rPr>
          <w:rFonts w:ascii="Garamond" w:eastAsiaTheme="minorHAnsi" w:hAnsi="Garamond" w:cs="Times-Roman"/>
          <w:sz w:val="24"/>
          <w:szCs w:val="24"/>
        </w:rPr>
        <w:t xml:space="preserve"> due to adverse events and other harm outcomes</w:t>
      </w:r>
      <w:r w:rsidR="001D76DF">
        <w:rPr>
          <w:rFonts w:ascii="Garamond" w:eastAsiaTheme="minorHAnsi" w:hAnsi="Garamond" w:cs="Times-Roman"/>
          <w:sz w:val="24"/>
          <w:szCs w:val="24"/>
        </w:rPr>
        <w:t xml:space="preserve"> should be reported in the CONSORT flow diagram and within </w:t>
      </w:r>
      <w:r w:rsidR="00707CE4">
        <w:rPr>
          <w:rFonts w:ascii="Garamond" w:eastAsiaTheme="minorHAnsi" w:hAnsi="Garamond" w:cs="Times-Roman"/>
          <w:sz w:val="24"/>
          <w:szCs w:val="24"/>
        </w:rPr>
        <w:t>the study</w:t>
      </w:r>
      <w:r w:rsidR="001D76DF">
        <w:rPr>
          <w:rFonts w:ascii="Garamond" w:eastAsiaTheme="minorHAnsi" w:hAnsi="Garamond" w:cs="Times-Roman"/>
          <w:sz w:val="24"/>
          <w:szCs w:val="24"/>
        </w:rPr>
        <w:t xml:space="preserve"> results</w:t>
      </w:r>
      <w:r w:rsidR="00E73B55">
        <w:rPr>
          <w:rFonts w:ascii="Garamond" w:eastAsiaTheme="minorHAnsi" w:hAnsi="Garamond" w:cs="Times-Roman"/>
          <w:sz w:val="24"/>
          <w:szCs w:val="24"/>
        </w:rPr>
        <w:t xml:space="preserve"> </w:t>
      </w:r>
      <w:r w:rsidR="00E73B55">
        <w:rPr>
          <w:rFonts w:ascii="Garamond" w:eastAsiaTheme="minorHAnsi" w:hAnsi="Garamond" w:cs="Times-Roman"/>
          <w:sz w:val="24"/>
          <w:szCs w:val="24"/>
        </w:rPr>
        <w:fldChar w:fldCharType="begin"/>
      </w:r>
      <w:r w:rsidR="00E73B55">
        <w:rPr>
          <w:rFonts w:ascii="Garamond" w:eastAsiaTheme="minorHAnsi" w:hAnsi="Garamond" w:cs="Times-Roman"/>
          <w:sz w:val="24"/>
          <w:szCs w:val="24"/>
        </w:rPr>
        <w:instrText xml:space="preserve"> ADDIN EN.CITE &lt;EndNote&gt;&lt;Cite ExcludeYear="1"&gt;&lt;Author&gt;Ioannidis&lt;/Author&gt;&lt;Year&gt;2004&lt;/Year&gt;&lt;RecNum&gt;109&lt;/RecNum&gt;&lt;DisplayText&gt;&lt;style face="superscript"&gt;85&lt;/style&gt;&lt;/DisplayText&gt;&lt;record&gt;&lt;rec-number&gt;109&lt;/rec-number&gt;&lt;foreign-keys&gt;&lt;key app="EN" db-id="fz5dfs9s9tr09le520u5x5vtsz5t5vaz0evf" timestamp="1641736650"&gt;109&lt;/key&gt;&lt;/foreign-keys&gt;&lt;ref-type name="Journal Article"&gt;17&lt;/ref-type&gt;&lt;contributors&gt;&lt;authors&gt;&lt;author&gt;Ioannidis, J. P.&lt;/author&gt;&lt;author&gt;Evans, S. J.&lt;/author&gt;&lt;author&gt;Gøtzsche, P. C.&lt;/author&gt;&lt;author&gt;O&amp;apos;Neill, R. T.&lt;/author&gt;&lt;author&gt;Altman, D. G.&lt;/author&gt;&lt;author&gt;Schulz, K.&lt;/author&gt;&lt;author&gt;Moher, D.&lt;/author&gt;&lt;/authors&gt;&lt;/contributors&gt;&lt;auth-address&gt;University of Ioannina School of Medicine and Biomedical Research Institute, Foundation for Research and Technology-Hellas, Ioannina, Greece.&lt;/auth-address&gt;&lt;titles&gt;&lt;title&gt;Better reporting of harms in randomized trials: an extension of the CONSORT statement&lt;/title&gt;&lt;secondary-title&gt;Ann Intern Med&lt;/secondary-title&gt;&lt;/titles&gt;&lt;periodical&gt;&lt;full-title&gt;Ann Intern Med&lt;/full-title&gt;&lt;/periodical&gt;&lt;pages&gt;781-8&lt;/pages&gt;&lt;volume&gt;141&lt;/volume&gt;&lt;number&gt;10&lt;/number&gt;&lt;edition&gt;2004/11/17&lt;/edition&gt;&lt;keywords&gt;&lt;keyword&gt;Evidence-Based Medicine&lt;/keyword&gt;&lt;keyword&gt;Publishing/*standards&lt;/keyword&gt;&lt;keyword&gt;Quality Control&lt;/keyword&gt;&lt;keyword&gt;Randomized Controlled Trials as Topic/*standards&lt;/keyword&gt;&lt;keyword&gt;Safety&lt;/keyword&gt;&lt;/keywords&gt;&lt;dates&gt;&lt;year&gt;2004&lt;/year&gt;&lt;pub-dates&gt;&lt;date&gt;Nov 16&lt;/date&gt;&lt;/pub-dates&gt;&lt;/dates&gt;&lt;isbn&gt;0003-4819&lt;/isbn&gt;&lt;accession-num&gt;15545678&lt;/accession-num&gt;&lt;urls&gt;&lt;/urls&gt;&lt;electronic-resource-num&gt;10.7326/0003-4819-141-10-200411160-00009&lt;/electronic-resource-num&gt;&lt;remote-database-provider&gt;NLM&lt;/remote-database-provider&gt;&lt;language&gt;eng&lt;/language&gt;&lt;/record&gt;&lt;/Cite&gt;&lt;/EndNote&gt;</w:instrText>
      </w:r>
      <w:r w:rsidR="00E73B55">
        <w:rPr>
          <w:rFonts w:ascii="Garamond" w:eastAsiaTheme="minorHAnsi" w:hAnsi="Garamond" w:cs="Times-Roman"/>
          <w:sz w:val="24"/>
          <w:szCs w:val="24"/>
        </w:rPr>
        <w:fldChar w:fldCharType="separate"/>
      </w:r>
      <w:r w:rsidR="00E73B55" w:rsidRPr="00E73B55">
        <w:rPr>
          <w:rFonts w:ascii="Garamond" w:eastAsiaTheme="minorHAnsi" w:hAnsi="Garamond" w:cs="Times-Roman"/>
          <w:noProof/>
          <w:sz w:val="24"/>
          <w:szCs w:val="24"/>
          <w:vertAlign w:val="superscript"/>
        </w:rPr>
        <w:t>85</w:t>
      </w:r>
      <w:r w:rsidR="00E73B55">
        <w:rPr>
          <w:rFonts w:ascii="Garamond" w:eastAsiaTheme="minorHAnsi" w:hAnsi="Garamond" w:cs="Times-Roman"/>
          <w:sz w:val="24"/>
          <w:szCs w:val="24"/>
        </w:rPr>
        <w:fldChar w:fldCharType="end"/>
      </w:r>
      <w:r w:rsidR="001D76DF">
        <w:rPr>
          <w:rFonts w:ascii="Garamond" w:eastAsiaTheme="minorHAnsi" w:hAnsi="Garamond" w:cs="Times-Roman"/>
          <w:sz w:val="24"/>
          <w:szCs w:val="24"/>
        </w:rPr>
        <w:t xml:space="preserve">. </w:t>
      </w:r>
      <w:r w:rsidR="008D19A9">
        <w:rPr>
          <w:rFonts w:ascii="Garamond" w:eastAsiaTheme="minorHAnsi" w:hAnsi="Garamond" w:cs="Times-Roman"/>
          <w:sz w:val="24"/>
          <w:szCs w:val="24"/>
        </w:rPr>
        <w:t xml:space="preserve">However, </w:t>
      </w:r>
      <w:r w:rsidR="00707CE4">
        <w:rPr>
          <w:rFonts w:ascii="Garamond" w:eastAsiaTheme="minorHAnsi" w:hAnsi="Garamond" w:cs="Times-Roman"/>
          <w:sz w:val="24"/>
          <w:szCs w:val="24"/>
        </w:rPr>
        <w:t>the primary</w:t>
      </w:r>
      <w:r w:rsidR="00E30214">
        <w:rPr>
          <w:rFonts w:ascii="Garamond" w:eastAsiaTheme="minorHAnsi" w:hAnsi="Garamond" w:cs="Times-Roman"/>
          <w:sz w:val="24"/>
          <w:szCs w:val="24"/>
        </w:rPr>
        <w:t xml:space="preserve"> reports</w:t>
      </w:r>
      <w:r w:rsidR="008D19A9">
        <w:rPr>
          <w:rFonts w:ascii="Garamond" w:eastAsiaTheme="minorHAnsi" w:hAnsi="Garamond" w:cs="Times-Roman"/>
          <w:sz w:val="24"/>
          <w:szCs w:val="24"/>
        </w:rPr>
        <w:t xml:space="preserve"> for pharmacotherapy and device trials for chronic heart failure </w:t>
      </w:r>
      <w:r w:rsidR="00E73B55">
        <w:rPr>
          <w:rFonts w:ascii="Garamond" w:eastAsiaTheme="minorHAnsi" w:hAnsi="Garamond" w:cs="Times-Roman"/>
          <w:sz w:val="24"/>
          <w:szCs w:val="24"/>
        </w:rPr>
        <w:fldChar w:fldCharType="begin">
          <w:fldData xml:space="preserve">PEVuZE5vdGU+PENpdGUgRXhjbHVkZVllYXI9IjEiPjxBdXRob3I+Q2FtcGJlbGw8L0F1dGhvcj48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</w:fldData>
        </w:fldChar>
      </w:r>
      <w:r w:rsidR="00E73B55">
        <w:rPr>
          <w:rFonts w:ascii="Garamond" w:eastAsiaTheme="minorHAnsi" w:hAnsi="Garamond" w:cs="Times-Roman"/>
          <w:sz w:val="24"/>
          <w:szCs w:val="24"/>
        </w:rPr>
        <w:instrText xml:space="preserve"> ADDIN EN.CITE </w:instrText>
      </w:r>
      <w:r w:rsidR="00E73B55">
        <w:rPr>
          <w:rFonts w:ascii="Garamond" w:eastAsiaTheme="minorHAnsi" w:hAnsi="Garamond" w:cs="Times-Roman"/>
          <w:sz w:val="24"/>
          <w:szCs w:val="24"/>
        </w:rPr>
        <w:fldChar w:fldCharType="begin">
          <w:fldData xml:space="preserve">PEVuZE5vdGU+PENpdGUgRXhjbHVkZVllYXI9IjEiPjxBdXRob3I+Q2FtcGJlbGw8L0F1dGhvcj48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</w:fldData>
        </w:fldChar>
      </w:r>
      <w:r w:rsidR="00E73B55">
        <w:rPr>
          <w:rFonts w:ascii="Garamond" w:eastAsiaTheme="minorHAnsi" w:hAnsi="Garamond" w:cs="Times-Roman"/>
          <w:sz w:val="24"/>
          <w:szCs w:val="24"/>
        </w:rPr>
        <w:instrText xml:space="preserve"> ADDIN EN.CITE.DATA </w:instrText>
      </w:r>
      <w:r w:rsidR="00E73B55">
        <w:rPr>
          <w:rFonts w:ascii="Garamond" w:eastAsiaTheme="minorHAnsi" w:hAnsi="Garamond" w:cs="Times-Roman"/>
          <w:sz w:val="24"/>
          <w:szCs w:val="24"/>
        </w:rPr>
      </w:r>
      <w:r w:rsidR="00E73B55">
        <w:rPr>
          <w:rFonts w:ascii="Garamond" w:eastAsiaTheme="minorHAnsi" w:hAnsi="Garamond" w:cs="Times-Roman"/>
          <w:sz w:val="24"/>
          <w:szCs w:val="24"/>
        </w:rPr>
        <w:fldChar w:fldCharType="end"/>
      </w:r>
      <w:r w:rsidR="00E73B55">
        <w:rPr>
          <w:rFonts w:ascii="Garamond" w:eastAsiaTheme="minorHAnsi" w:hAnsi="Garamond" w:cs="Times-Roman"/>
          <w:sz w:val="24"/>
          <w:szCs w:val="24"/>
        </w:rPr>
      </w:r>
      <w:r w:rsidR="00E73B55">
        <w:rPr>
          <w:rFonts w:ascii="Garamond" w:eastAsiaTheme="minorHAnsi" w:hAnsi="Garamond" w:cs="Times-Roman"/>
          <w:sz w:val="24"/>
          <w:szCs w:val="24"/>
        </w:rPr>
        <w:fldChar w:fldCharType="separate"/>
      </w:r>
      <w:r w:rsidR="00E73B55" w:rsidRPr="00E73B55">
        <w:rPr>
          <w:rFonts w:ascii="Garamond" w:eastAsiaTheme="minorHAnsi" w:hAnsi="Garamond" w:cs="Times-Roman"/>
          <w:noProof/>
          <w:sz w:val="24"/>
          <w:szCs w:val="24"/>
          <w:vertAlign w:val="superscript"/>
        </w:rPr>
        <w:t>86</w:t>
      </w:r>
      <w:r w:rsidR="00E73B55">
        <w:rPr>
          <w:rFonts w:ascii="Garamond" w:eastAsiaTheme="minorHAnsi" w:hAnsi="Garamond" w:cs="Times-Roman"/>
          <w:sz w:val="24"/>
          <w:szCs w:val="24"/>
        </w:rPr>
        <w:fldChar w:fldCharType="end"/>
      </w:r>
      <w:r w:rsidR="008D19A9">
        <w:rPr>
          <w:rFonts w:ascii="Garamond" w:eastAsiaTheme="minorHAnsi" w:hAnsi="Garamond" w:cs="Times-Roman"/>
          <w:sz w:val="24"/>
          <w:szCs w:val="24"/>
        </w:rPr>
        <w:t xml:space="preserve"> and more specifically for statins </w:t>
      </w:r>
      <w:r w:rsidR="00C9362A">
        <w:rPr>
          <w:rFonts w:ascii="Garamond" w:eastAsiaTheme="minorHAnsi" w:hAnsi="Garamond" w:cs="Times-Roman"/>
          <w:sz w:val="24"/>
          <w:szCs w:val="24"/>
        </w:rPr>
        <w:fldChar w:fldCharType="begin"/>
      </w:r>
      <w:r w:rsidR="00C9362A">
        <w:rPr>
          <w:rFonts w:ascii="Garamond" w:eastAsiaTheme="minorHAnsi" w:hAnsi="Garamond" w:cs="Times-Roman"/>
          <w:sz w:val="24"/>
          <w:szCs w:val="24"/>
        </w:rPr>
        <w:instrText xml:space="preserve"> ADDIN EN.CITE &lt;EndNote&gt;&lt;Cite ExcludeYear="1"&gt;&lt;Author&gt;Cai&lt;/Author&gt;&lt;Year&gt;2021&lt;/Year&gt;&lt;RecNum&gt;103&lt;/RecNum&gt;&lt;DisplayText&gt;&lt;style face="superscript"&gt;87&lt;/style&gt;&lt;/DisplayText&gt;&lt;record&gt;&lt;rec-number&gt;103&lt;/rec-number&gt;&lt;foreign-keys&gt;&lt;key app="EN" db-id="fz5dfs9s9tr09le520u5x5vtsz5t5vaz0evf" timestamp="1639399002"&gt;103&lt;/key&gt;&lt;/foreign-keys&gt;&lt;ref-type name="Journal Article"&gt;17&lt;/ref-type&gt;&lt;contributors&gt;&lt;authors&gt;&lt;author&gt;Cai, Ting&lt;/author&gt;&lt;author&gt;Abel, Lucy&lt;/author&gt;&lt;author&gt;Langford, Oliver&lt;/author&gt;&lt;author&gt;Monaghan, Genevieve&lt;/author&gt;&lt;author&gt;Aronson, Jeffrey K&lt;/author&gt;&lt;author&gt;Stevens, Richard J&lt;/author&gt;&lt;author&gt;Lay-Flurrie, Sarah&lt;/author&gt;&lt;author&gt;Koshiaris, Constantinos&lt;/author&gt;&lt;author&gt;McManus, Richard J&lt;/author&gt;&lt;author&gt;Hobbs, F D Richard&lt;/author&gt;&lt;author&gt;Sheppard, James P&lt;/author&gt;&lt;/authors&gt;&lt;/contributors&gt;&lt;titles&gt;&lt;title&gt;Associations between statins and adverse events in primary prevention of cardiovascular disease: systematic review with pairwise, network, and dose-response meta-analyses&lt;/title&gt;&lt;secondary-title&gt;BMJ&lt;/secondary-title&gt;&lt;/titles&gt;&lt;periodical&gt;&lt;full-title&gt;BMJ&lt;/full-title&gt;&lt;/periodical&gt;&lt;pages&gt;n1537&lt;/pages&gt;&lt;volume&gt;374&lt;/volume&gt;&lt;dates&gt;&lt;year&gt;2021&lt;/year&gt;&lt;/dates&gt;&lt;urls&gt;&lt;related-urls&gt;&lt;url&gt;https://www.bmj.com/content/bmj/374/bmj.n1537.full.pdf&lt;/url&gt;&lt;/related-urls&gt;&lt;/urls&gt;&lt;electronic-resource-num&gt;10.1136/bmj.n1537&lt;/electronic-resource-num&gt;&lt;/record&gt;&lt;/Cite&gt;&lt;/EndNote&gt;</w:instrText>
      </w:r>
      <w:r w:rsidR="00C9362A">
        <w:rPr>
          <w:rFonts w:ascii="Garamond" w:eastAsiaTheme="minorHAnsi" w:hAnsi="Garamond" w:cs="Times-Roman"/>
          <w:sz w:val="24"/>
          <w:szCs w:val="24"/>
        </w:rPr>
        <w:fldChar w:fldCharType="separate"/>
      </w:r>
      <w:r w:rsidR="00C9362A" w:rsidRPr="00C9362A">
        <w:rPr>
          <w:rFonts w:ascii="Garamond" w:eastAsiaTheme="minorHAnsi" w:hAnsi="Garamond" w:cs="Times-Roman"/>
          <w:noProof/>
          <w:sz w:val="24"/>
          <w:szCs w:val="24"/>
          <w:vertAlign w:val="superscript"/>
        </w:rPr>
        <w:t>87</w:t>
      </w:r>
      <w:r w:rsidR="00C9362A">
        <w:rPr>
          <w:rFonts w:ascii="Garamond" w:eastAsiaTheme="minorHAnsi" w:hAnsi="Garamond" w:cs="Times-Roman"/>
          <w:sz w:val="24"/>
          <w:szCs w:val="24"/>
        </w:rPr>
        <w:fldChar w:fldCharType="end"/>
      </w:r>
      <w:r w:rsidR="008D19A9">
        <w:rPr>
          <w:rFonts w:ascii="Garamond" w:eastAsiaTheme="minorHAnsi" w:hAnsi="Garamond" w:cs="Times-Roman"/>
          <w:sz w:val="24"/>
          <w:szCs w:val="24"/>
        </w:rPr>
        <w:t>, often do not provide these data. Practicing cardiologists need these data</w:t>
      </w:r>
      <w:r w:rsidR="00E30214">
        <w:rPr>
          <w:rFonts w:ascii="Garamond" w:eastAsiaTheme="minorHAnsi" w:hAnsi="Garamond" w:cs="Times-Roman"/>
          <w:sz w:val="24"/>
          <w:szCs w:val="24"/>
        </w:rPr>
        <w:t xml:space="preserve"> </w:t>
      </w:r>
      <w:r w:rsidR="008D19A9">
        <w:rPr>
          <w:rFonts w:ascii="Garamond" w:eastAsiaTheme="minorHAnsi" w:hAnsi="Garamond" w:cs="Times-Roman"/>
          <w:sz w:val="24"/>
          <w:szCs w:val="24"/>
        </w:rPr>
        <w:t xml:space="preserve">to </w:t>
      </w:r>
      <w:r w:rsidR="00E30214">
        <w:rPr>
          <w:rFonts w:ascii="Garamond" w:eastAsiaTheme="minorHAnsi" w:hAnsi="Garamond" w:cs="Times-Roman"/>
          <w:sz w:val="24"/>
          <w:szCs w:val="24"/>
        </w:rPr>
        <w:t>help support</w:t>
      </w:r>
      <w:r w:rsidR="00FE7A98">
        <w:rPr>
          <w:rFonts w:ascii="Garamond" w:eastAsiaTheme="minorHAnsi" w:hAnsi="Garamond" w:cs="Times-Roman"/>
          <w:sz w:val="24"/>
          <w:szCs w:val="24"/>
        </w:rPr>
        <w:t xml:space="preserve"> clinical</w:t>
      </w:r>
      <w:r w:rsidR="005504D8">
        <w:rPr>
          <w:rFonts w:ascii="Garamond" w:eastAsiaTheme="minorHAnsi" w:hAnsi="Garamond" w:cs="Times-Roman"/>
          <w:sz w:val="24"/>
          <w:szCs w:val="24"/>
        </w:rPr>
        <w:t xml:space="preserve"> judgements</w:t>
      </w:r>
      <w:r w:rsidR="00FE7A98">
        <w:rPr>
          <w:rFonts w:ascii="Garamond" w:eastAsiaTheme="minorHAnsi" w:hAnsi="Garamond" w:cs="Times-Roman"/>
          <w:sz w:val="24"/>
          <w:szCs w:val="24"/>
        </w:rPr>
        <w:t xml:space="preserve"> when</w:t>
      </w:r>
      <w:r w:rsidR="004A1D45">
        <w:rPr>
          <w:rFonts w:ascii="Garamond" w:eastAsiaTheme="minorHAnsi" w:hAnsi="Garamond" w:cs="Times-Roman"/>
          <w:sz w:val="24"/>
          <w:szCs w:val="24"/>
        </w:rPr>
        <w:t xml:space="preserve"> balancing</w:t>
      </w:r>
      <w:r w:rsidR="00E30214">
        <w:rPr>
          <w:rFonts w:ascii="Garamond" w:eastAsiaTheme="minorHAnsi" w:hAnsi="Garamond" w:cs="Times-Roman"/>
          <w:sz w:val="24"/>
          <w:szCs w:val="24"/>
        </w:rPr>
        <w:t xml:space="preserve"> the benefit-harms</w:t>
      </w:r>
      <w:r w:rsidR="00F000DF">
        <w:rPr>
          <w:rFonts w:ascii="Garamond" w:eastAsiaTheme="minorHAnsi" w:hAnsi="Garamond" w:cs="Times-Roman"/>
          <w:sz w:val="24"/>
          <w:szCs w:val="24"/>
        </w:rPr>
        <w:t xml:space="preserve"> profile</w:t>
      </w:r>
      <w:r w:rsidR="00E30214">
        <w:rPr>
          <w:rFonts w:ascii="Garamond" w:eastAsiaTheme="minorHAnsi" w:hAnsi="Garamond" w:cs="Times-Roman"/>
          <w:sz w:val="24"/>
          <w:szCs w:val="24"/>
        </w:rPr>
        <w:t xml:space="preserve"> of</w:t>
      </w:r>
      <w:r w:rsidR="00253F54">
        <w:rPr>
          <w:rFonts w:ascii="Garamond" w:eastAsiaTheme="minorHAnsi" w:hAnsi="Garamond" w:cs="Times-Roman"/>
          <w:sz w:val="24"/>
          <w:szCs w:val="24"/>
        </w:rPr>
        <w:t xml:space="preserve"> the</w:t>
      </w:r>
      <w:r w:rsidR="00E30214">
        <w:rPr>
          <w:rFonts w:ascii="Garamond" w:eastAsiaTheme="minorHAnsi" w:hAnsi="Garamond" w:cs="Times-Roman"/>
          <w:sz w:val="24"/>
          <w:szCs w:val="24"/>
        </w:rPr>
        <w:t xml:space="preserve"> different statins</w:t>
      </w:r>
      <w:r w:rsidR="00FD3BEE">
        <w:rPr>
          <w:rFonts w:ascii="Garamond" w:eastAsiaTheme="minorHAnsi" w:hAnsi="Garamond" w:cs="Times-Roman"/>
          <w:sz w:val="24"/>
          <w:szCs w:val="24"/>
        </w:rPr>
        <w:t>.</w:t>
      </w:r>
    </w:p>
    <w:p w14:paraId="70BF2257" w14:textId="77777777" w:rsidR="00792CA3" w:rsidRDefault="00792CA3" w:rsidP="00792CA3">
      <w:pPr>
        <w:rPr>
          <w:rFonts w:ascii="Garamond" w:hAnsi="Garamond"/>
          <w:b/>
          <w:bCs/>
          <w:sz w:val="24"/>
          <w:szCs w:val="24"/>
        </w:rPr>
      </w:pPr>
      <w:r w:rsidRPr="008641AA">
        <w:rPr>
          <w:rFonts w:ascii="Garamond" w:hAnsi="Garamond"/>
          <w:b/>
          <w:bCs/>
          <w:sz w:val="24"/>
          <w:szCs w:val="24"/>
        </w:rPr>
        <w:t>Implications</w:t>
      </w:r>
      <w:r>
        <w:rPr>
          <w:rFonts w:ascii="Garamond" w:hAnsi="Garamond"/>
          <w:b/>
          <w:bCs/>
          <w:sz w:val="24"/>
          <w:szCs w:val="24"/>
        </w:rPr>
        <w:t xml:space="preserve"> for Policy and Practice</w:t>
      </w:r>
    </w:p>
    <w:p w14:paraId="20346999" w14:textId="01241D54" w:rsidR="00792CA3" w:rsidRPr="00427CCF" w:rsidRDefault="004E5336" w:rsidP="00231561">
      <w:pPr>
        <w:spacing w:line="360" w:lineRule="auto"/>
        <w:rPr>
          <w:rFonts w:ascii="Garamond" w:hAnsi="Garamond"/>
          <w:sz w:val="24"/>
          <w:szCs w:val="24"/>
        </w:rPr>
      </w:pPr>
      <w:r w:rsidRPr="00E841A3">
        <w:rPr>
          <w:rFonts w:ascii="Garamond" w:hAnsi="Garamond"/>
          <w:sz w:val="24"/>
          <w:szCs w:val="24"/>
        </w:rPr>
        <w:t xml:space="preserve">The </w:t>
      </w:r>
      <w:r w:rsidR="00846A9A">
        <w:rPr>
          <w:rFonts w:ascii="Garamond" w:hAnsi="Garamond"/>
          <w:sz w:val="24"/>
          <w:szCs w:val="24"/>
        </w:rPr>
        <w:t>use</w:t>
      </w:r>
      <w:r w:rsidR="00846A9A" w:rsidRPr="00E841A3">
        <w:rPr>
          <w:rFonts w:ascii="Garamond" w:hAnsi="Garamond"/>
          <w:sz w:val="24"/>
          <w:szCs w:val="24"/>
        </w:rPr>
        <w:t xml:space="preserve"> </w:t>
      </w:r>
      <w:r w:rsidRPr="00E841A3">
        <w:rPr>
          <w:rFonts w:ascii="Garamond" w:hAnsi="Garamond"/>
          <w:sz w:val="24"/>
          <w:szCs w:val="24"/>
        </w:rPr>
        <w:t>of lipid or apolipoprotein parameters other than LDL-C as targets for statin therapy</w:t>
      </w:r>
      <w:r w:rsidR="00846A9A">
        <w:rPr>
          <w:rFonts w:ascii="Garamond" w:hAnsi="Garamond"/>
          <w:sz w:val="24"/>
          <w:szCs w:val="24"/>
        </w:rPr>
        <w:t xml:space="preserve"> continues to be</w:t>
      </w:r>
      <w:r w:rsidRPr="00E841A3">
        <w:rPr>
          <w:rFonts w:ascii="Garamond" w:hAnsi="Garamond"/>
          <w:sz w:val="24"/>
          <w:szCs w:val="24"/>
        </w:rPr>
        <w:t xml:space="preserve"> hotly debated. However, given that the clinical applicability of non-HDL-C and LDL-C are identical, and </w:t>
      </w:r>
      <w:r w:rsidR="00A35403" w:rsidRPr="00E841A3">
        <w:rPr>
          <w:rFonts w:ascii="Garamond" w:hAnsi="Garamond"/>
          <w:sz w:val="24"/>
          <w:szCs w:val="24"/>
        </w:rPr>
        <w:t>with</w:t>
      </w:r>
      <w:r w:rsidR="004D3C36">
        <w:rPr>
          <w:rFonts w:ascii="Garamond" w:hAnsi="Garamond"/>
          <w:sz w:val="24"/>
          <w:szCs w:val="24"/>
        </w:rPr>
        <w:t xml:space="preserve"> the</w:t>
      </w:r>
      <w:r w:rsidRPr="00E841A3">
        <w:rPr>
          <w:rFonts w:ascii="Garamond" w:hAnsi="Garamond"/>
          <w:sz w:val="24"/>
          <w:szCs w:val="24"/>
        </w:rPr>
        <w:t xml:space="preserve"> g</w:t>
      </w:r>
      <w:r w:rsidR="00DB1B63" w:rsidRPr="00E841A3">
        <w:rPr>
          <w:rFonts w:ascii="Garamond" w:hAnsi="Garamond"/>
          <w:sz w:val="24"/>
          <w:szCs w:val="24"/>
        </w:rPr>
        <w:t>arnered evidence</w:t>
      </w:r>
      <w:r w:rsidR="004D3C36">
        <w:rPr>
          <w:rFonts w:ascii="Garamond" w:hAnsi="Garamond"/>
          <w:sz w:val="24"/>
          <w:szCs w:val="24"/>
        </w:rPr>
        <w:t xml:space="preserve"> continually</w:t>
      </w:r>
      <w:r w:rsidR="00792CA3" w:rsidRPr="00E841A3">
        <w:rPr>
          <w:rFonts w:ascii="Garamond" w:hAnsi="Garamond"/>
          <w:sz w:val="24"/>
          <w:szCs w:val="24"/>
        </w:rPr>
        <w:t xml:space="preserve"> support</w:t>
      </w:r>
      <w:r w:rsidR="005A2006">
        <w:rPr>
          <w:rFonts w:ascii="Garamond" w:hAnsi="Garamond"/>
          <w:sz w:val="24"/>
          <w:szCs w:val="24"/>
        </w:rPr>
        <w:t>ing</w:t>
      </w:r>
      <w:r w:rsidR="00792CA3" w:rsidRPr="00E841A3">
        <w:rPr>
          <w:rFonts w:ascii="Garamond" w:hAnsi="Garamond"/>
          <w:sz w:val="24"/>
          <w:szCs w:val="24"/>
        </w:rPr>
        <w:t xml:space="preserve"> the notion that non-HDL-C </w:t>
      </w:r>
      <w:r w:rsidR="00D33A3E" w:rsidRPr="00E841A3">
        <w:rPr>
          <w:rFonts w:ascii="Garamond" w:hAnsi="Garamond"/>
          <w:sz w:val="24"/>
          <w:szCs w:val="24"/>
        </w:rPr>
        <w:t>might be</w:t>
      </w:r>
      <w:r w:rsidR="00792CA3" w:rsidRPr="00E841A3">
        <w:rPr>
          <w:rFonts w:ascii="Garamond" w:hAnsi="Garamond"/>
          <w:sz w:val="24"/>
          <w:szCs w:val="24"/>
        </w:rPr>
        <w:t xml:space="preserve"> superior to LDL-C as a marker of cardiovascular risk </w:t>
      </w:r>
      <w:r w:rsidR="00792CA3" w:rsidRPr="00E841A3">
        <w:rPr>
          <w:rFonts w:ascii="Garamond" w:hAnsi="Garamond"/>
          <w:sz w:val="24"/>
          <w:szCs w:val="24"/>
        </w:rPr>
        <w:fldChar w:fldCharType="begin">
          <w:fldData xml:space="preserve">PEVuZE5vdGU+PENpdGUgRXhjbHVkZVllYXI9IjEiPjxBdXRob3I+Qm9la2hvbGR0PC9BdXRob3I+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=
</w:fldData>
        </w:fldChar>
      </w:r>
      <w:r w:rsidR="00E73B55">
        <w:rPr>
          <w:rFonts w:ascii="Garamond" w:hAnsi="Garamond"/>
          <w:sz w:val="24"/>
          <w:szCs w:val="24"/>
        </w:rPr>
        <w:instrText xml:space="preserve"> ADDIN EN.CITE </w:instrText>
      </w:r>
      <w:r w:rsidR="00E73B55">
        <w:rPr>
          <w:rFonts w:ascii="Garamond" w:hAnsi="Garamond"/>
          <w:sz w:val="24"/>
          <w:szCs w:val="24"/>
        </w:rPr>
        <w:fldChar w:fldCharType="begin">
          <w:fldData xml:space="preserve">PEVuZE5vdGU+PENpdGUgRXhjbHVkZVllYXI9IjEiPjxBdXRob3I+Qm9la2hvbGR0PC9BdXRob3I+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=
</w:fldData>
        </w:fldChar>
      </w:r>
      <w:r w:rsidR="00E73B55">
        <w:rPr>
          <w:rFonts w:ascii="Garamond" w:hAnsi="Garamond"/>
          <w:sz w:val="24"/>
          <w:szCs w:val="24"/>
        </w:rPr>
        <w:instrText xml:space="preserve"> ADDIN EN.CITE.DATA </w:instrText>
      </w:r>
      <w:r w:rsidR="00E73B55">
        <w:rPr>
          <w:rFonts w:ascii="Garamond" w:hAnsi="Garamond"/>
          <w:sz w:val="24"/>
          <w:szCs w:val="24"/>
        </w:rPr>
      </w:r>
      <w:r w:rsidR="00E73B55">
        <w:rPr>
          <w:rFonts w:ascii="Garamond" w:hAnsi="Garamond"/>
          <w:sz w:val="24"/>
          <w:szCs w:val="24"/>
        </w:rPr>
        <w:fldChar w:fldCharType="end"/>
      </w:r>
      <w:r w:rsidR="00792CA3" w:rsidRPr="00E841A3">
        <w:rPr>
          <w:rFonts w:ascii="Garamond" w:hAnsi="Garamond"/>
          <w:sz w:val="24"/>
          <w:szCs w:val="24"/>
        </w:rPr>
      </w:r>
      <w:r w:rsidR="00792CA3" w:rsidRPr="00E841A3">
        <w:rPr>
          <w:rFonts w:ascii="Garamond" w:hAnsi="Garamond"/>
          <w:sz w:val="24"/>
          <w:szCs w:val="24"/>
        </w:rPr>
        <w:fldChar w:fldCharType="separate"/>
      </w:r>
      <w:r w:rsidR="00E73B55" w:rsidRPr="00E73B55">
        <w:rPr>
          <w:rFonts w:ascii="Garamond" w:hAnsi="Garamond"/>
          <w:noProof/>
          <w:sz w:val="24"/>
          <w:szCs w:val="24"/>
          <w:vertAlign w:val="superscript"/>
        </w:rPr>
        <w:t>9 88-90</w:t>
      </w:r>
      <w:r w:rsidR="00792CA3" w:rsidRPr="00E841A3">
        <w:rPr>
          <w:rFonts w:ascii="Garamond" w:hAnsi="Garamond"/>
          <w:sz w:val="24"/>
          <w:szCs w:val="24"/>
        </w:rPr>
        <w:fldChar w:fldCharType="end"/>
      </w:r>
      <w:r w:rsidRPr="00E841A3">
        <w:rPr>
          <w:rFonts w:ascii="Garamond" w:hAnsi="Garamond"/>
          <w:sz w:val="24"/>
          <w:szCs w:val="24"/>
        </w:rPr>
        <w:t xml:space="preserve">, non-HDL-C </w:t>
      </w:r>
      <w:r w:rsidR="00EF7FA6">
        <w:rPr>
          <w:rFonts w:ascii="Garamond" w:hAnsi="Garamond"/>
          <w:sz w:val="24"/>
          <w:szCs w:val="24"/>
        </w:rPr>
        <w:t xml:space="preserve">levels </w:t>
      </w:r>
      <w:r w:rsidRPr="00E841A3">
        <w:rPr>
          <w:rFonts w:ascii="Garamond" w:hAnsi="Garamond"/>
          <w:sz w:val="24"/>
          <w:szCs w:val="24"/>
        </w:rPr>
        <w:t>are likely to be a more appropriate target for statin therapy than LDL-C</w:t>
      </w:r>
      <w:r w:rsidR="005A2006">
        <w:rPr>
          <w:rFonts w:ascii="Garamond" w:hAnsi="Garamond"/>
          <w:sz w:val="24"/>
          <w:szCs w:val="24"/>
        </w:rPr>
        <w:t xml:space="preserve"> in the </w:t>
      </w:r>
      <w:r w:rsidR="004D3C36">
        <w:rPr>
          <w:rFonts w:ascii="Garamond" w:hAnsi="Garamond"/>
          <w:sz w:val="24"/>
          <w:szCs w:val="24"/>
        </w:rPr>
        <w:t>future</w:t>
      </w:r>
      <w:r w:rsidRPr="00E841A3">
        <w:rPr>
          <w:rFonts w:ascii="Garamond" w:hAnsi="Garamond"/>
          <w:sz w:val="24"/>
          <w:szCs w:val="24"/>
        </w:rPr>
        <w:t xml:space="preserve"> </w:t>
      </w:r>
      <w:r w:rsidRPr="00E841A3">
        <w:rPr>
          <w:rFonts w:ascii="Garamond" w:hAnsi="Garamond"/>
          <w:sz w:val="24"/>
          <w:szCs w:val="24"/>
        </w:rPr>
        <w:fldChar w:fldCharType="begin">
          <w:fldData xml:space="preserve">PEVuZE5vdGU+PENpdGUgRXhjbHVkZVllYXI9IjEiPjxBdXRob3I+Qm9la2hvbGR0PC9BdXRob3I+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</w:fldData>
        </w:fldChar>
      </w:r>
      <w:r w:rsidRPr="00E841A3">
        <w:rPr>
          <w:rFonts w:ascii="Garamond" w:hAnsi="Garamond"/>
          <w:sz w:val="24"/>
          <w:szCs w:val="24"/>
        </w:rPr>
        <w:instrText xml:space="preserve"> ADDIN EN.CITE </w:instrText>
      </w:r>
      <w:r w:rsidRPr="00E841A3">
        <w:rPr>
          <w:rFonts w:ascii="Garamond" w:hAnsi="Garamond"/>
          <w:sz w:val="24"/>
          <w:szCs w:val="24"/>
        </w:rPr>
        <w:fldChar w:fldCharType="begin">
          <w:fldData xml:space="preserve">PEVuZE5vdGU+PENpdGUgRXhjbHVkZVllYXI9IjEiPjxBdXRob3I+Qm9la2hvbGR0PC9BdXRob3I+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</w:fldData>
        </w:fldChar>
      </w:r>
      <w:r w:rsidRPr="00E841A3">
        <w:rPr>
          <w:rFonts w:ascii="Garamond" w:hAnsi="Garamond"/>
          <w:sz w:val="24"/>
          <w:szCs w:val="24"/>
        </w:rPr>
        <w:instrText xml:space="preserve"> ADDIN EN.CITE.DATA </w:instrText>
      </w:r>
      <w:r w:rsidRPr="00E841A3">
        <w:rPr>
          <w:rFonts w:ascii="Garamond" w:hAnsi="Garamond"/>
          <w:sz w:val="24"/>
          <w:szCs w:val="24"/>
        </w:rPr>
      </w:r>
      <w:r w:rsidRPr="00E841A3">
        <w:rPr>
          <w:rFonts w:ascii="Garamond" w:hAnsi="Garamond"/>
          <w:sz w:val="24"/>
          <w:szCs w:val="24"/>
        </w:rPr>
        <w:fldChar w:fldCharType="end"/>
      </w:r>
      <w:r w:rsidRPr="00E841A3">
        <w:rPr>
          <w:rFonts w:ascii="Garamond" w:hAnsi="Garamond"/>
          <w:sz w:val="24"/>
          <w:szCs w:val="24"/>
        </w:rPr>
      </w:r>
      <w:r w:rsidRPr="00E841A3">
        <w:rPr>
          <w:rFonts w:ascii="Garamond" w:hAnsi="Garamond"/>
          <w:sz w:val="24"/>
          <w:szCs w:val="24"/>
        </w:rPr>
        <w:fldChar w:fldCharType="separate"/>
      </w:r>
      <w:r w:rsidRPr="00E841A3">
        <w:rPr>
          <w:rFonts w:ascii="Garamond" w:hAnsi="Garamond"/>
          <w:noProof/>
          <w:sz w:val="24"/>
          <w:szCs w:val="24"/>
          <w:vertAlign w:val="superscript"/>
        </w:rPr>
        <w:t>9</w:t>
      </w:r>
      <w:r w:rsidRPr="00E841A3">
        <w:rPr>
          <w:rFonts w:ascii="Garamond" w:hAnsi="Garamond"/>
          <w:sz w:val="24"/>
          <w:szCs w:val="24"/>
        </w:rPr>
        <w:fldChar w:fldCharType="end"/>
      </w:r>
      <w:r w:rsidRPr="00E841A3">
        <w:rPr>
          <w:rFonts w:ascii="Garamond" w:hAnsi="Garamond"/>
          <w:sz w:val="24"/>
          <w:szCs w:val="24"/>
        </w:rPr>
        <w:t>.</w:t>
      </w:r>
      <w:r w:rsidR="00792CA3" w:rsidRPr="00E841A3">
        <w:rPr>
          <w:rFonts w:ascii="Garamond" w:hAnsi="Garamond"/>
          <w:sz w:val="24"/>
          <w:szCs w:val="24"/>
        </w:rPr>
        <w:t xml:space="preserve"> </w:t>
      </w:r>
      <w:r w:rsidR="00AE738C" w:rsidRPr="00E841A3">
        <w:rPr>
          <w:rFonts w:ascii="Garamond" w:hAnsi="Garamond"/>
          <w:sz w:val="24"/>
          <w:szCs w:val="24"/>
        </w:rPr>
        <w:t>Since th</w:t>
      </w:r>
      <w:r w:rsidR="00574D2E">
        <w:rPr>
          <w:rFonts w:ascii="Garamond" w:hAnsi="Garamond"/>
          <w:sz w:val="24"/>
          <w:szCs w:val="24"/>
        </w:rPr>
        <w:t>e</w:t>
      </w:r>
      <w:r w:rsidR="00AE738C">
        <w:rPr>
          <w:rFonts w:ascii="Garamond" w:hAnsi="Garamond"/>
          <w:sz w:val="24"/>
          <w:szCs w:val="24"/>
        </w:rPr>
        <w:t xml:space="preserve"> unveiling</w:t>
      </w:r>
      <w:r w:rsidR="00574D2E">
        <w:rPr>
          <w:rFonts w:ascii="Garamond" w:hAnsi="Garamond"/>
          <w:sz w:val="24"/>
          <w:szCs w:val="24"/>
        </w:rPr>
        <w:t xml:space="preserve"> of non-HDL-C as a</w:t>
      </w:r>
      <w:r w:rsidR="004D3C36">
        <w:rPr>
          <w:rFonts w:ascii="Garamond" w:hAnsi="Garamond"/>
          <w:sz w:val="24"/>
          <w:szCs w:val="24"/>
        </w:rPr>
        <w:t xml:space="preserve"> potential</w:t>
      </w:r>
      <w:r w:rsidR="00574D2E">
        <w:rPr>
          <w:rFonts w:ascii="Garamond" w:hAnsi="Garamond"/>
          <w:sz w:val="24"/>
          <w:szCs w:val="24"/>
        </w:rPr>
        <w:t xml:space="preserve"> key lipid target</w:t>
      </w:r>
      <w:r w:rsidR="00AE738C">
        <w:rPr>
          <w:rFonts w:ascii="Garamond" w:hAnsi="Garamond"/>
          <w:sz w:val="24"/>
          <w:szCs w:val="24"/>
        </w:rPr>
        <w:t>,</w:t>
      </w:r>
      <w:r w:rsidR="00792CA3">
        <w:rPr>
          <w:rFonts w:ascii="Garamond" w:hAnsi="Garamond"/>
          <w:sz w:val="24"/>
          <w:szCs w:val="24"/>
        </w:rPr>
        <w:t xml:space="preserve"> NICE </w:t>
      </w:r>
      <w:r w:rsidR="00AE738C">
        <w:rPr>
          <w:rFonts w:ascii="Garamond" w:hAnsi="Garamond"/>
          <w:sz w:val="24"/>
          <w:szCs w:val="24"/>
        </w:rPr>
        <w:t xml:space="preserve">have </w:t>
      </w:r>
      <w:r w:rsidR="00792CA3">
        <w:rPr>
          <w:rFonts w:ascii="Garamond" w:hAnsi="Garamond"/>
          <w:sz w:val="24"/>
          <w:szCs w:val="24"/>
        </w:rPr>
        <w:t>recommend</w:t>
      </w:r>
      <w:r w:rsidR="00A543C9">
        <w:rPr>
          <w:rFonts w:ascii="Garamond" w:hAnsi="Garamond"/>
          <w:sz w:val="24"/>
          <w:szCs w:val="24"/>
        </w:rPr>
        <w:t>ed</w:t>
      </w:r>
      <w:r w:rsidR="00AE738C">
        <w:rPr>
          <w:rFonts w:ascii="Garamond" w:hAnsi="Garamond"/>
          <w:sz w:val="24"/>
          <w:szCs w:val="24"/>
        </w:rPr>
        <w:t xml:space="preserve"> that physicians us</w:t>
      </w:r>
      <w:r w:rsidR="00574D2E">
        <w:rPr>
          <w:rFonts w:ascii="Garamond" w:hAnsi="Garamond"/>
          <w:sz w:val="24"/>
          <w:szCs w:val="24"/>
        </w:rPr>
        <w:t>e</w:t>
      </w:r>
      <w:r w:rsidR="00792CA3">
        <w:rPr>
          <w:rFonts w:ascii="Garamond" w:hAnsi="Garamond"/>
          <w:sz w:val="24"/>
          <w:szCs w:val="24"/>
        </w:rPr>
        <w:t xml:space="preserve"> non-HDL-C as the</w:t>
      </w:r>
      <w:r w:rsidR="004D3C36">
        <w:rPr>
          <w:rFonts w:ascii="Garamond" w:hAnsi="Garamond"/>
          <w:sz w:val="24"/>
          <w:szCs w:val="24"/>
        </w:rPr>
        <w:t>ir</w:t>
      </w:r>
      <w:r w:rsidR="00792CA3">
        <w:rPr>
          <w:rFonts w:ascii="Garamond" w:hAnsi="Garamond"/>
          <w:sz w:val="24"/>
          <w:szCs w:val="24"/>
        </w:rPr>
        <w:t xml:space="preserve"> primary target. They </w:t>
      </w:r>
      <w:r w:rsidR="004D3C36">
        <w:rPr>
          <w:rFonts w:ascii="Garamond" w:hAnsi="Garamond"/>
          <w:sz w:val="24"/>
          <w:szCs w:val="24"/>
        </w:rPr>
        <w:t xml:space="preserve">have </w:t>
      </w:r>
      <w:r w:rsidR="00792CA3">
        <w:rPr>
          <w:rFonts w:ascii="Garamond" w:hAnsi="Garamond"/>
          <w:sz w:val="24"/>
          <w:szCs w:val="24"/>
        </w:rPr>
        <w:t xml:space="preserve">set a target of reducing non-HDL-C by greater than 40% from baseline when using high-intensity statins. </w:t>
      </w:r>
      <w:r w:rsidR="00792CA3" w:rsidRPr="0011155C">
        <w:rPr>
          <w:rFonts w:ascii="Garamond" w:hAnsi="Garamond"/>
          <w:sz w:val="24"/>
          <w:szCs w:val="24"/>
        </w:rPr>
        <w:t xml:space="preserve">However, </w:t>
      </w:r>
      <w:r w:rsidR="00792CA3" w:rsidRPr="00C876B6">
        <w:rPr>
          <w:rFonts w:ascii="Garamond" w:hAnsi="Garamond"/>
          <w:sz w:val="24"/>
          <w:szCs w:val="24"/>
        </w:rPr>
        <w:t xml:space="preserve">if the baseline value is not available, the Joint British Societies consensus recommends using the target non-HDL-C &lt; 2.5 </w:t>
      </w:r>
      <w:proofErr w:type="spellStart"/>
      <w:r w:rsidR="00792CA3" w:rsidRPr="00C876B6">
        <w:rPr>
          <w:rFonts w:ascii="Garamond" w:hAnsi="Garamond"/>
          <w:sz w:val="24"/>
          <w:szCs w:val="24"/>
        </w:rPr>
        <w:t>mmol</w:t>
      </w:r>
      <w:proofErr w:type="spellEnd"/>
      <w:r w:rsidR="00792CA3" w:rsidRPr="00C876B6">
        <w:rPr>
          <w:rFonts w:ascii="Garamond" w:hAnsi="Garamond"/>
          <w:sz w:val="24"/>
          <w:szCs w:val="24"/>
        </w:rPr>
        <w:t xml:space="preserve">/L (approximately equivalent to LDL-C &lt; 1.8 </w:t>
      </w:r>
      <w:proofErr w:type="spellStart"/>
      <w:r w:rsidR="00792CA3" w:rsidRPr="00C876B6">
        <w:rPr>
          <w:rFonts w:ascii="Garamond" w:hAnsi="Garamond"/>
          <w:sz w:val="24"/>
          <w:szCs w:val="24"/>
        </w:rPr>
        <w:t>mmol</w:t>
      </w:r>
      <w:proofErr w:type="spellEnd"/>
      <w:r w:rsidR="00792CA3" w:rsidRPr="00C876B6">
        <w:rPr>
          <w:rFonts w:ascii="Garamond" w:hAnsi="Garamond"/>
          <w:sz w:val="24"/>
          <w:szCs w:val="24"/>
        </w:rPr>
        <w:t xml:space="preserve">/L) </w:t>
      </w:r>
      <w:r w:rsidR="00792CA3" w:rsidRPr="00C876B6">
        <w:rPr>
          <w:rFonts w:ascii="Garamond" w:hAnsi="Garamond"/>
          <w:sz w:val="24"/>
          <w:szCs w:val="24"/>
        </w:rPr>
        <w:fldChar w:fldCharType="begin"/>
      </w:r>
      <w:r w:rsidR="00E73B55">
        <w:rPr>
          <w:rFonts w:ascii="Garamond" w:hAnsi="Garamond"/>
          <w:sz w:val="24"/>
          <w:szCs w:val="24"/>
        </w:rPr>
        <w:instrText xml:space="preserve"> ADDIN EN.CITE &lt;EndNote&gt;&lt;Cite ExcludeYear="1"&gt;&lt;Author&gt;Buckley&lt;/Author&gt;&lt;Year&gt;2014&lt;/Year&gt;&lt;RecNum&gt;47&lt;/RecNum&gt;&lt;DisplayText&gt;&lt;style face="superscript"&gt;91&lt;/style&gt;&lt;/DisplayText&gt;&lt;record&gt;&lt;rec-number&gt;47&lt;/rec-number&gt;&lt;foreign-keys&gt;&lt;key app="EN" db-id="fz5dfs9s9tr09le520u5x5vtsz5t5vaz0evf" timestamp="1623537355"&gt;47&lt;/key&gt;&lt;/foreign-keys&gt;&lt;ref-type name="Journal Article"&gt;17&lt;/ref-type&gt;&lt;contributors&gt;&lt;authors&gt;&lt;author&gt;Buckley, John&lt;/author&gt;&lt;/authors&gt;&lt;/contributors&gt;&lt;titles&gt;&lt;title&gt;Joint British Society Guidelines (JBS3)&lt;/title&gt;&lt;secondary-title&gt;Heart&lt;/secondary-title&gt;&lt;/titles&gt;&lt;periodical&gt;&lt;full-title&gt;Heart&lt;/full-title&gt;&lt;/periodical&gt;&lt;pages&gt;ii1-ii67&lt;/pages&gt;&lt;volume&gt;100&lt;/volume&gt;&lt;dates&gt;&lt;year&gt;2014&lt;/year&gt;&lt;pub-dates&gt;&lt;date&gt;04/01&lt;/date&gt;&lt;/pub-dates&gt;&lt;/dates&gt;&lt;urls&gt;&lt;/urls&gt;&lt;electronic-resource-num&gt;10.1136/heartjnl-2014-305693&lt;/electronic-resource-num&gt;&lt;/record&gt;&lt;/Cite&gt;&lt;/EndNote&gt;</w:instrText>
      </w:r>
      <w:r w:rsidR="00792CA3" w:rsidRPr="00C876B6">
        <w:rPr>
          <w:rFonts w:ascii="Garamond" w:hAnsi="Garamond"/>
          <w:sz w:val="24"/>
          <w:szCs w:val="24"/>
        </w:rPr>
        <w:fldChar w:fldCharType="separate"/>
      </w:r>
      <w:r w:rsidR="00E73B55" w:rsidRPr="00E73B55">
        <w:rPr>
          <w:rFonts w:ascii="Garamond" w:hAnsi="Garamond"/>
          <w:noProof/>
          <w:sz w:val="24"/>
          <w:szCs w:val="24"/>
          <w:vertAlign w:val="superscript"/>
        </w:rPr>
        <w:t>91</w:t>
      </w:r>
      <w:r w:rsidR="00792CA3" w:rsidRPr="00C876B6">
        <w:rPr>
          <w:rFonts w:ascii="Garamond" w:hAnsi="Garamond"/>
          <w:sz w:val="24"/>
          <w:szCs w:val="24"/>
        </w:rPr>
        <w:fldChar w:fldCharType="end"/>
      </w:r>
      <w:r w:rsidR="00792CA3" w:rsidRPr="00C876B6">
        <w:rPr>
          <w:rFonts w:ascii="Garamond" w:hAnsi="Garamond"/>
          <w:sz w:val="24"/>
          <w:szCs w:val="24"/>
        </w:rPr>
        <w:t>.</w:t>
      </w:r>
      <w:r w:rsidR="00792CA3">
        <w:rPr>
          <w:rFonts w:ascii="Garamond" w:hAnsi="Garamond"/>
          <w:sz w:val="24"/>
          <w:szCs w:val="24"/>
        </w:rPr>
        <w:t xml:space="preserve"> </w:t>
      </w:r>
      <w:r w:rsidR="00C40E78">
        <w:rPr>
          <w:rFonts w:ascii="Garamond" w:hAnsi="Garamond"/>
          <w:sz w:val="24"/>
          <w:szCs w:val="24"/>
        </w:rPr>
        <w:t xml:space="preserve">Further </w:t>
      </w:r>
      <w:r w:rsidR="004D3C36">
        <w:rPr>
          <w:rFonts w:ascii="Garamond" w:hAnsi="Garamond"/>
          <w:sz w:val="24"/>
          <w:szCs w:val="24"/>
        </w:rPr>
        <w:t>evidence from</w:t>
      </w:r>
      <w:r w:rsidR="00E80B5F">
        <w:rPr>
          <w:rFonts w:ascii="Garamond" w:hAnsi="Garamond"/>
          <w:sz w:val="24"/>
          <w:szCs w:val="24"/>
        </w:rPr>
        <w:t xml:space="preserve"> </w:t>
      </w:r>
      <w:r w:rsidR="00C40E78">
        <w:rPr>
          <w:rFonts w:ascii="Garamond" w:hAnsi="Garamond"/>
          <w:sz w:val="24"/>
          <w:szCs w:val="24"/>
        </w:rPr>
        <w:t>observational</w:t>
      </w:r>
      <w:r w:rsidR="003C1CD5">
        <w:rPr>
          <w:rFonts w:ascii="Garamond" w:hAnsi="Garamond"/>
          <w:sz w:val="24"/>
          <w:szCs w:val="24"/>
        </w:rPr>
        <w:t xml:space="preserve"> primary care</w:t>
      </w:r>
      <w:r w:rsidR="00C40E78">
        <w:rPr>
          <w:rFonts w:ascii="Garamond" w:hAnsi="Garamond"/>
          <w:sz w:val="24"/>
          <w:szCs w:val="24"/>
        </w:rPr>
        <w:t xml:space="preserve"> </w:t>
      </w:r>
      <w:r w:rsidR="00E80B5F">
        <w:rPr>
          <w:rFonts w:ascii="Garamond" w:hAnsi="Garamond"/>
          <w:sz w:val="24"/>
          <w:szCs w:val="24"/>
        </w:rPr>
        <w:t>data</w:t>
      </w:r>
      <w:r w:rsidR="004D3C36">
        <w:rPr>
          <w:rFonts w:ascii="Garamond" w:hAnsi="Garamond"/>
          <w:sz w:val="24"/>
          <w:szCs w:val="24"/>
        </w:rPr>
        <w:t xml:space="preserve"> also</w:t>
      </w:r>
      <w:r w:rsidR="00E80B5F">
        <w:rPr>
          <w:rFonts w:ascii="Garamond" w:hAnsi="Garamond"/>
          <w:sz w:val="24"/>
          <w:szCs w:val="24"/>
        </w:rPr>
        <w:t xml:space="preserve"> suggests </w:t>
      </w:r>
      <w:r w:rsidR="00792CA3">
        <w:rPr>
          <w:rFonts w:ascii="Garamond" w:hAnsi="Garamond"/>
          <w:sz w:val="24"/>
          <w:szCs w:val="24"/>
        </w:rPr>
        <w:t>that at the time of</w:t>
      </w:r>
      <w:r w:rsidR="00E80B5F">
        <w:rPr>
          <w:rFonts w:ascii="Garamond" w:hAnsi="Garamond"/>
          <w:sz w:val="24"/>
          <w:szCs w:val="24"/>
        </w:rPr>
        <w:t xml:space="preserve"> diabetes</w:t>
      </w:r>
      <w:r w:rsidR="00792CA3">
        <w:rPr>
          <w:rFonts w:ascii="Garamond" w:hAnsi="Garamond"/>
          <w:sz w:val="24"/>
          <w:szCs w:val="24"/>
        </w:rPr>
        <w:t xml:space="preserve"> diagnosis </w:t>
      </w:r>
      <w:r w:rsidR="004D3C36">
        <w:rPr>
          <w:rFonts w:ascii="Garamond" w:hAnsi="Garamond"/>
          <w:sz w:val="24"/>
          <w:szCs w:val="24"/>
        </w:rPr>
        <w:t>on</w:t>
      </w:r>
      <w:r w:rsidR="00792CA3">
        <w:rPr>
          <w:rFonts w:ascii="Garamond" w:hAnsi="Garamond"/>
          <w:sz w:val="24"/>
          <w:szCs w:val="24"/>
        </w:rPr>
        <w:t xml:space="preserve"> average non-HDL-C level was</w:t>
      </w:r>
      <w:r w:rsidR="004D3C36">
        <w:rPr>
          <w:rFonts w:ascii="Garamond" w:hAnsi="Garamond"/>
          <w:sz w:val="24"/>
          <w:szCs w:val="24"/>
        </w:rPr>
        <w:t xml:space="preserve"> found to be</w:t>
      </w:r>
      <w:r w:rsidR="00792CA3">
        <w:rPr>
          <w:rFonts w:ascii="Garamond" w:hAnsi="Garamond"/>
          <w:sz w:val="24"/>
          <w:szCs w:val="24"/>
        </w:rPr>
        <w:t xml:space="preserve"> 4</w:t>
      </w:r>
      <w:r w:rsidR="00C96F20">
        <w:rPr>
          <w:rFonts w:ascii="Garamond" w:hAnsi="Garamond"/>
          <w:sz w:val="24"/>
          <w:szCs w:val="24"/>
        </w:rPr>
        <w:t xml:space="preserve"> </w:t>
      </w:r>
      <w:proofErr w:type="spellStart"/>
      <w:r w:rsidR="00792CA3">
        <w:rPr>
          <w:rFonts w:ascii="Garamond" w:hAnsi="Garamond"/>
          <w:sz w:val="24"/>
          <w:szCs w:val="24"/>
        </w:rPr>
        <w:t>mmol</w:t>
      </w:r>
      <w:proofErr w:type="spellEnd"/>
      <w:r w:rsidR="00792CA3">
        <w:rPr>
          <w:rFonts w:ascii="Garamond" w:hAnsi="Garamond"/>
          <w:sz w:val="24"/>
          <w:szCs w:val="24"/>
        </w:rPr>
        <w:t xml:space="preserve">/L </w:t>
      </w:r>
      <w:r w:rsidR="00792CA3">
        <w:rPr>
          <w:rFonts w:ascii="Garamond" w:hAnsi="Garamond"/>
          <w:sz w:val="24"/>
          <w:szCs w:val="24"/>
        </w:rPr>
        <w:fldChar w:fldCharType="begin">
          <w:fldData xml:space="preserve">PEVuZE5vdGU+PENpdGUgRXhjbHVkZVllYXI9IjEiPjxBdXRob3I+V3JpZ2h0PC9BdXRob3I+PFll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</w:fldData>
        </w:fldChar>
      </w:r>
      <w:r w:rsidR="00E73B55">
        <w:rPr>
          <w:rFonts w:ascii="Garamond" w:hAnsi="Garamond"/>
          <w:sz w:val="24"/>
          <w:szCs w:val="24"/>
        </w:rPr>
        <w:instrText xml:space="preserve"> ADDIN EN.CITE </w:instrText>
      </w:r>
      <w:r w:rsidR="00E73B55">
        <w:rPr>
          <w:rFonts w:ascii="Garamond" w:hAnsi="Garamond"/>
          <w:sz w:val="24"/>
          <w:szCs w:val="24"/>
        </w:rPr>
        <w:fldChar w:fldCharType="begin">
          <w:fldData xml:space="preserve">PEVuZE5vdGU+PENpdGUgRXhjbHVkZVllYXI9IjEiPjxBdXRob3I+V3JpZ2h0PC9BdXRob3I+PFll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</w:fldData>
        </w:fldChar>
      </w:r>
      <w:r w:rsidR="00E73B55">
        <w:rPr>
          <w:rFonts w:ascii="Garamond" w:hAnsi="Garamond"/>
          <w:sz w:val="24"/>
          <w:szCs w:val="24"/>
        </w:rPr>
        <w:instrText xml:space="preserve"> ADDIN EN.CITE.DATA </w:instrText>
      </w:r>
      <w:r w:rsidR="00E73B55">
        <w:rPr>
          <w:rFonts w:ascii="Garamond" w:hAnsi="Garamond"/>
          <w:sz w:val="24"/>
          <w:szCs w:val="24"/>
        </w:rPr>
      </w:r>
      <w:r w:rsidR="00E73B55">
        <w:rPr>
          <w:rFonts w:ascii="Garamond" w:hAnsi="Garamond"/>
          <w:sz w:val="24"/>
          <w:szCs w:val="24"/>
        </w:rPr>
        <w:fldChar w:fldCharType="end"/>
      </w:r>
      <w:r w:rsidR="00792CA3">
        <w:rPr>
          <w:rFonts w:ascii="Garamond" w:hAnsi="Garamond"/>
          <w:sz w:val="24"/>
          <w:szCs w:val="24"/>
        </w:rPr>
      </w:r>
      <w:r w:rsidR="00792CA3">
        <w:rPr>
          <w:rFonts w:ascii="Garamond" w:hAnsi="Garamond"/>
          <w:sz w:val="24"/>
          <w:szCs w:val="24"/>
        </w:rPr>
        <w:fldChar w:fldCharType="separate"/>
      </w:r>
      <w:r w:rsidR="00E73B55" w:rsidRPr="00E73B55">
        <w:rPr>
          <w:rFonts w:ascii="Garamond" w:hAnsi="Garamond"/>
          <w:noProof/>
          <w:sz w:val="24"/>
          <w:szCs w:val="24"/>
          <w:vertAlign w:val="superscript"/>
        </w:rPr>
        <w:t>92</w:t>
      </w:r>
      <w:r w:rsidR="00792CA3">
        <w:rPr>
          <w:rFonts w:ascii="Garamond" w:hAnsi="Garamond"/>
          <w:sz w:val="24"/>
          <w:szCs w:val="24"/>
        </w:rPr>
        <w:fldChar w:fldCharType="end"/>
      </w:r>
      <w:r w:rsidR="00792CA3">
        <w:rPr>
          <w:rFonts w:ascii="Garamond" w:hAnsi="Garamond"/>
          <w:sz w:val="24"/>
          <w:szCs w:val="24"/>
        </w:rPr>
        <w:t xml:space="preserve">. </w:t>
      </w:r>
      <w:r w:rsidR="00177A03">
        <w:rPr>
          <w:rFonts w:ascii="Garamond" w:hAnsi="Garamond"/>
          <w:sz w:val="24"/>
          <w:szCs w:val="24"/>
        </w:rPr>
        <w:t>However, m</w:t>
      </w:r>
      <w:r w:rsidR="00F90866">
        <w:rPr>
          <w:rFonts w:ascii="Garamond" w:hAnsi="Garamond"/>
          <w:sz w:val="24"/>
          <w:szCs w:val="24"/>
        </w:rPr>
        <w:t>any of the patients</w:t>
      </w:r>
      <w:r w:rsidR="00177A03">
        <w:rPr>
          <w:rFonts w:ascii="Garamond" w:hAnsi="Garamond"/>
          <w:sz w:val="24"/>
          <w:szCs w:val="24"/>
        </w:rPr>
        <w:t xml:space="preserve"> in this </w:t>
      </w:r>
      <w:r w:rsidR="00177A03">
        <w:rPr>
          <w:rFonts w:ascii="Garamond" w:hAnsi="Garamond"/>
          <w:sz w:val="24"/>
          <w:szCs w:val="24"/>
        </w:rPr>
        <w:lastRenderedPageBreak/>
        <w:t>study</w:t>
      </w:r>
      <w:r w:rsidR="00F90866">
        <w:rPr>
          <w:rFonts w:ascii="Garamond" w:hAnsi="Garamond"/>
          <w:sz w:val="24"/>
          <w:szCs w:val="24"/>
        </w:rPr>
        <w:t xml:space="preserve"> </w:t>
      </w:r>
      <w:r w:rsidR="00177A03">
        <w:rPr>
          <w:rFonts w:ascii="Garamond" w:hAnsi="Garamond"/>
          <w:sz w:val="24"/>
          <w:szCs w:val="24"/>
        </w:rPr>
        <w:t>were</w:t>
      </w:r>
      <w:r w:rsidR="00792CA3">
        <w:rPr>
          <w:rFonts w:ascii="Garamond" w:hAnsi="Garamond"/>
          <w:sz w:val="24"/>
          <w:szCs w:val="24"/>
        </w:rPr>
        <w:t xml:space="preserve"> taking statins at the time</w:t>
      </w:r>
      <w:r w:rsidR="00DB5E81">
        <w:rPr>
          <w:rFonts w:ascii="Garamond" w:hAnsi="Garamond"/>
          <w:sz w:val="24"/>
          <w:szCs w:val="24"/>
        </w:rPr>
        <w:t xml:space="preserve"> and</w:t>
      </w:r>
      <w:r w:rsidR="00792CA3">
        <w:rPr>
          <w:rFonts w:ascii="Garamond" w:hAnsi="Garamond"/>
          <w:sz w:val="24"/>
          <w:szCs w:val="24"/>
        </w:rPr>
        <w:t xml:space="preserve"> it </w:t>
      </w:r>
      <w:r w:rsidR="00177A03">
        <w:rPr>
          <w:rFonts w:ascii="Garamond" w:hAnsi="Garamond"/>
          <w:sz w:val="24"/>
          <w:szCs w:val="24"/>
        </w:rPr>
        <w:t>should</w:t>
      </w:r>
      <w:r w:rsidR="00792CA3">
        <w:rPr>
          <w:rFonts w:ascii="Garamond" w:hAnsi="Garamond"/>
          <w:sz w:val="24"/>
          <w:szCs w:val="24"/>
        </w:rPr>
        <w:t xml:space="preserve"> be expected that they would reach the &lt; 2.5 </w:t>
      </w:r>
      <w:proofErr w:type="spellStart"/>
      <w:r w:rsidR="00792CA3">
        <w:rPr>
          <w:rFonts w:ascii="Garamond" w:hAnsi="Garamond"/>
          <w:sz w:val="24"/>
          <w:szCs w:val="24"/>
        </w:rPr>
        <w:t>mmol</w:t>
      </w:r>
      <w:proofErr w:type="spellEnd"/>
      <w:r w:rsidR="00792CA3">
        <w:rPr>
          <w:rFonts w:ascii="Garamond" w:hAnsi="Garamond"/>
          <w:sz w:val="24"/>
          <w:szCs w:val="24"/>
        </w:rPr>
        <w:t>/L target over time.</w:t>
      </w:r>
      <w:r w:rsidR="00792CA3" w:rsidRPr="00C876B6">
        <w:rPr>
          <w:rFonts w:ascii="Garamond" w:hAnsi="Garamond"/>
          <w:sz w:val="24"/>
          <w:szCs w:val="24"/>
        </w:rPr>
        <w:t xml:space="preserve"> </w:t>
      </w:r>
    </w:p>
    <w:p w14:paraId="349D63E1" w14:textId="38647D16" w:rsidR="008641AA" w:rsidRDefault="008641AA" w:rsidP="003F6CCF">
      <w:pPr>
        <w:spacing w:before="240"/>
        <w:rPr>
          <w:rFonts w:ascii="Garamond" w:hAnsi="Garamond"/>
          <w:b/>
          <w:bCs/>
          <w:sz w:val="24"/>
          <w:szCs w:val="24"/>
        </w:rPr>
      </w:pPr>
      <w:r w:rsidRPr="008641AA">
        <w:rPr>
          <w:rFonts w:ascii="Garamond" w:hAnsi="Garamond"/>
          <w:b/>
          <w:bCs/>
          <w:sz w:val="24"/>
          <w:szCs w:val="24"/>
        </w:rPr>
        <w:t xml:space="preserve">Strengths and </w:t>
      </w:r>
      <w:r w:rsidR="00D71949">
        <w:rPr>
          <w:rFonts w:ascii="Garamond" w:hAnsi="Garamond"/>
          <w:b/>
          <w:bCs/>
          <w:sz w:val="24"/>
          <w:szCs w:val="24"/>
        </w:rPr>
        <w:t>l</w:t>
      </w:r>
      <w:r w:rsidR="00A24FDC">
        <w:rPr>
          <w:rFonts w:ascii="Garamond" w:hAnsi="Garamond"/>
          <w:b/>
          <w:bCs/>
          <w:sz w:val="24"/>
          <w:szCs w:val="24"/>
        </w:rPr>
        <w:t>imitations</w:t>
      </w:r>
      <w:r w:rsidR="00D71949">
        <w:rPr>
          <w:rFonts w:ascii="Garamond" w:hAnsi="Garamond"/>
          <w:b/>
          <w:bCs/>
          <w:sz w:val="24"/>
          <w:szCs w:val="24"/>
        </w:rPr>
        <w:t xml:space="preserve"> of the study</w:t>
      </w:r>
    </w:p>
    <w:p w14:paraId="70E242C1" w14:textId="64C2A6F0" w:rsidR="000F2833" w:rsidRDefault="00427CCF" w:rsidP="00427CCF">
      <w:pPr>
        <w:spacing w:line="360" w:lineRule="auto"/>
        <w:rPr>
          <w:rFonts w:ascii="Garamond" w:hAnsi="Garamond"/>
          <w:sz w:val="24"/>
          <w:szCs w:val="24"/>
        </w:rPr>
      </w:pPr>
      <w:r>
        <w:rPr>
          <w:rFonts w:ascii="Garamond" w:hAnsi="Garamond"/>
          <w:sz w:val="24"/>
          <w:szCs w:val="24"/>
        </w:rPr>
        <w:t xml:space="preserve">Our review </w:t>
      </w:r>
      <w:r w:rsidR="00DF0D89">
        <w:rPr>
          <w:rFonts w:ascii="Garamond" w:hAnsi="Garamond"/>
          <w:sz w:val="24"/>
          <w:szCs w:val="24"/>
        </w:rPr>
        <w:t>is the first to assess</w:t>
      </w:r>
      <w:r>
        <w:rPr>
          <w:rFonts w:ascii="Garamond" w:hAnsi="Garamond"/>
          <w:sz w:val="24"/>
          <w:szCs w:val="24"/>
        </w:rPr>
        <w:t xml:space="preserve"> the efficacy of the </w:t>
      </w:r>
      <w:r w:rsidR="006E4D4B">
        <w:rPr>
          <w:rFonts w:ascii="Garamond" w:hAnsi="Garamond"/>
          <w:sz w:val="24"/>
          <w:szCs w:val="24"/>
        </w:rPr>
        <w:t>most prescribed</w:t>
      </w:r>
      <w:r>
        <w:rPr>
          <w:rFonts w:ascii="Garamond" w:hAnsi="Garamond"/>
          <w:sz w:val="24"/>
          <w:szCs w:val="24"/>
        </w:rPr>
        <w:t xml:space="preserve"> statin therapies</w:t>
      </w:r>
      <w:r w:rsidR="00CB244D">
        <w:rPr>
          <w:rFonts w:ascii="Garamond" w:hAnsi="Garamond"/>
          <w:sz w:val="24"/>
          <w:szCs w:val="24"/>
        </w:rPr>
        <w:t xml:space="preserve"> </w:t>
      </w:r>
      <w:r>
        <w:rPr>
          <w:rFonts w:ascii="Garamond" w:hAnsi="Garamond"/>
          <w:sz w:val="24"/>
          <w:szCs w:val="24"/>
        </w:rPr>
        <w:t xml:space="preserve">at different intensities </w:t>
      </w:r>
      <w:r w:rsidR="003F04DA">
        <w:rPr>
          <w:rFonts w:ascii="Garamond" w:hAnsi="Garamond"/>
          <w:sz w:val="24"/>
          <w:szCs w:val="24"/>
        </w:rPr>
        <w:t>to observe</w:t>
      </w:r>
      <w:r>
        <w:rPr>
          <w:rFonts w:ascii="Garamond" w:hAnsi="Garamond"/>
          <w:sz w:val="24"/>
          <w:szCs w:val="24"/>
        </w:rPr>
        <w:t xml:space="preserve"> reduc</w:t>
      </w:r>
      <w:r w:rsidR="003F04DA">
        <w:rPr>
          <w:rFonts w:ascii="Garamond" w:hAnsi="Garamond"/>
          <w:sz w:val="24"/>
          <w:szCs w:val="24"/>
        </w:rPr>
        <w:t>tions in</w:t>
      </w:r>
      <w:r>
        <w:rPr>
          <w:rFonts w:ascii="Garamond" w:hAnsi="Garamond"/>
          <w:sz w:val="24"/>
          <w:szCs w:val="24"/>
        </w:rPr>
        <w:t xml:space="preserve"> non-HDL-</w:t>
      </w:r>
      <w:r w:rsidR="008C29CB">
        <w:rPr>
          <w:rFonts w:ascii="Garamond" w:hAnsi="Garamond"/>
          <w:sz w:val="24"/>
          <w:szCs w:val="24"/>
        </w:rPr>
        <w:t>C</w:t>
      </w:r>
      <w:r>
        <w:rPr>
          <w:rFonts w:ascii="Garamond" w:hAnsi="Garamond"/>
          <w:sz w:val="24"/>
          <w:szCs w:val="24"/>
        </w:rPr>
        <w:t xml:space="preserve"> in patients with diabetes. </w:t>
      </w:r>
      <w:r w:rsidR="0009354A">
        <w:rPr>
          <w:rFonts w:ascii="Garamond" w:eastAsiaTheme="minorHAnsi" w:hAnsi="Garamond" w:cs="Times-Roman"/>
          <w:sz w:val="24"/>
          <w:szCs w:val="24"/>
        </w:rPr>
        <w:t>O</w:t>
      </w:r>
      <w:r w:rsidR="00A45C16">
        <w:rPr>
          <w:rFonts w:ascii="Garamond" w:eastAsiaTheme="minorHAnsi" w:hAnsi="Garamond" w:cs="Times-Roman"/>
          <w:sz w:val="24"/>
          <w:szCs w:val="24"/>
        </w:rPr>
        <w:t>ur analysis</w:t>
      </w:r>
      <w:r w:rsidR="008414A3">
        <w:rPr>
          <w:rFonts w:ascii="Garamond" w:eastAsiaTheme="minorHAnsi" w:hAnsi="Garamond" w:cs="Times-Roman"/>
          <w:sz w:val="24"/>
          <w:szCs w:val="24"/>
        </w:rPr>
        <w:t xml:space="preserve"> has</w:t>
      </w:r>
      <w:r w:rsidR="00A45C16">
        <w:rPr>
          <w:rFonts w:ascii="Garamond" w:eastAsiaTheme="minorHAnsi" w:hAnsi="Garamond" w:cs="Times-Roman"/>
          <w:sz w:val="24"/>
          <w:szCs w:val="24"/>
        </w:rPr>
        <w:t xml:space="preserve"> used some of the most robust methods available </w:t>
      </w:r>
      <w:r w:rsidR="00EA0D8D">
        <w:rPr>
          <w:rFonts w:ascii="Garamond" w:eastAsiaTheme="minorHAnsi" w:hAnsi="Garamond" w:cs="Times-Roman"/>
          <w:sz w:val="24"/>
          <w:szCs w:val="24"/>
        </w:rPr>
        <w:t>including</w:t>
      </w:r>
      <w:r w:rsidR="00A45C16">
        <w:rPr>
          <w:rFonts w:ascii="Garamond" w:eastAsiaTheme="minorHAnsi" w:hAnsi="Garamond" w:cs="Times-Roman"/>
          <w:sz w:val="24"/>
          <w:szCs w:val="24"/>
        </w:rPr>
        <w:t xml:space="preserve"> Bayesian</w:t>
      </w:r>
      <w:r w:rsidR="00EA0D8D">
        <w:rPr>
          <w:rFonts w:ascii="Garamond" w:eastAsiaTheme="minorHAnsi" w:hAnsi="Garamond" w:cs="Times-Roman"/>
          <w:sz w:val="24"/>
          <w:szCs w:val="24"/>
        </w:rPr>
        <w:t xml:space="preserve"> meta-</w:t>
      </w:r>
      <w:r w:rsidR="00A45C16">
        <w:rPr>
          <w:rFonts w:ascii="Garamond" w:eastAsiaTheme="minorHAnsi" w:hAnsi="Garamond" w:cs="Times-Roman"/>
          <w:sz w:val="24"/>
          <w:szCs w:val="24"/>
        </w:rPr>
        <w:t xml:space="preserve">analysis and rigorous quality assessment through </w:t>
      </w:r>
      <w:proofErr w:type="spellStart"/>
      <w:r w:rsidR="00A45C16">
        <w:rPr>
          <w:rFonts w:ascii="Garamond" w:eastAsiaTheme="minorHAnsi" w:hAnsi="Garamond" w:cs="Times-Roman"/>
          <w:sz w:val="24"/>
          <w:szCs w:val="24"/>
        </w:rPr>
        <w:t>CINeMA</w:t>
      </w:r>
      <w:proofErr w:type="spellEnd"/>
      <w:r w:rsidR="00A45C16">
        <w:rPr>
          <w:rFonts w:ascii="Garamond" w:hAnsi="Garamond"/>
          <w:sz w:val="24"/>
          <w:szCs w:val="24"/>
        </w:rPr>
        <w:t xml:space="preserve">. </w:t>
      </w:r>
    </w:p>
    <w:p w14:paraId="45B3AC6A" w14:textId="6C18F406" w:rsidR="003A59F2" w:rsidRDefault="00EF7FA6" w:rsidP="00427CCF">
      <w:pPr>
        <w:spacing w:line="360" w:lineRule="auto"/>
        <w:rPr>
          <w:rFonts w:ascii="Garamond" w:hAnsi="Garamond"/>
          <w:sz w:val="24"/>
          <w:szCs w:val="24"/>
        </w:rPr>
      </w:pPr>
      <w:r>
        <w:rPr>
          <w:rFonts w:ascii="Garamond" w:hAnsi="Garamond"/>
          <w:sz w:val="24"/>
          <w:szCs w:val="24"/>
        </w:rPr>
        <w:t xml:space="preserve">However, these findings should be interpreted in light of </w:t>
      </w:r>
      <w:r w:rsidR="000F2833">
        <w:rPr>
          <w:rFonts w:ascii="Garamond" w:hAnsi="Garamond"/>
          <w:sz w:val="24"/>
          <w:szCs w:val="24"/>
        </w:rPr>
        <w:t>several limitations.</w:t>
      </w:r>
      <w:r w:rsidR="009E42BD">
        <w:rPr>
          <w:rFonts w:ascii="Garamond" w:hAnsi="Garamond"/>
          <w:sz w:val="24"/>
          <w:szCs w:val="24"/>
        </w:rPr>
        <w:t xml:space="preserve"> </w:t>
      </w:r>
      <w:r w:rsidR="00FA23CA">
        <w:rPr>
          <w:rFonts w:ascii="Garamond" w:hAnsi="Garamond"/>
          <w:sz w:val="24"/>
          <w:szCs w:val="24"/>
        </w:rPr>
        <w:t>P</w:t>
      </w:r>
      <w:r w:rsidR="00296D1C">
        <w:rPr>
          <w:rFonts w:ascii="Garamond" w:hAnsi="Garamond"/>
          <w:sz w:val="24"/>
          <w:szCs w:val="24"/>
        </w:rPr>
        <w:t xml:space="preserve">atient risk classification </w:t>
      </w:r>
      <w:r w:rsidR="00111E9E">
        <w:rPr>
          <w:rFonts w:ascii="Garamond" w:hAnsi="Garamond"/>
          <w:sz w:val="24"/>
          <w:szCs w:val="24"/>
        </w:rPr>
        <w:t>cannot</w:t>
      </w:r>
      <w:r w:rsidR="00296D1C">
        <w:rPr>
          <w:rFonts w:ascii="Garamond" w:hAnsi="Garamond"/>
          <w:sz w:val="24"/>
          <w:szCs w:val="24"/>
        </w:rPr>
        <w:t xml:space="preserve"> be considered exact since </w:t>
      </w:r>
      <w:r w:rsidR="00173548">
        <w:rPr>
          <w:rFonts w:ascii="Garamond" w:hAnsi="Garamond"/>
          <w:sz w:val="24"/>
          <w:szCs w:val="24"/>
        </w:rPr>
        <w:t>it</w:t>
      </w:r>
      <w:r w:rsidR="00DB4E28">
        <w:rPr>
          <w:rFonts w:ascii="Garamond" w:hAnsi="Garamond"/>
          <w:sz w:val="24"/>
          <w:szCs w:val="24"/>
        </w:rPr>
        <w:t xml:space="preserve"> was</w:t>
      </w:r>
      <w:r w:rsidR="00173548">
        <w:rPr>
          <w:rFonts w:ascii="Garamond" w:hAnsi="Garamond"/>
          <w:sz w:val="24"/>
          <w:szCs w:val="24"/>
        </w:rPr>
        <w:t xml:space="preserve"> not</w:t>
      </w:r>
      <w:r w:rsidR="00111E9E">
        <w:rPr>
          <w:rFonts w:ascii="Garamond" w:hAnsi="Garamond"/>
          <w:sz w:val="24"/>
          <w:szCs w:val="24"/>
        </w:rPr>
        <w:t xml:space="preserve"> </w:t>
      </w:r>
      <w:r w:rsidR="00DB4E28">
        <w:rPr>
          <w:rFonts w:ascii="Garamond" w:hAnsi="Garamond"/>
          <w:sz w:val="24"/>
          <w:szCs w:val="24"/>
        </w:rPr>
        <w:t>confirmed at the</w:t>
      </w:r>
      <w:r w:rsidR="00B84550">
        <w:rPr>
          <w:rFonts w:ascii="Garamond" w:hAnsi="Garamond"/>
          <w:sz w:val="24"/>
          <w:szCs w:val="24"/>
        </w:rPr>
        <w:t xml:space="preserve"> </w:t>
      </w:r>
      <w:r w:rsidR="00296D1C">
        <w:rPr>
          <w:rFonts w:ascii="Garamond" w:hAnsi="Garamond"/>
          <w:sz w:val="24"/>
          <w:szCs w:val="24"/>
        </w:rPr>
        <w:t>individual participant</w:t>
      </w:r>
      <w:r w:rsidR="00173548">
        <w:rPr>
          <w:rFonts w:ascii="Garamond" w:hAnsi="Garamond"/>
          <w:sz w:val="24"/>
          <w:szCs w:val="24"/>
        </w:rPr>
        <w:t xml:space="preserve"> level</w:t>
      </w:r>
      <w:r w:rsidR="00296D1C">
        <w:rPr>
          <w:rFonts w:ascii="Garamond" w:hAnsi="Garamond"/>
          <w:sz w:val="24"/>
          <w:szCs w:val="24"/>
        </w:rPr>
        <w:t xml:space="preserve">, </w:t>
      </w:r>
      <w:r w:rsidR="001C0EFD" w:rsidRPr="00B712A9">
        <w:rPr>
          <w:rFonts w:ascii="Garamond" w:hAnsi="Garamond"/>
          <w:sz w:val="24"/>
          <w:szCs w:val="24"/>
        </w:rPr>
        <w:t xml:space="preserve">therefore </w:t>
      </w:r>
      <w:r w:rsidR="00296D1C" w:rsidRPr="00B712A9">
        <w:rPr>
          <w:rFonts w:ascii="Garamond" w:hAnsi="Garamond"/>
          <w:sz w:val="24"/>
          <w:szCs w:val="24"/>
        </w:rPr>
        <w:t>we made some assumptions based on the</w:t>
      </w:r>
      <w:r w:rsidR="00DB4E28">
        <w:rPr>
          <w:rFonts w:ascii="Garamond" w:hAnsi="Garamond"/>
          <w:sz w:val="24"/>
          <w:szCs w:val="24"/>
        </w:rPr>
        <w:t xml:space="preserve"> study</w:t>
      </w:r>
      <w:r w:rsidR="00296D1C" w:rsidRPr="00B712A9">
        <w:rPr>
          <w:rFonts w:ascii="Garamond" w:hAnsi="Garamond"/>
          <w:sz w:val="24"/>
          <w:szCs w:val="24"/>
        </w:rPr>
        <w:t xml:space="preserve"> inclusion/exclusion criteria and baseline characteristics to determine</w:t>
      </w:r>
      <w:r w:rsidR="00DB4E28">
        <w:rPr>
          <w:rFonts w:ascii="Garamond" w:hAnsi="Garamond"/>
          <w:sz w:val="24"/>
          <w:szCs w:val="24"/>
        </w:rPr>
        <w:t xml:space="preserve"> an</w:t>
      </w:r>
      <w:r w:rsidR="00296D1C" w:rsidRPr="00B712A9">
        <w:rPr>
          <w:rFonts w:ascii="Garamond" w:hAnsi="Garamond"/>
          <w:sz w:val="24"/>
          <w:szCs w:val="24"/>
        </w:rPr>
        <w:t xml:space="preserve"> </w:t>
      </w:r>
      <w:r w:rsidR="00DB4E28">
        <w:rPr>
          <w:rFonts w:ascii="Garamond" w:hAnsi="Garamond"/>
          <w:sz w:val="24"/>
          <w:szCs w:val="24"/>
        </w:rPr>
        <w:t>appropriate</w:t>
      </w:r>
      <w:r w:rsidR="00DE2114">
        <w:rPr>
          <w:rFonts w:ascii="Garamond" w:hAnsi="Garamond"/>
          <w:sz w:val="24"/>
          <w:szCs w:val="24"/>
        </w:rPr>
        <w:t xml:space="preserve"> </w:t>
      </w:r>
      <w:r w:rsidR="00296D1C" w:rsidRPr="00B712A9">
        <w:rPr>
          <w:rFonts w:ascii="Garamond" w:hAnsi="Garamond"/>
          <w:sz w:val="24"/>
          <w:szCs w:val="24"/>
        </w:rPr>
        <w:t>risk</w:t>
      </w:r>
      <w:r w:rsidR="00DE2114">
        <w:rPr>
          <w:rFonts w:ascii="Garamond" w:hAnsi="Garamond"/>
          <w:sz w:val="24"/>
          <w:szCs w:val="24"/>
        </w:rPr>
        <w:t xml:space="preserve"> category</w:t>
      </w:r>
      <w:r w:rsidR="00296D1C" w:rsidRPr="00B712A9">
        <w:rPr>
          <w:rFonts w:ascii="Garamond" w:hAnsi="Garamond"/>
          <w:sz w:val="24"/>
          <w:szCs w:val="24"/>
        </w:rPr>
        <w:t xml:space="preserve"> according to MACE </w:t>
      </w:r>
      <w:r w:rsidR="000F7E5C" w:rsidRPr="00B712A9">
        <w:rPr>
          <w:rFonts w:ascii="Garamond" w:hAnsi="Garamond"/>
          <w:sz w:val="24"/>
          <w:szCs w:val="24"/>
        </w:rPr>
        <w:t>definitions</w:t>
      </w:r>
      <w:r w:rsidR="00296D1C" w:rsidRPr="00B712A9">
        <w:rPr>
          <w:rFonts w:ascii="Garamond" w:hAnsi="Garamond"/>
          <w:sz w:val="24"/>
          <w:szCs w:val="24"/>
        </w:rPr>
        <w:t>.</w:t>
      </w:r>
      <w:r w:rsidR="003A59F2">
        <w:rPr>
          <w:rFonts w:ascii="Garamond" w:hAnsi="Garamond"/>
          <w:sz w:val="24"/>
          <w:szCs w:val="24"/>
        </w:rPr>
        <w:t xml:space="preserve"> </w:t>
      </w:r>
      <w:r w:rsidR="00D7543C">
        <w:rPr>
          <w:rFonts w:ascii="Garamond" w:eastAsia="MetaSerifProBook-Regular" w:hAnsi="Garamond" w:cs="MetaSerifProBook-Regular"/>
          <w:sz w:val="24"/>
          <w:szCs w:val="24"/>
        </w:rPr>
        <w:t>Additionally, a</w:t>
      </w:r>
      <w:r w:rsidR="00613C55" w:rsidRPr="001E4FAA">
        <w:rPr>
          <w:rFonts w:ascii="Garamond" w:eastAsia="MetaSerifProBook-Regular" w:hAnsi="Garamond" w:cs="MetaSerifProBook-Regular"/>
          <w:sz w:val="24"/>
          <w:szCs w:val="24"/>
        </w:rPr>
        <w:t xml:space="preserve"> </w:t>
      </w:r>
      <w:r w:rsidR="00613C55" w:rsidRPr="001E4FAA">
        <w:rPr>
          <w:rFonts w:ascii="Garamond" w:hAnsi="Garamond"/>
          <w:sz w:val="24"/>
          <w:szCs w:val="24"/>
        </w:rPr>
        <w:t xml:space="preserve">flexible method for estimating </w:t>
      </w:r>
      <w:r w:rsidR="003C42B7">
        <w:rPr>
          <w:rFonts w:ascii="Garamond" w:hAnsi="Garamond"/>
          <w:sz w:val="24"/>
          <w:szCs w:val="24"/>
        </w:rPr>
        <w:t>the</w:t>
      </w:r>
      <w:r w:rsidR="00613C55" w:rsidRPr="001E4FAA">
        <w:rPr>
          <w:rFonts w:ascii="Garamond" w:hAnsi="Garamond"/>
          <w:sz w:val="24"/>
          <w:szCs w:val="24"/>
        </w:rPr>
        <w:t xml:space="preserve"> ‘effective sample size’ in indirect comparison meta-analysis and network meta-analysis</w:t>
      </w:r>
      <w:r w:rsidR="007E0D14" w:rsidRPr="001E4FAA">
        <w:rPr>
          <w:rFonts w:ascii="Garamond" w:hAnsi="Garamond"/>
          <w:sz w:val="24"/>
          <w:szCs w:val="24"/>
        </w:rPr>
        <w:t xml:space="preserve"> </w:t>
      </w:r>
      <w:r w:rsidR="001E4FAA">
        <w:rPr>
          <w:rFonts w:ascii="Garamond" w:eastAsia="MetaSerifProBook-Regular" w:hAnsi="Garamond" w:cs="MetaSerifProBook-Regular"/>
          <w:sz w:val="24"/>
          <w:szCs w:val="24"/>
        </w:rPr>
        <w:fldChar w:fldCharType="begin"/>
      </w:r>
      <w:r w:rsidR="00E73B55">
        <w:rPr>
          <w:rFonts w:ascii="Garamond" w:eastAsia="MetaSerifProBook-Regular" w:hAnsi="Garamond" w:cs="MetaSerifProBook-Regular"/>
          <w:sz w:val="24"/>
          <w:szCs w:val="24"/>
        </w:rPr>
        <w:instrText xml:space="preserve"> ADDIN EN.CITE &lt;EndNote&gt;&lt;Cite ExcludeYear="1"&gt;&lt;Author&gt;Thorlund&lt;/Author&gt;&lt;Year&gt;2012&lt;/Year&gt;&lt;RecNum&gt;96&lt;/RecNum&gt;&lt;DisplayText&gt;&lt;style face="superscript"&gt;93&lt;/style&gt;&lt;/DisplayText&gt;&lt;record&gt;&lt;rec-number&gt;96&lt;/rec-number&gt;&lt;foreign-keys&gt;&lt;key app="EN" db-id="fz5dfs9s9tr09le520u5x5vtsz5t5vaz0evf" timestamp="1625664605"&gt;96&lt;/key&gt;&lt;/foreign-keys&gt;&lt;ref-type name="Journal Article"&gt;17&lt;/ref-type&gt;&lt;contributors&gt;&lt;authors&gt;&lt;author&gt;Thorlund, Kristian&lt;/author&gt;&lt;author&gt;Mills, Edward J.&lt;/author&gt;&lt;/authors&gt;&lt;/contributors&gt;&lt;titles&gt;&lt;title&gt;Sample size and power considerations in network meta-analysis&lt;/title&gt;&lt;secondary-title&gt;Systematic Reviews&lt;/secondary-title&gt;&lt;/titles&gt;&lt;periodical&gt;&lt;full-title&gt;Systematic Reviews&lt;/full-title&gt;&lt;/periodical&gt;&lt;pages&gt;41&lt;/pages&gt;&lt;volume&gt;1&lt;/volume&gt;&lt;number&gt;1&lt;/number&gt;&lt;dates&gt;&lt;year&gt;2012&lt;/year&gt;&lt;pub-dates&gt;&lt;date&gt;2012/09/19&lt;/date&gt;&lt;/pub-dates&gt;&lt;/dates&gt;&lt;isbn&gt;2046-4053&lt;/isbn&gt;&lt;urls&gt;&lt;related-urls&gt;&lt;url&gt;https://doi.org/10.1186/2046-4053-1-41&lt;/url&gt;&lt;/related-urls&gt;&lt;/urls&gt;&lt;electronic-resource-num&gt;10.1186/2046-4053-1-41&lt;/electronic-resource-num&gt;&lt;/record&gt;&lt;/Cite&gt;&lt;/EndNote&gt;</w:instrText>
      </w:r>
      <w:r w:rsidR="001E4FAA">
        <w:rPr>
          <w:rFonts w:ascii="Garamond" w:eastAsia="MetaSerifProBook-Regular" w:hAnsi="Garamond" w:cs="MetaSerifProBook-Regular"/>
          <w:sz w:val="24"/>
          <w:szCs w:val="24"/>
        </w:rPr>
        <w:fldChar w:fldCharType="separate"/>
      </w:r>
      <w:r w:rsidR="00E73B55" w:rsidRPr="00E73B55">
        <w:rPr>
          <w:rFonts w:ascii="Garamond" w:eastAsia="MetaSerifProBook-Regular" w:hAnsi="Garamond" w:cs="MetaSerifProBook-Regular"/>
          <w:noProof/>
          <w:sz w:val="24"/>
          <w:szCs w:val="24"/>
          <w:vertAlign w:val="superscript"/>
        </w:rPr>
        <w:t>93</w:t>
      </w:r>
      <w:r w:rsidR="001E4FAA">
        <w:rPr>
          <w:rFonts w:ascii="Garamond" w:eastAsia="MetaSerifProBook-Regular" w:hAnsi="Garamond" w:cs="MetaSerifProBook-Regular"/>
          <w:sz w:val="24"/>
          <w:szCs w:val="24"/>
        </w:rPr>
        <w:fldChar w:fldCharType="end"/>
      </w:r>
      <w:r w:rsidR="001E4FAA">
        <w:rPr>
          <w:rFonts w:ascii="Garamond" w:eastAsia="MetaSerifProBook-Regular" w:hAnsi="Garamond" w:cs="MetaSerifProBook-Regular"/>
          <w:sz w:val="24"/>
          <w:szCs w:val="24"/>
        </w:rPr>
        <w:t xml:space="preserve"> </w:t>
      </w:r>
      <w:r w:rsidR="007E0D14" w:rsidRPr="001E4FAA">
        <w:rPr>
          <w:rFonts w:ascii="Garamond" w:hAnsi="Garamond"/>
          <w:sz w:val="24"/>
          <w:szCs w:val="24"/>
        </w:rPr>
        <w:t>suggest</w:t>
      </w:r>
      <w:r w:rsidR="001E4FAA">
        <w:rPr>
          <w:rFonts w:ascii="Garamond" w:hAnsi="Garamond"/>
          <w:sz w:val="24"/>
          <w:szCs w:val="24"/>
        </w:rPr>
        <w:t>s</w:t>
      </w:r>
      <w:r w:rsidR="001E4FAA" w:rsidRPr="001E4FAA">
        <w:rPr>
          <w:rFonts w:ascii="Garamond" w:hAnsi="Garamond"/>
          <w:sz w:val="24"/>
          <w:szCs w:val="24"/>
        </w:rPr>
        <w:t xml:space="preserve"> that some of the</w:t>
      </w:r>
      <w:r w:rsidR="00A92E53">
        <w:rPr>
          <w:rFonts w:ascii="Garamond" w:hAnsi="Garamond"/>
          <w:sz w:val="24"/>
          <w:szCs w:val="24"/>
        </w:rPr>
        <w:t xml:space="preserve"> pairwise</w:t>
      </w:r>
      <w:r w:rsidR="001E4FAA" w:rsidRPr="001E4FAA">
        <w:rPr>
          <w:rFonts w:ascii="Garamond" w:hAnsi="Garamond"/>
          <w:sz w:val="24"/>
          <w:szCs w:val="24"/>
        </w:rPr>
        <w:t xml:space="preserve"> comparisons in the high risk group were underpowered</w:t>
      </w:r>
      <w:r w:rsidR="001E4FAA">
        <w:rPr>
          <w:rFonts w:ascii="Garamond" w:hAnsi="Garamond"/>
          <w:sz w:val="24"/>
          <w:szCs w:val="24"/>
        </w:rPr>
        <w:t>,</w:t>
      </w:r>
      <w:r w:rsidR="00613C55">
        <w:rPr>
          <w:rFonts w:ascii="Garamond" w:eastAsia="MetaSerifProBook-Regular" w:hAnsi="Garamond" w:cs="MetaSerifProBook-Regular"/>
          <w:sz w:val="24"/>
          <w:szCs w:val="24"/>
        </w:rPr>
        <w:t xml:space="preserve"> </w:t>
      </w:r>
      <w:r w:rsidR="001E4FAA">
        <w:rPr>
          <w:rFonts w:ascii="Garamond" w:eastAsia="MetaSerifProBook-Regular" w:hAnsi="Garamond" w:cs="MetaSerifProBook-Regular"/>
          <w:sz w:val="24"/>
          <w:szCs w:val="24"/>
        </w:rPr>
        <w:t>meaning the</w:t>
      </w:r>
      <w:r w:rsidR="00A527CD">
        <w:rPr>
          <w:rFonts w:ascii="Garamond" w:eastAsia="MetaSerifProBook-Regular" w:hAnsi="Garamond" w:cs="MetaSerifProBook-Regular"/>
          <w:sz w:val="24"/>
          <w:szCs w:val="24"/>
        </w:rPr>
        <w:t xml:space="preserve"> results of the</w:t>
      </w:r>
      <w:r w:rsidR="001E4FAA" w:rsidRPr="006A19BA">
        <w:rPr>
          <w:rFonts w:ascii="Garamond" w:eastAsia="MetaSerifProBook-Regular" w:hAnsi="Garamond" w:cs="MetaSerifProBook-Regular"/>
          <w:sz w:val="24"/>
          <w:szCs w:val="24"/>
        </w:rPr>
        <w:t xml:space="preserve"> </w:t>
      </w:r>
      <w:r w:rsidR="00C217FA">
        <w:rPr>
          <w:rFonts w:ascii="Garamond" w:eastAsia="MetaSerifProBook-Regular" w:hAnsi="Garamond" w:cs="MetaSerifProBook-Regular"/>
          <w:sz w:val="24"/>
          <w:szCs w:val="24"/>
        </w:rPr>
        <w:t>subgroup analysis</w:t>
      </w:r>
      <w:r w:rsidR="001E4FAA" w:rsidRPr="006A19BA">
        <w:rPr>
          <w:rFonts w:ascii="Garamond" w:eastAsia="MetaSerifProBook-Regular" w:hAnsi="Garamond" w:cs="MetaSerifProBook-Regular"/>
          <w:sz w:val="24"/>
          <w:szCs w:val="24"/>
        </w:rPr>
        <w:t xml:space="preserve"> should be interpreted with some caution</w:t>
      </w:r>
      <w:r w:rsidR="003A59F2" w:rsidRPr="006A19BA">
        <w:rPr>
          <w:rFonts w:ascii="Garamond" w:eastAsia="MetaSerifProBook-Regular" w:hAnsi="Garamond" w:cs="MetaSerifProBook-Regular"/>
          <w:sz w:val="24"/>
          <w:szCs w:val="24"/>
        </w:rPr>
        <w:t>.</w:t>
      </w:r>
      <w:r w:rsidR="006A19BA" w:rsidRPr="006A19BA">
        <w:rPr>
          <w:rFonts w:ascii="Garamond" w:eastAsia="MetaSerifProBook-Regular" w:hAnsi="Garamond" w:cs="MetaSerifProBook-Regular"/>
          <w:sz w:val="24"/>
          <w:szCs w:val="24"/>
        </w:rPr>
        <w:t xml:space="preserve"> </w:t>
      </w:r>
      <w:r w:rsidR="00C47C88">
        <w:rPr>
          <w:rFonts w:ascii="Garamond" w:eastAsia="MetaSerifProBook-Regular" w:hAnsi="Garamond" w:cs="MetaSerifProBook-Regular"/>
          <w:sz w:val="24"/>
          <w:szCs w:val="24"/>
        </w:rPr>
        <w:t>However, i</w:t>
      </w:r>
      <w:r w:rsidR="00D7543C">
        <w:rPr>
          <w:rFonts w:ascii="Garamond" w:eastAsia="MetaSerifProBook-Regular" w:hAnsi="Garamond" w:cs="MetaSerifProBook-Regular"/>
          <w:sz w:val="24"/>
          <w:szCs w:val="24"/>
        </w:rPr>
        <w:t>t is reassuring that our</w:t>
      </w:r>
      <w:r w:rsidR="006A19BA">
        <w:rPr>
          <w:rFonts w:ascii="Garamond" w:eastAsia="MetaSerifProBook-Regular" w:hAnsi="Garamond" w:cs="MetaSerifProBook-Regular"/>
          <w:sz w:val="24"/>
          <w:szCs w:val="24"/>
        </w:rPr>
        <w:t xml:space="preserve"> sensitivity analysis</w:t>
      </w:r>
      <w:r w:rsidR="00311825">
        <w:rPr>
          <w:rFonts w:ascii="Garamond" w:eastAsia="MetaSerifProBook-Regular" w:hAnsi="Garamond" w:cs="MetaSerifProBook-Regular"/>
          <w:sz w:val="24"/>
          <w:szCs w:val="24"/>
        </w:rPr>
        <w:t xml:space="preserve"> </w:t>
      </w:r>
      <w:r w:rsidR="006A19BA">
        <w:rPr>
          <w:rFonts w:ascii="Garamond" w:eastAsia="MetaSerifProBook-Regular" w:hAnsi="Garamond" w:cs="MetaSerifProBook-Regular"/>
          <w:sz w:val="24"/>
          <w:szCs w:val="24"/>
        </w:rPr>
        <w:t>removing</w:t>
      </w:r>
      <w:r w:rsidR="00C47C88">
        <w:rPr>
          <w:rFonts w:ascii="Garamond" w:eastAsia="MetaSerifProBook-Regular" w:hAnsi="Garamond" w:cs="MetaSerifProBook-Regular"/>
          <w:sz w:val="24"/>
          <w:szCs w:val="24"/>
        </w:rPr>
        <w:t xml:space="preserve"> the</w:t>
      </w:r>
      <w:r w:rsidR="006A19BA">
        <w:rPr>
          <w:rFonts w:ascii="Garamond" w:eastAsia="MetaSerifProBook-Regular" w:hAnsi="Garamond" w:cs="MetaSerifProBook-Regular"/>
          <w:sz w:val="24"/>
          <w:szCs w:val="24"/>
        </w:rPr>
        <w:t xml:space="preserve"> high risk of bias</w:t>
      </w:r>
      <w:r w:rsidR="00311825">
        <w:rPr>
          <w:rFonts w:ascii="Garamond" w:eastAsia="MetaSerifProBook-Regular" w:hAnsi="Garamond" w:cs="MetaSerifProBook-Regular"/>
          <w:sz w:val="24"/>
          <w:szCs w:val="24"/>
        </w:rPr>
        <w:t xml:space="preserve"> studies</w:t>
      </w:r>
      <w:r w:rsidR="006A19BA">
        <w:rPr>
          <w:rFonts w:ascii="Garamond" w:eastAsia="MetaSerifProBook-Regular" w:hAnsi="Garamond" w:cs="MetaSerifProBook-Regular"/>
          <w:sz w:val="24"/>
          <w:szCs w:val="24"/>
        </w:rPr>
        <w:t xml:space="preserve"> </w:t>
      </w:r>
      <w:r w:rsidR="00FA23CA">
        <w:rPr>
          <w:rFonts w:ascii="Garamond" w:eastAsia="MetaSerifProBook-Regular" w:hAnsi="Garamond" w:cs="MetaSerifProBook-Regular"/>
          <w:sz w:val="24"/>
          <w:szCs w:val="24"/>
        </w:rPr>
        <w:t xml:space="preserve">resulted in </w:t>
      </w:r>
      <w:r w:rsidR="006A19BA">
        <w:rPr>
          <w:rFonts w:ascii="Garamond" w:eastAsia="MetaSerifProBook-Regular" w:hAnsi="Garamond" w:cs="MetaSerifProBook-Regular"/>
          <w:sz w:val="24"/>
          <w:szCs w:val="24"/>
        </w:rPr>
        <w:t>no</w:t>
      </w:r>
      <w:r w:rsidR="00E25040">
        <w:rPr>
          <w:rFonts w:ascii="Garamond" w:eastAsia="MetaSerifProBook-Regular" w:hAnsi="Garamond" w:cs="MetaSerifProBook-Regular"/>
          <w:sz w:val="24"/>
          <w:szCs w:val="24"/>
        </w:rPr>
        <w:t xml:space="preserve"> major</w:t>
      </w:r>
      <w:r w:rsidR="006A19BA">
        <w:rPr>
          <w:rFonts w:ascii="Garamond" w:eastAsia="MetaSerifProBook-Regular" w:hAnsi="Garamond" w:cs="MetaSerifProBook-Regular"/>
          <w:sz w:val="24"/>
          <w:szCs w:val="24"/>
        </w:rPr>
        <w:t xml:space="preserve"> differences </w:t>
      </w:r>
      <w:r w:rsidR="00FA23CA">
        <w:rPr>
          <w:rFonts w:ascii="Garamond" w:eastAsia="MetaSerifProBook-Regular" w:hAnsi="Garamond" w:cs="MetaSerifProBook-Regular"/>
          <w:sz w:val="24"/>
          <w:szCs w:val="24"/>
        </w:rPr>
        <w:t>compared to the</w:t>
      </w:r>
      <w:r w:rsidR="00D7543C">
        <w:rPr>
          <w:rFonts w:ascii="Garamond" w:eastAsia="MetaSerifProBook-Regular" w:hAnsi="Garamond" w:cs="MetaSerifProBook-Regular"/>
          <w:sz w:val="24"/>
          <w:szCs w:val="24"/>
        </w:rPr>
        <w:t xml:space="preserve"> main results.</w:t>
      </w:r>
      <w:r w:rsidR="006A19BA">
        <w:rPr>
          <w:rFonts w:ascii="Garamond" w:eastAsia="MetaSerifProBook-Regular" w:hAnsi="Garamond" w:cs="MetaSerifProBook-Regular"/>
          <w:sz w:val="24"/>
          <w:szCs w:val="24"/>
        </w:rPr>
        <w:t xml:space="preserve">  </w:t>
      </w:r>
      <w:r w:rsidR="007870D3" w:rsidRPr="00B712A9">
        <w:rPr>
          <w:rFonts w:ascii="Garamond" w:hAnsi="Garamond"/>
          <w:sz w:val="24"/>
          <w:szCs w:val="24"/>
        </w:rPr>
        <w:t xml:space="preserve"> </w:t>
      </w:r>
    </w:p>
    <w:p w14:paraId="68CB0AA1" w14:textId="27E25C73" w:rsidR="00B742A3" w:rsidRDefault="00B712A9" w:rsidP="00427CCF">
      <w:pPr>
        <w:spacing w:line="360" w:lineRule="auto"/>
        <w:rPr>
          <w:rFonts w:ascii="Garamond" w:hAnsi="Garamond"/>
          <w:sz w:val="24"/>
          <w:szCs w:val="24"/>
        </w:rPr>
      </w:pPr>
      <w:r>
        <w:rPr>
          <w:rFonts w:ascii="Garamond" w:hAnsi="Garamond"/>
          <w:sz w:val="24"/>
          <w:szCs w:val="24"/>
        </w:rPr>
        <w:t xml:space="preserve">There were only two studies </w:t>
      </w:r>
      <w:r>
        <w:rPr>
          <w:rFonts w:ascii="Garamond" w:hAnsi="Garamond"/>
          <w:sz w:val="24"/>
          <w:szCs w:val="24"/>
        </w:rPr>
        <w:fldChar w:fldCharType="begin">
          <w:fldData xml:space="preserve">PEVuZE5vdGU+PENpdGUgRXhjbHVkZVllYXI9IjEiPjxBdXRob3I+SmFuYXR1aW5lbjwvQXV0aG9y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</w:fldData>
        </w:fldChar>
      </w:r>
      <w:r w:rsidR="00570438">
        <w:rPr>
          <w:rFonts w:ascii="Garamond" w:hAnsi="Garamond"/>
          <w:sz w:val="24"/>
          <w:szCs w:val="24"/>
        </w:rPr>
        <w:instrText xml:space="preserve"> ADDIN EN.CITE </w:instrText>
      </w:r>
      <w:r w:rsidR="00570438">
        <w:rPr>
          <w:rFonts w:ascii="Garamond" w:hAnsi="Garamond"/>
          <w:sz w:val="24"/>
          <w:szCs w:val="24"/>
        </w:rPr>
        <w:fldChar w:fldCharType="begin">
          <w:fldData xml:space="preserve">PEVuZE5vdGU+PENpdGUgRXhjbHVkZVllYXI9IjEiPjxBdXRob3I+SmFuYXR1aW5lbjwvQXV0aG9y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</w:fldData>
        </w:fldChar>
      </w:r>
      <w:r w:rsidR="00570438">
        <w:rPr>
          <w:rFonts w:ascii="Garamond" w:hAnsi="Garamond"/>
          <w:sz w:val="24"/>
          <w:szCs w:val="24"/>
        </w:rPr>
        <w:instrText xml:space="preserve"> ADDIN EN.CITE.DATA </w:instrText>
      </w:r>
      <w:r w:rsidR="00570438">
        <w:rPr>
          <w:rFonts w:ascii="Garamond" w:hAnsi="Garamond"/>
          <w:sz w:val="24"/>
          <w:szCs w:val="24"/>
        </w:rPr>
      </w:r>
      <w:r w:rsidR="00570438">
        <w:rPr>
          <w:rFonts w:ascii="Garamond" w:hAnsi="Garamond"/>
          <w:sz w:val="24"/>
          <w:szCs w:val="24"/>
        </w:rPr>
        <w:fldChar w:fldCharType="end"/>
      </w:r>
      <w:r>
        <w:rPr>
          <w:rFonts w:ascii="Garamond" w:hAnsi="Garamond"/>
          <w:sz w:val="24"/>
          <w:szCs w:val="24"/>
        </w:rPr>
      </w:r>
      <w:r>
        <w:rPr>
          <w:rFonts w:ascii="Garamond" w:hAnsi="Garamond"/>
          <w:sz w:val="24"/>
          <w:szCs w:val="24"/>
        </w:rPr>
        <w:fldChar w:fldCharType="separate"/>
      </w:r>
      <w:r w:rsidR="00570438" w:rsidRPr="00570438">
        <w:rPr>
          <w:rFonts w:ascii="Garamond" w:hAnsi="Garamond"/>
          <w:noProof/>
          <w:sz w:val="24"/>
          <w:szCs w:val="24"/>
          <w:vertAlign w:val="superscript"/>
        </w:rPr>
        <w:t>63 74</w:t>
      </w:r>
      <w:r>
        <w:rPr>
          <w:rFonts w:ascii="Garamond" w:hAnsi="Garamond"/>
          <w:sz w:val="24"/>
          <w:szCs w:val="24"/>
        </w:rPr>
        <w:fldChar w:fldCharType="end"/>
      </w:r>
      <w:r>
        <w:rPr>
          <w:rFonts w:ascii="Garamond" w:hAnsi="Garamond"/>
          <w:sz w:val="24"/>
          <w:szCs w:val="24"/>
        </w:rPr>
        <w:t xml:space="preserve"> involving people with type 1 diabetes</w:t>
      </w:r>
      <w:r w:rsidR="001E4FAA">
        <w:rPr>
          <w:rFonts w:ascii="Garamond" w:hAnsi="Garamond"/>
          <w:sz w:val="24"/>
          <w:szCs w:val="24"/>
        </w:rPr>
        <w:t>, thus</w:t>
      </w:r>
      <w:r w:rsidR="00E25040">
        <w:rPr>
          <w:rFonts w:ascii="Garamond" w:hAnsi="Garamond"/>
          <w:sz w:val="24"/>
          <w:szCs w:val="24"/>
        </w:rPr>
        <w:t xml:space="preserve"> limiting results to</w:t>
      </w:r>
      <w:r w:rsidR="00BD24AD">
        <w:rPr>
          <w:rFonts w:ascii="Garamond" w:hAnsi="Garamond"/>
          <w:sz w:val="24"/>
          <w:szCs w:val="24"/>
        </w:rPr>
        <w:t xml:space="preserve"> mostly</w:t>
      </w:r>
      <w:r w:rsidR="00E25040">
        <w:rPr>
          <w:rFonts w:ascii="Garamond" w:hAnsi="Garamond"/>
          <w:sz w:val="24"/>
          <w:szCs w:val="24"/>
        </w:rPr>
        <w:t xml:space="preserve"> patients with type 2 diabetes</w:t>
      </w:r>
      <w:r>
        <w:rPr>
          <w:rFonts w:ascii="Garamond" w:hAnsi="Garamond"/>
          <w:sz w:val="24"/>
          <w:szCs w:val="24"/>
        </w:rPr>
        <w:t xml:space="preserve">. </w:t>
      </w:r>
      <w:r w:rsidR="00497E6E">
        <w:rPr>
          <w:rFonts w:ascii="Garamond" w:hAnsi="Garamond"/>
          <w:sz w:val="24"/>
          <w:szCs w:val="24"/>
        </w:rPr>
        <w:t>The primary focus of our review</w:t>
      </w:r>
      <w:r w:rsidR="00D47ED4">
        <w:rPr>
          <w:rFonts w:ascii="Garamond" w:hAnsi="Garamond"/>
          <w:sz w:val="24"/>
          <w:szCs w:val="24"/>
        </w:rPr>
        <w:t xml:space="preserve"> and of the included studies</w:t>
      </w:r>
      <w:r w:rsidR="00497E6E">
        <w:rPr>
          <w:rFonts w:ascii="Garamond" w:hAnsi="Garamond"/>
          <w:sz w:val="24"/>
          <w:szCs w:val="24"/>
        </w:rPr>
        <w:t xml:space="preserve"> was on</w:t>
      </w:r>
      <w:r w:rsidR="00D47ED4">
        <w:rPr>
          <w:rFonts w:ascii="Garamond" w:hAnsi="Garamond"/>
          <w:sz w:val="24"/>
          <w:szCs w:val="24"/>
        </w:rPr>
        <w:t xml:space="preserve"> </w:t>
      </w:r>
      <w:r w:rsidR="00D47ED4" w:rsidRPr="00B712A9">
        <w:rPr>
          <w:rFonts w:ascii="Garamond" w:hAnsi="Garamond"/>
          <w:sz w:val="24"/>
          <w:szCs w:val="24"/>
        </w:rPr>
        <w:t>surrogate</w:t>
      </w:r>
      <w:r w:rsidR="00D47ED4">
        <w:rPr>
          <w:rFonts w:ascii="Garamond" w:hAnsi="Garamond"/>
          <w:sz w:val="24"/>
          <w:szCs w:val="24"/>
        </w:rPr>
        <w:t xml:space="preserve"> outcome (lipid) measures </w:t>
      </w:r>
      <w:r w:rsidR="006068A6">
        <w:rPr>
          <w:rFonts w:ascii="Garamond" w:hAnsi="Garamond"/>
          <w:sz w:val="24"/>
          <w:szCs w:val="24"/>
        </w:rPr>
        <w:t>and</w:t>
      </w:r>
      <w:r>
        <w:rPr>
          <w:rFonts w:ascii="Garamond" w:hAnsi="Garamond"/>
          <w:sz w:val="24"/>
          <w:szCs w:val="24"/>
        </w:rPr>
        <w:t xml:space="preserve"> not </w:t>
      </w:r>
      <w:r w:rsidR="007870D3" w:rsidRPr="00B712A9">
        <w:rPr>
          <w:rFonts w:ascii="Garamond" w:hAnsi="Garamond"/>
          <w:sz w:val="24"/>
          <w:szCs w:val="24"/>
        </w:rPr>
        <w:t>CVD</w:t>
      </w:r>
      <w:r w:rsidR="00004148">
        <w:rPr>
          <w:rFonts w:ascii="Garamond" w:hAnsi="Garamond"/>
          <w:sz w:val="24"/>
          <w:szCs w:val="24"/>
        </w:rPr>
        <w:t xml:space="preserve"> or MACE outcomes</w:t>
      </w:r>
      <w:r w:rsidR="00D47ED4">
        <w:rPr>
          <w:rFonts w:ascii="Garamond" w:hAnsi="Garamond"/>
          <w:sz w:val="24"/>
          <w:szCs w:val="24"/>
        </w:rPr>
        <w:t>.</w:t>
      </w:r>
      <w:r>
        <w:rPr>
          <w:rFonts w:ascii="Garamond" w:hAnsi="Garamond"/>
          <w:sz w:val="24"/>
          <w:szCs w:val="24"/>
        </w:rPr>
        <w:t xml:space="preserve"> </w:t>
      </w:r>
      <w:r w:rsidR="005A1EF3">
        <w:rPr>
          <w:rFonts w:ascii="Garamond" w:hAnsi="Garamond"/>
          <w:sz w:val="24"/>
          <w:szCs w:val="24"/>
        </w:rPr>
        <w:t>Thus our</w:t>
      </w:r>
      <w:r>
        <w:rPr>
          <w:rFonts w:ascii="Garamond" w:hAnsi="Garamond"/>
          <w:sz w:val="24"/>
          <w:szCs w:val="24"/>
        </w:rPr>
        <w:t xml:space="preserve"> </w:t>
      </w:r>
      <w:r w:rsidR="001E4FAA">
        <w:rPr>
          <w:rFonts w:ascii="Garamond" w:hAnsi="Garamond"/>
          <w:sz w:val="24"/>
          <w:szCs w:val="24"/>
        </w:rPr>
        <w:t xml:space="preserve">results </w:t>
      </w:r>
      <w:r>
        <w:rPr>
          <w:rFonts w:ascii="Garamond" w:hAnsi="Garamond"/>
          <w:sz w:val="24"/>
          <w:szCs w:val="24"/>
        </w:rPr>
        <w:t xml:space="preserve">should </w:t>
      </w:r>
      <w:r w:rsidR="00B770DD">
        <w:rPr>
          <w:rFonts w:ascii="Garamond" w:hAnsi="Garamond"/>
          <w:sz w:val="24"/>
          <w:szCs w:val="24"/>
        </w:rPr>
        <w:t>primarily</w:t>
      </w:r>
      <w:r>
        <w:rPr>
          <w:rFonts w:ascii="Garamond" w:hAnsi="Garamond"/>
          <w:sz w:val="24"/>
          <w:szCs w:val="24"/>
        </w:rPr>
        <w:t xml:space="preserve"> </w:t>
      </w:r>
      <w:r w:rsidR="001E46F6">
        <w:rPr>
          <w:rFonts w:ascii="Garamond" w:hAnsi="Garamond"/>
          <w:sz w:val="24"/>
          <w:szCs w:val="24"/>
        </w:rPr>
        <w:t xml:space="preserve">act </w:t>
      </w:r>
      <w:r w:rsidR="0004028E">
        <w:rPr>
          <w:rFonts w:ascii="Garamond" w:hAnsi="Garamond"/>
          <w:sz w:val="24"/>
          <w:szCs w:val="24"/>
        </w:rPr>
        <w:t xml:space="preserve">mainly </w:t>
      </w:r>
      <w:r w:rsidR="001E46F6">
        <w:rPr>
          <w:rFonts w:ascii="Garamond" w:hAnsi="Garamond"/>
          <w:sz w:val="24"/>
          <w:szCs w:val="24"/>
        </w:rPr>
        <w:t xml:space="preserve">as a </w:t>
      </w:r>
      <w:r>
        <w:rPr>
          <w:rFonts w:ascii="Garamond" w:hAnsi="Garamond"/>
          <w:sz w:val="24"/>
          <w:szCs w:val="24"/>
        </w:rPr>
        <w:t>guidance</w:t>
      </w:r>
      <w:r w:rsidRPr="00B712A9">
        <w:rPr>
          <w:rFonts w:ascii="Garamond" w:hAnsi="Garamond"/>
          <w:sz w:val="24"/>
          <w:szCs w:val="24"/>
        </w:rPr>
        <w:t xml:space="preserve"> as to whether or not individuals will reach the non-HDL-C</w:t>
      </w:r>
      <w:r w:rsidR="005A1EF3">
        <w:rPr>
          <w:rFonts w:ascii="Garamond" w:hAnsi="Garamond"/>
          <w:sz w:val="24"/>
          <w:szCs w:val="24"/>
        </w:rPr>
        <w:t>,</w:t>
      </w:r>
      <w:r w:rsidR="00497E6E">
        <w:rPr>
          <w:rFonts w:ascii="Garamond" w:hAnsi="Garamond"/>
          <w:sz w:val="24"/>
          <w:szCs w:val="24"/>
        </w:rPr>
        <w:t xml:space="preserve"> LDL-C, TC</w:t>
      </w:r>
      <w:r w:rsidRPr="00B712A9">
        <w:rPr>
          <w:rFonts w:ascii="Garamond" w:hAnsi="Garamond"/>
          <w:sz w:val="24"/>
          <w:szCs w:val="24"/>
        </w:rPr>
        <w:t xml:space="preserve"> target with</w:t>
      </w:r>
      <w:r w:rsidR="001E4FAA">
        <w:rPr>
          <w:rFonts w:ascii="Garamond" w:hAnsi="Garamond"/>
          <w:sz w:val="24"/>
          <w:szCs w:val="24"/>
        </w:rPr>
        <w:t xml:space="preserve"> </w:t>
      </w:r>
      <w:r w:rsidR="00DA55A9">
        <w:rPr>
          <w:rFonts w:ascii="Garamond" w:hAnsi="Garamond"/>
          <w:sz w:val="24"/>
          <w:szCs w:val="24"/>
        </w:rPr>
        <w:t>a</w:t>
      </w:r>
      <w:r w:rsidRPr="00B712A9">
        <w:rPr>
          <w:rFonts w:ascii="Garamond" w:hAnsi="Garamond"/>
          <w:sz w:val="24"/>
          <w:szCs w:val="24"/>
        </w:rPr>
        <w:t xml:space="preserve"> specific statin therapy</w:t>
      </w:r>
      <w:r w:rsidR="00DA55A9">
        <w:rPr>
          <w:rFonts w:ascii="Garamond" w:hAnsi="Garamond"/>
          <w:sz w:val="24"/>
          <w:szCs w:val="24"/>
        </w:rPr>
        <w:t xml:space="preserve"> delivered at a certain intensity</w:t>
      </w:r>
      <w:r w:rsidR="001E4FAA">
        <w:rPr>
          <w:rFonts w:ascii="Garamond" w:hAnsi="Garamond"/>
          <w:sz w:val="24"/>
          <w:szCs w:val="24"/>
        </w:rPr>
        <w:t>.</w:t>
      </w:r>
      <w:r w:rsidR="00497E6E">
        <w:rPr>
          <w:rFonts w:ascii="Garamond" w:hAnsi="Garamond"/>
          <w:sz w:val="24"/>
          <w:szCs w:val="24"/>
        </w:rPr>
        <w:t xml:space="preserve"> Nevertheless, </w:t>
      </w:r>
      <w:r w:rsidR="006F1D91">
        <w:rPr>
          <w:rFonts w:ascii="Garamond" w:hAnsi="Garamond"/>
          <w:sz w:val="24"/>
          <w:szCs w:val="24"/>
        </w:rPr>
        <w:t>the</w:t>
      </w:r>
      <w:r w:rsidR="00497E6E">
        <w:rPr>
          <w:rFonts w:ascii="Garamond" w:hAnsi="Garamond"/>
          <w:sz w:val="24"/>
          <w:szCs w:val="24"/>
        </w:rPr>
        <w:t xml:space="preserve"> 3-point MACE outcomes</w:t>
      </w:r>
      <w:r w:rsidR="007C3DA4">
        <w:rPr>
          <w:rFonts w:ascii="Garamond" w:hAnsi="Garamond"/>
          <w:sz w:val="24"/>
          <w:szCs w:val="24"/>
        </w:rPr>
        <w:t xml:space="preserve"> were analysed</w:t>
      </w:r>
      <w:r w:rsidR="006F1D91">
        <w:rPr>
          <w:rFonts w:ascii="Garamond" w:hAnsi="Garamond"/>
          <w:sz w:val="24"/>
          <w:szCs w:val="24"/>
        </w:rPr>
        <w:t>,</w:t>
      </w:r>
      <w:r w:rsidR="00497E6E">
        <w:rPr>
          <w:rFonts w:ascii="Garamond" w:hAnsi="Garamond"/>
          <w:sz w:val="24"/>
          <w:szCs w:val="24"/>
        </w:rPr>
        <w:t xml:space="preserve"> but as only five studies </w:t>
      </w:r>
      <w:r w:rsidR="00CA28D9">
        <w:rPr>
          <w:rFonts w:ascii="Garamond" w:hAnsi="Garamond"/>
          <w:sz w:val="24"/>
          <w:szCs w:val="24"/>
        </w:rPr>
        <w:fldChar w:fldCharType="begin">
          <w:fldData xml:space="preserve">PEVuZE5vdGU+PENpdGUgRXhjbHVkZVllYXI9IjEiPjxBdXRob3I+Q29saG91bjwvQXV0aG9yPjxZ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</w:fldData>
        </w:fldChar>
      </w:r>
      <w:r w:rsidR="00570438">
        <w:rPr>
          <w:rFonts w:ascii="Garamond" w:hAnsi="Garamond"/>
          <w:sz w:val="24"/>
          <w:szCs w:val="24"/>
        </w:rPr>
        <w:instrText xml:space="preserve"> ADDIN EN.CITE </w:instrText>
      </w:r>
      <w:r w:rsidR="00570438">
        <w:rPr>
          <w:rFonts w:ascii="Garamond" w:hAnsi="Garamond"/>
          <w:sz w:val="24"/>
          <w:szCs w:val="24"/>
        </w:rPr>
        <w:fldChar w:fldCharType="begin">
          <w:fldData xml:space="preserve">PEVuZE5vdGU+PENpdGUgRXhjbHVkZVllYXI9IjEiPjxBdXRob3I+Q29saG91bjwvQXV0aG9yPjxZ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</w:fldData>
        </w:fldChar>
      </w:r>
      <w:r w:rsidR="00570438">
        <w:rPr>
          <w:rFonts w:ascii="Garamond" w:hAnsi="Garamond"/>
          <w:sz w:val="24"/>
          <w:szCs w:val="24"/>
        </w:rPr>
        <w:instrText xml:space="preserve"> ADDIN EN.CITE.DATA </w:instrText>
      </w:r>
      <w:r w:rsidR="00570438">
        <w:rPr>
          <w:rFonts w:ascii="Garamond" w:hAnsi="Garamond"/>
          <w:sz w:val="24"/>
          <w:szCs w:val="24"/>
        </w:rPr>
      </w:r>
      <w:r w:rsidR="00570438">
        <w:rPr>
          <w:rFonts w:ascii="Garamond" w:hAnsi="Garamond"/>
          <w:sz w:val="24"/>
          <w:szCs w:val="24"/>
        </w:rPr>
        <w:fldChar w:fldCharType="end"/>
      </w:r>
      <w:r w:rsidR="00CA28D9">
        <w:rPr>
          <w:rFonts w:ascii="Garamond" w:hAnsi="Garamond"/>
          <w:sz w:val="24"/>
          <w:szCs w:val="24"/>
        </w:rPr>
      </w:r>
      <w:r w:rsidR="00CA28D9">
        <w:rPr>
          <w:rFonts w:ascii="Garamond" w:hAnsi="Garamond"/>
          <w:sz w:val="24"/>
          <w:szCs w:val="24"/>
        </w:rPr>
        <w:fldChar w:fldCharType="separate"/>
      </w:r>
      <w:r w:rsidR="00570438" w:rsidRPr="00570438">
        <w:rPr>
          <w:rFonts w:ascii="Garamond" w:hAnsi="Garamond"/>
          <w:noProof/>
          <w:sz w:val="24"/>
          <w:szCs w:val="24"/>
          <w:vertAlign w:val="superscript"/>
        </w:rPr>
        <w:t>6 55 59 64 67</w:t>
      </w:r>
      <w:r w:rsidR="00CA28D9">
        <w:rPr>
          <w:rFonts w:ascii="Garamond" w:hAnsi="Garamond"/>
          <w:sz w:val="24"/>
          <w:szCs w:val="24"/>
        </w:rPr>
        <w:fldChar w:fldCharType="end"/>
      </w:r>
      <w:r w:rsidR="00006685">
        <w:rPr>
          <w:rFonts w:ascii="Garamond" w:hAnsi="Garamond"/>
          <w:sz w:val="24"/>
          <w:szCs w:val="24"/>
        </w:rPr>
        <w:t xml:space="preserve"> reported such</w:t>
      </w:r>
      <w:r w:rsidR="006F1D91">
        <w:rPr>
          <w:rFonts w:ascii="Garamond" w:hAnsi="Garamond"/>
          <w:sz w:val="24"/>
          <w:szCs w:val="24"/>
        </w:rPr>
        <w:t xml:space="preserve"> outcome</w:t>
      </w:r>
      <w:r w:rsidR="00006685">
        <w:rPr>
          <w:rFonts w:ascii="Garamond" w:hAnsi="Garamond"/>
          <w:sz w:val="24"/>
          <w:szCs w:val="24"/>
        </w:rPr>
        <w:t>s</w:t>
      </w:r>
      <w:r w:rsidR="00497E6E">
        <w:rPr>
          <w:rFonts w:ascii="Garamond" w:hAnsi="Garamond"/>
          <w:sz w:val="24"/>
          <w:szCs w:val="24"/>
        </w:rPr>
        <w:t xml:space="preserve"> the results</w:t>
      </w:r>
      <w:r w:rsidR="00840439">
        <w:rPr>
          <w:rFonts w:ascii="Garamond" w:hAnsi="Garamond"/>
          <w:sz w:val="24"/>
          <w:szCs w:val="24"/>
        </w:rPr>
        <w:t xml:space="preserve"> were somewhat limited</w:t>
      </w:r>
      <w:r w:rsidR="00F32FF5">
        <w:rPr>
          <w:rFonts w:ascii="Garamond" w:hAnsi="Garamond"/>
          <w:sz w:val="24"/>
          <w:szCs w:val="24"/>
        </w:rPr>
        <w:t>.</w:t>
      </w:r>
      <w:r>
        <w:rPr>
          <w:rFonts w:ascii="Garamond" w:hAnsi="Garamond"/>
          <w:sz w:val="24"/>
          <w:szCs w:val="24"/>
        </w:rPr>
        <w:t xml:space="preserve"> </w:t>
      </w:r>
    </w:p>
    <w:p w14:paraId="34BF2848" w14:textId="494992BE" w:rsidR="00B712A9" w:rsidRDefault="00AB56DE" w:rsidP="00427CCF">
      <w:pPr>
        <w:spacing w:line="360" w:lineRule="auto"/>
        <w:rPr>
          <w:rFonts w:ascii="Garamond" w:hAnsi="Garamond"/>
          <w:sz w:val="24"/>
          <w:szCs w:val="24"/>
        </w:rPr>
      </w:pPr>
      <w:r w:rsidRPr="00EE1BB4">
        <w:rPr>
          <w:rFonts w:ascii="Garamond" w:hAnsi="Garamond"/>
          <w:sz w:val="24"/>
          <w:szCs w:val="24"/>
        </w:rPr>
        <w:t xml:space="preserve">This is a (network) meta-analysis of aggregate data, and standard practice when dealing with aggregate data is to focus on the final score values, to obtain an effect estimate at the study-level. </w:t>
      </w:r>
      <w:r w:rsidR="000C0252" w:rsidRPr="00EE1BB4">
        <w:rPr>
          <w:rFonts w:ascii="Garamond" w:hAnsi="Garamond"/>
          <w:sz w:val="24"/>
          <w:szCs w:val="24"/>
        </w:rPr>
        <w:t>Thus, under this principle, our effect estimates did not adjust for baseline differences. A major constraint underpinning this type of adjustment is that the baseline data often are not reported within studies, which was the case involving the studies in this meta-analysis. Secondary, even if we had tried to include the studies that did provide the data it would have required a different methodological approach which would have led to a significantly reduced number of trials in our study pool</w:t>
      </w:r>
      <w:r w:rsidR="000C0252" w:rsidRPr="00EE1BB4">
        <w:rPr>
          <w:i/>
        </w:rPr>
        <w:t xml:space="preserve"> </w:t>
      </w:r>
      <w:r w:rsidR="004A5196" w:rsidRPr="00EE1BB4">
        <w:rPr>
          <w:rFonts w:ascii="Garamond" w:hAnsi="Garamond"/>
          <w:sz w:val="24"/>
          <w:szCs w:val="24"/>
        </w:rPr>
        <w:fldChar w:fldCharType="begin"/>
      </w:r>
      <w:r w:rsidR="00E73B55" w:rsidRPr="00EE1BB4">
        <w:rPr>
          <w:rFonts w:ascii="Garamond" w:hAnsi="Garamond"/>
          <w:sz w:val="24"/>
          <w:szCs w:val="24"/>
        </w:rPr>
        <w:instrText xml:space="preserve"> ADDIN EN.CITE &lt;EndNote&gt;&lt;Cite ExcludeYear="1"&gt;&lt;RecNum&gt;101&lt;/RecNum&gt;&lt;DisplayText&gt;&lt;style face="superscript"&gt;94&lt;/style&gt;&lt;/DisplayText&gt;&lt;record&gt;&lt;rec-number&gt;101&lt;/rec-number&gt;&lt;foreign-keys&gt;&lt;key app="EN" db-id="fz5dfs9s9tr09le520u5x5vtsz5t5vaz0evf" timestamp="1639255183"&gt;101&lt;/key&gt;&lt;/foreign-keys&gt;&lt;ref-type name="Electronic Book"&gt;44&lt;/ref-type&gt;&lt;contributors&gt;&lt;/contributors&gt;&lt;titles&gt;&lt;title&gt;Higgins JPT, Li T, Deeks JJ (editors). Chapter 6: Choosing effect measures and computing estimates of effect. In: Higgins JPT, Thomas J, Chandler J, Cumpston M, Li T, Page MJ, Welch VA (editors). Cochrane Handbook for Systematic Reviews of Interventions version 6.2 (updated February 2021). Cochrane, 2021. Available from www.training.cochrane.org/handbook&lt;/title&gt;&lt;/titles&gt;&lt;dates&gt;&lt;/dates&gt;&lt;urls&gt;&lt;/urls&gt;&lt;/record&gt;&lt;/Cite&gt;&lt;/EndNote&gt;</w:instrText>
      </w:r>
      <w:r w:rsidR="004A5196" w:rsidRPr="00EE1BB4">
        <w:rPr>
          <w:rFonts w:ascii="Garamond" w:hAnsi="Garamond"/>
          <w:sz w:val="24"/>
          <w:szCs w:val="24"/>
        </w:rPr>
        <w:fldChar w:fldCharType="separate"/>
      </w:r>
      <w:r w:rsidR="00E73B55" w:rsidRPr="00EE1BB4">
        <w:rPr>
          <w:rFonts w:ascii="Garamond" w:hAnsi="Garamond"/>
          <w:noProof/>
          <w:sz w:val="24"/>
          <w:szCs w:val="24"/>
          <w:vertAlign w:val="superscript"/>
        </w:rPr>
        <w:t>94</w:t>
      </w:r>
      <w:r w:rsidR="004A5196" w:rsidRPr="00EE1BB4">
        <w:rPr>
          <w:rFonts w:ascii="Garamond" w:hAnsi="Garamond"/>
          <w:sz w:val="24"/>
          <w:szCs w:val="24"/>
        </w:rPr>
        <w:fldChar w:fldCharType="end"/>
      </w:r>
      <w:r w:rsidR="004A5196" w:rsidRPr="00EE1BB4">
        <w:rPr>
          <w:rFonts w:ascii="Garamond" w:hAnsi="Garamond"/>
          <w:sz w:val="24"/>
          <w:szCs w:val="24"/>
        </w:rPr>
        <w:t xml:space="preserve">. </w:t>
      </w:r>
      <w:r w:rsidR="000C0252" w:rsidRPr="00EE1BB4">
        <w:rPr>
          <w:rFonts w:ascii="Garamond" w:hAnsi="Garamond"/>
          <w:sz w:val="24"/>
          <w:szCs w:val="24"/>
        </w:rPr>
        <w:t xml:space="preserve">Nevertheless, meta-analysing RCTs makes this feasible and defensible, since the </w:t>
      </w:r>
      <w:r w:rsidR="000C0252" w:rsidRPr="00EE1BB4">
        <w:rPr>
          <w:rFonts w:ascii="Garamond" w:hAnsi="Garamond"/>
          <w:sz w:val="24"/>
          <w:szCs w:val="24"/>
        </w:rPr>
        <w:lastRenderedPageBreak/>
        <w:t>underlying assumption (at least in large enough RCTs) is that the baseline levels are almost identical in the two (or more) treatment ar</w:t>
      </w:r>
      <w:r w:rsidR="0068660A">
        <w:rPr>
          <w:rFonts w:ascii="Garamond" w:hAnsi="Garamond"/>
          <w:sz w:val="24"/>
          <w:szCs w:val="24"/>
        </w:rPr>
        <w:t>ms - which</w:t>
      </w:r>
      <w:r w:rsidR="000C0252" w:rsidRPr="00EE1BB4">
        <w:rPr>
          <w:rFonts w:ascii="Garamond" w:hAnsi="Garamond"/>
          <w:sz w:val="24"/>
          <w:szCs w:val="24"/>
        </w:rPr>
        <w:t xml:space="preserve"> was also shown in the transitivity assessment part of</w:t>
      </w:r>
      <w:r w:rsidR="000C0252" w:rsidRPr="00EE1BB4">
        <w:rPr>
          <w:rFonts w:ascii="Garamond" w:hAnsi="Garamond" w:cstheme="minorHAnsi"/>
          <w:sz w:val="24"/>
          <w:szCs w:val="24"/>
        </w:rPr>
        <w:t xml:space="preserve"> </w:t>
      </w:r>
      <w:proofErr w:type="spellStart"/>
      <w:r w:rsidR="000C0252" w:rsidRPr="00EE1BB4">
        <w:rPr>
          <w:rFonts w:ascii="Garamond" w:hAnsi="Garamond" w:cstheme="minorHAnsi"/>
          <w:sz w:val="24"/>
          <w:szCs w:val="24"/>
        </w:rPr>
        <w:t>CINeMA</w:t>
      </w:r>
      <w:proofErr w:type="spellEnd"/>
      <w:r w:rsidR="000C0252" w:rsidRPr="00EE1BB4">
        <w:rPr>
          <w:rFonts w:ascii="Garamond" w:hAnsi="Garamond"/>
          <w:sz w:val="24"/>
          <w:szCs w:val="24"/>
        </w:rPr>
        <w:t>. With meta-analyses of aggregate data, little else can be done regarding the baseline scores, unfortunately, except perhaps a meta-regression where the association between baseline levels and effect sizes can be explored. However, this comes with considerable power limitations, even for large meta-analyses. Thus, the main avenue to investigate the role of baseline scores is usually through an individual patient data (IPD) meta-analysis</w:t>
      </w:r>
      <w:r w:rsidR="00BE08FF" w:rsidRPr="00EE1BB4">
        <w:rPr>
          <w:rFonts w:ascii="Garamond" w:hAnsi="Garamond"/>
          <w:sz w:val="24"/>
          <w:szCs w:val="24"/>
        </w:rPr>
        <w:t xml:space="preserve">. </w:t>
      </w:r>
      <w:r w:rsidR="006E4446" w:rsidRPr="00EE1BB4">
        <w:rPr>
          <w:rFonts w:ascii="Garamond" w:eastAsiaTheme="minorHAnsi" w:hAnsi="Garamond" w:cs="Times-Roman"/>
          <w:sz w:val="24"/>
          <w:szCs w:val="24"/>
        </w:rPr>
        <w:t xml:space="preserve">We </w:t>
      </w:r>
      <w:r w:rsidR="008B04D5" w:rsidRPr="00EE1BB4">
        <w:rPr>
          <w:rFonts w:ascii="Garamond" w:eastAsiaTheme="minorHAnsi" w:hAnsi="Garamond" w:cs="Times-Roman"/>
          <w:sz w:val="24"/>
          <w:szCs w:val="24"/>
        </w:rPr>
        <w:t>tried</w:t>
      </w:r>
      <w:r w:rsidR="00F4768A" w:rsidRPr="00EE1BB4">
        <w:rPr>
          <w:rFonts w:ascii="Garamond" w:eastAsiaTheme="minorHAnsi" w:hAnsi="Garamond" w:cs="Times-Roman"/>
          <w:sz w:val="24"/>
          <w:szCs w:val="24"/>
        </w:rPr>
        <w:t xml:space="preserve"> contact</w:t>
      </w:r>
      <w:r w:rsidR="008B04D5" w:rsidRPr="00EE1BB4">
        <w:rPr>
          <w:rFonts w:ascii="Garamond" w:eastAsiaTheme="minorHAnsi" w:hAnsi="Garamond" w:cs="Times-Roman"/>
          <w:sz w:val="24"/>
          <w:szCs w:val="24"/>
        </w:rPr>
        <w:t>ing</w:t>
      </w:r>
      <w:r w:rsidR="006E4446" w:rsidRPr="00EE1BB4">
        <w:rPr>
          <w:rFonts w:ascii="Garamond" w:eastAsiaTheme="minorHAnsi" w:hAnsi="Garamond" w:cs="Times-Roman"/>
          <w:sz w:val="24"/>
          <w:szCs w:val="24"/>
        </w:rPr>
        <w:t xml:space="preserve"> the a</w:t>
      </w:r>
      <w:r w:rsidR="00A83062">
        <w:rPr>
          <w:rFonts w:ascii="Garamond" w:eastAsiaTheme="minorHAnsi" w:hAnsi="Garamond" w:cs="Times-Roman"/>
          <w:sz w:val="24"/>
          <w:szCs w:val="24"/>
        </w:rPr>
        <w:t>uthors</w:t>
      </w:r>
      <w:r w:rsidR="008B04D5" w:rsidRPr="00EE1BB4">
        <w:rPr>
          <w:rFonts w:ascii="Garamond" w:eastAsiaTheme="minorHAnsi" w:hAnsi="Garamond" w:cs="Times-Roman"/>
          <w:sz w:val="24"/>
          <w:szCs w:val="24"/>
        </w:rPr>
        <w:t xml:space="preserve"> </w:t>
      </w:r>
      <w:r w:rsidR="00E42A8E" w:rsidRPr="00EE1BB4">
        <w:rPr>
          <w:rFonts w:ascii="Garamond" w:eastAsiaTheme="minorHAnsi" w:hAnsi="Garamond" w:cs="Times-Roman"/>
          <w:sz w:val="24"/>
          <w:szCs w:val="24"/>
        </w:rPr>
        <w:t>for their</w:t>
      </w:r>
      <w:r w:rsidR="00F4768A" w:rsidRPr="00EE1BB4">
        <w:rPr>
          <w:rFonts w:ascii="Garamond" w:eastAsiaTheme="minorHAnsi" w:hAnsi="Garamond" w:cs="Times-Roman"/>
          <w:sz w:val="24"/>
          <w:szCs w:val="24"/>
        </w:rPr>
        <w:t xml:space="preserve"> baseline</w:t>
      </w:r>
      <w:r w:rsidR="000B01E3" w:rsidRPr="00EE1BB4">
        <w:rPr>
          <w:rFonts w:ascii="Garamond" w:eastAsiaTheme="minorHAnsi" w:hAnsi="Garamond" w:cs="Times-Roman"/>
          <w:sz w:val="24"/>
          <w:szCs w:val="24"/>
        </w:rPr>
        <w:t xml:space="preserve"> data, but only three responded </w:t>
      </w:r>
      <w:r w:rsidR="000B01E3" w:rsidRPr="00EE1BB4">
        <w:rPr>
          <w:rFonts w:ascii="Garamond" w:eastAsiaTheme="minorHAnsi" w:hAnsi="Garamond" w:cs="Times-Roman"/>
          <w:sz w:val="24"/>
          <w:szCs w:val="24"/>
        </w:rPr>
        <w:fldChar w:fldCharType="begin">
          <w:fldData xml:space="preserve">PEVuZE5vdGU+PENpdGUgRXhjbHVkZVllYXI9IjEiPjxBdXRob3I+QmV0dGVyaWRnZTwvQXV0aG9y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</w:fldData>
        </w:fldChar>
      </w:r>
      <w:r w:rsidR="00570438" w:rsidRPr="00EE1BB4">
        <w:rPr>
          <w:rFonts w:ascii="Garamond" w:eastAsiaTheme="minorHAnsi" w:hAnsi="Garamond" w:cs="Times-Roman"/>
          <w:sz w:val="24"/>
          <w:szCs w:val="24"/>
        </w:rPr>
        <w:instrText xml:space="preserve"> ADDIN EN.CITE </w:instrText>
      </w:r>
      <w:r w:rsidR="00570438" w:rsidRPr="00EE1BB4">
        <w:rPr>
          <w:rFonts w:ascii="Garamond" w:eastAsiaTheme="minorHAnsi" w:hAnsi="Garamond" w:cs="Times-Roman"/>
          <w:sz w:val="24"/>
          <w:szCs w:val="24"/>
        </w:rPr>
        <w:fldChar w:fldCharType="begin">
          <w:fldData xml:space="preserve">PEVuZE5vdGU+PENpdGUgRXhjbHVkZVllYXI9IjEiPjxBdXRob3I+QmV0dGVyaWRnZTwvQXV0aG9y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</w:fldData>
        </w:fldChar>
      </w:r>
      <w:r w:rsidR="00570438" w:rsidRPr="00EE1BB4">
        <w:rPr>
          <w:rFonts w:ascii="Garamond" w:eastAsiaTheme="minorHAnsi" w:hAnsi="Garamond" w:cs="Times-Roman"/>
          <w:sz w:val="24"/>
          <w:szCs w:val="24"/>
        </w:rPr>
        <w:instrText xml:space="preserve"> ADDIN EN.CITE.DATA </w:instrText>
      </w:r>
      <w:r w:rsidR="00570438" w:rsidRPr="00EE1BB4">
        <w:rPr>
          <w:rFonts w:ascii="Garamond" w:eastAsiaTheme="minorHAnsi" w:hAnsi="Garamond" w:cs="Times-Roman"/>
          <w:sz w:val="24"/>
          <w:szCs w:val="24"/>
        </w:rPr>
      </w:r>
      <w:r w:rsidR="00570438" w:rsidRPr="00EE1BB4">
        <w:rPr>
          <w:rFonts w:ascii="Garamond" w:eastAsiaTheme="minorHAnsi" w:hAnsi="Garamond" w:cs="Times-Roman"/>
          <w:sz w:val="24"/>
          <w:szCs w:val="24"/>
        </w:rPr>
        <w:fldChar w:fldCharType="end"/>
      </w:r>
      <w:r w:rsidR="000B01E3" w:rsidRPr="00EE1BB4">
        <w:rPr>
          <w:rFonts w:ascii="Garamond" w:eastAsiaTheme="minorHAnsi" w:hAnsi="Garamond" w:cs="Times-Roman"/>
          <w:sz w:val="24"/>
          <w:szCs w:val="24"/>
        </w:rPr>
      </w:r>
      <w:r w:rsidR="000B01E3" w:rsidRPr="00EE1BB4">
        <w:rPr>
          <w:rFonts w:ascii="Garamond" w:eastAsiaTheme="minorHAnsi" w:hAnsi="Garamond" w:cs="Times-Roman"/>
          <w:sz w:val="24"/>
          <w:szCs w:val="24"/>
        </w:rPr>
        <w:fldChar w:fldCharType="separate"/>
      </w:r>
      <w:r w:rsidR="00570438" w:rsidRPr="00EE1BB4">
        <w:rPr>
          <w:rFonts w:ascii="Garamond" w:eastAsiaTheme="minorHAnsi" w:hAnsi="Garamond" w:cs="Times-Roman"/>
          <w:noProof/>
          <w:sz w:val="24"/>
          <w:szCs w:val="24"/>
          <w:vertAlign w:val="superscript"/>
        </w:rPr>
        <w:t>38 73 80</w:t>
      </w:r>
      <w:r w:rsidR="000B01E3" w:rsidRPr="00EE1BB4">
        <w:rPr>
          <w:rFonts w:ascii="Garamond" w:eastAsiaTheme="minorHAnsi" w:hAnsi="Garamond" w:cs="Times-Roman"/>
          <w:sz w:val="24"/>
          <w:szCs w:val="24"/>
        </w:rPr>
        <w:fldChar w:fldCharType="end"/>
      </w:r>
      <w:r w:rsidR="000B01E3" w:rsidRPr="00EE1BB4">
        <w:rPr>
          <w:rFonts w:ascii="Garamond" w:eastAsiaTheme="minorHAnsi" w:hAnsi="Garamond" w:cs="Times-Roman"/>
          <w:sz w:val="24"/>
          <w:szCs w:val="24"/>
        </w:rPr>
        <w:t xml:space="preserve">. </w:t>
      </w:r>
      <w:r w:rsidR="008B04D5" w:rsidRPr="00EE1BB4">
        <w:rPr>
          <w:rFonts w:ascii="Garamond" w:eastAsiaTheme="minorHAnsi" w:hAnsi="Garamond" w:cs="Times-Roman"/>
          <w:sz w:val="24"/>
          <w:szCs w:val="24"/>
        </w:rPr>
        <w:t>We recommend that t</w:t>
      </w:r>
      <w:r w:rsidR="00390DDD" w:rsidRPr="00EE1BB4">
        <w:rPr>
          <w:rFonts w:ascii="Garamond" w:eastAsiaTheme="minorHAnsi" w:hAnsi="Garamond" w:cs="Times-Roman"/>
          <w:sz w:val="24"/>
          <w:szCs w:val="24"/>
        </w:rPr>
        <w:t xml:space="preserve">hese data </w:t>
      </w:r>
      <w:r w:rsidR="008B04D5" w:rsidRPr="00EE1BB4">
        <w:rPr>
          <w:rFonts w:ascii="Garamond" w:eastAsiaTheme="minorHAnsi" w:hAnsi="Garamond" w:cs="Times-Roman"/>
          <w:sz w:val="24"/>
          <w:szCs w:val="24"/>
        </w:rPr>
        <w:t>are</w:t>
      </w:r>
      <w:r w:rsidR="00403A2F" w:rsidRPr="00EE1BB4">
        <w:rPr>
          <w:rFonts w:ascii="Garamond" w:eastAsiaTheme="minorHAnsi" w:hAnsi="Garamond" w:cs="Times-Roman"/>
          <w:sz w:val="24"/>
          <w:szCs w:val="24"/>
        </w:rPr>
        <w:t xml:space="preserve"> reported in future trials</w:t>
      </w:r>
      <w:r w:rsidR="00895C02" w:rsidRPr="00EE1BB4">
        <w:rPr>
          <w:rFonts w:ascii="Garamond" w:eastAsiaTheme="minorHAnsi" w:hAnsi="Garamond" w:cs="Times-Roman"/>
          <w:sz w:val="24"/>
          <w:szCs w:val="24"/>
        </w:rPr>
        <w:t xml:space="preserve"> to allow for</w:t>
      </w:r>
      <w:r w:rsidR="00E42A8E" w:rsidRPr="00EE1BB4">
        <w:rPr>
          <w:rFonts w:ascii="Garamond" w:eastAsiaTheme="minorHAnsi" w:hAnsi="Garamond" w:cs="Times-Roman"/>
          <w:sz w:val="24"/>
          <w:szCs w:val="24"/>
        </w:rPr>
        <w:t xml:space="preserve"> the adjusted baseline</w:t>
      </w:r>
      <w:r w:rsidR="00F4768A" w:rsidRPr="00EE1BB4">
        <w:rPr>
          <w:rFonts w:ascii="Garamond" w:eastAsiaTheme="minorHAnsi" w:hAnsi="Garamond" w:cs="Times-Roman"/>
          <w:sz w:val="24"/>
          <w:szCs w:val="24"/>
        </w:rPr>
        <w:t xml:space="preserve"> </w:t>
      </w:r>
      <w:r w:rsidR="00E42A8E" w:rsidRPr="00EE1BB4">
        <w:rPr>
          <w:rFonts w:ascii="Garamond" w:eastAsiaTheme="minorHAnsi" w:hAnsi="Garamond" w:cs="Times-Roman"/>
          <w:sz w:val="24"/>
          <w:szCs w:val="24"/>
        </w:rPr>
        <w:t>‘</w:t>
      </w:r>
      <w:r w:rsidR="00F4768A" w:rsidRPr="00EE1BB4">
        <w:rPr>
          <w:rFonts w:ascii="Garamond" w:eastAsiaTheme="minorHAnsi" w:hAnsi="Garamond" w:cs="Times-Roman"/>
          <w:sz w:val="24"/>
          <w:szCs w:val="24"/>
        </w:rPr>
        <w:t>change</w:t>
      </w:r>
      <w:r w:rsidR="00E42A8E" w:rsidRPr="00EE1BB4">
        <w:rPr>
          <w:rFonts w:ascii="Garamond" w:eastAsiaTheme="minorHAnsi" w:hAnsi="Garamond" w:cs="Times-Roman"/>
          <w:sz w:val="24"/>
          <w:szCs w:val="24"/>
        </w:rPr>
        <w:t>’</w:t>
      </w:r>
      <w:r w:rsidR="00895C02" w:rsidRPr="00EE1BB4">
        <w:rPr>
          <w:rFonts w:ascii="Garamond" w:eastAsiaTheme="minorHAnsi" w:hAnsi="Garamond" w:cs="Times-Roman"/>
          <w:sz w:val="24"/>
          <w:szCs w:val="24"/>
        </w:rPr>
        <w:t xml:space="preserve"> scores</w:t>
      </w:r>
      <w:r w:rsidR="00E42A8E" w:rsidRPr="00EE1BB4">
        <w:rPr>
          <w:rFonts w:ascii="Garamond" w:eastAsiaTheme="minorHAnsi" w:hAnsi="Garamond" w:cs="Times-Roman"/>
          <w:sz w:val="24"/>
          <w:szCs w:val="24"/>
        </w:rPr>
        <w:t xml:space="preserve"> to be used instead of the final scores</w:t>
      </w:r>
      <w:r w:rsidR="00403A2F" w:rsidRPr="00EE1BB4">
        <w:rPr>
          <w:rFonts w:ascii="Garamond" w:eastAsiaTheme="minorHAnsi" w:hAnsi="Garamond" w:cs="Times-Roman"/>
          <w:sz w:val="24"/>
          <w:szCs w:val="24"/>
        </w:rPr>
        <w:t>.</w:t>
      </w:r>
    </w:p>
    <w:p w14:paraId="038B591A" w14:textId="7A6C4DC1" w:rsidR="008641AA" w:rsidRPr="008641AA" w:rsidRDefault="008641AA">
      <w:pPr>
        <w:rPr>
          <w:rFonts w:ascii="Garamond" w:hAnsi="Garamond"/>
          <w:b/>
          <w:bCs/>
          <w:sz w:val="24"/>
          <w:szCs w:val="24"/>
        </w:rPr>
      </w:pPr>
      <w:r w:rsidRPr="008641AA">
        <w:rPr>
          <w:rFonts w:ascii="Garamond" w:hAnsi="Garamond"/>
          <w:b/>
          <w:bCs/>
          <w:sz w:val="24"/>
          <w:szCs w:val="24"/>
        </w:rPr>
        <w:t>Conclusion</w:t>
      </w:r>
      <w:r w:rsidR="00511548">
        <w:rPr>
          <w:rFonts w:ascii="Garamond" w:hAnsi="Garamond"/>
          <w:b/>
          <w:bCs/>
          <w:sz w:val="24"/>
          <w:szCs w:val="24"/>
        </w:rPr>
        <w:t>s</w:t>
      </w:r>
    </w:p>
    <w:p w14:paraId="796EBA19" w14:textId="258266EB" w:rsidR="0093480B" w:rsidRDefault="00B12140" w:rsidP="003E2FC3">
      <w:pPr>
        <w:spacing w:line="360" w:lineRule="auto"/>
        <w:rPr>
          <w:rFonts w:ascii="Garamond" w:eastAsia="MetaSerifProBook-Regular" w:hAnsi="Garamond" w:cs="MetaSerifProBook-Regular"/>
          <w:sz w:val="24"/>
          <w:szCs w:val="24"/>
        </w:rPr>
      </w:pPr>
      <w:proofErr w:type="spellStart"/>
      <w:r w:rsidRPr="0067079A">
        <w:rPr>
          <w:rFonts w:ascii="Garamond" w:eastAsia="MetaSerifProBook-Regular" w:hAnsi="Garamond" w:cs="MetaSerifProBook-Regular"/>
          <w:sz w:val="24"/>
          <w:szCs w:val="24"/>
        </w:rPr>
        <w:t>Rosuvastatin</w:t>
      </w:r>
      <w:proofErr w:type="spellEnd"/>
      <w:r w:rsidRPr="0067079A">
        <w:rPr>
          <w:rFonts w:ascii="Garamond" w:eastAsia="MetaSerifProBook-Regular" w:hAnsi="Garamond" w:cs="MetaSerifProBook-Regular"/>
          <w:sz w:val="24"/>
          <w:szCs w:val="24"/>
        </w:rPr>
        <w:t xml:space="preserve"> administered at moderate intensity</w:t>
      </w:r>
      <w:r w:rsidR="005E5E13">
        <w:rPr>
          <w:rFonts w:ascii="Garamond" w:eastAsia="MetaSerifProBook-Regular" w:hAnsi="Garamond" w:cs="MetaSerifProBook-Regular"/>
          <w:sz w:val="24"/>
          <w:szCs w:val="24"/>
        </w:rPr>
        <w:t xml:space="preserve"> and </w:t>
      </w:r>
      <w:proofErr w:type="spellStart"/>
      <w:r w:rsidR="005E5E13">
        <w:rPr>
          <w:rFonts w:ascii="Garamond" w:eastAsia="MetaSerifProBook-Regular" w:hAnsi="Garamond" w:cs="MetaSerifProBook-Regular"/>
          <w:sz w:val="24"/>
          <w:szCs w:val="24"/>
        </w:rPr>
        <w:t>Rosuvastatin</w:t>
      </w:r>
      <w:proofErr w:type="spellEnd"/>
      <w:r w:rsidR="005E5E13">
        <w:rPr>
          <w:rFonts w:ascii="Garamond" w:eastAsia="MetaSerifProBook-Regular" w:hAnsi="Garamond" w:cs="MetaSerifProBook-Regular"/>
          <w:sz w:val="24"/>
          <w:szCs w:val="24"/>
        </w:rPr>
        <w:t>, Simvastatin and Atorvastatin administered at high intensity</w:t>
      </w:r>
      <w:r w:rsidRPr="0067079A">
        <w:rPr>
          <w:rFonts w:ascii="Garamond" w:eastAsia="MetaSerifProBook-Regular" w:hAnsi="Garamond" w:cs="MetaSerifProBook-Regular"/>
          <w:sz w:val="24"/>
          <w:szCs w:val="24"/>
        </w:rPr>
        <w:t xml:space="preserve"> </w:t>
      </w:r>
      <w:r w:rsidR="005E5E13">
        <w:rPr>
          <w:rFonts w:ascii="Garamond" w:eastAsia="MetaSerifProBook-Regular" w:hAnsi="Garamond" w:cs="MetaSerifProBook-Regular"/>
          <w:sz w:val="24"/>
          <w:szCs w:val="24"/>
        </w:rPr>
        <w:t>were</w:t>
      </w:r>
      <w:r w:rsidRPr="0067079A">
        <w:rPr>
          <w:rFonts w:ascii="Garamond" w:eastAsia="MetaSerifProBook-Regular" w:hAnsi="Garamond" w:cs="MetaSerifProBook-Regular"/>
          <w:sz w:val="24"/>
          <w:szCs w:val="24"/>
        </w:rPr>
        <w:t xml:space="preserve"> the most effective treatment</w:t>
      </w:r>
      <w:r w:rsidR="005E5E13">
        <w:rPr>
          <w:rFonts w:ascii="Garamond" w:eastAsia="MetaSerifProBook-Regular" w:hAnsi="Garamond" w:cs="MetaSerifProBook-Regular"/>
          <w:sz w:val="24"/>
          <w:szCs w:val="24"/>
        </w:rPr>
        <w:t>s</w:t>
      </w:r>
      <w:r w:rsidRPr="0067079A">
        <w:rPr>
          <w:rFonts w:ascii="Garamond" w:eastAsia="MetaSerifProBook-Regular" w:hAnsi="Garamond" w:cs="MetaSerifProBook-Regular"/>
          <w:sz w:val="24"/>
          <w:szCs w:val="24"/>
        </w:rPr>
        <w:t xml:space="preserve"> </w:t>
      </w:r>
      <w:r w:rsidR="00C11EA8" w:rsidRPr="0067079A">
        <w:rPr>
          <w:rFonts w:ascii="Garamond" w:eastAsia="MetaSerifProBook-Regular" w:hAnsi="Garamond" w:cs="MetaSerifProBook-Regular"/>
          <w:sz w:val="24"/>
          <w:szCs w:val="24"/>
        </w:rPr>
        <w:t xml:space="preserve">in patients with diabetes </w:t>
      </w:r>
      <w:r w:rsidR="00EE2362">
        <w:rPr>
          <w:rFonts w:ascii="Garamond" w:eastAsia="MetaSerifProBook-Regular" w:hAnsi="Garamond" w:cs="MetaSerifProBook-Regular"/>
          <w:sz w:val="24"/>
          <w:szCs w:val="24"/>
        </w:rPr>
        <w:t>which</w:t>
      </w:r>
      <w:r w:rsidRPr="0067079A">
        <w:rPr>
          <w:rFonts w:ascii="Garamond" w:eastAsia="MetaSerifProBook-Regular" w:hAnsi="Garamond" w:cs="MetaSerifProBook-Regular"/>
          <w:sz w:val="24"/>
          <w:szCs w:val="24"/>
        </w:rPr>
        <w:t xml:space="preserve"> led to modest reductions in non-HDL-</w:t>
      </w:r>
      <w:r w:rsidR="00C11EA8">
        <w:rPr>
          <w:rFonts w:ascii="Garamond" w:eastAsia="MetaSerifProBook-Regular" w:hAnsi="Garamond" w:cs="MetaSerifProBook-Regular"/>
          <w:sz w:val="24"/>
          <w:szCs w:val="24"/>
        </w:rPr>
        <w:t>C</w:t>
      </w:r>
      <w:r w:rsidRPr="0067079A">
        <w:rPr>
          <w:rFonts w:ascii="Garamond" w:eastAsia="MetaSerifProBook-Regular" w:hAnsi="Garamond" w:cs="MetaSerifProBook-Regular"/>
          <w:sz w:val="24"/>
          <w:szCs w:val="24"/>
        </w:rPr>
        <w:t xml:space="preserve"> over 12 weeks when compared with placebo. </w:t>
      </w:r>
      <w:r w:rsidR="00884A2D">
        <w:rPr>
          <w:rFonts w:ascii="Garamond" w:eastAsia="MetaSerifProBook-Regular" w:hAnsi="Garamond" w:cs="MetaSerifProBook-Regular"/>
          <w:sz w:val="24"/>
          <w:szCs w:val="24"/>
        </w:rPr>
        <w:t>Given the potential improvement in accuracy in predicting CVD by means of the non-HDL-</w:t>
      </w:r>
      <w:r w:rsidR="00D34EDC">
        <w:rPr>
          <w:rFonts w:ascii="Garamond" w:eastAsia="MetaSerifProBook-Regular" w:hAnsi="Garamond" w:cs="MetaSerifProBook-Regular"/>
          <w:sz w:val="24"/>
          <w:szCs w:val="24"/>
        </w:rPr>
        <w:t>C</w:t>
      </w:r>
      <w:r w:rsidR="008D5816">
        <w:rPr>
          <w:rFonts w:ascii="Garamond" w:eastAsia="MetaSerifProBook-Regular" w:hAnsi="Garamond" w:cs="MetaSerifProBook-Regular"/>
          <w:sz w:val="24"/>
          <w:szCs w:val="24"/>
        </w:rPr>
        <w:t xml:space="preserve"> target,</w:t>
      </w:r>
      <w:r w:rsidR="00884A2D">
        <w:rPr>
          <w:rFonts w:ascii="Garamond" w:eastAsia="MetaSerifProBook-Regular" w:hAnsi="Garamond" w:cs="MetaSerifProBook-Regular"/>
          <w:sz w:val="24"/>
          <w:szCs w:val="24"/>
        </w:rPr>
        <w:t xml:space="preserve"> </w:t>
      </w:r>
      <w:r w:rsidR="008D5816">
        <w:rPr>
          <w:rFonts w:ascii="Garamond" w:eastAsia="MetaSerifProBook-Regular" w:hAnsi="Garamond" w:cs="MetaSerifProBook-Regular"/>
          <w:sz w:val="24"/>
          <w:szCs w:val="24"/>
        </w:rPr>
        <w:t>our findings serve as a timely analysis for</w:t>
      </w:r>
      <w:r w:rsidR="008505D3">
        <w:rPr>
          <w:rFonts w:ascii="Garamond" w:eastAsia="MetaSerifProBook-Regular" w:hAnsi="Garamond" w:cs="MetaSerifProBook-Regular"/>
          <w:sz w:val="24"/>
          <w:szCs w:val="24"/>
        </w:rPr>
        <w:t xml:space="preserve"> informing</w:t>
      </w:r>
      <w:r w:rsidR="008D5816">
        <w:rPr>
          <w:rFonts w:ascii="Garamond" w:eastAsia="MetaSerifProBook-Regular" w:hAnsi="Garamond" w:cs="MetaSerifProBook-Regular"/>
          <w:sz w:val="24"/>
          <w:szCs w:val="24"/>
        </w:rPr>
        <w:t xml:space="preserve"> policy on which statin </w:t>
      </w:r>
      <w:r w:rsidR="008D5816">
        <w:rPr>
          <w:rFonts w:ascii="Garamond" w:hAnsi="Garamond" w:cstheme="minorHAnsi"/>
          <w:sz w:val="24"/>
          <w:szCs w:val="24"/>
        </w:rPr>
        <w:t xml:space="preserve">types and intensities are most effective by reducing non-HDL-C in patients </w:t>
      </w:r>
      <w:r w:rsidR="008D5816">
        <w:rPr>
          <w:rFonts w:ascii="Garamond" w:eastAsia="MetaSerifProBook-Regular" w:hAnsi="Garamond" w:cs="MetaSerifProBook-Regular"/>
          <w:sz w:val="24"/>
          <w:szCs w:val="24"/>
        </w:rPr>
        <w:t xml:space="preserve">with </w:t>
      </w:r>
      <w:r w:rsidR="008505D3">
        <w:rPr>
          <w:rFonts w:ascii="Garamond" w:hAnsi="Garamond" w:cstheme="minorHAnsi"/>
          <w:sz w:val="24"/>
          <w:szCs w:val="24"/>
        </w:rPr>
        <w:t>diabetes and at risk of</w:t>
      </w:r>
      <w:r w:rsidR="008505D3">
        <w:rPr>
          <w:rFonts w:ascii="Garamond" w:eastAsia="MetaSerifProBook-Regular" w:hAnsi="Garamond" w:cs="MetaSerifProBook-Regular"/>
          <w:sz w:val="24"/>
          <w:szCs w:val="24"/>
        </w:rPr>
        <w:t xml:space="preserve"> CVD</w:t>
      </w:r>
      <w:r w:rsidR="008D5816">
        <w:rPr>
          <w:rFonts w:ascii="Garamond" w:eastAsia="MetaSerifProBook-Regular" w:hAnsi="Garamond" w:cs="MetaSerifProBook-Regular"/>
          <w:sz w:val="24"/>
          <w:szCs w:val="24"/>
        </w:rPr>
        <w:t>.</w:t>
      </w:r>
    </w:p>
    <w:p w14:paraId="6351D50F" w14:textId="77777777" w:rsidR="00E871D4" w:rsidRDefault="00E871D4" w:rsidP="0093480B">
      <w:pPr>
        <w:spacing w:after="0" w:line="360" w:lineRule="auto"/>
        <w:rPr>
          <w:rFonts w:ascii="Garamond" w:eastAsia="MetaSerifProBook-Regular" w:hAnsi="Garamond" w:cs="MetaSerifProBook-Regular"/>
          <w:sz w:val="24"/>
          <w:szCs w:val="24"/>
        </w:rPr>
      </w:pPr>
    </w:p>
    <w:p w14:paraId="0FAF68F5" w14:textId="77777777" w:rsidR="003E2FC3" w:rsidRDefault="003E2FC3" w:rsidP="0093480B">
      <w:pPr>
        <w:spacing w:after="0" w:line="360" w:lineRule="auto"/>
        <w:rPr>
          <w:rFonts w:ascii="Garamond" w:eastAsia="MetaSerifProBook-Regular" w:hAnsi="Garamond" w:cs="MetaSerifProBook-Regular"/>
          <w:sz w:val="24"/>
          <w:szCs w:val="24"/>
        </w:rPr>
      </w:pPr>
    </w:p>
    <w:p w14:paraId="38216329" w14:textId="5FA5DF27" w:rsidR="00ED0652" w:rsidRPr="0093480B" w:rsidRDefault="00370AA7" w:rsidP="0093480B">
      <w:pPr>
        <w:spacing w:after="0" w:line="360" w:lineRule="auto"/>
        <w:rPr>
          <w:rFonts w:ascii="Garamond" w:hAnsi="Garamond" w:cstheme="minorHAnsi"/>
          <w:b/>
          <w:bCs/>
          <w:color w:val="767171" w:themeColor="background2" w:themeShade="80"/>
        </w:rPr>
      </w:pPr>
      <w:r w:rsidRPr="0093480B">
        <w:rPr>
          <w:rFonts w:ascii="Garamond" w:hAnsi="Garamond" w:cstheme="minorHAnsi"/>
          <w:b/>
          <w:bCs/>
          <w:color w:val="767171" w:themeColor="background2" w:themeShade="80"/>
        </w:rPr>
        <w:t>Acknowledgements</w:t>
      </w:r>
    </w:p>
    <w:p w14:paraId="7CC0077C" w14:textId="3891A38F" w:rsidR="002E7EAD" w:rsidRPr="0093480B" w:rsidRDefault="00370AA7" w:rsidP="0093480B">
      <w:pPr>
        <w:suppressAutoHyphens w:val="0"/>
        <w:autoSpaceDE w:val="0"/>
        <w:adjustRightInd w:val="0"/>
        <w:spacing w:line="360" w:lineRule="auto"/>
        <w:rPr>
          <w:rFonts w:ascii="Garamond" w:eastAsiaTheme="minorHAnsi" w:hAnsi="Garamond" w:cs="MetaProLight-Regular"/>
          <w:color w:val="767171" w:themeColor="background2" w:themeShade="80"/>
        </w:rPr>
      </w:pPr>
      <w:r w:rsidRPr="0093480B">
        <w:rPr>
          <w:rFonts w:ascii="Garamond" w:eastAsiaTheme="minorHAnsi" w:hAnsi="Garamond" w:cstheme="minorHAnsi"/>
          <w:color w:val="767171" w:themeColor="background2" w:themeShade="80"/>
        </w:rPr>
        <w:t xml:space="preserve">We thank the Evidence Synthesis-Working Group at the National Institute for Health Research (NIHR) School for Primary Care Research who are funding this project and future ongoing work. </w:t>
      </w:r>
      <w:r w:rsidRPr="0093480B">
        <w:rPr>
          <w:rFonts w:ascii="Garamond" w:eastAsiaTheme="minorHAnsi" w:hAnsi="Garamond" w:cs="MetaProLight-Regular"/>
          <w:color w:val="767171" w:themeColor="background2" w:themeShade="80"/>
        </w:rPr>
        <w:t>This publication presents independent research funded by the NIHR School for Primary Care Research Project 461. The views expressed are those of the author(s) and not necessarily those of the NIHR or the Department of Health and Social Care.</w:t>
      </w:r>
    </w:p>
    <w:p w14:paraId="1B38052D" w14:textId="387313CA" w:rsidR="00D9435E" w:rsidRPr="0093480B" w:rsidRDefault="001D5B94" w:rsidP="00FB1926">
      <w:pPr>
        <w:spacing w:after="0" w:line="360" w:lineRule="auto"/>
        <w:jc w:val="both"/>
        <w:rPr>
          <w:rFonts w:ascii="Garamond" w:hAnsi="Garamond"/>
          <w:b/>
          <w:color w:val="767171" w:themeColor="background2" w:themeShade="80"/>
        </w:rPr>
      </w:pPr>
      <w:r w:rsidRPr="0093480B">
        <w:rPr>
          <w:rFonts w:ascii="Garamond" w:hAnsi="Garamond"/>
          <w:b/>
          <w:color w:val="767171" w:themeColor="background2" w:themeShade="80"/>
        </w:rPr>
        <w:t xml:space="preserve">Author </w:t>
      </w:r>
      <w:r w:rsidR="003A7E23" w:rsidRPr="0093480B">
        <w:rPr>
          <w:rFonts w:ascii="Garamond" w:hAnsi="Garamond"/>
          <w:b/>
          <w:color w:val="767171" w:themeColor="background2" w:themeShade="80"/>
        </w:rPr>
        <w:t>Contribut</w:t>
      </w:r>
      <w:r w:rsidRPr="0093480B">
        <w:rPr>
          <w:rFonts w:ascii="Garamond" w:hAnsi="Garamond"/>
          <w:b/>
          <w:color w:val="767171" w:themeColor="background2" w:themeShade="80"/>
        </w:rPr>
        <w:t>ions</w:t>
      </w:r>
    </w:p>
    <w:p w14:paraId="4F2B47C5" w14:textId="20CAA6B4" w:rsidR="00D9435E" w:rsidRPr="0093480B" w:rsidRDefault="00D9435E" w:rsidP="00FB1926">
      <w:pPr>
        <w:spacing w:line="360" w:lineRule="auto"/>
        <w:rPr>
          <w:rFonts w:ascii="Garamond" w:hAnsi="Garamond"/>
          <w:color w:val="767171" w:themeColor="background2" w:themeShade="80"/>
        </w:rPr>
      </w:pPr>
      <w:r w:rsidRPr="0093480B">
        <w:rPr>
          <w:rFonts w:ascii="Garamond" w:hAnsi="Garamond"/>
          <w:color w:val="767171" w:themeColor="background2" w:themeShade="80"/>
        </w:rPr>
        <w:t>AH</w:t>
      </w:r>
      <w:r w:rsidR="001C5C56" w:rsidRPr="0093480B">
        <w:rPr>
          <w:rFonts w:ascii="Garamond" w:hAnsi="Garamond"/>
          <w:color w:val="767171" w:themeColor="background2" w:themeShade="80"/>
        </w:rPr>
        <w:t xml:space="preserve">, MP and EK </w:t>
      </w:r>
      <w:r w:rsidRPr="0093480B">
        <w:rPr>
          <w:rFonts w:ascii="Garamond" w:hAnsi="Garamond"/>
          <w:color w:val="767171" w:themeColor="background2" w:themeShade="80"/>
        </w:rPr>
        <w:t>had the initial research idea and obtained funding for this study. AH, MP</w:t>
      </w:r>
      <w:r w:rsidR="00C80511" w:rsidRPr="0093480B">
        <w:rPr>
          <w:rFonts w:ascii="Garamond" w:hAnsi="Garamond"/>
          <w:color w:val="767171" w:themeColor="background2" w:themeShade="80"/>
        </w:rPr>
        <w:t xml:space="preserve"> and</w:t>
      </w:r>
      <w:r w:rsidRPr="0093480B">
        <w:rPr>
          <w:rFonts w:ascii="Garamond" w:hAnsi="Garamond"/>
          <w:color w:val="767171" w:themeColor="background2" w:themeShade="80"/>
        </w:rPr>
        <w:t xml:space="preserve"> DT</w:t>
      </w:r>
      <w:r w:rsidR="00C80511" w:rsidRPr="0093480B">
        <w:rPr>
          <w:rFonts w:ascii="Garamond" w:hAnsi="Garamond"/>
          <w:color w:val="767171" w:themeColor="background2" w:themeShade="80"/>
        </w:rPr>
        <w:t xml:space="preserve"> </w:t>
      </w:r>
      <w:r w:rsidRPr="0093480B">
        <w:rPr>
          <w:rFonts w:ascii="Garamond" w:hAnsi="Garamond"/>
          <w:color w:val="767171" w:themeColor="background2" w:themeShade="80"/>
        </w:rPr>
        <w:t>formulated the research questions and designed the study. AH</w:t>
      </w:r>
      <w:r w:rsidR="00C80511" w:rsidRPr="0093480B">
        <w:rPr>
          <w:rFonts w:ascii="Garamond" w:hAnsi="Garamond"/>
          <w:color w:val="767171" w:themeColor="background2" w:themeShade="80"/>
        </w:rPr>
        <w:t xml:space="preserve"> and DT</w:t>
      </w:r>
      <w:r w:rsidRPr="0093480B">
        <w:rPr>
          <w:rFonts w:ascii="Garamond" w:hAnsi="Garamond"/>
          <w:color w:val="767171" w:themeColor="background2" w:themeShade="80"/>
        </w:rPr>
        <w:t xml:space="preserve"> searched for pu</w:t>
      </w:r>
      <w:r w:rsidR="004517EF" w:rsidRPr="0093480B">
        <w:rPr>
          <w:rFonts w:ascii="Garamond" w:hAnsi="Garamond"/>
          <w:color w:val="767171" w:themeColor="background2" w:themeShade="80"/>
        </w:rPr>
        <w:t xml:space="preserve">blished work, selected </w:t>
      </w:r>
      <w:r w:rsidR="00C76976" w:rsidRPr="0093480B">
        <w:rPr>
          <w:rFonts w:ascii="Garamond" w:hAnsi="Garamond"/>
          <w:color w:val="767171" w:themeColor="background2" w:themeShade="80"/>
        </w:rPr>
        <w:t>articles,</w:t>
      </w:r>
      <w:r w:rsidR="00A9380F" w:rsidRPr="0093480B">
        <w:rPr>
          <w:rFonts w:ascii="Garamond" w:hAnsi="Garamond"/>
          <w:color w:val="767171" w:themeColor="background2" w:themeShade="80"/>
        </w:rPr>
        <w:t xml:space="preserve"> and</w:t>
      </w:r>
      <w:r w:rsidRPr="0093480B">
        <w:rPr>
          <w:rFonts w:ascii="Garamond" w:hAnsi="Garamond"/>
          <w:color w:val="767171" w:themeColor="background2" w:themeShade="80"/>
        </w:rPr>
        <w:t xml:space="preserve"> extracted </w:t>
      </w:r>
      <w:r w:rsidR="004517EF" w:rsidRPr="0093480B">
        <w:rPr>
          <w:rFonts w:ascii="Garamond" w:hAnsi="Garamond"/>
          <w:color w:val="767171" w:themeColor="background2" w:themeShade="80"/>
        </w:rPr>
        <w:t>data.</w:t>
      </w:r>
      <w:r w:rsidR="00C80511" w:rsidRPr="0093480B">
        <w:rPr>
          <w:rFonts w:ascii="Garamond" w:hAnsi="Garamond"/>
          <w:color w:val="767171" w:themeColor="background2" w:themeShade="80"/>
        </w:rPr>
        <w:t xml:space="preserve"> AH</w:t>
      </w:r>
      <w:r w:rsidR="004517EF" w:rsidRPr="0093480B">
        <w:rPr>
          <w:rFonts w:ascii="Garamond" w:hAnsi="Garamond"/>
          <w:color w:val="767171" w:themeColor="background2" w:themeShade="80"/>
        </w:rPr>
        <w:t xml:space="preserve"> performed </w:t>
      </w:r>
      <w:r w:rsidR="00C76976" w:rsidRPr="0093480B">
        <w:rPr>
          <w:rFonts w:ascii="Garamond" w:hAnsi="Garamond"/>
          <w:color w:val="767171" w:themeColor="background2" w:themeShade="80"/>
        </w:rPr>
        <w:t>all</w:t>
      </w:r>
      <w:r w:rsidR="004517EF" w:rsidRPr="0093480B">
        <w:rPr>
          <w:rFonts w:ascii="Garamond" w:hAnsi="Garamond"/>
          <w:color w:val="767171" w:themeColor="background2" w:themeShade="80"/>
        </w:rPr>
        <w:t xml:space="preserve"> analysis</w:t>
      </w:r>
      <w:r w:rsidR="00823373">
        <w:rPr>
          <w:rFonts w:ascii="Garamond" w:hAnsi="Garamond"/>
          <w:color w:val="767171" w:themeColor="background2" w:themeShade="80"/>
        </w:rPr>
        <w:t xml:space="preserve"> and EK checked over</w:t>
      </w:r>
      <w:r w:rsidR="00C80511" w:rsidRPr="0093480B">
        <w:rPr>
          <w:rFonts w:ascii="Garamond" w:hAnsi="Garamond"/>
          <w:color w:val="767171" w:themeColor="background2" w:themeShade="80"/>
        </w:rPr>
        <w:t>. AH and DT</w:t>
      </w:r>
      <w:r w:rsidRPr="0093480B">
        <w:rPr>
          <w:rFonts w:ascii="Garamond" w:hAnsi="Garamond"/>
          <w:color w:val="767171" w:themeColor="background2" w:themeShade="80"/>
        </w:rPr>
        <w:t xml:space="preserve"> drafted the protocol</w:t>
      </w:r>
      <w:r w:rsidR="00A74354" w:rsidRPr="0093480B">
        <w:rPr>
          <w:rFonts w:ascii="Garamond" w:hAnsi="Garamond"/>
          <w:color w:val="767171" w:themeColor="background2" w:themeShade="80"/>
        </w:rPr>
        <w:t xml:space="preserve"> and</w:t>
      </w:r>
      <w:r w:rsidR="00C80511" w:rsidRPr="0093480B">
        <w:rPr>
          <w:rFonts w:ascii="Garamond" w:hAnsi="Garamond"/>
          <w:color w:val="767171" w:themeColor="background2" w:themeShade="80"/>
        </w:rPr>
        <w:t xml:space="preserve"> the manuscript. MP</w:t>
      </w:r>
      <w:r w:rsidRPr="0093480B">
        <w:rPr>
          <w:rFonts w:ascii="Garamond" w:hAnsi="Garamond"/>
          <w:color w:val="767171" w:themeColor="background2" w:themeShade="80"/>
        </w:rPr>
        <w:t xml:space="preserve"> helped in the searching of articles and data selection </w:t>
      </w:r>
      <w:r w:rsidR="00605190" w:rsidRPr="0093480B">
        <w:rPr>
          <w:rFonts w:ascii="Garamond" w:hAnsi="Garamond"/>
          <w:color w:val="767171" w:themeColor="background2" w:themeShade="80"/>
        </w:rPr>
        <w:t>and extraction. MP</w:t>
      </w:r>
      <w:r w:rsidRPr="0093480B">
        <w:rPr>
          <w:rFonts w:ascii="Garamond" w:hAnsi="Garamond"/>
          <w:color w:val="767171" w:themeColor="background2" w:themeShade="80"/>
        </w:rPr>
        <w:t xml:space="preserve"> contributed </w:t>
      </w:r>
      <w:r w:rsidR="00C76976" w:rsidRPr="0093480B">
        <w:rPr>
          <w:rFonts w:ascii="Garamond" w:hAnsi="Garamond"/>
          <w:color w:val="767171" w:themeColor="background2" w:themeShade="80"/>
        </w:rPr>
        <w:t>to</w:t>
      </w:r>
      <w:r w:rsidRPr="0093480B">
        <w:rPr>
          <w:rFonts w:ascii="Garamond" w:hAnsi="Garamond"/>
          <w:color w:val="767171" w:themeColor="background2" w:themeShade="80"/>
        </w:rPr>
        <w:t xml:space="preserve"> designing the searches and the statistical analysis plan, writing of the manuscript, and interpreting the findings. </w:t>
      </w:r>
      <w:r w:rsidR="00515A8B" w:rsidRPr="0093480B">
        <w:rPr>
          <w:rFonts w:ascii="Garamond" w:hAnsi="Garamond"/>
          <w:color w:val="767171" w:themeColor="background2" w:themeShade="80"/>
        </w:rPr>
        <w:t xml:space="preserve">MM, MR and </w:t>
      </w:r>
      <w:r w:rsidRPr="0093480B">
        <w:rPr>
          <w:rFonts w:ascii="Garamond" w:hAnsi="Garamond"/>
          <w:color w:val="767171" w:themeColor="background2" w:themeShade="80"/>
        </w:rPr>
        <w:t>E</w:t>
      </w:r>
      <w:r w:rsidR="00515A8B" w:rsidRPr="0093480B">
        <w:rPr>
          <w:rFonts w:ascii="Garamond" w:hAnsi="Garamond"/>
          <w:color w:val="767171" w:themeColor="background2" w:themeShade="80"/>
        </w:rPr>
        <w:t>K</w:t>
      </w:r>
      <w:r w:rsidRPr="0093480B">
        <w:rPr>
          <w:rFonts w:ascii="Garamond" w:hAnsi="Garamond"/>
          <w:color w:val="767171" w:themeColor="background2" w:themeShade="80"/>
        </w:rPr>
        <w:t xml:space="preserve"> contributed to the manuscript by providing review comments and edits. All authors have read and approved the final manuscript.</w:t>
      </w:r>
    </w:p>
    <w:p w14:paraId="258B77E3" w14:textId="142E1345" w:rsidR="00C33E64" w:rsidRPr="0093480B" w:rsidRDefault="00C33E64" w:rsidP="00C33E64">
      <w:pPr>
        <w:spacing w:after="0" w:line="360" w:lineRule="auto"/>
        <w:jc w:val="both"/>
        <w:rPr>
          <w:rFonts w:ascii="Garamond" w:hAnsi="Garamond"/>
          <w:b/>
          <w:color w:val="767171" w:themeColor="background2" w:themeShade="80"/>
        </w:rPr>
      </w:pPr>
      <w:r w:rsidRPr="0093480B">
        <w:rPr>
          <w:rFonts w:ascii="Garamond" w:hAnsi="Garamond"/>
          <w:b/>
          <w:color w:val="767171" w:themeColor="background2" w:themeShade="80"/>
        </w:rPr>
        <w:t>Funding</w:t>
      </w:r>
    </w:p>
    <w:p w14:paraId="18B43F60" w14:textId="29764068" w:rsidR="00C33E64" w:rsidRPr="0093480B" w:rsidRDefault="00C33E64" w:rsidP="0093480B">
      <w:pPr>
        <w:spacing w:line="360" w:lineRule="auto"/>
        <w:jc w:val="both"/>
        <w:rPr>
          <w:rFonts w:ascii="Garamond" w:eastAsia="Times New Roman" w:hAnsi="Garamond"/>
          <w:color w:val="767171" w:themeColor="background2" w:themeShade="80"/>
          <w:lang w:eastAsia="en-GB"/>
        </w:rPr>
      </w:pPr>
      <w:r w:rsidRPr="0093480B">
        <w:rPr>
          <w:rFonts w:ascii="Garamond" w:eastAsia="Times New Roman" w:hAnsi="Garamond"/>
          <w:color w:val="767171" w:themeColor="background2" w:themeShade="80"/>
          <w:lang w:eastAsia="en-GB"/>
        </w:rPr>
        <w:lastRenderedPageBreak/>
        <w:t>This study is funded by the National Institute for Health Research (NIHR) School for Primary Care Research (461) and is supported by a presidential fellowship held by AH.</w:t>
      </w:r>
      <w:r w:rsidRPr="0093480B">
        <w:rPr>
          <w:rFonts w:ascii="Garamond" w:hAnsi="Garamond"/>
          <w:color w:val="767171" w:themeColor="background2" w:themeShade="80"/>
        </w:rPr>
        <w:t xml:space="preserve"> </w:t>
      </w:r>
    </w:p>
    <w:p w14:paraId="4A6D21CA" w14:textId="47BF8092" w:rsidR="00D9435E" w:rsidRPr="0093480B" w:rsidRDefault="00D9435E" w:rsidP="00C33E64">
      <w:pPr>
        <w:spacing w:after="0" w:line="360" w:lineRule="auto"/>
        <w:jc w:val="both"/>
        <w:rPr>
          <w:rFonts w:ascii="Garamond" w:hAnsi="Garamond"/>
          <w:b/>
          <w:color w:val="767171" w:themeColor="background2" w:themeShade="80"/>
        </w:rPr>
      </w:pPr>
      <w:r w:rsidRPr="0093480B">
        <w:rPr>
          <w:rFonts w:ascii="Garamond" w:hAnsi="Garamond"/>
          <w:b/>
          <w:color w:val="767171" w:themeColor="background2" w:themeShade="80"/>
        </w:rPr>
        <w:t xml:space="preserve">Conflicts of </w:t>
      </w:r>
      <w:r w:rsidR="001D5B94" w:rsidRPr="0093480B">
        <w:rPr>
          <w:rFonts w:ascii="Garamond" w:hAnsi="Garamond"/>
          <w:b/>
          <w:color w:val="767171" w:themeColor="background2" w:themeShade="80"/>
        </w:rPr>
        <w:t>I</w:t>
      </w:r>
      <w:r w:rsidRPr="0093480B">
        <w:rPr>
          <w:rFonts w:ascii="Garamond" w:hAnsi="Garamond"/>
          <w:b/>
          <w:color w:val="767171" w:themeColor="background2" w:themeShade="80"/>
        </w:rPr>
        <w:t>nterest</w:t>
      </w:r>
      <w:r w:rsidR="001D5B94" w:rsidRPr="0093480B">
        <w:rPr>
          <w:rFonts w:ascii="Garamond" w:hAnsi="Garamond"/>
          <w:b/>
          <w:color w:val="767171" w:themeColor="background2" w:themeShade="80"/>
        </w:rPr>
        <w:t xml:space="preserve"> Disclosures</w:t>
      </w:r>
    </w:p>
    <w:p w14:paraId="2EEAD058" w14:textId="2EB81B3D" w:rsidR="00C33E64" w:rsidRPr="0093480B" w:rsidRDefault="00D9435E" w:rsidP="0093480B">
      <w:pPr>
        <w:suppressAutoHyphens w:val="0"/>
        <w:autoSpaceDE w:val="0"/>
        <w:adjustRightInd w:val="0"/>
        <w:spacing w:after="0" w:line="360" w:lineRule="auto"/>
        <w:rPr>
          <w:rFonts w:ascii="Garamond" w:eastAsiaTheme="minorHAnsi" w:hAnsi="Garamond" w:cs="MetaProLight-Regular"/>
          <w:color w:val="767171" w:themeColor="background2" w:themeShade="80"/>
        </w:rPr>
      </w:pPr>
      <w:r w:rsidRPr="0093480B">
        <w:rPr>
          <w:rFonts w:ascii="Garamond" w:hAnsi="Garamond"/>
          <w:color w:val="767171" w:themeColor="background2" w:themeShade="80"/>
        </w:rPr>
        <w:t>We declare that we have no conflicts of interest.</w:t>
      </w:r>
      <w:r w:rsidR="00C33E64" w:rsidRPr="0093480B">
        <w:rPr>
          <w:rFonts w:ascii="Garamond" w:hAnsi="Garamond"/>
          <w:color w:val="767171" w:themeColor="background2" w:themeShade="80"/>
        </w:rPr>
        <w:t xml:space="preserve"> </w:t>
      </w:r>
      <w:r w:rsidR="00C33E64" w:rsidRPr="0093480B">
        <w:rPr>
          <w:rFonts w:ascii="Garamond" w:eastAsiaTheme="minorHAnsi" w:hAnsi="Garamond" w:cs="MetaProLight-Regular"/>
          <w:color w:val="767171" w:themeColor="background2" w:themeShade="80"/>
        </w:rPr>
        <w:t>All authors have completed the ICMJE uniform disclosure form at www.icmje.org/coi_disclosure.pdf and declare the funding support from the Evidence Synthesis Working Group (project</w:t>
      </w:r>
    </w:p>
    <w:p w14:paraId="57B61853" w14:textId="25ECF5B0" w:rsidR="00D9435E" w:rsidRPr="0093480B" w:rsidRDefault="00C33E64" w:rsidP="00C33E64">
      <w:pPr>
        <w:spacing w:line="360" w:lineRule="auto"/>
        <w:jc w:val="both"/>
        <w:rPr>
          <w:rFonts w:ascii="Garamond" w:hAnsi="Garamond"/>
          <w:color w:val="767171" w:themeColor="background2" w:themeShade="80"/>
        </w:rPr>
      </w:pPr>
      <w:r w:rsidRPr="0093480B">
        <w:rPr>
          <w:rFonts w:ascii="Garamond" w:eastAsiaTheme="minorHAnsi" w:hAnsi="Garamond" w:cs="MetaProLight-Regular"/>
          <w:color w:val="767171" w:themeColor="background2" w:themeShade="80"/>
        </w:rPr>
        <w:t>461).</w:t>
      </w:r>
    </w:p>
    <w:p w14:paraId="43E89667" w14:textId="77777777" w:rsidR="00FB1926" w:rsidRPr="0093480B" w:rsidRDefault="00FB1926" w:rsidP="0002123F">
      <w:pPr>
        <w:spacing w:before="240" w:after="0" w:line="360" w:lineRule="auto"/>
        <w:rPr>
          <w:rFonts w:ascii="Garamond" w:eastAsia="Times New Roman" w:hAnsi="Garamond"/>
          <w:b/>
          <w:color w:val="767171" w:themeColor="background2" w:themeShade="80"/>
          <w:lang w:eastAsia="en-GB"/>
        </w:rPr>
      </w:pPr>
      <w:r w:rsidRPr="0093480B">
        <w:rPr>
          <w:rFonts w:ascii="Garamond" w:eastAsia="Times New Roman" w:hAnsi="Garamond"/>
          <w:b/>
          <w:color w:val="767171" w:themeColor="background2" w:themeShade="80"/>
          <w:lang w:eastAsia="en-GB"/>
        </w:rPr>
        <w:t>Disclaimer, Role of Funder/Sponsor</w:t>
      </w:r>
    </w:p>
    <w:p w14:paraId="4CDECFA6" w14:textId="0C83B440" w:rsidR="00FB1926" w:rsidRPr="0093480B" w:rsidRDefault="00FB1926" w:rsidP="00FB1926">
      <w:pPr>
        <w:spacing w:line="360" w:lineRule="auto"/>
        <w:rPr>
          <w:rFonts w:ascii="Garamond" w:hAnsi="Garamond"/>
          <w:color w:val="767171" w:themeColor="background2" w:themeShade="80"/>
        </w:rPr>
      </w:pPr>
      <w:r w:rsidRPr="0093480B">
        <w:rPr>
          <w:rFonts w:ascii="Garamond" w:hAnsi="Garamond"/>
          <w:color w:val="767171" w:themeColor="background2" w:themeShade="80"/>
        </w:rPr>
        <w:t xml:space="preserve">This publication presents independent research funded by the National Institute for Health Research School for Primary Care Research (NIHR SPCR) Project </w:t>
      </w:r>
      <w:r w:rsidR="006E4D4B" w:rsidRPr="0093480B">
        <w:rPr>
          <w:rFonts w:ascii="Garamond" w:hAnsi="Garamond"/>
          <w:color w:val="767171" w:themeColor="background2" w:themeShade="80"/>
        </w:rPr>
        <w:t>461</w:t>
      </w:r>
      <w:r w:rsidRPr="0093480B">
        <w:rPr>
          <w:rFonts w:ascii="Garamond" w:hAnsi="Garamond"/>
          <w:color w:val="767171" w:themeColor="background2" w:themeShade="80"/>
        </w:rPr>
        <w:t>. The views expressed are those of the author(s) and not necessarily those of the NIHR or the Department of Health and Social Care.</w:t>
      </w:r>
    </w:p>
    <w:p w14:paraId="1AD0F22B" w14:textId="6524EDA3" w:rsidR="00FB1926" w:rsidRPr="0093480B" w:rsidRDefault="00FB1926" w:rsidP="00FB1926">
      <w:pPr>
        <w:spacing w:line="360" w:lineRule="auto"/>
        <w:rPr>
          <w:rFonts w:ascii="Garamond" w:hAnsi="Garamond"/>
          <w:color w:val="767171" w:themeColor="background2" w:themeShade="80"/>
        </w:rPr>
      </w:pPr>
      <w:r w:rsidRPr="0093480B">
        <w:rPr>
          <w:rFonts w:ascii="Garamond" w:hAnsi="Garamond"/>
          <w:color w:val="767171" w:themeColor="background2" w:themeShade="80"/>
        </w:rPr>
        <w:t>The research team members were independent from the funding agencies. The funders had no role in the design and conduct of the study; the collection, management, analysis, and interpretation of the data; and the preparation, review, or approval of the manuscript.</w:t>
      </w:r>
    </w:p>
    <w:p w14:paraId="54BD7482" w14:textId="426A8E23" w:rsidR="00C1056F" w:rsidRPr="0093480B" w:rsidRDefault="00C1056F" w:rsidP="0093480B">
      <w:pPr>
        <w:spacing w:after="0" w:line="360" w:lineRule="auto"/>
        <w:rPr>
          <w:rFonts w:ascii="Garamond" w:hAnsi="Garamond"/>
          <w:b/>
          <w:bCs/>
          <w:color w:val="767171" w:themeColor="background2" w:themeShade="80"/>
        </w:rPr>
      </w:pPr>
      <w:r w:rsidRPr="0093480B">
        <w:rPr>
          <w:rFonts w:ascii="Garamond" w:hAnsi="Garamond"/>
          <w:b/>
          <w:bCs/>
          <w:color w:val="767171" w:themeColor="background2" w:themeShade="80"/>
        </w:rPr>
        <w:t>Ethical approval</w:t>
      </w:r>
    </w:p>
    <w:p w14:paraId="0CDBA711" w14:textId="1ABCB244" w:rsidR="00C1056F" w:rsidRPr="0093480B" w:rsidRDefault="00C1056F" w:rsidP="00FB1926">
      <w:pPr>
        <w:spacing w:line="360" w:lineRule="auto"/>
        <w:rPr>
          <w:rFonts w:ascii="Garamond" w:hAnsi="Garamond"/>
          <w:color w:val="767171" w:themeColor="background2" w:themeShade="80"/>
        </w:rPr>
      </w:pPr>
      <w:r w:rsidRPr="0093480B">
        <w:rPr>
          <w:rFonts w:ascii="Garamond" w:hAnsi="Garamond"/>
          <w:color w:val="767171" w:themeColor="background2" w:themeShade="80"/>
        </w:rPr>
        <w:t>Not required</w:t>
      </w:r>
      <w:r w:rsidR="0093480B">
        <w:rPr>
          <w:rFonts w:ascii="Garamond" w:hAnsi="Garamond"/>
          <w:color w:val="767171" w:themeColor="background2" w:themeShade="80"/>
        </w:rPr>
        <w:t>.</w:t>
      </w:r>
    </w:p>
    <w:p w14:paraId="2ADF2E29" w14:textId="46A606E6" w:rsidR="00FB1926" w:rsidRPr="0093480B" w:rsidRDefault="00F855EA" w:rsidP="00FB1926">
      <w:pPr>
        <w:spacing w:before="240" w:after="0" w:line="360" w:lineRule="auto"/>
        <w:jc w:val="both"/>
        <w:rPr>
          <w:rFonts w:ascii="Garamond" w:hAnsi="Garamond"/>
          <w:b/>
          <w:bCs/>
          <w:color w:val="767171" w:themeColor="background2" w:themeShade="80"/>
        </w:rPr>
      </w:pPr>
      <w:r w:rsidRPr="0093480B">
        <w:rPr>
          <w:rFonts w:ascii="Garamond" w:hAnsi="Garamond"/>
          <w:b/>
          <w:bCs/>
          <w:color w:val="767171" w:themeColor="background2" w:themeShade="80"/>
        </w:rPr>
        <w:t>Data sharing</w:t>
      </w:r>
    </w:p>
    <w:p w14:paraId="73E5E0FA" w14:textId="0CB60FE1" w:rsidR="00ED0652" w:rsidRPr="0093480B" w:rsidRDefault="00FB1926" w:rsidP="00FB1926">
      <w:pPr>
        <w:spacing w:line="360" w:lineRule="auto"/>
        <w:rPr>
          <w:rFonts w:ascii="Garamond" w:hAnsi="Garamond"/>
          <w:color w:val="767171" w:themeColor="background2" w:themeShade="80"/>
        </w:rPr>
      </w:pPr>
      <w:r w:rsidRPr="0093480B">
        <w:rPr>
          <w:rFonts w:ascii="Garamond" w:eastAsia="Times New Roman" w:hAnsi="Garamond"/>
          <w:color w:val="767171" w:themeColor="background2" w:themeShade="80"/>
        </w:rPr>
        <w:t xml:space="preserve">AH </w:t>
      </w:r>
      <w:r w:rsidRPr="0093480B">
        <w:rPr>
          <w:rFonts w:ascii="Garamond" w:hAnsi="Garamond"/>
          <w:color w:val="767171" w:themeColor="background2" w:themeShade="80"/>
        </w:rPr>
        <w:t>had full access to all the data in the study and takes responsibility for the integrity of the data and the accuracy of the data analysis.</w:t>
      </w:r>
    </w:p>
    <w:p w14:paraId="3F8BEACD" w14:textId="60CBA3D5" w:rsidR="00F855EA" w:rsidRPr="0093480B" w:rsidRDefault="00F855EA" w:rsidP="0093480B">
      <w:pPr>
        <w:spacing w:after="0" w:line="360" w:lineRule="auto"/>
        <w:rPr>
          <w:rFonts w:ascii="Garamond" w:hAnsi="Garamond"/>
          <w:b/>
          <w:bCs/>
          <w:color w:val="767171" w:themeColor="background2" w:themeShade="80"/>
        </w:rPr>
      </w:pPr>
      <w:r w:rsidRPr="0093480B">
        <w:rPr>
          <w:rFonts w:ascii="Garamond" w:hAnsi="Garamond"/>
          <w:b/>
          <w:bCs/>
          <w:color w:val="767171" w:themeColor="background2" w:themeShade="80"/>
        </w:rPr>
        <w:t>Dissemination to participants and related patient and public communities</w:t>
      </w:r>
    </w:p>
    <w:p w14:paraId="6A371953" w14:textId="1949AB94" w:rsidR="00F855EA" w:rsidRDefault="0093480B" w:rsidP="0093480B">
      <w:pPr>
        <w:suppressAutoHyphens w:val="0"/>
        <w:autoSpaceDE w:val="0"/>
        <w:adjustRightInd w:val="0"/>
        <w:spacing w:after="0" w:line="360" w:lineRule="auto"/>
        <w:rPr>
          <w:rFonts w:ascii="Garamond" w:hAnsi="Garamond"/>
          <w:color w:val="767171" w:themeColor="background2" w:themeShade="80"/>
        </w:rPr>
      </w:pPr>
      <w:r w:rsidRPr="0093480B">
        <w:rPr>
          <w:rFonts w:ascii="Garamond" w:hAnsi="Garamond"/>
          <w:color w:val="767171" w:themeColor="background2" w:themeShade="80"/>
        </w:rPr>
        <w:t xml:space="preserve">Dissemination of this research will be done at the World Heart Congress in October 2021 (https://heart.euroscicon.com/), and </w:t>
      </w:r>
      <w:r w:rsidRPr="0093480B">
        <w:rPr>
          <w:rFonts w:ascii="Garamond" w:eastAsiaTheme="minorHAnsi" w:hAnsi="Garamond" w:cs="MetaProLight-Regular"/>
          <w:color w:val="767171" w:themeColor="background2" w:themeShade="80"/>
        </w:rPr>
        <w:t>though a press release from the University of Manchester, social media and twitter, and charities including the British Heart Foundation and Heart Research Institute UK.</w:t>
      </w:r>
      <w:r w:rsidRPr="0093480B">
        <w:rPr>
          <w:rFonts w:ascii="Garamond" w:hAnsi="Garamond"/>
          <w:color w:val="767171" w:themeColor="background2" w:themeShade="80"/>
        </w:rPr>
        <w:t xml:space="preserve"> </w:t>
      </w:r>
    </w:p>
    <w:p w14:paraId="3A481F30" w14:textId="7BE146C8" w:rsidR="00B74F04" w:rsidRDefault="00B74F04" w:rsidP="0093480B">
      <w:pPr>
        <w:suppressAutoHyphens w:val="0"/>
        <w:autoSpaceDE w:val="0"/>
        <w:adjustRightInd w:val="0"/>
        <w:spacing w:after="0" w:line="360" w:lineRule="auto"/>
        <w:rPr>
          <w:rFonts w:ascii="Garamond" w:hAnsi="Garamond"/>
          <w:color w:val="767171" w:themeColor="background2" w:themeShade="80"/>
        </w:rPr>
      </w:pPr>
    </w:p>
    <w:p w14:paraId="0C655867" w14:textId="26FD10B5" w:rsidR="00B74F04" w:rsidRDefault="00B74F04" w:rsidP="0093480B">
      <w:pPr>
        <w:suppressAutoHyphens w:val="0"/>
        <w:autoSpaceDE w:val="0"/>
        <w:adjustRightInd w:val="0"/>
        <w:spacing w:after="0" w:line="360" w:lineRule="auto"/>
        <w:rPr>
          <w:rFonts w:ascii="Garamond" w:hAnsi="Garamond"/>
          <w:color w:val="767171" w:themeColor="background2" w:themeShade="80"/>
        </w:rPr>
      </w:pPr>
    </w:p>
    <w:p w14:paraId="5576A673" w14:textId="77777777" w:rsidR="00B74F04" w:rsidRDefault="00B74F04" w:rsidP="0093480B">
      <w:pPr>
        <w:suppressAutoHyphens w:val="0"/>
        <w:autoSpaceDE w:val="0"/>
        <w:adjustRightInd w:val="0"/>
        <w:spacing w:after="0" w:line="360" w:lineRule="auto"/>
        <w:rPr>
          <w:rFonts w:ascii="Garamond" w:eastAsiaTheme="minorHAnsi" w:hAnsi="Garamond" w:cs="MetaProLight-Regular"/>
          <w:color w:val="767171" w:themeColor="background2" w:themeShade="80"/>
        </w:rPr>
      </w:pPr>
    </w:p>
    <w:p w14:paraId="4239FC13" w14:textId="77777777" w:rsidR="00E871D4" w:rsidRDefault="00E871D4" w:rsidP="0093480B">
      <w:pPr>
        <w:suppressAutoHyphens w:val="0"/>
        <w:autoSpaceDE w:val="0"/>
        <w:adjustRightInd w:val="0"/>
        <w:spacing w:after="0" w:line="360" w:lineRule="auto"/>
        <w:rPr>
          <w:rFonts w:ascii="Garamond" w:eastAsiaTheme="minorHAnsi" w:hAnsi="Garamond" w:cs="MetaProLight-Regular"/>
          <w:color w:val="767171" w:themeColor="background2" w:themeShade="80"/>
        </w:rPr>
      </w:pPr>
    </w:p>
    <w:p w14:paraId="65B63AE6" w14:textId="77777777" w:rsidR="00E871D4" w:rsidRDefault="00E871D4" w:rsidP="0093480B">
      <w:pPr>
        <w:suppressAutoHyphens w:val="0"/>
        <w:autoSpaceDE w:val="0"/>
        <w:adjustRightInd w:val="0"/>
        <w:spacing w:after="0" w:line="360" w:lineRule="auto"/>
        <w:rPr>
          <w:rFonts w:ascii="Garamond" w:eastAsiaTheme="minorHAnsi" w:hAnsi="Garamond" w:cs="MetaProLight-Regular"/>
          <w:color w:val="767171" w:themeColor="background2" w:themeShade="80"/>
        </w:rPr>
      </w:pPr>
    </w:p>
    <w:p w14:paraId="16B35F79" w14:textId="77777777" w:rsidR="00E871D4" w:rsidRDefault="00E871D4" w:rsidP="0093480B">
      <w:pPr>
        <w:suppressAutoHyphens w:val="0"/>
        <w:autoSpaceDE w:val="0"/>
        <w:adjustRightInd w:val="0"/>
        <w:spacing w:after="0" w:line="360" w:lineRule="auto"/>
        <w:rPr>
          <w:rFonts w:ascii="Garamond" w:eastAsiaTheme="minorHAnsi" w:hAnsi="Garamond" w:cs="MetaProLight-Regular"/>
          <w:color w:val="767171" w:themeColor="background2" w:themeShade="80"/>
        </w:rPr>
      </w:pPr>
    </w:p>
    <w:p w14:paraId="36119286" w14:textId="77777777" w:rsidR="00E871D4" w:rsidRDefault="00E871D4" w:rsidP="0093480B">
      <w:pPr>
        <w:suppressAutoHyphens w:val="0"/>
        <w:autoSpaceDE w:val="0"/>
        <w:adjustRightInd w:val="0"/>
        <w:spacing w:after="0" w:line="360" w:lineRule="auto"/>
        <w:rPr>
          <w:rFonts w:ascii="Garamond" w:eastAsiaTheme="minorHAnsi" w:hAnsi="Garamond" w:cs="MetaProLight-Regular"/>
          <w:color w:val="767171" w:themeColor="background2" w:themeShade="80"/>
        </w:rPr>
      </w:pPr>
    </w:p>
    <w:p w14:paraId="7442D7B1" w14:textId="77777777" w:rsidR="00E871D4" w:rsidRDefault="00E871D4" w:rsidP="0093480B">
      <w:pPr>
        <w:suppressAutoHyphens w:val="0"/>
        <w:autoSpaceDE w:val="0"/>
        <w:adjustRightInd w:val="0"/>
        <w:spacing w:after="0" w:line="360" w:lineRule="auto"/>
        <w:rPr>
          <w:rFonts w:ascii="Garamond" w:eastAsiaTheme="minorHAnsi" w:hAnsi="Garamond" w:cs="MetaProLight-Regular"/>
          <w:color w:val="767171" w:themeColor="background2" w:themeShade="80"/>
        </w:rPr>
      </w:pPr>
    </w:p>
    <w:p w14:paraId="48EE03CD" w14:textId="77777777" w:rsidR="00E871D4" w:rsidRDefault="00E871D4" w:rsidP="0093480B">
      <w:pPr>
        <w:suppressAutoHyphens w:val="0"/>
        <w:autoSpaceDE w:val="0"/>
        <w:adjustRightInd w:val="0"/>
        <w:spacing w:after="0" w:line="360" w:lineRule="auto"/>
        <w:rPr>
          <w:rFonts w:ascii="Garamond" w:eastAsiaTheme="minorHAnsi" w:hAnsi="Garamond" w:cs="MetaProLight-Regular"/>
          <w:color w:val="767171" w:themeColor="background2" w:themeShade="80"/>
        </w:rPr>
      </w:pPr>
    </w:p>
    <w:p w14:paraId="7A43ACC4" w14:textId="77777777" w:rsidR="00E871D4" w:rsidRDefault="00E871D4" w:rsidP="0093480B">
      <w:pPr>
        <w:suppressAutoHyphens w:val="0"/>
        <w:autoSpaceDE w:val="0"/>
        <w:adjustRightInd w:val="0"/>
        <w:spacing w:after="0" w:line="360" w:lineRule="auto"/>
        <w:rPr>
          <w:rFonts w:ascii="Garamond" w:eastAsiaTheme="minorHAnsi" w:hAnsi="Garamond" w:cs="MetaProLight-Regular"/>
          <w:color w:val="767171" w:themeColor="background2" w:themeShade="80"/>
        </w:rPr>
      </w:pPr>
    </w:p>
    <w:p w14:paraId="3540E535" w14:textId="77777777" w:rsidR="00E871D4" w:rsidRPr="0093480B" w:rsidRDefault="00E871D4" w:rsidP="0093480B">
      <w:pPr>
        <w:suppressAutoHyphens w:val="0"/>
        <w:autoSpaceDE w:val="0"/>
        <w:adjustRightInd w:val="0"/>
        <w:spacing w:after="0" w:line="360" w:lineRule="auto"/>
        <w:rPr>
          <w:rFonts w:ascii="Garamond" w:eastAsiaTheme="minorHAnsi" w:hAnsi="Garamond" w:cs="MetaProLight-Regular"/>
          <w:color w:val="767171" w:themeColor="background2" w:themeShade="80"/>
        </w:rPr>
      </w:pPr>
    </w:p>
    <w:p w14:paraId="2AC93BC9" w14:textId="2ED52A28" w:rsidR="00DA5968" w:rsidRDefault="008641AA">
      <w:pPr>
        <w:rPr>
          <w:rFonts w:ascii="Garamond" w:hAnsi="Garamond"/>
          <w:b/>
          <w:bCs/>
          <w:sz w:val="24"/>
          <w:szCs w:val="24"/>
        </w:rPr>
      </w:pPr>
      <w:r w:rsidRPr="008641AA">
        <w:rPr>
          <w:rFonts w:ascii="Garamond" w:hAnsi="Garamond"/>
          <w:b/>
          <w:bCs/>
          <w:sz w:val="24"/>
          <w:szCs w:val="24"/>
        </w:rPr>
        <w:lastRenderedPageBreak/>
        <w:t>References</w:t>
      </w:r>
    </w:p>
    <w:p w14:paraId="2E118E36" w14:textId="77777777" w:rsidR="00137CC6" w:rsidRPr="00137CC6" w:rsidRDefault="00DA5968" w:rsidP="00137CC6">
      <w:pPr>
        <w:pStyle w:val="EndNoteBibliography"/>
        <w:spacing w:after="0"/>
        <w:ind w:left="720" w:hanging="720"/>
      </w:pPr>
      <w:r>
        <w:rPr>
          <w:rFonts w:ascii="Garamond" w:hAnsi="Garamond"/>
          <w:b/>
          <w:bCs/>
          <w:sz w:val="24"/>
          <w:szCs w:val="24"/>
        </w:rPr>
        <w:fldChar w:fldCharType="begin"/>
      </w:r>
      <w:r>
        <w:rPr>
          <w:rFonts w:ascii="Garamond" w:hAnsi="Garamond"/>
          <w:b/>
          <w:bCs/>
          <w:sz w:val="24"/>
          <w:szCs w:val="24"/>
        </w:rPr>
        <w:instrText xml:space="preserve"> ADDIN EN.REFLIST </w:instrText>
      </w:r>
      <w:r>
        <w:rPr>
          <w:rFonts w:ascii="Garamond" w:hAnsi="Garamond"/>
          <w:b/>
          <w:bCs/>
          <w:sz w:val="24"/>
          <w:szCs w:val="24"/>
        </w:rPr>
        <w:fldChar w:fldCharType="separate"/>
      </w:r>
      <w:r w:rsidR="00137CC6" w:rsidRPr="00137CC6">
        <w:t>1. ESC Guidelines on diabetes, pre-diabetes, and cardiovascular diseases developed in collaboration with the EASD: the Task Force on diabetes, pre-diabetes, and cardiovascular diseases of the European Society of Cardiology (ESC) and developed in collaboration with the European Association for the Study of Diabetes (EASD). Eur Heart J. 2013; 34: 3035-3087.</w:t>
      </w:r>
    </w:p>
    <w:p w14:paraId="0AC12135" w14:textId="77777777" w:rsidR="00137CC6" w:rsidRPr="00137CC6" w:rsidRDefault="00137CC6" w:rsidP="00137CC6">
      <w:pPr>
        <w:pStyle w:val="EndNoteBibliography"/>
        <w:spacing w:after="0"/>
        <w:ind w:left="720" w:hanging="720"/>
      </w:pPr>
      <w:r w:rsidRPr="00137CC6">
        <w:t xml:space="preserve">2. van Dieren S, Beulens JW, van der Schouw YT, et al. The global burden of diabetes and its complications: an emerging pandemic. </w:t>
      </w:r>
      <w:r w:rsidRPr="00137CC6">
        <w:rPr>
          <w:i/>
        </w:rPr>
        <w:t>Eur J Cardiovasc Prev Rehabil</w:t>
      </w:r>
      <w:r w:rsidRPr="00137CC6">
        <w:t xml:space="preserve"> 2010;17 Suppl 1:S3-8. doi: 10.1097/01.hjr.0000368191.86614.5a [published Online First: 2010/05/28]</w:t>
      </w:r>
    </w:p>
    <w:p w14:paraId="6F247CFC" w14:textId="77777777" w:rsidR="00137CC6" w:rsidRPr="00137CC6" w:rsidRDefault="00137CC6" w:rsidP="00137CC6">
      <w:pPr>
        <w:pStyle w:val="EndNoteBibliography"/>
        <w:spacing w:after="0"/>
        <w:ind w:left="720" w:hanging="720"/>
      </w:pPr>
      <w:r w:rsidRPr="00137CC6">
        <w:t xml:space="preserve">3. Zhang X, Xing L, Jia X, et al. Comparative Lipid-Lowering/Increasing Efficacy of 7 Statins in Patients with Dyslipidemia, Cardiovascular Diseases, or Diabetes Mellitus: Systematic Review and Network Meta-Analyses of 50 Randomized Controlled Trials. </w:t>
      </w:r>
      <w:r w:rsidRPr="00137CC6">
        <w:rPr>
          <w:i/>
        </w:rPr>
        <w:t>Cardiovasc Ther</w:t>
      </w:r>
      <w:r w:rsidRPr="00137CC6">
        <w:t xml:space="preserve"> 2020;2020:3987065. doi: 10.1155/2020/3987065 [published Online First: 2020/05/16]</w:t>
      </w:r>
    </w:p>
    <w:p w14:paraId="6A2537EC" w14:textId="77777777" w:rsidR="00137CC6" w:rsidRPr="00137CC6" w:rsidRDefault="00137CC6" w:rsidP="00137CC6">
      <w:pPr>
        <w:pStyle w:val="EndNoteBibliography"/>
        <w:spacing w:after="0"/>
        <w:ind w:left="720" w:hanging="720"/>
      </w:pPr>
      <w:r w:rsidRPr="00137CC6">
        <w:t xml:space="preserve">4. Scirica BM, Bhatt DL, Braunwald E, et al. Saxagliptin and Cardiovascular Outcomes in Patients with Type 2 Diabetes Mellitus. </w:t>
      </w:r>
      <w:r w:rsidRPr="00137CC6">
        <w:rPr>
          <w:i/>
        </w:rPr>
        <w:t>New England Journal of Medicine</w:t>
      </w:r>
      <w:r w:rsidRPr="00137CC6">
        <w:t xml:space="preserve"> 2013;369(14):1317-26. doi: 10.1056/NEJMoa1307684</w:t>
      </w:r>
    </w:p>
    <w:p w14:paraId="2341E777" w14:textId="77777777" w:rsidR="00137CC6" w:rsidRPr="00137CC6" w:rsidRDefault="00137CC6" w:rsidP="00137CC6">
      <w:pPr>
        <w:pStyle w:val="EndNoteBibliography"/>
        <w:spacing w:after="0"/>
        <w:ind w:left="720" w:hanging="720"/>
      </w:pPr>
      <w:r w:rsidRPr="00137CC6">
        <w:t xml:space="preserve">5. Herrett E, Williamson E, Brack K, et al. Statin treatment and muscle symptoms: series of randomised, placebo controlled n-of-1 trials. </w:t>
      </w:r>
      <w:r w:rsidRPr="00137CC6">
        <w:rPr>
          <w:i/>
        </w:rPr>
        <w:t>BMJ</w:t>
      </w:r>
      <w:r w:rsidRPr="00137CC6">
        <w:t xml:space="preserve"> 2021;372:n135. doi: 10.1136/bmj.n135</w:t>
      </w:r>
    </w:p>
    <w:p w14:paraId="13FB64E0" w14:textId="77777777" w:rsidR="00137CC6" w:rsidRPr="00137CC6" w:rsidRDefault="00137CC6" w:rsidP="00137CC6">
      <w:pPr>
        <w:pStyle w:val="EndNoteBibliography"/>
        <w:spacing w:after="0"/>
        <w:ind w:left="720" w:hanging="720"/>
      </w:pPr>
      <w:r w:rsidRPr="00137CC6">
        <w:t xml:space="preserve">6. Colhoun HM, Betteridge DJ, Durrington PN, et al. Primary prevention of cardiovascular disease with atorvastatin in type 2 diabetes in the Collaborative Atorvastatin Diabetes Study (CARDS): multicentre randomised placebo-controlled trial. </w:t>
      </w:r>
      <w:r w:rsidRPr="00137CC6">
        <w:rPr>
          <w:i/>
        </w:rPr>
        <w:t>Lancet</w:t>
      </w:r>
      <w:r w:rsidRPr="00137CC6">
        <w:t xml:space="preserve"> 2004;364(9435):685-96. doi: 10.1016/s0140-6736(04)16895-5 [published Online First: 2004/08/25]</w:t>
      </w:r>
    </w:p>
    <w:p w14:paraId="46305410" w14:textId="77777777" w:rsidR="00137CC6" w:rsidRPr="00137CC6" w:rsidRDefault="00137CC6" w:rsidP="00137CC6">
      <w:pPr>
        <w:pStyle w:val="EndNoteBibliography"/>
        <w:spacing w:after="0"/>
        <w:ind w:left="720" w:hanging="720"/>
      </w:pPr>
      <w:r w:rsidRPr="00137CC6">
        <w:t xml:space="preserve">7. Collins R, Armitage J, Parish S, et al. MRC/BHF Heart Protection Study of cholesterol-lowering with simvastatin in 5963 people with diabetes: a randomised placebo-controlled trial. </w:t>
      </w:r>
      <w:r w:rsidRPr="00137CC6">
        <w:rPr>
          <w:i/>
        </w:rPr>
        <w:t>Lancet</w:t>
      </w:r>
      <w:r w:rsidRPr="00137CC6">
        <w:t xml:space="preserve"> 2003;361(9374):2005-16. doi: 10.1016/s0140-6736(03)13636-7 [published Online First: 2003/06/20]</w:t>
      </w:r>
    </w:p>
    <w:p w14:paraId="660AA803" w14:textId="77777777" w:rsidR="00137CC6" w:rsidRPr="00137CC6" w:rsidRDefault="00137CC6" w:rsidP="00137CC6">
      <w:pPr>
        <w:pStyle w:val="EndNoteBibliography"/>
        <w:spacing w:after="0"/>
        <w:ind w:left="720" w:hanging="720"/>
      </w:pPr>
      <w:r w:rsidRPr="00137CC6">
        <w:t xml:space="preserve">8. National Cholesterol Education Program. Second Report of the Expert Panel on Detection, Evaluation, and Treatment of High Blood Cholesterol in Adults (Adult Treatment Panel II). </w:t>
      </w:r>
      <w:r w:rsidRPr="00137CC6">
        <w:rPr>
          <w:i/>
        </w:rPr>
        <w:t>Circulation</w:t>
      </w:r>
      <w:r w:rsidRPr="00137CC6">
        <w:t xml:space="preserve"> 1994;89(3):1333-445. doi: 10.1161/01.cir.89.3.1333 [published Online First: 1994/03/01]</w:t>
      </w:r>
    </w:p>
    <w:p w14:paraId="1E989ED5" w14:textId="77777777" w:rsidR="00137CC6" w:rsidRPr="00137CC6" w:rsidRDefault="00137CC6" w:rsidP="00137CC6">
      <w:pPr>
        <w:pStyle w:val="EndNoteBibliography"/>
        <w:spacing w:after="0"/>
        <w:ind w:left="720" w:hanging="720"/>
      </w:pPr>
      <w:r w:rsidRPr="00137CC6">
        <w:t xml:space="preserve">9. Boekholdt SM, Arsenault BJ, Mora S, et al. Association of LDL cholesterol, non-HDL cholesterol, and apolipoprotein B levels with risk of cardiovascular events among patients treated with statins: a meta-analysis. </w:t>
      </w:r>
      <w:r w:rsidRPr="00137CC6">
        <w:rPr>
          <w:i/>
        </w:rPr>
        <w:t>Jama</w:t>
      </w:r>
      <w:r w:rsidRPr="00137CC6">
        <w:t xml:space="preserve"> 2012;307(12):1302-9. doi: 10.1001/jama.2012.366 [published Online First: 2012/03/29]</w:t>
      </w:r>
    </w:p>
    <w:p w14:paraId="5E0453EC" w14:textId="77777777" w:rsidR="00137CC6" w:rsidRPr="00137CC6" w:rsidRDefault="00137CC6" w:rsidP="00137CC6">
      <w:pPr>
        <w:pStyle w:val="EndNoteBibliography"/>
        <w:spacing w:after="0"/>
        <w:ind w:left="720" w:hanging="720"/>
      </w:pPr>
      <w:r w:rsidRPr="00137CC6">
        <w:t xml:space="preserve">10. Frost PH, Havel RJ. Rationale for use of non-high-density lipoprotein cholesterol rather than low-density lipoprotein cholesterol as a tool for lipoprotein cholesterol screening and assessment of risk and therapy. </w:t>
      </w:r>
      <w:r w:rsidRPr="00137CC6">
        <w:rPr>
          <w:i/>
        </w:rPr>
        <w:t>Am J Cardiol</w:t>
      </w:r>
      <w:r w:rsidRPr="00137CC6">
        <w:t xml:space="preserve"> 1998;81(4a):26b-31b. doi: 10.1016/s0002-9149(98)00034-4 [published Online First: 1998/04/04]</w:t>
      </w:r>
    </w:p>
    <w:p w14:paraId="6A28D8B8" w14:textId="227D02E5" w:rsidR="00137CC6" w:rsidRPr="00137CC6" w:rsidRDefault="00137CC6" w:rsidP="00137CC6">
      <w:pPr>
        <w:pStyle w:val="EndNoteBibliography"/>
        <w:spacing w:after="0"/>
        <w:ind w:left="720" w:hanging="720"/>
      </w:pPr>
      <w:r w:rsidRPr="00137CC6">
        <w:t xml:space="preserve">11. NICE - National Institute for Health and Care Excellence. CKS. Lipid modification - CVD prevention. Last revised in April 2021. Available at: </w:t>
      </w:r>
      <w:hyperlink r:id="rId8" w:history="1">
        <w:r w:rsidRPr="00137CC6">
          <w:rPr>
            <w:rStyle w:val="Hyperlink"/>
          </w:rPr>
          <w:t>https://cks.nice.org.uk/topics/lipid-modification-cvd-prevention/</w:t>
        </w:r>
      </w:hyperlink>
      <w:r w:rsidRPr="00137CC6">
        <w:t xml:space="preserve">  [</w:t>
      </w:r>
    </w:p>
    <w:p w14:paraId="288F1861" w14:textId="77777777" w:rsidR="00137CC6" w:rsidRPr="00137CC6" w:rsidRDefault="00137CC6" w:rsidP="00137CC6">
      <w:pPr>
        <w:pStyle w:val="EndNoteBibliography"/>
        <w:spacing w:after="0"/>
        <w:ind w:left="720" w:hanging="720"/>
      </w:pPr>
      <w:r w:rsidRPr="00137CC6">
        <w:t xml:space="preserve">12. Catapano AL, Graham I, De Backer G, et al. 2016 ESC/EAS Guidelines for the Management of Dyslipidaemias. </w:t>
      </w:r>
      <w:r w:rsidRPr="00137CC6">
        <w:rPr>
          <w:i/>
        </w:rPr>
        <w:t>European Heart Journal</w:t>
      </w:r>
      <w:r w:rsidRPr="00137CC6">
        <w:t xml:space="preserve"> 2016;37(39):2999-3058. doi: 10.1093/eurheartj/ehw272</w:t>
      </w:r>
    </w:p>
    <w:p w14:paraId="3FEF67BF" w14:textId="77777777" w:rsidR="00137CC6" w:rsidRPr="00137CC6" w:rsidRDefault="00137CC6" w:rsidP="00137CC6">
      <w:pPr>
        <w:pStyle w:val="EndNoteBibliography"/>
        <w:spacing w:after="0"/>
        <w:ind w:left="720" w:hanging="720"/>
      </w:pPr>
      <w:r w:rsidRPr="00137CC6">
        <w:t xml:space="preserve">13. Grundy SM, Stone NJ, Bailey AL, et al. 2018 AHA/ACC/AACVPR/AAPA/ABC/ACPM/ADA/AGS/APhA/ASPC/NLA/PCNA Guideline on the Management of Blood Cholesterol: A Report of the American College of Cardiology/American Heart Association Task Force on Clinical Practice Guidelines. </w:t>
      </w:r>
      <w:r w:rsidRPr="00137CC6">
        <w:rPr>
          <w:i/>
        </w:rPr>
        <w:t>Circulation</w:t>
      </w:r>
      <w:r w:rsidRPr="00137CC6">
        <w:t xml:space="preserve"> 2019;139(25):e1082-e143. doi: doi:10.1161/CIR.0000000000000625</w:t>
      </w:r>
    </w:p>
    <w:p w14:paraId="1D0F27B2" w14:textId="77777777" w:rsidR="00137CC6" w:rsidRPr="00137CC6" w:rsidRDefault="00137CC6" w:rsidP="00137CC6">
      <w:pPr>
        <w:pStyle w:val="EndNoteBibliography"/>
        <w:spacing w:after="0"/>
        <w:ind w:left="720" w:hanging="720"/>
      </w:pPr>
      <w:r w:rsidRPr="00137CC6">
        <w:t xml:space="preserve">14. The PRISMA Extension Statement for Reporting of Systematic Reviews Incorporating Network Meta-analyses of Health Care Interventions: Checklist and Explanations. </w:t>
      </w:r>
      <w:r w:rsidRPr="00137CC6">
        <w:rPr>
          <w:i/>
        </w:rPr>
        <w:t>Annals of Internal Medicine</w:t>
      </w:r>
      <w:r w:rsidRPr="00137CC6">
        <w:t xml:space="preserve"> 2015;162(11):777-84. doi: 10.7326/m14-2385 %m 26030634</w:t>
      </w:r>
    </w:p>
    <w:p w14:paraId="4E8F6966" w14:textId="77777777" w:rsidR="00137CC6" w:rsidRPr="00137CC6" w:rsidRDefault="00137CC6" w:rsidP="00137CC6">
      <w:pPr>
        <w:pStyle w:val="EndNoteBibliography"/>
        <w:spacing w:after="0"/>
        <w:ind w:left="720" w:hanging="720"/>
      </w:pPr>
      <w:r w:rsidRPr="00137CC6">
        <w:lastRenderedPageBreak/>
        <w:t xml:space="preserve">15. Sharma A, Pagidipati NJ, Califf RM, et al. Impact of Regulatory Guidance on Evaluating Cardiovascular Risk of New Glucose-Lowering Therapies to Treat Type 2 Diabetes Mellitus: Lessons Learned and Future Directions. </w:t>
      </w:r>
      <w:r w:rsidRPr="00137CC6">
        <w:rPr>
          <w:i/>
        </w:rPr>
        <w:t>Circulation</w:t>
      </w:r>
      <w:r w:rsidRPr="00137CC6">
        <w:t xml:space="preserve"> 2020;141(10):843-62. doi: 10.1161/circulationaha.119.041022 [published Online First: 2020/01/30]</w:t>
      </w:r>
    </w:p>
    <w:p w14:paraId="06EC4F18" w14:textId="67A80916" w:rsidR="00137CC6" w:rsidRPr="00137CC6" w:rsidRDefault="00137CC6" w:rsidP="00137CC6">
      <w:pPr>
        <w:pStyle w:val="EndNoteBibliography"/>
        <w:spacing w:after="0"/>
        <w:ind w:left="720" w:hanging="720"/>
      </w:pPr>
      <w:r w:rsidRPr="00137CC6">
        <w:t xml:space="preserve">16. Office for National Statistics. Ethinic group, national identity and religion. Measuring equality: A guide for the collection and classification of ethnic group, national identity and religion data in the UK. Last accessed on 11th Decemeber 2021. Available at: </w:t>
      </w:r>
      <w:hyperlink r:id="rId9" w:anchor="ethnic-group" w:history="1">
        <w:r w:rsidRPr="00137CC6">
          <w:rPr>
            <w:rStyle w:val="Hyperlink"/>
          </w:rPr>
          <w:t>https://www.ons.gov.uk/methodology/classificationsandstandards/measuringequality/ethnicgroupnationalidentityandreligion#ethnic-group</w:t>
        </w:r>
      </w:hyperlink>
      <w:r w:rsidRPr="00137CC6">
        <w:t xml:space="preserve">  [</w:t>
      </w:r>
    </w:p>
    <w:p w14:paraId="33DF9EEC" w14:textId="77777777" w:rsidR="00137CC6" w:rsidRPr="00137CC6" w:rsidRDefault="00137CC6" w:rsidP="00137CC6">
      <w:pPr>
        <w:pStyle w:val="EndNoteBibliography"/>
        <w:spacing w:after="0"/>
        <w:ind w:left="720" w:hanging="720"/>
      </w:pPr>
      <w:r w:rsidRPr="00137CC6">
        <w:t xml:space="preserve">17. Reiter-Brennan C, Osei AD, Iftekhar Uddin SM, et al. ACC/AHA lipid guidelines: Personalized care to prevent cardiovascular disease. </w:t>
      </w:r>
      <w:r w:rsidRPr="00137CC6">
        <w:rPr>
          <w:i/>
        </w:rPr>
        <w:t>Cleveland Clinic Journal of Medicine</w:t>
      </w:r>
      <w:r w:rsidRPr="00137CC6">
        <w:t xml:space="preserve"> 2020;87(4):231-39. doi: 10.3949/ccjm.87a.19078</w:t>
      </w:r>
    </w:p>
    <w:p w14:paraId="38155358" w14:textId="77777777" w:rsidR="00137CC6" w:rsidRPr="00137CC6" w:rsidRDefault="00137CC6" w:rsidP="00137CC6">
      <w:pPr>
        <w:pStyle w:val="EndNoteBibliography"/>
        <w:spacing w:after="0"/>
        <w:ind w:left="720" w:hanging="720"/>
      </w:pPr>
      <w:r w:rsidRPr="00137CC6">
        <w:t xml:space="preserve">18. Mach F, Baigent C, Catapano AL, et al. 2019 ESC/EAS Guidelines for the management of dyslipidaemias: lipid modification to reduce cardiovascular risk. </w:t>
      </w:r>
      <w:r w:rsidRPr="00137CC6">
        <w:rPr>
          <w:i/>
        </w:rPr>
        <w:t>Eur Heart J</w:t>
      </w:r>
      <w:r w:rsidRPr="00137CC6">
        <w:t xml:space="preserve"> 2020;41(1):111-88. doi: 10.1093/eurheartj/ehz455 [published Online First: 2019/09/11]</w:t>
      </w:r>
    </w:p>
    <w:p w14:paraId="107D90AB" w14:textId="77777777" w:rsidR="00137CC6" w:rsidRPr="00137CC6" w:rsidRDefault="00137CC6" w:rsidP="00137CC6">
      <w:pPr>
        <w:pStyle w:val="EndNoteBibliography"/>
        <w:spacing w:after="0"/>
        <w:ind w:left="720" w:hanging="720"/>
      </w:pPr>
      <w:r w:rsidRPr="00137CC6">
        <w:t>19. National Institute for Health and Care Excellence (NICE). NICE guidelines. Cardiovascular disease: risk assessment and reduction, including lipid modification. Clinical guideline [CG181]. Published: 18th July 2014. Last updated: 27th September 2016.  [</w:t>
      </w:r>
    </w:p>
    <w:p w14:paraId="324DF74B" w14:textId="77777777" w:rsidR="00137CC6" w:rsidRPr="00137CC6" w:rsidRDefault="00137CC6" w:rsidP="00137CC6">
      <w:pPr>
        <w:pStyle w:val="EndNoteBibliography"/>
        <w:spacing w:after="0"/>
        <w:ind w:left="720" w:hanging="720"/>
      </w:pPr>
      <w:r w:rsidRPr="00137CC6">
        <w:t xml:space="preserve">20. Law MR, Wald NJ, Rudnicka AR. Quantifying effect of statins on low density lipoprotein cholesterol, ischaemic heart disease, and stroke: systematic review and meta-analysis. </w:t>
      </w:r>
      <w:r w:rsidRPr="00137CC6">
        <w:rPr>
          <w:i/>
        </w:rPr>
        <w:t>BMJ</w:t>
      </w:r>
      <w:r w:rsidRPr="00137CC6">
        <w:t xml:space="preserve"> 2003;326(7404):1423. doi: 10.1136/bmj.326.7404.1423</w:t>
      </w:r>
    </w:p>
    <w:p w14:paraId="12331C92" w14:textId="77777777" w:rsidR="00137CC6" w:rsidRPr="00137CC6" w:rsidRDefault="00137CC6" w:rsidP="00137CC6">
      <w:pPr>
        <w:pStyle w:val="EndNoteBibliography"/>
        <w:spacing w:after="0"/>
        <w:ind w:left="720" w:hanging="720"/>
      </w:pPr>
      <w:r w:rsidRPr="00137CC6">
        <w:t xml:space="preserve">21. Sterne JAC, Savović J, Page MJ, et al. RoB 2: a revised tool for assessing risk of bias in randomised trials. </w:t>
      </w:r>
      <w:r w:rsidRPr="00137CC6">
        <w:rPr>
          <w:i/>
        </w:rPr>
        <w:t>Bmj</w:t>
      </w:r>
      <w:r w:rsidRPr="00137CC6">
        <w:t xml:space="preserve"> 2019;366:l4898. doi: 10.1136/bmj.l4898 [published Online First: 2019/08/30]</w:t>
      </w:r>
    </w:p>
    <w:p w14:paraId="27C47B1A" w14:textId="77777777" w:rsidR="00137CC6" w:rsidRPr="00137CC6" w:rsidRDefault="00137CC6" w:rsidP="00137CC6">
      <w:pPr>
        <w:pStyle w:val="EndNoteBibliography"/>
        <w:spacing w:after="0"/>
        <w:ind w:left="720" w:hanging="720"/>
      </w:pPr>
      <w:r w:rsidRPr="00137CC6">
        <w:t xml:space="preserve">22. Nikolakopoulou A, Higgins JPT, Papakonstantinou T, et al. CINeMA: An approach for assessing confidence in the results of a network meta-analysis. </w:t>
      </w:r>
      <w:r w:rsidRPr="00137CC6">
        <w:rPr>
          <w:i/>
        </w:rPr>
        <w:t>PLOS Medicine</w:t>
      </w:r>
      <w:r w:rsidRPr="00137CC6">
        <w:t xml:space="preserve"> 2020;17(4):e1003082. doi: 10.1371/journal.pmed.1003082</w:t>
      </w:r>
    </w:p>
    <w:p w14:paraId="1138F905" w14:textId="6113E4DB" w:rsidR="00137CC6" w:rsidRPr="00137CC6" w:rsidRDefault="00137CC6" w:rsidP="00137CC6">
      <w:pPr>
        <w:pStyle w:val="EndNoteBibliography"/>
        <w:spacing w:after="0"/>
        <w:ind w:left="720" w:hanging="720"/>
      </w:pPr>
      <w:r w:rsidRPr="00137CC6">
        <w:t xml:space="preserve">23. Papakonstantinou T, Nikolakopoulou A, Higgins JPT, et al. CINeMA: Software for semiautomated assessment of the confidence in the results of network meta-analysis. </w:t>
      </w:r>
      <w:r w:rsidRPr="00137CC6">
        <w:rPr>
          <w:i/>
        </w:rPr>
        <w:t>Campbell Systematic Reviews</w:t>
      </w:r>
      <w:r w:rsidRPr="00137CC6">
        <w:t xml:space="preserve"> 2020;16(1):e1080. doi: </w:t>
      </w:r>
      <w:hyperlink r:id="rId10" w:history="1">
        <w:r w:rsidRPr="00137CC6">
          <w:rPr>
            <w:rStyle w:val="Hyperlink"/>
          </w:rPr>
          <w:t>https://doi.org/10.1002/cl2.1080</w:t>
        </w:r>
      </w:hyperlink>
    </w:p>
    <w:p w14:paraId="130332D4" w14:textId="77777777" w:rsidR="00137CC6" w:rsidRPr="00137CC6" w:rsidRDefault="00137CC6" w:rsidP="00137CC6">
      <w:pPr>
        <w:pStyle w:val="EndNoteBibliography"/>
        <w:spacing w:after="0"/>
        <w:ind w:left="720" w:hanging="720"/>
      </w:pPr>
      <w:r w:rsidRPr="00137CC6">
        <w:t xml:space="preserve">24. Follmann D, Elliott P, Suh I, et al. Variance imputation for overviews of clinical trials with continuous response. </w:t>
      </w:r>
      <w:r w:rsidRPr="00137CC6">
        <w:rPr>
          <w:i/>
        </w:rPr>
        <w:t>J Clin Epidemiol</w:t>
      </w:r>
      <w:r w:rsidRPr="00137CC6">
        <w:t xml:space="preserve"> 1992;45(7):769-73. doi: 10.1016/0895-4356(92)90054-q [published Online First: 1992/07/01]</w:t>
      </w:r>
    </w:p>
    <w:p w14:paraId="35B67F25" w14:textId="3EA275D3" w:rsidR="00137CC6" w:rsidRPr="00137CC6" w:rsidRDefault="00137CC6" w:rsidP="00137CC6">
      <w:pPr>
        <w:pStyle w:val="EndNoteBibliography"/>
        <w:spacing w:after="0"/>
        <w:ind w:left="720" w:hanging="720"/>
      </w:pPr>
      <w:r w:rsidRPr="00137CC6">
        <w:t xml:space="preserve">25. Dias S, Welton NJ, Sutton AJ, et al. NICE DSU technical support document 2: a generalised linear modelling framework for pairwise and network meta-analysis of randomised controlled trials. 2014. </w:t>
      </w:r>
      <w:hyperlink r:id="rId11" w:history="1">
        <w:r w:rsidRPr="00137CC6">
          <w:rPr>
            <w:rStyle w:val="Hyperlink"/>
          </w:rPr>
          <w:t>https://www.ncbi.nlm.nih.gov/books/NBK310366/</w:t>
        </w:r>
      </w:hyperlink>
      <w:r w:rsidRPr="00137CC6">
        <w:t>.</w:t>
      </w:r>
    </w:p>
    <w:p w14:paraId="14E0C485" w14:textId="77777777" w:rsidR="00137CC6" w:rsidRPr="00137CC6" w:rsidRDefault="00137CC6" w:rsidP="00137CC6">
      <w:pPr>
        <w:pStyle w:val="EndNoteBibliography"/>
        <w:spacing w:after="0"/>
        <w:ind w:left="720" w:hanging="720"/>
      </w:pPr>
      <w:r w:rsidRPr="00137CC6">
        <w:t xml:space="preserve">26. Bafeta A, Trinquart L, Seror R, et al. Reporting of results from network meta-analyses: methodological systematic review. </w:t>
      </w:r>
      <w:r w:rsidRPr="00137CC6">
        <w:rPr>
          <w:i/>
        </w:rPr>
        <w:t>BMJ : British Medical Journal</w:t>
      </w:r>
      <w:r w:rsidRPr="00137CC6">
        <w:t xml:space="preserve"> 2014;348:g1741. doi: 10.1136/bmj.g1741</w:t>
      </w:r>
    </w:p>
    <w:p w14:paraId="60E176C4" w14:textId="77777777" w:rsidR="00137CC6" w:rsidRPr="00137CC6" w:rsidRDefault="00137CC6" w:rsidP="00137CC6">
      <w:pPr>
        <w:pStyle w:val="EndNoteBibliography"/>
        <w:spacing w:after="0"/>
        <w:ind w:left="720" w:hanging="720"/>
      </w:pPr>
      <w:r w:rsidRPr="00137CC6">
        <w:t xml:space="preserve">27. Salanti G, Ades AE, Ioannidis JP. Graphical methods and numerical summaries for presenting results from multiple-treatment meta-analysis: an overview and tutorial. </w:t>
      </w:r>
      <w:r w:rsidRPr="00137CC6">
        <w:rPr>
          <w:i/>
        </w:rPr>
        <w:t>J Clin Epidemiol</w:t>
      </w:r>
      <w:r w:rsidRPr="00137CC6">
        <w:t xml:space="preserve"> 2011;64(2):163-71. doi: 10.1016/j.jclinepi.2010.03.016 [published Online First: 2010/08/07]</w:t>
      </w:r>
    </w:p>
    <w:p w14:paraId="3179C6F8" w14:textId="77777777" w:rsidR="00137CC6" w:rsidRPr="00137CC6" w:rsidRDefault="00137CC6" w:rsidP="00137CC6">
      <w:pPr>
        <w:pStyle w:val="EndNoteBibliography"/>
        <w:spacing w:after="0"/>
        <w:ind w:left="720" w:hanging="720"/>
      </w:pPr>
      <w:r w:rsidRPr="00137CC6">
        <w:t xml:space="preserve">28. Higgins JP, Jackson D, Barrett JK, et al. Consistency and inconsistency in network meta-analysis: concepts and models for multi-arm studies. </w:t>
      </w:r>
      <w:r w:rsidRPr="00137CC6">
        <w:rPr>
          <w:i/>
        </w:rPr>
        <w:t>Res Synth Methods</w:t>
      </w:r>
      <w:r w:rsidRPr="00137CC6">
        <w:t xml:space="preserve"> 2012;3(2):98-110. doi: 10.1002/jrsm.1044 [published Online First: 2012/06/01]</w:t>
      </w:r>
    </w:p>
    <w:p w14:paraId="62926FC1" w14:textId="77777777" w:rsidR="00137CC6" w:rsidRPr="00137CC6" w:rsidRDefault="00137CC6" w:rsidP="00137CC6">
      <w:pPr>
        <w:pStyle w:val="EndNoteBibliography"/>
        <w:spacing w:after="0"/>
        <w:ind w:left="720" w:hanging="720"/>
      </w:pPr>
      <w:r w:rsidRPr="00137CC6">
        <w:t xml:space="preserve">29. Dias S, Welton NJ, Caldwell DM, et al. Checking consistency in mixed treatment comparison meta-analysis. </w:t>
      </w:r>
      <w:r w:rsidRPr="00137CC6">
        <w:rPr>
          <w:i/>
        </w:rPr>
        <w:t>Stat Med</w:t>
      </w:r>
      <w:r w:rsidRPr="00137CC6">
        <w:t xml:space="preserve"> 2010;29(7-8):932-44. doi: 10.1002/sim.3767 [published Online First: 2010/03/10]</w:t>
      </w:r>
    </w:p>
    <w:p w14:paraId="13014D16" w14:textId="7BDDA391" w:rsidR="00137CC6" w:rsidRPr="00137CC6" w:rsidRDefault="00137CC6" w:rsidP="00137CC6">
      <w:pPr>
        <w:pStyle w:val="EndNoteBibliography"/>
        <w:spacing w:after="0"/>
        <w:ind w:left="720" w:hanging="720"/>
      </w:pPr>
      <w:r w:rsidRPr="00137CC6">
        <w:t xml:space="preserve">30. MBNMAdose: Dose-Response MBNMA Models (version 0.3.0). R-Package. Author: Hugo Pedder. Last accessed, 30th May 2021. Available at: </w:t>
      </w:r>
      <w:hyperlink r:id="rId12" w:history="1">
        <w:r w:rsidRPr="00137CC6">
          <w:rPr>
            <w:rStyle w:val="Hyperlink"/>
          </w:rPr>
          <w:t>https://cran.r-project.org/web/packages/MBNMAdose/index.html</w:t>
        </w:r>
      </w:hyperlink>
      <w:r w:rsidRPr="00137CC6">
        <w:t xml:space="preserve"> </w:t>
      </w:r>
    </w:p>
    <w:p w14:paraId="4D8DD70E" w14:textId="30C2CAE3" w:rsidR="00137CC6" w:rsidRPr="00137CC6" w:rsidRDefault="00137CC6" w:rsidP="00137CC6">
      <w:pPr>
        <w:pStyle w:val="EndNoteBibliography"/>
        <w:spacing w:after="0"/>
        <w:ind w:left="720" w:hanging="720"/>
      </w:pPr>
      <w:r w:rsidRPr="00137CC6">
        <w:lastRenderedPageBreak/>
        <w:t xml:space="preserve">31. van Valkenhoef G, Lu G, de Brock B, et al. Automating network meta-analysis. </w:t>
      </w:r>
      <w:r w:rsidRPr="00137CC6">
        <w:rPr>
          <w:i/>
        </w:rPr>
        <w:t>Research Synthesis Methods</w:t>
      </w:r>
      <w:r w:rsidRPr="00137CC6">
        <w:t xml:space="preserve"> 2012;3(4):285-99. doi: </w:t>
      </w:r>
      <w:hyperlink r:id="rId13" w:history="1">
        <w:r w:rsidRPr="00137CC6">
          <w:rPr>
            <w:rStyle w:val="Hyperlink"/>
          </w:rPr>
          <w:t>https://doi.org/10.1002/jrsm.1054</w:t>
        </w:r>
      </w:hyperlink>
    </w:p>
    <w:p w14:paraId="66B5F3C2" w14:textId="77777777" w:rsidR="00137CC6" w:rsidRPr="00137CC6" w:rsidRDefault="00137CC6" w:rsidP="00137CC6">
      <w:pPr>
        <w:pStyle w:val="EndNoteBibliography"/>
        <w:spacing w:after="0"/>
        <w:ind w:left="720" w:hanging="720"/>
      </w:pPr>
      <w:r w:rsidRPr="00137CC6">
        <w:t xml:space="preserve">32. van Valkenhoef G, Tervonen T, de Brock B, et al. Algorithmic parameterization of mixed treatment comparisons. </w:t>
      </w:r>
      <w:r w:rsidRPr="00137CC6">
        <w:rPr>
          <w:i/>
        </w:rPr>
        <w:t>Statistics and Computing</w:t>
      </w:r>
      <w:r w:rsidRPr="00137CC6">
        <w:t xml:space="preserve"> 2012;22(5):1099-111. doi: 10.1007/s11222-011-9281-9</w:t>
      </w:r>
    </w:p>
    <w:p w14:paraId="02BF3990" w14:textId="77777777" w:rsidR="00137CC6" w:rsidRPr="00137CC6" w:rsidRDefault="00137CC6" w:rsidP="00137CC6">
      <w:pPr>
        <w:pStyle w:val="EndNoteBibliography"/>
        <w:spacing w:after="0"/>
        <w:ind w:left="720" w:hanging="720"/>
      </w:pPr>
      <w:r w:rsidRPr="00137CC6">
        <w:t xml:space="preserve">33. Bradburn MJ, Deeks JJ, Berlin JA, et al. Much ado about nothing: a comparison of the performance of meta-analytical methods with rare events. </w:t>
      </w:r>
      <w:r w:rsidRPr="00137CC6">
        <w:rPr>
          <w:i/>
        </w:rPr>
        <w:t>Stat Med</w:t>
      </w:r>
      <w:r w:rsidRPr="00137CC6">
        <w:t xml:space="preserve"> 2007;26(1):53-77. doi: 10.1002/sim.2528 [published Online First: 2006/04/06]</w:t>
      </w:r>
    </w:p>
    <w:p w14:paraId="6B500CD0" w14:textId="77777777" w:rsidR="00137CC6" w:rsidRPr="00137CC6" w:rsidRDefault="00137CC6" w:rsidP="00137CC6">
      <w:pPr>
        <w:pStyle w:val="EndNoteBibliography"/>
        <w:spacing w:after="0"/>
        <w:ind w:left="720" w:hanging="720"/>
      </w:pPr>
      <w:r w:rsidRPr="00137CC6">
        <w:t xml:space="preserve">34. DerSimonian R, Laird N. Meta-analysis in clinical trials. </w:t>
      </w:r>
      <w:r w:rsidRPr="00137CC6">
        <w:rPr>
          <w:i/>
        </w:rPr>
        <w:t>Control Clin Trials</w:t>
      </w:r>
      <w:r w:rsidRPr="00137CC6">
        <w:t xml:space="preserve"> 1986;7(3):177-88. doi: 10.1016/0197-2456(86)90046-2 [published Online First: 1986/09/01]</w:t>
      </w:r>
    </w:p>
    <w:p w14:paraId="3821EF5A" w14:textId="77777777" w:rsidR="00137CC6" w:rsidRPr="00137CC6" w:rsidRDefault="00137CC6" w:rsidP="00137CC6">
      <w:pPr>
        <w:pStyle w:val="EndNoteBibliography"/>
        <w:spacing w:after="0"/>
        <w:ind w:left="720" w:hanging="720"/>
      </w:pPr>
      <w:r w:rsidRPr="00137CC6">
        <w:t xml:space="preserve">35. Caldwell DM, Welton NJ. Approaches for synthesising complex mental health interventions in meta-analysis. </w:t>
      </w:r>
      <w:r w:rsidRPr="00137CC6">
        <w:rPr>
          <w:i/>
        </w:rPr>
        <w:t>Evid Based Ment Health</w:t>
      </w:r>
      <w:r w:rsidRPr="00137CC6">
        <w:t xml:space="preserve"> 2016;19(1):16-21. doi: 10.1136/eb-2015-102275 [published Online First: 2016/01/23]</w:t>
      </w:r>
    </w:p>
    <w:p w14:paraId="5DC01581" w14:textId="77777777" w:rsidR="00137CC6" w:rsidRPr="00137CC6" w:rsidRDefault="00137CC6" w:rsidP="00137CC6">
      <w:pPr>
        <w:pStyle w:val="EndNoteBibliography"/>
        <w:spacing w:after="0"/>
        <w:ind w:left="720" w:hanging="720"/>
      </w:pPr>
      <w:r w:rsidRPr="00137CC6">
        <w:t xml:space="preserve">36. Kip KE, Hollabaugh K, Marroquin OC, et al. The problem with composite end points in cardiovascular studies: the story of major adverse cardiac events and percutaneous coronary intervention. </w:t>
      </w:r>
      <w:r w:rsidRPr="00137CC6">
        <w:rPr>
          <w:i/>
        </w:rPr>
        <w:t>J Am Coll Cardiol</w:t>
      </w:r>
      <w:r w:rsidRPr="00137CC6">
        <w:t xml:space="preserve"> 2008;51(7):701-7. doi: 10.1016/j.jacc.2007.10.034 [published Online First: 2008/02/19]</w:t>
      </w:r>
    </w:p>
    <w:p w14:paraId="3F7E6B8E" w14:textId="77777777" w:rsidR="00137CC6" w:rsidRPr="00137CC6" w:rsidRDefault="00137CC6" w:rsidP="00137CC6">
      <w:pPr>
        <w:pStyle w:val="EndNoteBibliography"/>
        <w:spacing w:after="0"/>
        <w:ind w:left="720" w:hanging="720"/>
      </w:pPr>
      <w:r w:rsidRPr="00137CC6">
        <w:t xml:space="preserve">37. Sterne JA, Egger M, Smith GD. Systematic reviews in health care: Investigating and dealing with publication and other biases in meta-analysis. </w:t>
      </w:r>
      <w:r w:rsidRPr="00137CC6">
        <w:rPr>
          <w:i/>
        </w:rPr>
        <w:t>Bmj</w:t>
      </w:r>
      <w:r w:rsidRPr="00137CC6">
        <w:t xml:space="preserve"> 2001;323(7304):101-5. doi: 10.1136/bmj.323.7304.101 [published Online First: 2001/07/14]</w:t>
      </w:r>
    </w:p>
    <w:p w14:paraId="54BA0F47" w14:textId="77777777" w:rsidR="00137CC6" w:rsidRPr="00137CC6" w:rsidRDefault="00137CC6" w:rsidP="00137CC6">
      <w:pPr>
        <w:pStyle w:val="EndNoteBibliography"/>
        <w:spacing w:after="0"/>
        <w:ind w:left="720" w:hanging="720"/>
      </w:pPr>
      <w:r w:rsidRPr="00137CC6">
        <w:t xml:space="preserve">38. Betteridge DJ, Gibson JM, Sager PT. Comparison of Effectiveness of &lt;em&gt;Rosuvastatin&lt;/em&gt; Versus &lt;em&gt;Atorvastatin&lt;/em&gt; on the Achievement of Combined C-Reactive Protein (&amp;lt;2 mg/L) and Low-Density Lipoprotein Cholesterol (&amp;lt;70 mg/dl) Targets in Patients With Type 2 Diabetes Mellitus (from the ANDROMEDA Study). </w:t>
      </w:r>
      <w:r w:rsidRPr="00137CC6">
        <w:rPr>
          <w:i/>
        </w:rPr>
        <w:t>American Journal of Cardiology</w:t>
      </w:r>
      <w:r w:rsidRPr="00137CC6">
        <w:t xml:space="preserve"> 2007;100(8):1245-48. doi: 10.1016/j.amjcard.2007.05.044</w:t>
      </w:r>
    </w:p>
    <w:p w14:paraId="27A49D12" w14:textId="77777777" w:rsidR="00137CC6" w:rsidRPr="00137CC6" w:rsidRDefault="00137CC6" w:rsidP="00137CC6">
      <w:pPr>
        <w:pStyle w:val="EndNoteBibliography"/>
        <w:spacing w:after="0"/>
        <w:ind w:left="720" w:hanging="720"/>
      </w:pPr>
      <w:r w:rsidRPr="00137CC6">
        <w:t xml:space="preserve">39. Sever PS, Poulter NR, Dahlöf B, et al. Different time course for prevention of coronary and stroke events by atorvastatin in the Anglo-Scandinavian Cardiac Outcomes Trial-Lipid-Lowering Arm (ASCOT-LLA). </w:t>
      </w:r>
      <w:r w:rsidRPr="00137CC6">
        <w:rPr>
          <w:i/>
        </w:rPr>
        <w:t>Am J Cardiol</w:t>
      </w:r>
      <w:r w:rsidRPr="00137CC6">
        <w:t xml:space="preserve"> 2005;96(5a):39f-44f. doi: 10.1016/j.amjcard.2005.06.025 [published Online First: 2005/08/30]</w:t>
      </w:r>
    </w:p>
    <w:p w14:paraId="780AFEEC" w14:textId="77777777" w:rsidR="00137CC6" w:rsidRPr="00137CC6" w:rsidRDefault="00137CC6" w:rsidP="00137CC6">
      <w:pPr>
        <w:pStyle w:val="EndNoteBibliography"/>
        <w:spacing w:after="0"/>
        <w:ind w:left="720" w:hanging="720"/>
      </w:pPr>
      <w:r w:rsidRPr="00137CC6">
        <w:t xml:space="preserve">40. Lawrence JM, Reid J, Taylor GJ, et al. The effect of high dose atorvastatin therapy on lipids and lipoprotein subfractions in overweight patients with type 2 diabetes. </w:t>
      </w:r>
      <w:r w:rsidRPr="00137CC6">
        <w:rPr>
          <w:i/>
        </w:rPr>
        <w:t>Atherosclerosis</w:t>
      </w:r>
      <w:r w:rsidRPr="00137CC6">
        <w:t xml:space="preserve"> 2004;174(1):141-9. doi: 10.1016/j.atherosclerosis.2004.01.016 [published Online First: 2004/05/12]</w:t>
      </w:r>
    </w:p>
    <w:p w14:paraId="72C05734" w14:textId="77777777" w:rsidR="00137CC6" w:rsidRPr="00137CC6" w:rsidRDefault="00137CC6" w:rsidP="00137CC6">
      <w:pPr>
        <w:pStyle w:val="EndNoteBibliography"/>
        <w:spacing w:after="0"/>
        <w:ind w:left="720" w:hanging="720"/>
      </w:pPr>
      <w:r w:rsidRPr="00137CC6">
        <w:t xml:space="preserve">41. Kim JH, Lee MR, Shin JA, et al. Effects of pravastatin on serum adiponectin levels in female patients with type 2 diabetes mellitus. </w:t>
      </w:r>
      <w:r w:rsidRPr="00137CC6">
        <w:rPr>
          <w:i/>
        </w:rPr>
        <w:t>Atherosclerosis</w:t>
      </w:r>
      <w:r w:rsidRPr="00137CC6">
        <w:t xml:space="preserve"> 2013;227(2):355-9. doi: 10.1016/j.atherosclerosis.2013.01.045 [published Online First: 2013/03/08]</w:t>
      </w:r>
    </w:p>
    <w:p w14:paraId="56ABD6FB" w14:textId="77777777" w:rsidR="00137CC6" w:rsidRPr="00137CC6" w:rsidRDefault="00137CC6" w:rsidP="00137CC6">
      <w:pPr>
        <w:pStyle w:val="EndNoteBibliography"/>
        <w:spacing w:after="0"/>
        <w:ind w:left="720" w:hanging="720"/>
      </w:pPr>
      <w:r w:rsidRPr="00137CC6">
        <w:t xml:space="preserve">42. Kim JM, Back MK, Yi HS, et al. Effect of Atorvastatin on Growth Differentiation Factor-15 in Patients with Type 2 Diabetes Mellitus and Dyslipidemia. </w:t>
      </w:r>
      <w:r w:rsidRPr="00137CC6">
        <w:rPr>
          <w:i/>
        </w:rPr>
        <w:t>Diabetes Metab J</w:t>
      </w:r>
      <w:r w:rsidRPr="00137CC6">
        <w:t xml:space="preserve"> 2016;40(1):70-8. doi: 10.4093/dmj.2016.40.1.70 [published Online First: 2015/12/01]</w:t>
      </w:r>
    </w:p>
    <w:p w14:paraId="538D8E97" w14:textId="77777777" w:rsidR="00137CC6" w:rsidRPr="00137CC6" w:rsidRDefault="00137CC6" w:rsidP="00137CC6">
      <w:pPr>
        <w:pStyle w:val="EndNoteBibliography"/>
        <w:spacing w:after="0"/>
        <w:ind w:left="720" w:hanging="720"/>
      </w:pPr>
      <w:r w:rsidRPr="00137CC6">
        <w:t xml:space="preserve">43. Koh KK, Quon MJ, Han SH, et al. Simvastatin improves flow-mediated dilation but reduces adiponectin levels and insulin sensitivity in hypercholesterolemic patients. </w:t>
      </w:r>
      <w:r w:rsidRPr="00137CC6">
        <w:rPr>
          <w:i/>
        </w:rPr>
        <w:t>Diabetes Care</w:t>
      </w:r>
      <w:r w:rsidRPr="00137CC6">
        <w:t xml:space="preserve"> 2008;31(4):776-82. doi: 10.2337/dc07-2199 [published Online First: 2008/01/11]</w:t>
      </w:r>
    </w:p>
    <w:p w14:paraId="7C59E7A8" w14:textId="77777777" w:rsidR="00137CC6" w:rsidRPr="00137CC6" w:rsidRDefault="00137CC6" w:rsidP="00137CC6">
      <w:pPr>
        <w:pStyle w:val="EndNoteBibliography"/>
        <w:spacing w:after="0"/>
        <w:ind w:left="720" w:hanging="720"/>
      </w:pPr>
      <w:r w:rsidRPr="00137CC6">
        <w:t xml:space="preserve">44. Koh KK, Quon MJ, Han SH, et al. Differential metabolic effects of pravastatin and simvastatin in hypercholesterolemic patients. </w:t>
      </w:r>
      <w:r w:rsidRPr="00137CC6">
        <w:rPr>
          <w:i/>
        </w:rPr>
        <w:t>Atherosclerosis</w:t>
      </w:r>
      <w:r w:rsidRPr="00137CC6">
        <w:t xml:space="preserve"> 2009;204(2):483-90. doi: 10.1016/j.atherosclerosis.2008.09.021 [published Online First: 2008/09/27]</w:t>
      </w:r>
    </w:p>
    <w:p w14:paraId="75072343" w14:textId="77777777" w:rsidR="00137CC6" w:rsidRPr="00137CC6" w:rsidRDefault="00137CC6" w:rsidP="00137CC6">
      <w:pPr>
        <w:pStyle w:val="EndNoteBibliography"/>
        <w:spacing w:after="0"/>
        <w:ind w:left="720" w:hanging="720"/>
      </w:pPr>
      <w:r w:rsidRPr="00137CC6">
        <w:t xml:space="preserve">45. Koh KK, Oh PC, Sakuma I, et al. Rosuvastatin dose-dependently improves flow-mediated dilation, but reduces adiponectin levels and insulin sensitivity in hypercholesterolemic patients. </w:t>
      </w:r>
      <w:r w:rsidRPr="00137CC6">
        <w:rPr>
          <w:i/>
        </w:rPr>
        <w:t>Int J Cardiol</w:t>
      </w:r>
      <w:r w:rsidRPr="00137CC6">
        <w:t xml:space="preserve"> 2016;223:488-93. doi: 10.1016/j.ijcard.2016.08.051 [published Online First: 2016/08/22]</w:t>
      </w:r>
    </w:p>
    <w:p w14:paraId="67D6D7C9" w14:textId="77777777" w:rsidR="00137CC6" w:rsidRPr="00137CC6" w:rsidRDefault="00137CC6" w:rsidP="00137CC6">
      <w:pPr>
        <w:pStyle w:val="EndNoteBibliography"/>
        <w:spacing w:after="0"/>
        <w:ind w:left="720" w:hanging="720"/>
      </w:pPr>
      <w:r w:rsidRPr="00137CC6">
        <w:t xml:space="preserve">46. Son JW, Kim DJ, Lee CB, et al. Effects of patient-tailored atorvastatin therapy on ameliorating the levels of atherogenic lipids and inflammation beyond lowering low-density lipoprotein </w:t>
      </w:r>
      <w:r w:rsidRPr="00137CC6">
        <w:lastRenderedPageBreak/>
        <w:t xml:space="preserve">cholesterol in patients with type 2 diabetes. </w:t>
      </w:r>
      <w:r w:rsidRPr="00137CC6">
        <w:rPr>
          <w:i/>
        </w:rPr>
        <w:t>J Diabetes Investig</w:t>
      </w:r>
      <w:r w:rsidRPr="00137CC6">
        <w:t xml:space="preserve"> 2013;4(5):466-74. doi: 10.1111/jdi.12074 [published Online First: 2014/05/21]</w:t>
      </w:r>
    </w:p>
    <w:p w14:paraId="2B7BFF21" w14:textId="77777777" w:rsidR="00137CC6" w:rsidRPr="00137CC6" w:rsidRDefault="00137CC6" w:rsidP="00137CC6">
      <w:pPr>
        <w:pStyle w:val="EndNoteBibliography"/>
        <w:spacing w:after="0"/>
        <w:ind w:left="720" w:hanging="720"/>
      </w:pPr>
      <w:r w:rsidRPr="00137CC6">
        <w:t xml:space="preserve">47. Ichihara A, Hayashi M, Ryuzaki M, et al. Fluvastatin prevents development of arterial stiffness in haemodialysis patients with type 2 diabetes mellitus. </w:t>
      </w:r>
      <w:r w:rsidRPr="00137CC6">
        <w:rPr>
          <w:i/>
        </w:rPr>
        <w:t>Nephrol Dial Transplant</w:t>
      </w:r>
      <w:r w:rsidRPr="00137CC6">
        <w:t xml:space="preserve"> 2002;17(8):1513-7. doi: 10.1093/ndt/17.8.1513 [published Online First: 2002/07/31]</w:t>
      </w:r>
    </w:p>
    <w:p w14:paraId="2C0A58DB" w14:textId="77777777" w:rsidR="00137CC6" w:rsidRPr="00137CC6" w:rsidRDefault="00137CC6" w:rsidP="00137CC6">
      <w:pPr>
        <w:pStyle w:val="EndNoteBibliography"/>
        <w:spacing w:after="0"/>
        <w:ind w:left="720" w:hanging="720"/>
      </w:pPr>
      <w:r w:rsidRPr="00137CC6">
        <w:t xml:space="preserve">48. Ishigaki Y, Kono S, Katagiri H, et al. Elevation of HDL-C in response to statin treatment is involved in the regression of carotid atherosclerosis. </w:t>
      </w:r>
      <w:r w:rsidRPr="00137CC6">
        <w:rPr>
          <w:i/>
        </w:rPr>
        <w:t>J Atheroscler Thromb</w:t>
      </w:r>
      <w:r w:rsidRPr="00137CC6">
        <w:t xml:space="preserve"> 2014;21(10):1055-65. doi: 10.5551/jat.22095 [published Online First: 2014/06/17]</w:t>
      </w:r>
    </w:p>
    <w:p w14:paraId="1D359F62" w14:textId="77777777" w:rsidR="00137CC6" w:rsidRPr="00137CC6" w:rsidRDefault="00137CC6" w:rsidP="00137CC6">
      <w:pPr>
        <w:pStyle w:val="EndNoteBibliography"/>
        <w:spacing w:after="0"/>
        <w:ind w:left="720" w:hanging="720"/>
      </w:pPr>
      <w:r w:rsidRPr="00137CC6">
        <w:t xml:space="preserve">49. Mori H, Okada Y, Tanaka Y. Effects of pravastatin, atorvastatin, and rosuvastatin in patients with type 2 diabetes mellitus and hypercholesterolemia. </w:t>
      </w:r>
      <w:r w:rsidRPr="00137CC6">
        <w:rPr>
          <w:i/>
        </w:rPr>
        <w:t>Diabetology International</w:t>
      </w:r>
      <w:r w:rsidRPr="00137CC6">
        <w:t xml:space="preserve"> 2013;4(2):117-25. doi: 10.1007/s13340-012-0103-x</w:t>
      </w:r>
    </w:p>
    <w:p w14:paraId="6ABDC5B7" w14:textId="77777777" w:rsidR="00137CC6" w:rsidRPr="00137CC6" w:rsidRDefault="00137CC6" w:rsidP="00137CC6">
      <w:pPr>
        <w:pStyle w:val="EndNoteBibliography"/>
        <w:spacing w:after="0"/>
        <w:ind w:left="720" w:hanging="720"/>
      </w:pPr>
      <w:r w:rsidRPr="00137CC6">
        <w:t xml:space="preserve">50. Chang YH, Lin KC, Chang DM, et al. Paradoxical negative HDL cholesterol response to atorvastatin and simvastatin treatment in Chinese type 2 diabetic patients. </w:t>
      </w:r>
      <w:r w:rsidRPr="00137CC6">
        <w:rPr>
          <w:i/>
        </w:rPr>
        <w:t>Rev Diabet Stud</w:t>
      </w:r>
      <w:r w:rsidRPr="00137CC6">
        <w:t xml:space="preserve"> 2013;10(2-3):213-22. doi: 10.1900/rds.2013.10.213 [published Online First: 2014/01/01]</w:t>
      </w:r>
    </w:p>
    <w:p w14:paraId="39B79CEB" w14:textId="77777777" w:rsidR="00137CC6" w:rsidRPr="00137CC6" w:rsidRDefault="00137CC6" w:rsidP="00137CC6">
      <w:pPr>
        <w:pStyle w:val="EndNoteBibliography"/>
        <w:spacing w:after="0"/>
        <w:ind w:left="720" w:hanging="720"/>
      </w:pPr>
      <w:r w:rsidRPr="00137CC6">
        <w:t xml:space="preserve">51. Chu CH, Lee JK, Lam HC, et al. Atorvastatin does not affect insulin sensitivity and the adiponectin or leptin levels in hyperlipidemic Type 2 diabetes. </w:t>
      </w:r>
      <w:r w:rsidRPr="00137CC6">
        <w:rPr>
          <w:i/>
        </w:rPr>
        <w:t>J Endocrinol Invest</w:t>
      </w:r>
      <w:r w:rsidRPr="00137CC6">
        <w:t xml:space="preserve"> 2008;31(1):42-7. doi: 10.1007/bf03345565 [published Online First: 2008/02/26]</w:t>
      </w:r>
    </w:p>
    <w:p w14:paraId="65BE4218" w14:textId="77777777" w:rsidR="00137CC6" w:rsidRPr="00137CC6" w:rsidRDefault="00137CC6" w:rsidP="00137CC6">
      <w:pPr>
        <w:pStyle w:val="EndNoteBibliography"/>
        <w:spacing w:after="0"/>
        <w:ind w:left="720" w:hanging="720"/>
      </w:pPr>
      <w:r w:rsidRPr="00137CC6">
        <w:t xml:space="preserve">52. Liu PY, Lin LY, Lin HJ, et al. Pitavastatin and Atorvastatin double-blind randomized comPArative study among hiGh-risk patients, including thOse with Type 2 diabetes mellitus, in Taiwan (PAPAGO-T Study). </w:t>
      </w:r>
      <w:r w:rsidRPr="00137CC6">
        <w:rPr>
          <w:i/>
        </w:rPr>
        <w:t>PLoS One</w:t>
      </w:r>
      <w:r w:rsidRPr="00137CC6">
        <w:t xml:space="preserve"> 2013;8(10):e76298. doi: 10.1371/journal.pone.0076298 [published Online First: 2013/10/08]</w:t>
      </w:r>
    </w:p>
    <w:p w14:paraId="582399B7" w14:textId="77777777" w:rsidR="00137CC6" w:rsidRPr="00137CC6" w:rsidRDefault="00137CC6" w:rsidP="00137CC6">
      <w:pPr>
        <w:pStyle w:val="EndNoteBibliography"/>
        <w:spacing w:after="0"/>
        <w:ind w:left="720" w:hanging="720"/>
      </w:pPr>
      <w:r w:rsidRPr="00137CC6">
        <w:t xml:space="preserve">53. Hadjibabaie M, Gholami K, Khalili H, et al. Comparative efficacy and safety of atorvastatin, simvastatin and lovastatin in the management of dyslipidemic Type 2 diabetic patients. </w:t>
      </w:r>
      <w:r w:rsidRPr="00137CC6">
        <w:rPr>
          <w:i/>
        </w:rPr>
        <w:t>Therapy</w:t>
      </w:r>
      <w:r w:rsidRPr="00137CC6">
        <w:t xml:space="preserve"> 2006;3:759-64. doi: 10.2217/14750708.3.6.759</w:t>
      </w:r>
    </w:p>
    <w:p w14:paraId="441340F2" w14:textId="77777777" w:rsidR="00137CC6" w:rsidRPr="00137CC6" w:rsidRDefault="00137CC6" w:rsidP="00137CC6">
      <w:pPr>
        <w:pStyle w:val="EndNoteBibliography"/>
        <w:spacing w:after="0"/>
        <w:ind w:left="720" w:hanging="720"/>
      </w:pPr>
      <w:r w:rsidRPr="00137CC6">
        <w:t xml:space="preserve">54. Tekin A, Tekin G, Sezgin AT, et al. Short- and long-term effect of simvastatin therapy on the heterogeneity of cardiac repolarization in diabetic patients. </w:t>
      </w:r>
      <w:r w:rsidRPr="00137CC6">
        <w:rPr>
          <w:i/>
        </w:rPr>
        <w:t>Pharmacol Res</w:t>
      </w:r>
      <w:r w:rsidRPr="00137CC6">
        <w:t xml:space="preserve"> 2008;57(5):393-7. doi: 10.1016/j.phrs.2008.04.001 [published Online First: 2008/05/20]</w:t>
      </w:r>
    </w:p>
    <w:p w14:paraId="1C9A5ACC" w14:textId="77777777" w:rsidR="00137CC6" w:rsidRPr="00137CC6" w:rsidRDefault="00137CC6" w:rsidP="00137CC6">
      <w:pPr>
        <w:pStyle w:val="EndNoteBibliography"/>
        <w:spacing w:after="0"/>
        <w:ind w:left="720" w:hanging="720"/>
      </w:pPr>
      <w:r w:rsidRPr="00137CC6">
        <w:t xml:space="preserve">55. Xu K, Han YL, Jing QM, et al. Lipid-modifying therapy in diabetic patients with high plasma non-high-density lipoprotein cholesterol after percutaneous coronary intervention. </w:t>
      </w:r>
      <w:r w:rsidRPr="00137CC6">
        <w:rPr>
          <w:i/>
        </w:rPr>
        <w:t>Exp Clin Cardiol</w:t>
      </w:r>
      <w:r w:rsidRPr="00137CC6">
        <w:t xml:space="preserve"> 2007;12(1):48-50. [published Online First: 2008/07/25]</w:t>
      </w:r>
    </w:p>
    <w:p w14:paraId="01CAA893" w14:textId="77777777" w:rsidR="00137CC6" w:rsidRPr="00137CC6" w:rsidRDefault="00137CC6" w:rsidP="00137CC6">
      <w:pPr>
        <w:pStyle w:val="EndNoteBibliography"/>
        <w:spacing w:after="0"/>
        <w:ind w:left="720" w:hanging="720"/>
      </w:pPr>
      <w:r w:rsidRPr="00137CC6">
        <w:t xml:space="preserve">56. Sindhu S, Singh HK, Salman MT, et al. Effects of atorvastatin and rosuvastatin on high-sensitivity C-reactive protein and lipid profile in obese type 2 diabetes mellitus patients. </w:t>
      </w:r>
      <w:r w:rsidRPr="00137CC6">
        <w:rPr>
          <w:i/>
        </w:rPr>
        <w:t>J Pharmacol Pharmacother</w:t>
      </w:r>
      <w:r w:rsidRPr="00137CC6">
        <w:t xml:space="preserve"> 2011;2(4):261-5. doi: 10.4103/0976-500x.85954 [published Online First: 2011/10/26]</w:t>
      </w:r>
    </w:p>
    <w:p w14:paraId="7F55CCE6" w14:textId="77777777" w:rsidR="00137CC6" w:rsidRPr="00137CC6" w:rsidRDefault="00137CC6" w:rsidP="00137CC6">
      <w:pPr>
        <w:pStyle w:val="EndNoteBibliography"/>
        <w:spacing w:after="0"/>
        <w:ind w:left="720" w:hanging="720"/>
      </w:pPr>
      <w:r w:rsidRPr="00137CC6">
        <w:t xml:space="preserve">57. Thongtang N, Piyapromdee J, Tangkittikasem N, et al. Efficacy and Safety of Switching from Low-Dose Statin to High-Intensity Statin for Primary Prevention in Type 2 Diabetes: A Randomized Controlled Trial. </w:t>
      </w:r>
      <w:r w:rsidRPr="00137CC6">
        <w:rPr>
          <w:i/>
        </w:rPr>
        <w:t>Diabetes Metab Syndr Obes</w:t>
      </w:r>
      <w:r w:rsidRPr="00137CC6">
        <w:t xml:space="preserve"> 2020;13:423-31. doi: 10.2147/DMSO.S219496</w:t>
      </w:r>
    </w:p>
    <w:p w14:paraId="18D30722" w14:textId="77777777" w:rsidR="00137CC6" w:rsidRPr="00137CC6" w:rsidRDefault="00137CC6" w:rsidP="00137CC6">
      <w:pPr>
        <w:pStyle w:val="EndNoteBibliography"/>
        <w:spacing w:after="0"/>
        <w:ind w:left="720" w:hanging="720"/>
      </w:pPr>
      <w:r w:rsidRPr="00137CC6">
        <w:t xml:space="preserve">58. Cheung RC, Morrell JM, Kallend D, et al. Effects of switching statins on lipid and apolipoprotein ratios in the MERCURY I study. </w:t>
      </w:r>
      <w:r w:rsidRPr="00137CC6">
        <w:rPr>
          <w:i/>
        </w:rPr>
        <w:t>Int J Cardiol</w:t>
      </w:r>
      <w:r w:rsidRPr="00137CC6">
        <w:t xml:space="preserve"> 2005;100(2):309-16. doi: 10.1016/j.ijcard.2004.12.011 [published Online First: 2005/04/13]</w:t>
      </w:r>
    </w:p>
    <w:p w14:paraId="7BD0319E" w14:textId="77777777" w:rsidR="00137CC6" w:rsidRPr="00137CC6" w:rsidRDefault="00137CC6" w:rsidP="00137CC6">
      <w:pPr>
        <w:pStyle w:val="EndNoteBibliography"/>
        <w:spacing w:after="0"/>
        <w:ind w:left="720" w:hanging="720"/>
      </w:pPr>
      <w:r w:rsidRPr="00137CC6">
        <w:t xml:space="preserve">59. The effect of aggressive versus standard lipid lowering by atorvastatin on diabetic dyslipidemia: the DALI study: a double-blind, randomized, placebo-controlled trial in patients with type 2 diabetes and diabetic dyslipidemia. </w:t>
      </w:r>
      <w:r w:rsidRPr="00137CC6">
        <w:rPr>
          <w:i/>
        </w:rPr>
        <w:t>Diabetes Care</w:t>
      </w:r>
      <w:r w:rsidRPr="00137CC6">
        <w:t xml:space="preserve"> 2001;24(8):1335-41. doi: 10.2337/diacare.24.8.1335 [published Online First: 2001/07/27]</w:t>
      </w:r>
    </w:p>
    <w:p w14:paraId="65C691F4" w14:textId="77777777" w:rsidR="00137CC6" w:rsidRPr="00137CC6" w:rsidRDefault="00137CC6" w:rsidP="00137CC6">
      <w:pPr>
        <w:pStyle w:val="EndNoteBibliography"/>
        <w:spacing w:after="0"/>
        <w:ind w:left="720" w:hanging="720"/>
      </w:pPr>
      <w:r w:rsidRPr="00137CC6">
        <w:t xml:space="preserve">60. Dallinga-Thie GM, van Tol A, Dullaart RP. Plasma pre beta-HDL formation is decreased by atorvastatin treatment in type 2 diabetes mellitus: Role of phospholipid transfer protein. </w:t>
      </w:r>
      <w:r w:rsidRPr="00137CC6">
        <w:rPr>
          <w:i/>
        </w:rPr>
        <w:t>Biochim Biophys Acta</w:t>
      </w:r>
      <w:r w:rsidRPr="00137CC6">
        <w:t xml:space="preserve"> 2009;1791(8):714-8. doi: 10.1016/j.bbalip.2009.03.008 [published Online First: 2009/03/24]</w:t>
      </w:r>
    </w:p>
    <w:p w14:paraId="22E79011" w14:textId="77777777" w:rsidR="00137CC6" w:rsidRPr="00137CC6" w:rsidRDefault="00137CC6" w:rsidP="00137CC6">
      <w:pPr>
        <w:pStyle w:val="EndNoteBibliography"/>
        <w:spacing w:after="0"/>
        <w:ind w:left="720" w:hanging="720"/>
      </w:pPr>
      <w:r w:rsidRPr="00137CC6">
        <w:t xml:space="preserve">61. Goldberg RB, Guyton JR, Mazzone T, et al. Ezetimibe/simvastatin vs atorvastatin in patients with type 2 diabetes mellitus and hypercholesterolemia: the VYTAL study. </w:t>
      </w:r>
      <w:r w:rsidRPr="00137CC6">
        <w:rPr>
          <w:i/>
        </w:rPr>
        <w:t>Mayo Clin Proc</w:t>
      </w:r>
      <w:r w:rsidRPr="00137CC6">
        <w:t xml:space="preserve"> 2006;81(12):1579-88. doi: 10.4065/81.12.1579 [published Online First: 2006/12/15]</w:t>
      </w:r>
    </w:p>
    <w:p w14:paraId="019F9401" w14:textId="77777777" w:rsidR="00137CC6" w:rsidRPr="00137CC6" w:rsidRDefault="00137CC6" w:rsidP="00137CC6">
      <w:pPr>
        <w:pStyle w:val="EndNoteBibliography"/>
        <w:spacing w:after="0"/>
        <w:ind w:left="720" w:hanging="720"/>
      </w:pPr>
      <w:r w:rsidRPr="00137CC6">
        <w:lastRenderedPageBreak/>
        <w:t xml:space="preserve">62. Insull Jr W, Kafonek S, Goldner D, et al. Comparison of efficacy and safety of atorvastatin (10mg) with simvastatin (10mg) at six weeks. ASSET Investigators. </w:t>
      </w:r>
      <w:r w:rsidRPr="00137CC6">
        <w:rPr>
          <w:i/>
        </w:rPr>
        <w:t>The American journal of cardiology</w:t>
      </w:r>
      <w:r w:rsidRPr="00137CC6">
        <w:t xml:space="preserve"> 2001;87:554-9.</w:t>
      </w:r>
    </w:p>
    <w:p w14:paraId="5A322FD1" w14:textId="77777777" w:rsidR="00137CC6" w:rsidRPr="00137CC6" w:rsidRDefault="00137CC6" w:rsidP="00137CC6">
      <w:pPr>
        <w:pStyle w:val="EndNoteBibliography"/>
        <w:spacing w:after="0"/>
        <w:ind w:left="720" w:hanging="720"/>
      </w:pPr>
      <w:r w:rsidRPr="00137CC6">
        <w:t xml:space="preserve">63. Janatuinen T, Knuuti J, Toikka JO, et al. Effect of pravastatin on low-density lipoprotein oxidation and myocardial perfusion in young adults with type 1 diabetes. </w:t>
      </w:r>
      <w:r w:rsidRPr="00137CC6">
        <w:rPr>
          <w:i/>
        </w:rPr>
        <w:t>Arterioscler Thromb Vasc Biol</w:t>
      </w:r>
      <w:r w:rsidRPr="00137CC6">
        <w:t xml:space="preserve"> 2004;24(7):1303-8. doi: 10.1161/01.Atv.0000132409.87124.60 [published Online First: 2004/05/15]</w:t>
      </w:r>
    </w:p>
    <w:p w14:paraId="2118219D" w14:textId="77777777" w:rsidR="00137CC6" w:rsidRPr="00137CC6" w:rsidRDefault="00137CC6" w:rsidP="00137CC6">
      <w:pPr>
        <w:pStyle w:val="EndNoteBibliography"/>
        <w:spacing w:after="0"/>
        <w:ind w:left="720" w:hanging="720"/>
      </w:pPr>
      <w:r w:rsidRPr="00137CC6">
        <w:t xml:space="preserve">64. Knopp RH, d'Emden M, Smilde JG, et al. Efficacy and safety of atorvastatin in the prevention of cardiovascular end points in subjects with type 2 diabetes: the Atorvastatin Study for Prevention of Coronary Heart Disease Endpoints in non-insulin-dependent diabetes mellitus (ASPEN). </w:t>
      </w:r>
      <w:r w:rsidRPr="00137CC6">
        <w:rPr>
          <w:i/>
        </w:rPr>
        <w:t>Diabetes Care</w:t>
      </w:r>
      <w:r w:rsidRPr="00137CC6">
        <w:t xml:space="preserve"> 2006;29(7):1478-85. doi: 10.2337/dc05-2415 [published Online First: 2006/06/28]</w:t>
      </w:r>
    </w:p>
    <w:p w14:paraId="5A69BEDB" w14:textId="77777777" w:rsidR="00137CC6" w:rsidRPr="00137CC6" w:rsidRDefault="00137CC6" w:rsidP="00137CC6">
      <w:pPr>
        <w:pStyle w:val="EndNoteBibliography"/>
        <w:spacing w:after="0"/>
        <w:ind w:left="720" w:hanging="720"/>
      </w:pPr>
      <w:r w:rsidRPr="00137CC6">
        <w:t xml:space="preserve">65. Miller M, Dobs A, Yuan Z, et al. Effectiveness of simvastatin therapy in raising HDL-C in patients with type 2 diabetes and low HDL-C. </w:t>
      </w:r>
      <w:r w:rsidRPr="00137CC6">
        <w:rPr>
          <w:i/>
        </w:rPr>
        <w:t>Curr Med Res Opin</w:t>
      </w:r>
      <w:r w:rsidRPr="00137CC6">
        <w:t xml:space="preserve"> 2004;20(7):1087-94. doi: 10.1185/030079904125004105 [published Online First: 2004/07/22]</w:t>
      </w:r>
    </w:p>
    <w:p w14:paraId="06A26077" w14:textId="77777777" w:rsidR="00137CC6" w:rsidRPr="00137CC6" w:rsidRDefault="00137CC6" w:rsidP="00137CC6">
      <w:pPr>
        <w:pStyle w:val="EndNoteBibliography"/>
        <w:spacing w:after="0"/>
        <w:ind w:left="720" w:hanging="720"/>
      </w:pPr>
      <w:r w:rsidRPr="00137CC6">
        <w:t xml:space="preserve">66. Schneider JG, von Eynatten M, Parhofer KG, et al. Atorvastatin improves diabetic dyslipidemia and increases lipoprotein lipase activity in vivo. </w:t>
      </w:r>
      <w:r w:rsidRPr="00137CC6">
        <w:rPr>
          <w:i/>
        </w:rPr>
        <w:t>Atherosclerosis</w:t>
      </w:r>
      <w:r w:rsidRPr="00137CC6">
        <w:t xml:space="preserve"> 2004;175(2):325-31. doi: 10.1016/j.atherosclerosis.2004.04.003 [published Online First: 2004/07/21]</w:t>
      </w:r>
    </w:p>
    <w:p w14:paraId="77527570" w14:textId="77777777" w:rsidR="00137CC6" w:rsidRPr="00137CC6" w:rsidRDefault="00137CC6" w:rsidP="00137CC6">
      <w:pPr>
        <w:pStyle w:val="EndNoteBibliography"/>
        <w:spacing w:after="0"/>
        <w:ind w:left="720" w:hanging="720"/>
      </w:pPr>
      <w:r w:rsidRPr="00137CC6">
        <w:t xml:space="preserve">67. Sever PS, Poulter NR, Dahlöf B, et al. Reduction in cardiovascular events with atorvastatin in 2,532 patients with type 2 diabetes: Anglo-Scandinavian Cardiac Outcomes Trial--lipid-lowering arm (ASCOT-LLA). </w:t>
      </w:r>
      <w:r w:rsidRPr="00137CC6">
        <w:rPr>
          <w:i/>
        </w:rPr>
        <w:t>Diabetes Care</w:t>
      </w:r>
      <w:r w:rsidRPr="00137CC6">
        <w:t xml:space="preserve"> 2005;28(5):1151-7. doi: 10.2337/diacare.28.5.1151 [published Online First: 2005/04/28]</w:t>
      </w:r>
    </w:p>
    <w:p w14:paraId="22E8FEFA" w14:textId="77777777" w:rsidR="00137CC6" w:rsidRPr="00137CC6" w:rsidRDefault="00137CC6" w:rsidP="00137CC6">
      <w:pPr>
        <w:pStyle w:val="EndNoteBibliography"/>
        <w:spacing w:after="0"/>
        <w:ind w:left="720" w:hanging="720"/>
      </w:pPr>
      <w:r w:rsidRPr="00137CC6">
        <w:t xml:space="preserve">68. Visseren, F. , Bouter, P. , van Loon, B. , Erkelens, W. &amp; (2001). Treatment of Dyslipidaemia with Fluvastatin in Patients with Type 2 Diabetes Mellitus. Clinical Drug Investigation, 21 (10), 671-678. </w:t>
      </w:r>
    </w:p>
    <w:p w14:paraId="783EAA9D" w14:textId="77777777" w:rsidR="00137CC6" w:rsidRPr="00137CC6" w:rsidRDefault="00137CC6" w:rsidP="00137CC6">
      <w:pPr>
        <w:pStyle w:val="EndNoteBibliography"/>
        <w:spacing w:after="0"/>
        <w:ind w:left="720" w:hanging="720"/>
      </w:pPr>
      <w:r w:rsidRPr="00137CC6">
        <w:t xml:space="preserve">69. Lewin AJ, Kipnes MS, Meneghini LF, et al. Effects of simvastatin on the lipid profile and attainment of low-density lipoprotein cholesterol goals when added to thiazolidinedione therapy in patients with type 2 diabetes mellitus: A multicenter, randomized, double-blind, placebo-controlled trial. </w:t>
      </w:r>
      <w:r w:rsidRPr="00137CC6">
        <w:rPr>
          <w:i/>
        </w:rPr>
        <w:t>Clin Ther</w:t>
      </w:r>
      <w:r w:rsidRPr="00137CC6">
        <w:t xml:space="preserve"> 2004;26(3):379-89. doi: 10.1016/s0149-2918(04)90033-1 [published Online First: 2004/04/28]</w:t>
      </w:r>
    </w:p>
    <w:p w14:paraId="7C289804" w14:textId="6BC3772E" w:rsidR="00137CC6" w:rsidRPr="00137CC6" w:rsidRDefault="00137CC6" w:rsidP="00137CC6">
      <w:pPr>
        <w:pStyle w:val="EndNoteBibliography"/>
        <w:spacing w:after="0"/>
        <w:ind w:left="720" w:hanging="720"/>
      </w:pPr>
      <w:r w:rsidRPr="00137CC6">
        <w:t xml:space="preserve">70. Behounek BD, Mcgovern ME, Kassler-Taub KB, et al. A multinational study of the effects of low-dose pravastatin in patients with non-insulin-dependent diabetes mellitus and hypercholesterolemia. </w:t>
      </w:r>
      <w:r w:rsidRPr="00137CC6">
        <w:rPr>
          <w:i/>
        </w:rPr>
        <w:t>Clinical Cardiology</w:t>
      </w:r>
      <w:r w:rsidRPr="00137CC6">
        <w:t xml:space="preserve"> 1994;17(10):558-62. doi: </w:t>
      </w:r>
      <w:hyperlink r:id="rId14" w:history="1">
        <w:r w:rsidRPr="00137CC6">
          <w:rPr>
            <w:rStyle w:val="Hyperlink"/>
          </w:rPr>
          <w:t>https://doi.org/10.1002/clc.4960171009</w:t>
        </w:r>
      </w:hyperlink>
    </w:p>
    <w:p w14:paraId="66BDB1A4" w14:textId="77777777" w:rsidR="00137CC6" w:rsidRPr="00137CC6" w:rsidRDefault="00137CC6" w:rsidP="00137CC6">
      <w:pPr>
        <w:pStyle w:val="EndNoteBibliography"/>
        <w:spacing w:after="0"/>
        <w:ind w:left="720" w:hanging="720"/>
      </w:pPr>
      <w:r w:rsidRPr="00137CC6">
        <w:t xml:space="preserve">71. Berberoglu Z, Guvener N, Cangoz B, et al. Effects of Achieving an LDL-Cholesterol Level of &lt;70 mg/dL Compared With the Goal of &lt;100 mg/dL Using Simvastatin or Atorvastatin on Cognitive Processes in High-Risk Diabetic Patients. </w:t>
      </w:r>
      <w:r w:rsidRPr="00137CC6">
        <w:rPr>
          <w:i/>
        </w:rPr>
        <w:t>The Endocrinologist</w:t>
      </w:r>
      <w:r w:rsidRPr="00137CC6">
        <w:t xml:space="preserve"> 2009;19(6):271-79. doi: 10.1097/TEN.0b013e3181c052fa</w:t>
      </w:r>
    </w:p>
    <w:p w14:paraId="2DDBD3B2" w14:textId="77777777" w:rsidR="00137CC6" w:rsidRPr="00137CC6" w:rsidRDefault="00137CC6" w:rsidP="00137CC6">
      <w:pPr>
        <w:pStyle w:val="EndNoteBibliography"/>
        <w:spacing w:after="0"/>
        <w:ind w:left="720" w:hanging="720"/>
      </w:pPr>
      <w:r w:rsidRPr="00137CC6">
        <w:t xml:space="preserve">72. Ferrer-García JC, Sanchez-Ballester E, Albalat-Galera R, et al. Efficacy of atorvastatin for achieving cholesterol targets after LDL-cholesterol based dose selection in patients with type 2 diabetes. </w:t>
      </w:r>
      <w:r w:rsidRPr="00137CC6">
        <w:rPr>
          <w:i/>
        </w:rPr>
        <w:t>J Cardiovasc Pharmacol Ther</w:t>
      </w:r>
      <w:r w:rsidRPr="00137CC6">
        <w:t xml:space="preserve"> 2008;13(3):183-8. doi: 10.1177/1074248408321461 [published Online First: 2008/07/19]</w:t>
      </w:r>
    </w:p>
    <w:p w14:paraId="3EA5A018" w14:textId="5A39D0D5" w:rsidR="00137CC6" w:rsidRPr="00137CC6" w:rsidRDefault="00137CC6" w:rsidP="00137CC6">
      <w:pPr>
        <w:pStyle w:val="EndNoteBibliography"/>
        <w:spacing w:after="0"/>
        <w:ind w:left="720" w:hanging="720"/>
      </w:pPr>
      <w:r w:rsidRPr="00137CC6">
        <w:t xml:space="preserve">73. Gentile S, Turco S, Guarino G, et al. Comparative efficacy study of atorvastatin vs. simvastatin, pravastatin, lovastatin and placebo in type 2 diabetic patients with hypercholesterolaemia. </w:t>
      </w:r>
      <w:r w:rsidRPr="00137CC6">
        <w:rPr>
          <w:i/>
        </w:rPr>
        <w:t>Diabetes, Obesity and Metabolism</w:t>
      </w:r>
      <w:r w:rsidRPr="00137CC6">
        <w:t xml:space="preserve"> 2000;2(6):355-62. doi: </w:t>
      </w:r>
      <w:hyperlink r:id="rId15" w:history="1">
        <w:r w:rsidRPr="00137CC6">
          <w:rPr>
            <w:rStyle w:val="Hyperlink"/>
          </w:rPr>
          <w:t>https://doi.org/10.1046/j.1463-1326.2000.00106.x</w:t>
        </w:r>
      </w:hyperlink>
    </w:p>
    <w:p w14:paraId="3AEE68E0" w14:textId="77777777" w:rsidR="00137CC6" w:rsidRPr="00137CC6" w:rsidRDefault="00137CC6" w:rsidP="00137CC6">
      <w:pPr>
        <w:pStyle w:val="EndNoteBibliography"/>
        <w:spacing w:after="0"/>
        <w:ind w:left="720" w:hanging="720"/>
      </w:pPr>
      <w:r w:rsidRPr="00137CC6">
        <w:t xml:space="preserve">74. Jialal I, Devaraj S. Statin therapy in acute cardiovascular syndromes. </w:t>
      </w:r>
      <w:r w:rsidRPr="00137CC6">
        <w:rPr>
          <w:i/>
        </w:rPr>
        <w:t>Curr Opin Lipidol</w:t>
      </w:r>
      <w:r w:rsidRPr="00137CC6">
        <w:t xml:space="preserve"> 2007;18(5):610-2. doi: 10.1097/MOL.0b013e3282efa566 [published Online First: 2007/09/22]</w:t>
      </w:r>
    </w:p>
    <w:p w14:paraId="0E163A0A" w14:textId="77777777" w:rsidR="00137CC6" w:rsidRPr="00137CC6" w:rsidRDefault="00137CC6" w:rsidP="00137CC6">
      <w:pPr>
        <w:pStyle w:val="EndNoteBibliography"/>
        <w:spacing w:after="0"/>
        <w:ind w:left="720" w:hanging="720"/>
      </w:pPr>
      <w:r w:rsidRPr="00137CC6">
        <w:lastRenderedPageBreak/>
        <w:t xml:space="preserve">75. Dalla Nora E, Passaro A, Zamboni PF, et al. Atorvastatin improves metabolic control and endothelial function in type 2 diabetic patients: a placebo-controlled study. </w:t>
      </w:r>
      <w:r w:rsidRPr="00137CC6">
        <w:rPr>
          <w:i/>
        </w:rPr>
        <w:t>J Endocrinol Invest</w:t>
      </w:r>
      <w:r w:rsidRPr="00137CC6">
        <w:t xml:space="preserve"> 2003;26(1):73-8. doi: 10.1007/bf03345126 [published Online First: 2003/02/27]</w:t>
      </w:r>
    </w:p>
    <w:p w14:paraId="19F13ABB" w14:textId="77777777" w:rsidR="00137CC6" w:rsidRPr="00137CC6" w:rsidRDefault="00137CC6" w:rsidP="00137CC6">
      <w:pPr>
        <w:pStyle w:val="EndNoteBibliography"/>
        <w:spacing w:after="0"/>
        <w:ind w:left="720" w:hanging="720"/>
      </w:pPr>
      <w:r w:rsidRPr="00137CC6">
        <w:t xml:space="preserve">76. Paolisso G, Sgambato S, De Riu S, et al. Simvastatin reduces plasma lipid levels and improves insulin action in elderly, non-insulin dependent diabetics. </w:t>
      </w:r>
      <w:r w:rsidRPr="00137CC6">
        <w:rPr>
          <w:i/>
        </w:rPr>
        <w:t>Eur J Clin Pharmacol</w:t>
      </w:r>
      <w:r w:rsidRPr="00137CC6">
        <w:t xml:space="preserve"> 1991;40(1):27-31. doi: 10.1007/bf00315135 [published Online First: 1991/01/01]</w:t>
      </w:r>
    </w:p>
    <w:p w14:paraId="4B09F4A6" w14:textId="77777777" w:rsidR="00137CC6" w:rsidRPr="00137CC6" w:rsidRDefault="00137CC6" w:rsidP="00137CC6">
      <w:pPr>
        <w:pStyle w:val="EndNoteBibliography"/>
        <w:spacing w:after="0"/>
        <w:ind w:left="720" w:hanging="720"/>
      </w:pPr>
      <w:r w:rsidRPr="00137CC6">
        <w:t xml:space="preserve">77. Winkler K, Abletshauser C, Hoffmann MM, et al. Effect of fluvastatin slow-release on low density lipoprotein (LDL) subfractions in patients with type 2 diabetes mellitus: baseline LDL profile determines specific mode of action. </w:t>
      </w:r>
      <w:r w:rsidRPr="00137CC6">
        <w:rPr>
          <w:i/>
        </w:rPr>
        <w:t>J Clin Endocrinol Metab</w:t>
      </w:r>
      <w:r w:rsidRPr="00137CC6">
        <w:t xml:space="preserve"> 2002;87(12):5485-90. doi: 10.1210/jc.2002-020370 [published Online First: 2002/12/06]</w:t>
      </w:r>
    </w:p>
    <w:p w14:paraId="35C4C688" w14:textId="77777777" w:rsidR="00137CC6" w:rsidRPr="00137CC6" w:rsidRDefault="00137CC6" w:rsidP="00137CC6">
      <w:pPr>
        <w:pStyle w:val="EndNoteBibliography"/>
        <w:spacing w:after="0"/>
        <w:ind w:left="720" w:hanging="720"/>
      </w:pPr>
      <w:r w:rsidRPr="00137CC6">
        <w:t xml:space="preserve">78. Wolffenbuttel BH, Franken AA, Vincent HH. Cholesterol-lowering effects of rosuvastatin compared with atorvastatin in patients with type 2 diabetes -- CORALL study. </w:t>
      </w:r>
      <w:r w:rsidRPr="00137CC6">
        <w:rPr>
          <w:i/>
        </w:rPr>
        <w:t>J Intern Med</w:t>
      </w:r>
      <w:r w:rsidRPr="00137CC6">
        <w:t xml:space="preserve"> 2005;257(6):531-9. doi: 10.1111/j.1365-2796.2005.01499.x [published Online First: 2005/05/25]</w:t>
      </w:r>
    </w:p>
    <w:p w14:paraId="6B67F13F" w14:textId="77777777" w:rsidR="00137CC6" w:rsidRPr="00137CC6" w:rsidRDefault="00137CC6" w:rsidP="00137CC6">
      <w:pPr>
        <w:pStyle w:val="EndNoteBibliography"/>
        <w:spacing w:after="0"/>
        <w:ind w:left="720" w:hanging="720"/>
      </w:pPr>
      <w:r w:rsidRPr="00137CC6">
        <w:t xml:space="preserve">79. Zhang A, Vertommen J, Van Gaal L, et al. Effects of pravastatin on lipid levels, in vitro oxidizability of non-HDL lipoproteins and microalbuminuria in IDDM patients. </w:t>
      </w:r>
      <w:r w:rsidRPr="00137CC6">
        <w:rPr>
          <w:i/>
        </w:rPr>
        <w:t>Diabetes Res Clin Pract</w:t>
      </w:r>
      <w:r w:rsidRPr="00137CC6">
        <w:t xml:space="preserve"> 1995;29(3):189-94. doi: 10.1016/0168-8227(95)01138-2 [published Online First: 1995/09/01]</w:t>
      </w:r>
    </w:p>
    <w:p w14:paraId="05519D5D" w14:textId="77777777" w:rsidR="00137CC6" w:rsidRPr="00137CC6" w:rsidRDefault="00137CC6" w:rsidP="00137CC6">
      <w:pPr>
        <w:pStyle w:val="EndNoteBibliography"/>
        <w:spacing w:after="0"/>
        <w:ind w:left="720" w:hanging="720"/>
      </w:pPr>
      <w:r w:rsidRPr="00137CC6">
        <w:t xml:space="preserve">80. Tekin A, Sezgin N, Katircibaşi MT, et al. Short-term effects of fluvastatin therapy on plasma interleukin-10 levels in patients with chronic heart failure. </w:t>
      </w:r>
      <w:r w:rsidRPr="00137CC6">
        <w:rPr>
          <w:i/>
        </w:rPr>
        <w:t>Coron Artery Dis</w:t>
      </w:r>
      <w:r w:rsidRPr="00137CC6">
        <w:t xml:space="preserve"> 2008;19(7):513-9. doi: 10.1097/MCA.0b013e32830d27d2 [published Online First: 2008/10/17]</w:t>
      </w:r>
    </w:p>
    <w:p w14:paraId="2F18B852" w14:textId="77777777" w:rsidR="00137CC6" w:rsidRPr="00137CC6" w:rsidRDefault="00137CC6" w:rsidP="00137CC6">
      <w:pPr>
        <w:pStyle w:val="EndNoteBibliography"/>
        <w:spacing w:after="0"/>
        <w:ind w:left="720" w:hanging="720"/>
      </w:pPr>
      <w:r w:rsidRPr="00137CC6">
        <w:t xml:space="preserve">81. Naci H, Brugts J, Ades T. Comparative tolerability and harms of individual statins: a study-level network meta-analysis of 246 955 participants from 135 randomized, controlled trials. </w:t>
      </w:r>
      <w:r w:rsidRPr="00137CC6">
        <w:rPr>
          <w:i/>
        </w:rPr>
        <w:t>Circ Cardiovasc Qual Outcomes</w:t>
      </w:r>
      <w:r w:rsidRPr="00137CC6">
        <w:t xml:space="preserve"> 2013;6(4):390-9. doi: 10.1161/circoutcomes.111.000071 [published Online First: 2013/07/11]</w:t>
      </w:r>
    </w:p>
    <w:p w14:paraId="140D38F5" w14:textId="77777777" w:rsidR="00137CC6" w:rsidRPr="00137CC6" w:rsidRDefault="00137CC6" w:rsidP="00137CC6">
      <w:pPr>
        <w:pStyle w:val="EndNoteBibliography"/>
        <w:spacing w:after="0"/>
        <w:ind w:left="720" w:hanging="720"/>
      </w:pPr>
      <w:r w:rsidRPr="00137CC6">
        <w:t xml:space="preserve">82. Hodkinson A, Kontopantelis E. Applications of simple and accessible methods for meta-analysis involving rare events: A simulation study. </w:t>
      </w:r>
      <w:r w:rsidRPr="00137CC6">
        <w:rPr>
          <w:i/>
        </w:rPr>
        <w:t>Statistical Methods in Medical Research</w:t>
      </w:r>
      <w:r w:rsidRPr="00137CC6">
        <w:t xml:space="preserve"> 2021;30(7):1589-608. doi: 10.1177/09622802211022385</w:t>
      </w:r>
    </w:p>
    <w:p w14:paraId="2256EDC7" w14:textId="4A4FE656" w:rsidR="00137CC6" w:rsidRPr="00137CC6" w:rsidRDefault="00137CC6" w:rsidP="00137CC6">
      <w:pPr>
        <w:pStyle w:val="EndNoteBibliography"/>
        <w:spacing w:after="0"/>
        <w:ind w:left="720" w:hanging="720"/>
      </w:pPr>
      <w:r w:rsidRPr="00137CC6">
        <w:t xml:space="preserve">83. Jia P, Lin L, Kwong JSW, et al. Many meta-analyses of rare events in the Cochrane Database of Systematic Reviews were underpowered. </w:t>
      </w:r>
      <w:r w:rsidRPr="00137CC6">
        <w:rPr>
          <w:i/>
        </w:rPr>
        <w:t>Journal of Clinical Epidemiology</w:t>
      </w:r>
      <w:r w:rsidRPr="00137CC6">
        <w:t xml:space="preserve"> 2021;131:113-22. doi: </w:t>
      </w:r>
      <w:hyperlink r:id="rId16" w:history="1">
        <w:r w:rsidRPr="00137CC6">
          <w:rPr>
            <w:rStyle w:val="Hyperlink"/>
          </w:rPr>
          <w:t>https://doi.org/10.1016/j.jclinepi.2020.11.017</w:t>
        </w:r>
      </w:hyperlink>
    </w:p>
    <w:p w14:paraId="41798762" w14:textId="77777777" w:rsidR="00137CC6" w:rsidRPr="00137CC6" w:rsidRDefault="00137CC6" w:rsidP="00137CC6">
      <w:pPr>
        <w:pStyle w:val="EndNoteBibliography"/>
        <w:spacing w:after="0"/>
        <w:ind w:left="720" w:hanging="720"/>
      </w:pPr>
      <w:r w:rsidRPr="00137CC6">
        <w:t xml:space="preserve">84. Günhan BK, Röver C, Friede T. Random-effects meta-analysis of few studies involving rare events. </w:t>
      </w:r>
      <w:r w:rsidRPr="00137CC6">
        <w:rPr>
          <w:i/>
        </w:rPr>
        <w:t>Res Synth Methods</w:t>
      </w:r>
      <w:r w:rsidRPr="00137CC6">
        <w:t xml:space="preserve"> 2020;11(1):74-90. doi: 10.1002/jrsm.1370 [published Online First: 2019/07/28]</w:t>
      </w:r>
    </w:p>
    <w:p w14:paraId="01F7C7EF" w14:textId="77777777" w:rsidR="00137CC6" w:rsidRPr="00137CC6" w:rsidRDefault="00137CC6" w:rsidP="00137CC6">
      <w:pPr>
        <w:pStyle w:val="EndNoteBibliography"/>
        <w:spacing w:after="0"/>
        <w:ind w:left="720" w:hanging="720"/>
      </w:pPr>
      <w:r w:rsidRPr="00137CC6">
        <w:t xml:space="preserve">85. Ioannidis JP, Evans SJ, Gøtzsche PC, et al. Better reporting of harms in randomized trials: an extension of the CONSORT statement. </w:t>
      </w:r>
      <w:r w:rsidRPr="00137CC6">
        <w:rPr>
          <w:i/>
        </w:rPr>
        <w:t>Ann Intern Med</w:t>
      </w:r>
      <w:r w:rsidRPr="00137CC6">
        <w:t xml:space="preserve"> 2004;141(10):781-8. doi: 10.7326/0003-4819-141-10-200411160-00009 [published Online First: 2004/11/17]</w:t>
      </w:r>
    </w:p>
    <w:p w14:paraId="553020E2" w14:textId="77777777" w:rsidR="00137CC6" w:rsidRPr="00137CC6" w:rsidRDefault="00137CC6" w:rsidP="00137CC6">
      <w:pPr>
        <w:pStyle w:val="EndNoteBibliography"/>
        <w:spacing w:after="0"/>
        <w:ind w:left="720" w:hanging="720"/>
      </w:pPr>
      <w:r w:rsidRPr="00137CC6">
        <w:t xml:space="preserve">86. Campbell RT, Willox GP, Jhund PS, et al. Reporting of Lost to Follow-Up and Treatment Discontinuation in Pharmacotherapy and Device Trials in Chronic Heart Failure: A Systematic Review. </w:t>
      </w:r>
      <w:r w:rsidRPr="00137CC6">
        <w:rPr>
          <w:i/>
        </w:rPr>
        <w:t>Circ Heart Fail</w:t>
      </w:r>
      <w:r w:rsidRPr="00137CC6">
        <w:t xml:space="preserve"> 2016;9(5) doi: 10.1161/circheartfailure.115.002842 [published Online First: 2016/05/11]</w:t>
      </w:r>
    </w:p>
    <w:p w14:paraId="474DBF08" w14:textId="77777777" w:rsidR="00137CC6" w:rsidRPr="00137CC6" w:rsidRDefault="00137CC6" w:rsidP="00137CC6">
      <w:pPr>
        <w:pStyle w:val="EndNoteBibliography"/>
        <w:spacing w:after="0"/>
        <w:ind w:left="720" w:hanging="720"/>
      </w:pPr>
      <w:r w:rsidRPr="00137CC6">
        <w:t xml:space="preserve">87. Cai T, Abel L, Langford O, et al. Associations between statins and adverse events in primary prevention of cardiovascular disease: systematic review with pairwise, network, and dose-response meta-analyses. </w:t>
      </w:r>
      <w:r w:rsidRPr="00137CC6">
        <w:rPr>
          <w:i/>
        </w:rPr>
        <w:t>BMJ</w:t>
      </w:r>
      <w:r w:rsidRPr="00137CC6">
        <w:t xml:space="preserve"> 2021;374:n1537. doi: 10.1136/bmj.n1537</w:t>
      </w:r>
    </w:p>
    <w:p w14:paraId="789CF466" w14:textId="77777777" w:rsidR="00137CC6" w:rsidRPr="00137CC6" w:rsidRDefault="00137CC6" w:rsidP="00137CC6">
      <w:pPr>
        <w:pStyle w:val="EndNoteBibliography"/>
        <w:spacing w:after="0"/>
        <w:ind w:left="720" w:hanging="720"/>
      </w:pPr>
      <w:r w:rsidRPr="00137CC6">
        <w:t xml:space="preserve">88. Di Angelantonio E, Gao P, Pennells L, et al. Lipid-related markers and cardiovascular disease prediction. </w:t>
      </w:r>
      <w:r w:rsidRPr="00137CC6">
        <w:rPr>
          <w:i/>
        </w:rPr>
        <w:t>Jama</w:t>
      </w:r>
      <w:r w:rsidRPr="00137CC6">
        <w:t xml:space="preserve"> 2012;307(23):2499-506. doi: 10.1001/jama.2012.6571 [published Online First: 2012/07/17]</w:t>
      </w:r>
    </w:p>
    <w:p w14:paraId="61ECB874" w14:textId="77777777" w:rsidR="00137CC6" w:rsidRPr="00137CC6" w:rsidRDefault="00137CC6" w:rsidP="00137CC6">
      <w:pPr>
        <w:pStyle w:val="EndNoteBibliography"/>
        <w:spacing w:after="0"/>
        <w:ind w:left="720" w:hanging="720"/>
      </w:pPr>
      <w:r w:rsidRPr="00137CC6">
        <w:t xml:space="preserve">89. Mora S, Buring JE, Ridker PM. Discordance of low-density lipoprotein (LDL) cholesterol with alternative LDL-related measures and future coronary events. </w:t>
      </w:r>
      <w:r w:rsidRPr="00137CC6">
        <w:rPr>
          <w:i/>
        </w:rPr>
        <w:t>Circulation</w:t>
      </w:r>
      <w:r w:rsidRPr="00137CC6">
        <w:t xml:space="preserve"> 2014;129(5):553-61. doi: 10.1161/circulationaha.113.005873 [published Online First: 2013/12/19]</w:t>
      </w:r>
    </w:p>
    <w:p w14:paraId="2CDACABD" w14:textId="77777777" w:rsidR="00137CC6" w:rsidRPr="00137CC6" w:rsidRDefault="00137CC6" w:rsidP="00137CC6">
      <w:pPr>
        <w:pStyle w:val="EndNoteBibliography"/>
        <w:spacing w:after="0"/>
        <w:ind w:left="720" w:hanging="720"/>
      </w:pPr>
      <w:r w:rsidRPr="00137CC6">
        <w:lastRenderedPageBreak/>
        <w:t xml:space="preserve">90. Eliasson B, Gudbjörnsdottir S, Zethelius B, et al. LDL-cholesterol versus non-HDL-to-HDL-cholesterol ratio and risk for coronary heart disease in type 2 diabetes. </w:t>
      </w:r>
      <w:r w:rsidRPr="00137CC6">
        <w:rPr>
          <w:i/>
        </w:rPr>
        <w:t>European Journal of Preventive Cardiology</w:t>
      </w:r>
      <w:r w:rsidRPr="00137CC6">
        <w:t xml:space="preserve"> 2020;21(11):1420-28. doi: 10.1177/2047487313494292</w:t>
      </w:r>
    </w:p>
    <w:p w14:paraId="071C7C3B" w14:textId="77777777" w:rsidR="00137CC6" w:rsidRPr="00137CC6" w:rsidRDefault="00137CC6" w:rsidP="00137CC6">
      <w:pPr>
        <w:pStyle w:val="EndNoteBibliography"/>
        <w:spacing w:after="0"/>
        <w:ind w:left="720" w:hanging="720"/>
      </w:pPr>
      <w:r w:rsidRPr="00137CC6">
        <w:t xml:space="preserve">91. Buckley J. Joint British Society Guidelines (JBS3). </w:t>
      </w:r>
      <w:r w:rsidRPr="00137CC6">
        <w:rPr>
          <w:i/>
        </w:rPr>
        <w:t>Heart</w:t>
      </w:r>
      <w:r w:rsidRPr="00137CC6">
        <w:t xml:space="preserve"> 2014;100:ii1-ii67. doi: 10.1136/heartjnl-2014-305693</w:t>
      </w:r>
    </w:p>
    <w:p w14:paraId="7A294235" w14:textId="77777777" w:rsidR="00137CC6" w:rsidRPr="00137CC6" w:rsidRDefault="00137CC6" w:rsidP="00137CC6">
      <w:pPr>
        <w:pStyle w:val="EndNoteBibliography"/>
        <w:spacing w:after="0"/>
        <w:ind w:left="720" w:hanging="720"/>
      </w:pPr>
      <w:r w:rsidRPr="00137CC6">
        <w:t xml:space="preserve">92. Wright AK, Welsh P, Gill JMR, et al. Age-, sex- and ethnicity-related differences in body weight, blood pressure, HbA(1c) and lipid levels at the diagnosis of type 2 diabetes relative to people without diabetes. </w:t>
      </w:r>
      <w:r w:rsidRPr="00137CC6">
        <w:rPr>
          <w:i/>
        </w:rPr>
        <w:t>Diabetologia</w:t>
      </w:r>
      <w:r w:rsidRPr="00137CC6">
        <w:t xml:space="preserve"> 2020;63(8):1542-53. doi: 10.1007/s00125-020-05169-6 [published Online First: 2020/05/22]</w:t>
      </w:r>
    </w:p>
    <w:p w14:paraId="58872753" w14:textId="77777777" w:rsidR="00137CC6" w:rsidRPr="00137CC6" w:rsidRDefault="00137CC6" w:rsidP="00137CC6">
      <w:pPr>
        <w:pStyle w:val="EndNoteBibliography"/>
        <w:spacing w:after="0"/>
        <w:ind w:left="720" w:hanging="720"/>
      </w:pPr>
      <w:r w:rsidRPr="00137CC6">
        <w:t xml:space="preserve">93. Thorlund K, Mills EJ. Sample size and power considerations in network meta-analysis. </w:t>
      </w:r>
      <w:r w:rsidRPr="00137CC6">
        <w:rPr>
          <w:i/>
        </w:rPr>
        <w:t>Systematic Reviews</w:t>
      </w:r>
      <w:r w:rsidRPr="00137CC6">
        <w:t xml:space="preserve"> 2012;1(1):41. doi: 10.1186/2046-4053-1-41</w:t>
      </w:r>
    </w:p>
    <w:p w14:paraId="1FE27797" w14:textId="54505C97" w:rsidR="00137CC6" w:rsidRPr="00137CC6" w:rsidRDefault="00137CC6" w:rsidP="00137CC6">
      <w:pPr>
        <w:pStyle w:val="EndNoteBibliography"/>
        <w:ind w:left="720" w:hanging="720"/>
      </w:pPr>
      <w:r w:rsidRPr="00137CC6">
        <w:t xml:space="preserve">94. Higgins JPT, Li T, Deeks JJ (editors). Chapter 6: Choosing effect measures and computing estimates of effect. In: Higgins JPT, Thomas J, Chandler J, Cumpston M, Li T, Page MJ, Welch VA (editors). Cochrane Handbook for Systematic Reviews of Interventions version 6.2 (updated February 2021). Cochrane, 2021. Available from </w:t>
      </w:r>
      <w:hyperlink r:id="rId17" w:history="1">
        <w:r w:rsidRPr="00137CC6">
          <w:rPr>
            <w:rStyle w:val="Hyperlink"/>
          </w:rPr>
          <w:t>www.training.cochrane.org/handbook</w:t>
        </w:r>
      </w:hyperlink>
      <w:r w:rsidRPr="00137CC6">
        <w:t>.</w:t>
      </w:r>
    </w:p>
    <w:p w14:paraId="33367739" w14:textId="78677471" w:rsidR="008641AA" w:rsidRPr="008641AA" w:rsidRDefault="00DA5968">
      <w:pPr>
        <w:rPr>
          <w:rFonts w:ascii="Garamond" w:hAnsi="Garamond"/>
          <w:b/>
          <w:bCs/>
          <w:sz w:val="24"/>
          <w:szCs w:val="24"/>
        </w:rPr>
      </w:pPr>
      <w:r>
        <w:rPr>
          <w:rFonts w:ascii="Garamond" w:hAnsi="Garamond"/>
          <w:b/>
          <w:bCs/>
          <w:sz w:val="24"/>
          <w:szCs w:val="24"/>
        </w:rPr>
        <w:fldChar w:fldCharType="end"/>
      </w:r>
    </w:p>
    <w:sectPr w:rsidR="008641AA" w:rsidRPr="008641AA" w:rsidSect="00497E90">
      <w:footerReference w:type="default" r:id="rId18"/>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84155" w16cex:dateUtc="2022-01-11T17: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57C72A" w16cid:durableId="2588415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6D782A" w14:textId="77777777" w:rsidR="009F7F81" w:rsidRDefault="009F7F81" w:rsidP="00F75B22">
      <w:pPr>
        <w:spacing w:after="0"/>
      </w:pPr>
      <w:r>
        <w:separator/>
      </w:r>
    </w:p>
  </w:endnote>
  <w:endnote w:type="continuationSeparator" w:id="0">
    <w:p w14:paraId="24EC3DD6" w14:textId="77777777" w:rsidR="009F7F81" w:rsidRDefault="009F7F81" w:rsidP="00F75B2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MetaSerifProBook-Regular">
    <w:altName w:val="MS Gothic"/>
    <w:panose1 w:val="00000000000000000000"/>
    <w:charset w:val="80"/>
    <w:family w:val="roman"/>
    <w:notTrueType/>
    <w:pitch w:val="default"/>
    <w:sig w:usb0="00000003" w:usb1="08070000" w:usb2="00000010" w:usb3="00000000" w:csb0="00020001" w:csb1="00000000"/>
  </w:font>
  <w:font w:name="Arial">
    <w:panose1 w:val="020B0604020202020204"/>
    <w:charset w:val="00"/>
    <w:family w:val="swiss"/>
    <w:pitch w:val="variable"/>
    <w:sig w:usb0="E0002EFF" w:usb1="C000785B" w:usb2="00000009" w:usb3="00000000" w:csb0="000001FF" w:csb1="00000000"/>
  </w:font>
  <w:font w:name="ScalaLancetPro">
    <w:altName w:val="Cambria"/>
    <w:panose1 w:val="00000000000000000000"/>
    <w:charset w:val="00"/>
    <w:family w:val="roman"/>
    <w:notTrueType/>
    <w:pitch w:val="default"/>
    <w:sig w:usb0="00000003" w:usb1="00000000" w:usb2="00000000" w:usb3="00000000" w:csb0="00000001" w:csb1="00000000"/>
  </w:font>
  <w:font w:name="SymbolMT">
    <w:altName w:val="Calibri"/>
    <w:panose1 w:val="00000000000000000000"/>
    <w:charset w:val="A1"/>
    <w:family w:val="auto"/>
    <w:notTrueType/>
    <w:pitch w:val="default"/>
    <w:sig w:usb0="00000081" w:usb1="00000000" w:usb2="00000000" w:usb3="00000000" w:csb0="00000008" w:csb1="00000000"/>
  </w:font>
  <w:font w:name="Times-Roman">
    <w:charset w:val="00"/>
    <w:family w:val="auto"/>
    <w:pitch w:val="variable"/>
    <w:sig w:usb0="00000003" w:usb1="00000000" w:usb2="00000000" w:usb3="00000000" w:csb0="00000001" w:csb1="00000000"/>
  </w:font>
  <w:font w:name="MetaProLight-Regular">
    <w:altName w:val="Calibri"/>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20754637"/>
      <w:docPartObj>
        <w:docPartGallery w:val="Page Numbers (Bottom of Page)"/>
        <w:docPartUnique/>
      </w:docPartObj>
    </w:sdtPr>
    <w:sdtEndPr>
      <w:rPr>
        <w:noProof/>
      </w:rPr>
    </w:sdtEndPr>
    <w:sdtContent>
      <w:p w14:paraId="1BD4964F" w14:textId="40AACE94" w:rsidR="009F7F81" w:rsidRDefault="009F7F81">
        <w:pPr>
          <w:pStyle w:val="Footer"/>
          <w:jc w:val="center"/>
        </w:pPr>
        <w:r>
          <w:fldChar w:fldCharType="begin"/>
        </w:r>
        <w:r>
          <w:instrText xml:space="preserve"> PAGE   \* MERGEFORMAT </w:instrText>
        </w:r>
        <w:r>
          <w:fldChar w:fldCharType="separate"/>
        </w:r>
        <w:r w:rsidR="00CD51FA">
          <w:rPr>
            <w:noProof/>
          </w:rPr>
          <w:t>2</w:t>
        </w:r>
        <w:r>
          <w:rPr>
            <w:noProof/>
          </w:rPr>
          <w:fldChar w:fldCharType="end"/>
        </w:r>
      </w:p>
    </w:sdtContent>
  </w:sdt>
  <w:p w14:paraId="55DE07AD" w14:textId="77777777" w:rsidR="009F7F81" w:rsidRDefault="009F7F8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24FADF" w14:textId="77777777" w:rsidR="009F7F81" w:rsidRDefault="009F7F81" w:rsidP="00F75B22">
      <w:pPr>
        <w:spacing w:after="0"/>
      </w:pPr>
      <w:r>
        <w:separator/>
      </w:r>
    </w:p>
  </w:footnote>
  <w:footnote w:type="continuationSeparator" w:id="0">
    <w:p w14:paraId="667AE8B4" w14:textId="77777777" w:rsidR="009F7F81" w:rsidRDefault="009F7F81" w:rsidP="00F75B22">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B519E"/>
    <w:multiLevelType w:val="hybridMultilevel"/>
    <w:tmpl w:val="DDA21C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9454A1"/>
    <w:multiLevelType w:val="hybridMultilevel"/>
    <w:tmpl w:val="FBEA09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7D124DE"/>
    <w:multiLevelType w:val="hybridMultilevel"/>
    <w:tmpl w:val="DDA21C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780829"/>
    <w:multiLevelType w:val="hybridMultilevel"/>
    <w:tmpl w:val="59C8A0C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2B755E98"/>
    <w:multiLevelType w:val="multilevel"/>
    <w:tmpl w:val="897852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82764BD"/>
    <w:multiLevelType w:val="multilevel"/>
    <w:tmpl w:val="D8166F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97D3E09"/>
    <w:multiLevelType w:val="multilevel"/>
    <w:tmpl w:val="448E8F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204498F"/>
    <w:multiLevelType w:val="hybridMultilevel"/>
    <w:tmpl w:val="647438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D2E6E88"/>
    <w:multiLevelType w:val="hybridMultilevel"/>
    <w:tmpl w:val="6BEA80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DDD3806"/>
    <w:multiLevelType w:val="hybridMultilevel"/>
    <w:tmpl w:val="DDA21C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F033362"/>
    <w:multiLevelType w:val="multilevel"/>
    <w:tmpl w:val="EA205F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669248A"/>
    <w:multiLevelType w:val="hybridMultilevel"/>
    <w:tmpl w:val="0DC8F1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3025CE4"/>
    <w:multiLevelType w:val="hybridMultilevel"/>
    <w:tmpl w:val="DDA21C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6C364E1"/>
    <w:multiLevelType w:val="hybridMultilevel"/>
    <w:tmpl w:val="DDA21C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5"/>
  </w:num>
  <w:num w:numId="3">
    <w:abstractNumId w:val="4"/>
  </w:num>
  <w:num w:numId="4">
    <w:abstractNumId w:val="6"/>
  </w:num>
  <w:num w:numId="5">
    <w:abstractNumId w:val="1"/>
  </w:num>
  <w:num w:numId="6">
    <w:abstractNumId w:val="7"/>
  </w:num>
  <w:num w:numId="7">
    <w:abstractNumId w:val="11"/>
  </w:num>
  <w:num w:numId="8">
    <w:abstractNumId w:val="12"/>
  </w:num>
  <w:num w:numId="9">
    <w:abstractNumId w:val="9"/>
  </w:num>
  <w:num w:numId="10">
    <w:abstractNumId w:val="0"/>
  </w:num>
  <w:num w:numId="11">
    <w:abstractNumId w:val="2"/>
  </w:num>
  <w:num w:numId="12">
    <w:abstractNumId w:val="13"/>
  </w:num>
  <w:num w:numId="13">
    <w:abstractNumId w:val="3"/>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7A0MTcFIkMzEzMLIyUdpeDU4uLM/DyQApNaAK22gdwsAAAA"/>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5dfs9s9tr09le520u5x5vtsz5t5vaz0evf&quot;&gt;Statins review&lt;record-ids&gt;&lt;item&gt;1&lt;/item&gt;&lt;item&gt;2&lt;/item&gt;&lt;item&gt;3&lt;/item&gt;&lt;item&gt;4&lt;/item&gt;&lt;item&gt;5&lt;/item&gt;&lt;item&gt;6&lt;/item&gt;&lt;item&gt;9&lt;/item&gt;&lt;item&gt;10&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3&lt;/item&gt;&lt;item&gt;47&lt;/item&gt;&lt;item&gt;50&lt;/item&gt;&lt;item&gt;51&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item&gt;98&lt;/item&gt;&lt;item&gt;100&lt;/item&gt;&lt;item&gt;101&lt;/item&gt;&lt;item&gt;102&lt;/item&gt;&lt;item&gt;103&lt;/item&gt;&lt;item&gt;104&lt;/item&gt;&lt;item&gt;105&lt;/item&gt;&lt;item&gt;106&lt;/item&gt;&lt;item&gt;107&lt;/item&gt;&lt;item&gt;108&lt;/item&gt;&lt;item&gt;109&lt;/item&gt;&lt;item&gt;110&lt;/item&gt;&lt;/record-ids&gt;&lt;/item&gt;&lt;/Libraries&gt;"/>
  </w:docVars>
  <w:rsids>
    <w:rsidRoot w:val="000D7FC1"/>
    <w:rsid w:val="000002C5"/>
    <w:rsid w:val="00001232"/>
    <w:rsid w:val="00001563"/>
    <w:rsid w:val="00001B38"/>
    <w:rsid w:val="0000261C"/>
    <w:rsid w:val="00002653"/>
    <w:rsid w:val="00002913"/>
    <w:rsid w:val="00002CAA"/>
    <w:rsid w:val="00003A0C"/>
    <w:rsid w:val="00003E86"/>
    <w:rsid w:val="00004148"/>
    <w:rsid w:val="00004DFD"/>
    <w:rsid w:val="000059C9"/>
    <w:rsid w:val="0000629C"/>
    <w:rsid w:val="00006685"/>
    <w:rsid w:val="000071F9"/>
    <w:rsid w:val="000075A5"/>
    <w:rsid w:val="000079F9"/>
    <w:rsid w:val="00007CE9"/>
    <w:rsid w:val="00010C79"/>
    <w:rsid w:val="00011831"/>
    <w:rsid w:val="000118D0"/>
    <w:rsid w:val="00011C19"/>
    <w:rsid w:val="00012012"/>
    <w:rsid w:val="000120DC"/>
    <w:rsid w:val="000126B4"/>
    <w:rsid w:val="0001282C"/>
    <w:rsid w:val="00012889"/>
    <w:rsid w:val="00012974"/>
    <w:rsid w:val="00012A7F"/>
    <w:rsid w:val="00013BD5"/>
    <w:rsid w:val="0001424E"/>
    <w:rsid w:val="0001432B"/>
    <w:rsid w:val="000160BB"/>
    <w:rsid w:val="00017D01"/>
    <w:rsid w:val="0002123F"/>
    <w:rsid w:val="00023F05"/>
    <w:rsid w:val="0002563B"/>
    <w:rsid w:val="000259D5"/>
    <w:rsid w:val="00025E17"/>
    <w:rsid w:val="000261EE"/>
    <w:rsid w:val="00026658"/>
    <w:rsid w:val="00027137"/>
    <w:rsid w:val="00027CF5"/>
    <w:rsid w:val="00027DF3"/>
    <w:rsid w:val="00027E4A"/>
    <w:rsid w:val="000302C1"/>
    <w:rsid w:val="000305E8"/>
    <w:rsid w:val="00030B14"/>
    <w:rsid w:val="0003105F"/>
    <w:rsid w:val="0003162B"/>
    <w:rsid w:val="000325C3"/>
    <w:rsid w:val="00033037"/>
    <w:rsid w:val="0003319F"/>
    <w:rsid w:val="000331F7"/>
    <w:rsid w:val="00033DDD"/>
    <w:rsid w:val="00033FA0"/>
    <w:rsid w:val="0003418D"/>
    <w:rsid w:val="000350C5"/>
    <w:rsid w:val="0003539D"/>
    <w:rsid w:val="00035659"/>
    <w:rsid w:val="00035B8F"/>
    <w:rsid w:val="00035C99"/>
    <w:rsid w:val="000364C4"/>
    <w:rsid w:val="000367A8"/>
    <w:rsid w:val="00036FF5"/>
    <w:rsid w:val="000379CA"/>
    <w:rsid w:val="000400D9"/>
    <w:rsid w:val="00040101"/>
    <w:rsid w:val="0004028E"/>
    <w:rsid w:val="00040FC0"/>
    <w:rsid w:val="00041B65"/>
    <w:rsid w:val="00041F0E"/>
    <w:rsid w:val="0004228E"/>
    <w:rsid w:val="00042438"/>
    <w:rsid w:val="00042A4A"/>
    <w:rsid w:val="00042DBA"/>
    <w:rsid w:val="00043738"/>
    <w:rsid w:val="00044D46"/>
    <w:rsid w:val="0004513B"/>
    <w:rsid w:val="00045225"/>
    <w:rsid w:val="00045C90"/>
    <w:rsid w:val="000461B0"/>
    <w:rsid w:val="000468C1"/>
    <w:rsid w:val="00046DE9"/>
    <w:rsid w:val="000472FA"/>
    <w:rsid w:val="00047D7D"/>
    <w:rsid w:val="00047F2D"/>
    <w:rsid w:val="00050705"/>
    <w:rsid w:val="00051F75"/>
    <w:rsid w:val="000536BD"/>
    <w:rsid w:val="000553D7"/>
    <w:rsid w:val="0005587F"/>
    <w:rsid w:val="00055CA7"/>
    <w:rsid w:val="00055DEA"/>
    <w:rsid w:val="00056118"/>
    <w:rsid w:val="000601AE"/>
    <w:rsid w:val="00060E76"/>
    <w:rsid w:val="00061339"/>
    <w:rsid w:val="000617C7"/>
    <w:rsid w:val="00062231"/>
    <w:rsid w:val="000624C3"/>
    <w:rsid w:val="000628D4"/>
    <w:rsid w:val="000628E9"/>
    <w:rsid w:val="000629A0"/>
    <w:rsid w:val="00063855"/>
    <w:rsid w:val="00063DD6"/>
    <w:rsid w:val="00064266"/>
    <w:rsid w:val="0006585A"/>
    <w:rsid w:val="000670EA"/>
    <w:rsid w:val="000717D3"/>
    <w:rsid w:val="000719D5"/>
    <w:rsid w:val="00071F02"/>
    <w:rsid w:val="00072089"/>
    <w:rsid w:val="00072116"/>
    <w:rsid w:val="000724E9"/>
    <w:rsid w:val="0007250C"/>
    <w:rsid w:val="00072934"/>
    <w:rsid w:val="00072E83"/>
    <w:rsid w:val="00074060"/>
    <w:rsid w:val="000747E7"/>
    <w:rsid w:val="00075541"/>
    <w:rsid w:val="00075627"/>
    <w:rsid w:val="00075BEA"/>
    <w:rsid w:val="00076D37"/>
    <w:rsid w:val="000775D0"/>
    <w:rsid w:val="000804A5"/>
    <w:rsid w:val="000804B7"/>
    <w:rsid w:val="000811AA"/>
    <w:rsid w:val="000825ED"/>
    <w:rsid w:val="000828F6"/>
    <w:rsid w:val="00082D61"/>
    <w:rsid w:val="00082EE9"/>
    <w:rsid w:val="00083DA7"/>
    <w:rsid w:val="00083F1D"/>
    <w:rsid w:val="0008506A"/>
    <w:rsid w:val="000858B2"/>
    <w:rsid w:val="000859CF"/>
    <w:rsid w:val="000861F0"/>
    <w:rsid w:val="00086665"/>
    <w:rsid w:val="000868DF"/>
    <w:rsid w:val="000870B9"/>
    <w:rsid w:val="0008748F"/>
    <w:rsid w:val="00087608"/>
    <w:rsid w:val="000903AC"/>
    <w:rsid w:val="00090B29"/>
    <w:rsid w:val="000910FF"/>
    <w:rsid w:val="0009158B"/>
    <w:rsid w:val="00091AC4"/>
    <w:rsid w:val="00091E58"/>
    <w:rsid w:val="000924E2"/>
    <w:rsid w:val="000928B7"/>
    <w:rsid w:val="000928C1"/>
    <w:rsid w:val="00092C19"/>
    <w:rsid w:val="000932EA"/>
    <w:rsid w:val="0009354A"/>
    <w:rsid w:val="00093580"/>
    <w:rsid w:val="0009384E"/>
    <w:rsid w:val="0009393D"/>
    <w:rsid w:val="00093D23"/>
    <w:rsid w:val="00093F2A"/>
    <w:rsid w:val="00094090"/>
    <w:rsid w:val="00095EAC"/>
    <w:rsid w:val="00096162"/>
    <w:rsid w:val="000973A1"/>
    <w:rsid w:val="00097BA7"/>
    <w:rsid w:val="000A0110"/>
    <w:rsid w:val="000A0721"/>
    <w:rsid w:val="000A0AFA"/>
    <w:rsid w:val="000A1103"/>
    <w:rsid w:val="000A1CFE"/>
    <w:rsid w:val="000A1E33"/>
    <w:rsid w:val="000A2D7D"/>
    <w:rsid w:val="000A31CA"/>
    <w:rsid w:val="000A3784"/>
    <w:rsid w:val="000A39AE"/>
    <w:rsid w:val="000A41C3"/>
    <w:rsid w:val="000A4B99"/>
    <w:rsid w:val="000A4E48"/>
    <w:rsid w:val="000A4F0C"/>
    <w:rsid w:val="000A5065"/>
    <w:rsid w:val="000A52BC"/>
    <w:rsid w:val="000A5307"/>
    <w:rsid w:val="000A53AA"/>
    <w:rsid w:val="000A564E"/>
    <w:rsid w:val="000A596E"/>
    <w:rsid w:val="000A5D90"/>
    <w:rsid w:val="000A5F02"/>
    <w:rsid w:val="000A60E7"/>
    <w:rsid w:val="000A6C5E"/>
    <w:rsid w:val="000A7427"/>
    <w:rsid w:val="000A74B5"/>
    <w:rsid w:val="000A7A0B"/>
    <w:rsid w:val="000A7A86"/>
    <w:rsid w:val="000A7E30"/>
    <w:rsid w:val="000A7E9F"/>
    <w:rsid w:val="000B01E3"/>
    <w:rsid w:val="000B13A6"/>
    <w:rsid w:val="000B275A"/>
    <w:rsid w:val="000B5E99"/>
    <w:rsid w:val="000B5F32"/>
    <w:rsid w:val="000B6862"/>
    <w:rsid w:val="000B6ABF"/>
    <w:rsid w:val="000B7FE7"/>
    <w:rsid w:val="000C0252"/>
    <w:rsid w:val="000C0480"/>
    <w:rsid w:val="000C0AFE"/>
    <w:rsid w:val="000C1130"/>
    <w:rsid w:val="000C172E"/>
    <w:rsid w:val="000C2761"/>
    <w:rsid w:val="000C2CC5"/>
    <w:rsid w:val="000C2ECF"/>
    <w:rsid w:val="000C387E"/>
    <w:rsid w:val="000C3DA3"/>
    <w:rsid w:val="000C486E"/>
    <w:rsid w:val="000C4A76"/>
    <w:rsid w:val="000C4DA0"/>
    <w:rsid w:val="000C5A27"/>
    <w:rsid w:val="000C5AE2"/>
    <w:rsid w:val="000C5C14"/>
    <w:rsid w:val="000C6101"/>
    <w:rsid w:val="000C6C56"/>
    <w:rsid w:val="000C7AE1"/>
    <w:rsid w:val="000D00DE"/>
    <w:rsid w:val="000D00E1"/>
    <w:rsid w:val="000D06FD"/>
    <w:rsid w:val="000D07D2"/>
    <w:rsid w:val="000D09EC"/>
    <w:rsid w:val="000D0D09"/>
    <w:rsid w:val="000D0DEC"/>
    <w:rsid w:val="000D0E79"/>
    <w:rsid w:val="000D0ED0"/>
    <w:rsid w:val="000D12CE"/>
    <w:rsid w:val="000D161E"/>
    <w:rsid w:val="000D31E5"/>
    <w:rsid w:val="000D3FA4"/>
    <w:rsid w:val="000D42A9"/>
    <w:rsid w:val="000D580F"/>
    <w:rsid w:val="000D5972"/>
    <w:rsid w:val="000D6A70"/>
    <w:rsid w:val="000D76A9"/>
    <w:rsid w:val="000D7FC1"/>
    <w:rsid w:val="000E0010"/>
    <w:rsid w:val="000E0605"/>
    <w:rsid w:val="000E0985"/>
    <w:rsid w:val="000E14FF"/>
    <w:rsid w:val="000E17EF"/>
    <w:rsid w:val="000E1A1F"/>
    <w:rsid w:val="000E1BF4"/>
    <w:rsid w:val="000E1E69"/>
    <w:rsid w:val="000E20D9"/>
    <w:rsid w:val="000E2285"/>
    <w:rsid w:val="000E2408"/>
    <w:rsid w:val="000E28C3"/>
    <w:rsid w:val="000E2B99"/>
    <w:rsid w:val="000E300F"/>
    <w:rsid w:val="000E3BA1"/>
    <w:rsid w:val="000E4CC0"/>
    <w:rsid w:val="000E4DB2"/>
    <w:rsid w:val="000E5CE3"/>
    <w:rsid w:val="000E62A1"/>
    <w:rsid w:val="000E6672"/>
    <w:rsid w:val="000E66B8"/>
    <w:rsid w:val="000F01D0"/>
    <w:rsid w:val="000F0491"/>
    <w:rsid w:val="000F1BBF"/>
    <w:rsid w:val="000F2208"/>
    <w:rsid w:val="000F2284"/>
    <w:rsid w:val="000F2833"/>
    <w:rsid w:val="000F2D0A"/>
    <w:rsid w:val="000F3BED"/>
    <w:rsid w:val="000F4499"/>
    <w:rsid w:val="000F53B7"/>
    <w:rsid w:val="000F607F"/>
    <w:rsid w:val="000F66A9"/>
    <w:rsid w:val="000F6EB9"/>
    <w:rsid w:val="000F71D6"/>
    <w:rsid w:val="000F7E5C"/>
    <w:rsid w:val="00100050"/>
    <w:rsid w:val="001000F3"/>
    <w:rsid w:val="001001E7"/>
    <w:rsid w:val="00100252"/>
    <w:rsid w:val="001007FA"/>
    <w:rsid w:val="00100FC0"/>
    <w:rsid w:val="00101E06"/>
    <w:rsid w:val="001021B3"/>
    <w:rsid w:val="0010383F"/>
    <w:rsid w:val="00103D0B"/>
    <w:rsid w:val="00104ADB"/>
    <w:rsid w:val="00104EE8"/>
    <w:rsid w:val="00104F57"/>
    <w:rsid w:val="001050F6"/>
    <w:rsid w:val="00106193"/>
    <w:rsid w:val="00106A30"/>
    <w:rsid w:val="00107114"/>
    <w:rsid w:val="00107193"/>
    <w:rsid w:val="00107237"/>
    <w:rsid w:val="001077A0"/>
    <w:rsid w:val="001101DD"/>
    <w:rsid w:val="0011026D"/>
    <w:rsid w:val="0011069F"/>
    <w:rsid w:val="00110AC6"/>
    <w:rsid w:val="00110B9D"/>
    <w:rsid w:val="00111497"/>
    <w:rsid w:val="0011155C"/>
    <w:rsid w:val="00111E9E"/>
    <w:rsid w:val="001127DC"/>
    <w:rsid w:val="0011292B"/>
    <w:rsid w:val="0011295E"/>
    <w:rsid w:val="00112B1D"/>
    <w:rsid w:val="00113B67"/>
    <w:rsid w:val="001144B1"/>
    <w:rsid w:val="00114515"/>
    <w:rsid w:val="00114E64"/>
    <w:rsid w:val="0011508C"/>
    <w:rsid w:val="0011520C"/>
    <w:rsid w:val="00115A28"/>
    <w:rsid w:val="00115C97"/>
    <w:rsid w:val="0011606A"/>
    <w:rsid w:val="00117BD2"/>
    <w:rsid w:val="00117CD1"/>
    <w:rsid w:val="00120D3F"/>
    <w:rsid w:val="001215B8"/>
    <w:rsid w:val="00121B80"/>
    <w:rsid w:val="00122E38"/>
    <w:rsid w:val="00122F8F"/>
    <w:rsid w:val="00123D02"/>
    <w:rsid w:val="00124E80"/>
    <w:rsid w:val="00125DDA"/>
    <w:rsid w:val="00126744"/>
    <w:rsid w:val="0012679F"/>
    <w:rsid w:val="001303AD"/>
    <w:rsid w:val="001304D6"/>
    <w:rsid w:val="0013079E"/>
    <w:rsid w:val="0013081F"/>
    <w:rsid w:val="00131261"/>
    <w:rsid w:val="0013171C"/>
    <w:rsid w:val="00131929"/>
    <w:rsid w:val="0013222B"/>
    <w:rsid w:val="0013334B"/>
    <w:rsid w:val="001335A9"/>
    <w:rsid w:val="001340D0"/>
    <w:rsid w:val="00134B73"/>
    <w:rsid w:val="00134E30"/>
    <w:rsid w:val="00135173"/>
    <w:rsid w:val="00135239"/>
    <w:rsid w:val="001355B2"/>
    <w:rsid w:val="001356CB"/>
    <w:rsid w:val="00135ADD"/>
    <w:rsid w:val="00136293"/>
    <w:rsid w:val="001366FF"/>
    <w:rsid w:val="00136CE1"/>
    <w:rsid w:val="00136F39"/>
    <w:rsid w:val="001373FD"/>
    <w:rsid w:val="00137454"/>
    <w:rsid w:val="0013753A"/>
    <w:rsid w:val="0013786E"/>
    <w:rsid w:val="00137A34"/>
    <w:rsid w:val="00137CC6"/>
    <w:rsid w:val="00137E37"/>
    <w:rsid w:val="00137F1F"/>
    <w:rsid w:val="0014094B"/>
    <w:rsid w:val="00140A95"/>
    <w:rsid w:val="0014106A"/>
    <w:rsid w:val="0014285D"/>
    <w:rsid w:val="001433D8"/>
    <w:rsid w:val="00143DDD"/>
    <w:rsid w:val="00144169"/>
    <w:rsid w:val="00144509"/>
    <w:rsid w:val="00144D1F"/>
    <w:rsid w:val="0014506C"/>
    <w:rsid w:val="00145613"/>
    <w:rsid w:val="0014628B"/>
    <w:rsid w:val="00146CBD"/>
    <w:rsid w:val="00146D5A"/>
    <w:rsid w:val="001477EE"/>
    <w:rsid w:val="0015037D"/>
    <w:rsid w:val="001506D8"/>
    <w:rsid w:val="00150CCA"/>
    <w:rsid w:val="00150F2F"/>
    <w:rsid w:val="0015166D"/>
    <w:rsid w:val="00151916"/>
    <w:rsid w:val="001527C3"/>
    <w:rsid w:val="00152B3E"/>
    <w:rsid w:val="00152F00"/>
    <w:rsid w:val="00152F11"/>
    <w:rsid w:val="0015335E"/>
    <w:rsid w:val="00153B2C"/>
    <w:rsid w:val="00153D9C"/>
    <w:rsid w:val="00153FC5"/>
    <w:rsid w:val="0015401A"/>
    <w:rsid w:val="001544A8"/>
    <w:rsid w:val="0015470B"/>
    <w:rsid w:val="00154A68"/>
    <w:rsid w:val="00154DB1"/>
    <w:rsid w:val="0015562A"/>
    <w:rsid w:val="00155BE1"/>
    <w:rsid w:val="00156A49"/>
    <w:rsid w:val="0015794D"/>
    <w:rsid w:val="00157E49"/>
    <w:rsid w:val="00160ED8"/>
    <w:rsid w:val="001612F0"/>
    <w:rsid w:val="0016227A"/>
    <w:rsid w:val="00162451"/>
    <w:rsid w:val="00163910"/>
    <w:rsid w:val="00163D75"/>
    <w:rsid w:val="001641E6"/>
    <w:rsid w:val="00164861"/>
    <w:rsid w:val="0016493E"/>
    <w:rsid w:val="00164AA3"/>
    <w:rsid w:val="00164BA5"/>
    <w:rsid w:val="00165216"/>
    <w:rsid w:val="00166090"/>
    <w:rsid w:val="001677F3"/>
    <w:rsid w:val="00167F61"/>
    <w:rsid w:val="00170186"/>
    <w:rsid w:val="001702B5"/>
    <w:rsid w:val="00171222"/>
    <w:rsid w:val="00171808"/>
    <w:rsid w:val="00171937"/>
    <w:rsid w:val="0017247F"/>
    <w:rsid w:val="0017274D"/>
    <w:rsid w:val="0017319A"/>
    <w:rsid w:val="00173548"/>
    <w:rsid w:val="001737D4"/>
    <w:rsid w:val="00174A1E"/>
    <w:rsid w:val="00174A76"/>
    <w:rsid w:val="001756BE"/>
    <w:rsid w:val="00175CE1"/>
    <w:rsid w:val="00175F09"/>
    <w:rsid w:val="00176760"/>
    <w:rsid w:val="00176DC8"/>
    <w:rsid w:val="00176DDB"/>
    <w:rsid w:val="00177801"/>
    <w:rsid w:val="00177A03"/>
    <w:rsid w:val="00180138"/>
    <w:rsid w:val="00180AFE"/>
    <w:rsid w:val="00181061"/>
    <w:rsid w:val="001811C8"/>
    <w:rsid w:val="00181D15"/>
    <w:rsid w:val="001834F8"/>
    <w:rsid w:val="001836BA"/>
    <w:rsid w:val="00183C61"/>
    <w:rsid w:val="00183C9F"/>
    <w:rsid w:val="00184DA1"/>
    <w:rsid w:val="00185DB2"/>
    <w:rsid w:val="001861F1"/>
    <w:rsid w:val="0018659B"/>
    <w:rsid w:val="00187050"/>
    <w:rsid w:val="00187348"/>
    <w:rsid w:val="0018739F"/>
    <w:rsid w:val="00187426"/>
    <w:rsid w:val="00187D56"/>
    <w:rsid w:val="001914C2"/>
    <w:rsid w:val="0019199F"/>
    <w:rsid w:val="00191B68"/>
    <w:rsid w:val="001925A7"/>
    <w:rsid w:val="00192BC3"/>
    <w:rsid w:val="001931E3"/>
    <w:rsid w:val="001935BC"/>
    <w:rsid w:val="00194F44"/>
    <w:rsid w:val="0019698F"/>
    <w:rsid w:val="00196C6B"/>
    <w:rsid w:val="001977C0"/>
    <w:rsid w:val="001A037C"/>
    <w:rsid w:val="001A05FF"/>
    <w:rsid w:val="001A1694"/>
    <w:rsid w:val="001A22E5"/>
    <w:rsid w:val="001A27F1"/>
    <w:rsid w:val="001A365A"/>
    <w:rsid w:val="001A3670"/>
    <w:rsid w:val="001A3AC0"/>
    <w:rsid w:val="001A5B50"/>
    <w:rsid w:val="001A5D2A"/>
    <w:rsid w:val="001A6F28"/>
    <w:rsid w:val="001A7012"/>
    <w:rsid w:val="001A75CD"/>
    <w:rsid w:val="001A760A"/>
    <w:rsid w:val="001A7BE6"/>
    <w:rsid w:val="001B012F"/>
    <w:rsid w:val="001B062E"/>
    <w:rsid w:val="001B0B82"/>
    <w:rsid w:val="001B0D8C"/>
    <w:rsid w:val="001B0F71"/>
    <w:rsid w:val="001B13D9"/>
    <w:rsid w:val="001B1CA4"/>
    <w:rsid w:val="001B26C0"/>
    <w:rsid w:val="001B29F7"/>
    <w:rsid w:val="001B31F5"/>
    <w:rsid w:val="001B3BE2"/>
    <w:rsid w:val="001B4752"/>
    <w:rsid w:val="001B487E"/>
    <w:rsid w:val="001B517D"/>
    <w:rsid w:val="001B58C0"/>
    <w:rsid w:val="001B5CBB"/>
    <w:rsid w:val="001B6760"/>
    <w:rsid w:val="001B6DF5"/>
    <w:rsid w:val="001B7537"/>
    <w:rsid w:val="001B7947"/>
    <w:rsid w:val="001C022E"/>
    <w:rsid w:val="001C057A"/>
    <w:rsid w:val="001C0EFD"/>
    <w:rsid w:val="001C139F"/>
    <w:rsid w:val="001C1615"/>
    <w:rsid w:val="001C16B2"/>
    <w:rsid w:val="001C350E"/>
    <w:rsid w:val="001C38EB"/>
    <w:rsid w:val="001C3EF7"/>
    <w:rsid w:val="001C44CC"/>
    <w:rsid w:val="001C4C63"/>
    <w:rsid w:val="001C53BA"/>
    <w:rsid w:val="001C5401"/>
    <w:rsid w:val="001C5994"/>
    <w:rsid w:val="001C5BB2"/>
    <w:rsid w:val="001C5C37"/>
    <w:rsid w:val="001C5C56"/>
    <w:rsid w:val="001C6265"/>
    <w:rsid w:val="001C6438"/>
    <w:rsid w:val="001C6ACC"/>
    <w:rsid w:val="001C6D19"/>
    <w:rsid w:val="001C7DD9"/>
    <w:rsid w:val="001D02C8"/>
    <w:rsid w:val="001D0B16"/>
    <w:rsid w:val="001D0CF0"/>
    <w:rsid w:val="001D11E3"/>
    <w:rsid w:val="001D11F9"/>
    <w:rsid w:val="001D1476"/>
    <w:rsid w:val="001D1740"/>
    <w:rsid w:val="001D1994"/>
    <w:rsid w:val="001D209C"/>
    <w:rsid w:val="001D269A"/>
    <w:rsid w:val="001D2F28"/>
    <w:rsid w:val="001D51A6"/>
    <w:rsid w:val="001D5412"/>
    <w:rsid w:val="001D553A"/>
    <w:rsid w:val="001D593D"/>
    <w:rsid w:val="001D5B94"/>
    <w:rsid w:val="001D64DD"/>
    <w:rsid w:val="001D6E2F"/>
    <w:rsid w:val="001D73BA"/>
    <w:rsid w:val="001D76DF"/>
    <w:rsid w:val="001D7A9C"/>
    <w:rsid w:val="001E0134"/>
    <w:rsid w:val="001E0525"/>
    <w:rsid w:val="001E057D"/>
    <w:rsid w:val="001E0C7A"/>
    <w:rsid w:val="001E1100"/>
    <w:rsid w:val="001E11C0"/>
    <w:rsid w:val="001E173B"/>
    <w:rsid w:val="001E1C4B"/>
    <w:rsid w:val="001E1D5F"/>
    <w:rsid w:val="001E1D71"/>
    <w:rsid w:val="001E1EE9"/>
    <w:rsid w:val="001E2F67"/>
    <w:rsid w:val="001E4045"/>
    <w:rsid w:val="001E46F6"/>
    <w:rsid w:val="001E4FAA"/>
    <w:rsid w:val="001E6045"/>
    <w:rsid w:val="001E612A"/>
    <w:rsid w:val="001E6380"/>
    <w:rsid w:val="001E6967"/>
    <w:rsid w:val="001E7252"/>
    <w:rsid w:val="001E7310"/>
    <w:rsid w:val="001E7A08"/>
    <w:rsid w:val="001F07D6"/>
    <w:rsid w:val="001F09B7"/>
    <w:rsid w:val="001F0A3F"/>
    <w:rsid w:val="001F23BE"/>
    <w:rsid w:val="001F2A8B"/>
    <w:rsid w:val="001F336F"/>
    <w:rsid w:val="001F388D"/>
    <w:rsid w:val="001F3EF8"/>
    <w:rsid w:val="001F434E"/>
    <w:rsid w:val="001F477F"/>
    <w:rsid w:val="001F4C7C"/>
    <w:rsid w:val="001F5C52"/>
    <w:rsid w:val="001F6374"/>
    <w:rsid w:val="001F6DDC"/>
    <w:rsid w:val="002006F6"/>
    <w:rsid w:val="002011A5"/>
    <w:rsid w:val="002011DB"/>
    <w:rsid w:val="002020A0"/>
    <w:rsid w:val="002027F1"/>
    <w:rsid w:val="00203F5E"/>
    <w:rsid w:val="002044FF"/>
    <w:rsid w:val="00204740"/>
    <w:rsid w:val="00204E16"/>
    <w:rsid w:val="00204E94"/>
    <w:rsid w:val="00205372"/>
    <w:rsid w:val="002062EC"/>
    <w:rsid w:val="00206CB9"/>
    <w:rsid w:val="00206ED4"/>
    <w:rsid w:val="0020779B"/>
    <w:rsid w:val="00210052"/>
    <w:rsid w:val="002100DB"/>
    <w:rsid w:val="002112E7"/>
    <w:rsid w:val="002114F4"/>
    <w:rsid w:val="00212019"/>
    <w:rsid w:val="00212E9A"/>
    <w:rsid w:val="002131FC"/>
    <w:rsid w:val="002139E7"/>
    <w:rsid w:val="00213A39"/>
    <w:rsid w:val="00214540"/>
    <w:rsid w:val="00214808"/>
    <w:rsid w:val="00214DDE"/>
    <w:rsid w:val="00214DDF"/>
    <w:rsid w:val="0021521D"/>
    <w:rsid w:val="002155DB"/>
    <w:rsid w:val="00215A76"/>
    <w:rsid w:val="00215D61"/>
    <w:rsid w:val="00216302"/>
    <w:rsid w:val="0021692A"/>
    <w:rsid w:val="00216E2F"/>
    <w:rsid w:val="00217600"/>
    <w:rsid w:val="00217A5C"/>
    <w:rsid w:val="00217FAC"/>
    <w:rsid w:val="00220B5B"/>
    <w:rsid w:val="002223C7"/>
    <w:rsid w:val="00222743"/>
    <w:rsid w:val="002235C6"/>
    <w:rsid w:val="0022380E"/>
    <w:rsid w:val="00223908"/>
    <w:rsid w:val="00223B07"/>
    <w:rsid w:val="00225308"/>
    <w:rsid w:val="0022740D"/>
    <w:rsid w:val="002277A8"/>
    <w:rsid w:val="00230384"/>
    <w:rsid w:val="00230816"/>
    <w:rsid w:val="00230C69"/>
    <w:rsid w:val="00230E36"/>
    <w:rsid w:val="00231452"/>
    <w:rsid w:val="00231561"/>
    <w:rsid w:val="0023174A"/>
    <w:rsid w:val="00231A1D"/>
    <w:rsid w:val="00232A5E"/>
    <w:rsid w:val="00232B9F"/>
    <w:rsid w:val="00232D8B"/>
    <w:rsid w:val="00235879"/>
    <w:rsid w:val="00235E2C"/>
    <w:rsid w:val="0023626C"/>
    <w:rsid w:val="00236D03"/>
    <w:rsid w:val="00237B42"/>
    <w:rsid w:val="0024033E"/>
    <w:rsid w:val="0024040E"/>
    <w:rsid w:val="0024156B"/>
    <w:rsid w:val="00241B01"/>
    <w:rsid w:val="00241FAF"/>
    <w:rsid w:val="002426DB"/>
    <w:rsid w:val="002427B7"/>
    <w:rsid w:val="00243BAC"/>
    <w:rsid w:val="00243C3F"/>
    <w:rsid w:val="002445A2"/>
    <w:rsid w:val="00244F01"/>
    <w:rsid w:val="00245049"/>
    <w:rsid w:val="0024663B"/>
    <w:rsid w:val="002467E3"/>
    <w:rsid w:val="00246D95"/>
    <w:rsid w:val="00247B32"/>
    <w:rsid w:val="002508ED"/>
    <w:rsid w:val="00251420"/>
    <w:rsid w:val="00251627"/>
    <w:rsid w:val="00252179"/>
    <w:rsid w:val="00252B4A"/>
    <w:rsid w:val="002539C0"/>
    <w:rsid w:val="00253F54"/>
    <w:rsid w:val="00254392"/>
    <w:rsid w:val="00254607"/>
    <w:rsid w:val="0025492E"/>
    <w:rsid w:val="00254D6A"/>
    <w:rsid w:val="00255D76"/>
    <w:rsid w:val="00255F64"/>
    <w:rsid w:val="002562F8"/>
    <w:rsid w:val="002576D4"/>
    <w:rsid w:val="0026001B"/>
    <w:rsid w:val="00260B20"/>
    <w:rsid w:val="00261461"/>
    <w:rsid w:val="00261D7C"/>
    <w:rsid w:val="002632F3"/>
    <w:rsid w:val="002633BD"/>
    <w:rsid w:val="0026448E"/>
    <w:rsid w:val="00264C96"/>
    <w:rsid w:val="00264FC9"/>
    <w:rsid w:val="0026606C"/>
    <w:rsid w:val="0026640A"/>
    <w:rsid w:val="00267546"/>
    <w:rsid w:val="00267782"/>
    <w:rsid w:val="00267A5F"/>
    <w:rsid w:val="00271974"/>
    <w:rsid w:val="0027199E"/>
    <w:rsid w:val="00271D0A"/>
    <w:rsid w:val="002723A0"/>
    <w:rsid w:val="00272972"/>
    <w:rsid w:val="00273A22"/>
    <w:rsid w:val="00273B24"/>
    <w:rsid w:val="00273F45"/>
    <w:rsid w:val="00274F4A"/>
    <w:rsid w:val="00275888"/>
    <w:rsid w:val="00275996"/>
    <w:rsid w:val="00276A40"/>
    <w:rsid w:val="00276D41"/>
    <w:rsid w:val="0027797E"/>
    <w:rsid w:val="00277ACB"/>
    <w:rsid w:val="00280DCE"/>
    <w:rsid w:val="00281C9E"/>
    <w:rsid w:val="002822C4"/>
    <w:rsid w:val="00282A96"/>
    <w:rsid w:val="00282C43"/>
    <w:rsid w:val="00284A3D"/>
    <w:rsid w:val="00284BC1"/>
    <w:rsid w:val="00284F31"/>
    <w:rsid w:val="00285E9D"/>
    <w:rsid w:val="00286024"/>
    <w:rsid w:val="00286582"/>
    <w:rsid w:val="002868FC"/>
    <w:rsid w:val="00286B29"/>
    <w:rsid w:val="00286F2D"/>
    <w:rsid w:val="00287DBE"/>
    <w:rsid w:val="002900D9"/>
    <w:rsid w:val="00290A39"/>
    <w:rsid w:val="002916AB"/>
    <w:rsid w:val="002917BB"/>
    <w:rsid w:val="00291859"/>
    <w:rsid w:val="00291F01"/>
    <w:rsid w:val="0029251C"/>
    <w:rsid w:val="00292535"/>
    <w:rsid w:val="00292FAA"/>
    <w:rsid w:val="00293034"/>
    <w:rsid w:val="00293C27"/>
    <w:rsid w:val="00293C74"/>
    <w:rsid w:val="002950EA"/>
    <w:rsid w:val="00295EC6"/>
    <w:rsid w:val="002965A4"/>
    <w:rsid w:val="0029683A"/>
    <w:rsid w:val="00296D1C"/>
    <w:rsid w:val="002A05BA"/>
    <w:rsid w:val="002A06CB"/>
    <w:rsid w:val="002A221A"/>
    <w:rsid w:val="002A2478"/>
    <w:rsid w:val="002A2799"/>
    <w:rsid w:val="002A29F4"/>
    <w:rsid w:val="002A317C"/>
    <w:rsid w:val="002A3413"/>
    <w:rsid w:val="002A34D1"/>
    <w:rsid w:val="002A3AFF"/>
    <w:rsid w:val="002A3B73"/>
    <w:rsid w:val="002A4B70"/>
    <w:rsid w:val="002A4C5F"/>
    <w:rsid w:val="002A4E98"/>
    <w:rsid w:val="002A5D13"/>
    <w:rsid w:val="002A68C0"/>
    <w:rsid w:val="002A6B5B"/>
    <w:rsid w:val="002A7485"/>
    <w:rsid w:val="002A7CDE"/>
    <w:rsid w:val="002A7FA1"/>
    <w:rsid w:val="002B0054"/>
    <w:rsid w:val="002B03A3"/>
    <w:rsid w:val="002B0963"/>
    <w:rsid w:val="002B0E36"/>
    <w:rsid w:val="002B1BA2"/>
    <w:rsid w:val="002B1C68"/>
    <w:rsid w:val="002B27B0"/>
    <w:rsid w:val="002B2818"/>
    <w:rsid w:val="002B2C01"/>
    <w:rsid w:val="002B2C05"/>
    <w:rsid w:val="002B342F"/>
    <w:rsid w:val="002B3610"/>
    <w:rsid w:val="002B3DBF"/>
    <w:rsid w:val="002B3FAB"/>
    <w:rsid w:val="002B4EA8"/>
    <w:rsid w:val="002B67B9"/>
    <w:rsid w:val="002B6BD6"/>
    <w:rsid w:val="002B6D14"/>
    <w:rsid w:val="002B73E4"/>
    <w:rsid w:val="002C002A"/>
    <w:rsid w:val="002C082A"/>
    <w:rsid w:val="002C0A91"/>
    <w:rsid w:val="002C0CDA"/>
    <w:rsid w:val="002C1154"/>
    <w:rsid w:val="002C18A9"/>
    <w:rsid w:val="002C1E14"/>
    <w:rsid w:val="002C262F"/>
    <w:rsid w:val="002C2861"/>
    <w:rsid w:val="002C4869"/>
    <w:rsid w:val="002C5B74"/>
    <w:rsid w:val="002C603D"/>
    <w:rsid w:val="002C6155"/>
    <w:rsid w:val="002C630A"/>
    <w:rsid w:val="002C6EE4"/>
    <w:rsid w:val="002D01B5"/>
    <w:rsid w:val="002D1366"/>
    <w:rsid w:val="002D1504"/>
    <w:rsid w:val="002D253D"/>
    <w:rsid w:val="002D2B04"/>
    <w:rsid w:val="002D3032"/>
    <w:rsid w:val="002D35A2"/>
    <w:rsid w:val="002D50BF"/>
    <w:rsid w:val="002D5779"/>
    <w:rsid w:val="002D57F8"/>
    <w:rsid w:val="002D7A94"/>
    <w:rsid w:val="002D7F3F"/>
    <w:rsid w:val="002E0133"/>
    <w:rsid w:val="002E0B52"/>
    <w:rsid w:val="002E13CE"/>
    <w:rsid w:val="002E1ECF"/>
    <w:rsid w:val="002E20AB"/>
    <w:rsid w:val="002E3C38"/>
    <w:rsid w:val="002E46E5"/>
    <w:rsid w:val="002E482C"/>
    <w:rsid w:val="002E50C7"/>
    <w:rsid w:val="002E6478"/>
    <w:rsid w:val="002E7EAD"/>
    <w:rsid w:val="002F0A95"/>
    <w:rsid w:val="002F0B4B"/>
    <w:rsid w:val="002F14C7"/>
    <w:rsid w:val="002F29E3"/>
    <w:rsid w:val="002F2AD4"/>
    <w:rsid w:val="002F3B98"/>
    <w:rsid w:val="002F421A"/>
    <w:rsid w:val="002F4924"/>
    <w:rsid w:val="002F4D4C"/>
    <w:rsid w:val="002F4F79"/>
    <w:rsid w:val="002F51AC"/>
    <w:rsid w:val="002F55F1"/>
    <w:rsid w:val="002F5667"/>
    <w:rsid w:val="002F56B1"/>
    <w:rsid w:val="002F593C"/>
    <w:rsid w:val="002F5E82"/>
    <w:rsid w:val="002F6744"/>
    <w:rsid w:val="002F69E4"/>
    <w:rsid w:val="002F79AA"/>
    <w:rsid w:val="00300CD3"/>
    <w:rsid w:val="0030101D"/>
    <w:rsid w:val="003014D7"/>
    <w:rsid w:val="0030157E"/>
    <w:rsid w:val="00301A35"/>
    <w:rsid w:val="00302E5C"/>
    <w:rsid w:val="00302F2A"/>
    <w:rsid w:val="00303474"/>
    <w:rsid w:val="0030355F"/>
    <w:rsid w:val="00303717"/>
    <w:rsid w:val="0030424B"/>
    <w:rsid w:val="00304907"/>
    <w:rsid w:val="003054DB"/>
    <w:rsid w:val="003062C2"/>
    <w:rsid w:val="003066CC"/>
    <w:rsid w:val="003067E8"/>
    <w:rsid w:val="0030690E"/>
    <w:rsid w:val="00306E6D"/>
    <w:rsid w:val="0031003E"/>
    <w:rsid w:val="00310277"/>
    <w:rsid w:val="00310813"/>
    <w:rsid w:val="00310A75"/>
    <w:rsid w:val="00311825"/>
    <w:rsid w:val="00311ABD"/>
    <w:rsid w:val="00311FEC"/>
    <w:rsid w:val="003129FF"/>
    <w:rsid w:val="00312C30"/>
    <w:rsid w:val="00312CB1"/>
    <w:rsid w:val="00315712"/>
    <w:rsid w:val="00316415"/>
    <w:rsid w:val="003168FB"/>
    <w:rsid w:val="00316AD2"/>
    <w:rsid w:val="003202D9"/>
    <w:rsid w:val="00320B6A"/>
    <w:rsid w:val="00322427"/>
    <w:rsid w:val="00322752"/>
    <w:rsid w:val="00322C31"/>
    <w:rsid w:val="003230C9"/>
    <w:rsid w:val="00323F76"/>
    <w:rsid w:val="00324AA1"/>
    <w:rsid w:val="00324CB5"/>
    <w:rsid w:val="00324D0D"/>
    <w:rsid w:val="00325922"/>
    <w:rsid w:val="00325DB0"/>
    <w:rsid w:val="003268A1"/>
    <w:rsid w:val="00326C0A"/>
    <w:rsid w:val="00327573"/>
    <w:rsid w:val="00327F62"/>
    <w:rsid w:val="0033080A"/>
    <w:rsid w:val="003313D0"/>
    <w:rsid w:val="00331ABA"/>
    <w:rsid w:val="003323DA"/>
    <w:rsid w:val="003325AC"/>
    <w:rsid w:val="00332C15"/>
    <w:rsid w:val="0033381C"/>
    <w:rsid w:val="00333A08"/>
    <w:rsid w:val="00333CDA"/>
    <w:rsid w:val="00334781"/>
    <w:rsid w:val="00335289"/>
    <w:rsid w:val="00337C76"/>
    <w:rsid w:val="00340BB6"/>
    <w:rsid w:val="0034173F"/>
    <w:rsid w:val="00342540"/>
    <w:rsid w:val="00343237"/>
    <w:rsid w:val="00343977"/>
    <w:rsid w:val="00343DF0"/>
    <w:rsid w:val="00344146"/>
    <w:rsid w:val="00344281"/>
    <w:rsid w:val="00344A61"/>
    <w:rsid w:val="00345296"/>
    <w:rsid w:val="00345686"/>
    <w:rsid w:val="00345B67"/>
    <w:rsid w:val="00345D7F"/>
    <w:rsid w:val="0034604C"/>
    <w:rsid w:val="0034626A"/>
    <w:rsid w:val="00346430"/>
    <w:rsid w:val="00346898"/>
    <w:rsid w:val="00346BFC"/>
    <w:rsid w:val="00347474"/>
    <w:rsid w:val="00350227"/>
    <w:rsid w:val="00350C3D"/>
    <w:rsid w:val="00352080"/>
    <w:rsid w:val="00352756"/>
    <w:rsid w:val="00353FF2"/>
    <w:rsid w:val="0035550A"/>
    <w:rsid w:val="0035667F"/>
    <w:rsid w:val="00356BDE"/>
    <w:rsid w:val="0035742D"/>
    <w:rsid w:val="003578AC"/>
    <w:rsid w:val="00360D6E"/>
    <w:rsid w:val="00361D0F"/>
    <w:rsid w:val="00361D33"/>
    <w:rsid w:val="00362CCF"/>
    <w:rsid w:val="00363437"/>
    <w:rsid w:val="0036347D"/>
    <w:rsid w:val="003639A5"/>
    <w:rsid w:val="00363BD2"/>
    <w:rsid w:val="003642B4"/>
    <w:rsid w:val="00364C66"/>
    <w:rsid w:val="0036508D"/>
    <w:rsid w:val="003654BD"/>
    <w:rsid w:val="00365C78"/>
    <w:rsid w:val="003662C0"/>
    <w:rsid w:val="00366C9E"/>
    <w:rsid w:val="00366FC3"/>
    <w:rsid w:val="0036764B"/>
    <w:rsid w:val="00367848"/>
    <w:rsid w:val="00370AA7"/>
    <w:rsid w:val="003719FB"/>
    <w:rsid w:val="00371ABB"/>
    <w:rsid w:val="00372363"/>
    <w:rsid w:val="003725C2"/>
    <w:rsid w:val="003727E5"/>
    <w:rsid w:val="00372EC5"/>
    <w:rsid w:val="003739D4"/>
    <w:rsid w:val="00373B15"/>
    <w:rsid w:val="00373B84"/>
    <w:rsid w:val="00374795"/>
    <w:rsid w:val="003748BD"/>
    <w:rsid w:val="0037497E"/>
    <w:rsid w:val="0037522C"/>
    <w:rsid w:val="00375A16"/>
    <w:rsid w:val="003767D4"/>
    <w:rsid w:val="0037693A"/>
    <w:rsid w:val="00376F31"/>
    <w:rsid w:val="003801C9"/>
    <w:rsid w:val="00380EE1"/>
    <w:rsid w:val="003818AF"/>
    <w:rsid w:val="00381E13"/>
    <w:rsid w:val="00381F9D"/>
    <w:rsid w:val="00383110"/>
    <w:rsid w:val="0038381D"/>
    <w:rsid w:val="0038411B"/>
    <w:rsid w:val="0038417B"/>
    <w:rsid w:val="0038442F"/>
    <w:rsid w:val="003852F2"/>
    <w:rsid w:val="00385594"/>
    <w:rsid w:val="00385A10"/>
    <w:rsid w:val="00385F8C"/>
    <w:rsid w:val="00390DDD"/>
    <w:rsid w:val="0039138D"/>
    <w:rsid w:val="00391779"/>
    <w:rsid w:val="003934AB"/>
    <w:rsid w:val="00393552"/>
    <w:rsid w:val="00393C51"/>
    <w:rsid w:val="00395C1C"/>
    <w:rsid w:val="00395D72"/>
    <w:rsid w:val="00395E1A"/>
    <w:rsid w:val="003960DE"/>
    <w:rsid w:val="003969EE"/>
    <w:rsid w:val="00396E0F"/>
    <w:rsid w:val="00396EB9"/>
    <w:rsid w:val="0039701F"/>
    <w:rsid w:val="00397358"/>
    <w:rsid w:val="003A0918"/>
    <w:rsid w:val="003A10AD"/>
    <w:rsid w:val="003A11AF"/>
    <w:rsid w:val="003A1357"/>
    <w:rsid w:val="003A1B87"/>
    <w:rsid w:val="003A2011"/>
    <w:rsid w:val="003A2069"/>
    <w:rsid w:val="003A28A5"/>
    <w:rsid w:val="003A2FAE"/>
    <w:rsid w:val="003A3146"/>
    <w:rsid w:val="003A4523"/>
    <w:rsid w:val="003A59E4"/>
    <w:rsid w:val="003A59F2"/>
    <w:rsid w:val="003A68D5"/>
    <w:rsid w:val="003A6D05"/>
    <w:rsid w:val="003A7E23"/>
    <w:rsid w:val="003A7E38"/>
    <w:rsid w:val="003A7E6C"/>
    <w:rsid w:val="003B05BA"/>
    <w:rsid w:val="003B0622"/>
    <w:rsid w:val="003B0C2C"/>
    <w:rsid w:val="003B1178"/>
    <w:rsid w:val="003B19B6"/>
    <w:rsid w:val="003B206D"/>
    <w:rsid w:val="003B2314"/>
    <w:rsid w:val="003B2498"/>
    <w:rsid w:val="003B251E"/>
    <w:rsid w:val="003B2A91"/>
    <w:rsid w:val="003B3B4A"/>
    <w:rsid w:val="003B4552"/>
    <w:rsid w:val="003B4630"/>
    <w:rsid w:val="003B4D84"/>
    <w:rsid w:val="003B5E3C"/>
    <w:rsid w:val="003B71D2"/>
    <w:rsid w:val="003B7AED"/>
    <w:rsid w:val="003C01DC"/>
    <w:rsid w:val="003C0568"/>
    <w:rsid w:val="003C056D"/>
    <w:rsid w:val="003C0743"/>
    <w:rsid w:val="003C1453"/>
    <w:rsid w:val="003C1881"/>
    <w:rsid w:val="003C1CD5"/>
    <w:rsid w:val="003C2781"/>
    <w:rsid w:val="003C2BF3"/>
    <w:rsid w:val="003C311D"/>
    <w:rsid w:val="003C42B7"/>
    <w:rsid w:val="003C4FC2"/>
    <w:rsid w:val="003C508A"/>
    <w:rsid w:val="003C6665"/>
    <w:rsid w:val="003C70F0"/>
    <w:rsid w:val="003C7207"/>
    <w:rsid w:val="003C728D"/>
    <w:rsid w:val="003C7325"/>
    <w:rsid w:val="003C7B1F"/>
    <w:rsid w:val="003D049D"/>
    <w:rsid w:val="003D160F"/>
    <w:rsid w:val="003D20E1"/>
    <w:rsid w:val="003D2503"/>
    <w:rsid w:val="003D2764"/>
    <w:rsid w:val="003D2815"/>
    <w:rsid w:val="003D2F85"/>
    <w:rsid w:val="003D2F8F"/>
    <w:rsid w:val="003D3F6B"/>
    <w:rsid w:val="003D4F5A"/>
    <w:rsid w:val="003D4F7B"/>
    <w:rsid w:val="003D4FAB"/>
    <w:rsid w:val="003D56C3"/>
    <w:rsid w:val="003D5E88"/>
    <w:rsid w:val="003D5FD0"/>
    <w:rsid w:val="003D6BF3"/>
    <w:rsid w:val="003D6FA0"/>
    <w:rsid w:val="003D73BB"/>
    <w:rsid w:val="003D753E"/>
    <w:rsid w:val="003E05EB"/>
    <w:rsid w:val="003E084B"/>
    <w:rsid w:val="003E0AD8"/>
    <w:rsid w:val="003E1650"/>
    <w:rsid w:val="003E1D12"/>
    <w:rsid w:val="003E24F9"/>
    <w:rsid w:val="003E2840"/>
    <w:rsid w:val="003E2FC3"/>
    <w:rsid w:val="003E3095"/>
    <w:rsid w:val="003E35DF"/>
    <w:rsid w:val="003E3765"/>
    <w:rsid w:val="003E5A04"/>
    <w:rsid w:val="003E5E55"/>
    <w:rsid w:val="003E60EE"/>
    <w:rsid w:val="003E6326"/>
    <w:rsid w:val="003E656F"/>
    <w:rsid w:val="003E7A03"/>
    <w:rsid w:val="003E7B70"/>
    <w:rsid w:val="003E7DCF"/>
    <w:rsid w:val="003F04DA"/>
    <w:rsid w:val="003F1D1D"/>
    <w:rsid w:val="003F2842"/>
    <w:rsid w:val="003F2F37"/>
    <w:rsid w:val="003F34E0"/>
    <w:rsid w:val="003F358D"/>
    <w:rsid w:val="003F4410"/>
    <w:rsid w:val="003F46FD"/>
    <w:rsid w:val="003F4BC2"/>
    <w:rsid w:val="003F607E"/>
    <w:rsid w:val="003F6CCF"/>
    <w:rsid w:val="004015B9"/>
    <w:rsid w:val="004016D4"/>
    <w:rsid w:val="00401BB3"/>
    <w:rsid w:val="00401E4E"/>
    <w:rsid w:val="00402088"/>
    <w:rsid w:val="004023FC"/>
    <w:rsid w:val="00402910"/>
    <w:rsid w:val="00402990"/>
    <w:rsid w:val="00402AF2"/>
    <w:rsid w:val="00402DA0"/>
    <w:rsid w:val="004034CC"/>
    <w:rsid w:val="00403757"/>
    <w:rsid w:val="004038C4"/>
    <w:rsid w:val="00403A2F"/>
    <w:rsid w:val="004046FF"/>
    <w:rsid w:val="004070FB"/>
    <w:rsid w:val="0040788E"/>
    <w:rsid w:val="0040793E"/>
    <w:rsid w:val="0041010C"/>
    <w:rsid w:val="004102F9"/>
    <w:rsid w:val="00410674"/>
    <w:rsid w:val="00410B97"/>
    <w:rsid w:val="00410F4A"/>
    <w:rsid w:val="00411347"/>
    <w:rsid w:val="0041223D"/>
    <w:rsid w:val="00413D6F"/>
    <w:rsid w:val="00414F57"/>
    <w:rsid w:val="0041561A"/>
    <w:rsid w:val="00415A1D"/>
    <w:rsid w:val="004160C0"/>
    <w:rsid w:val="00416817"/>
    <w:rsid w:val="00416AE4"/>
    <w:rsid w:val="0041726B"/>
    <w:rsid w:val="004175C7"/>
    <w:rsid w:val="0041790E"/>
    <w:rsid w:val="00421F04"/>
    <w:rsid w:val="00422072"/>
    <w:rsid w:val="00423DE5"/>
    <w:rsid w:val="0042496F"/>
    <w:rsid w:val="00424D4A"/>
    <w:rsid w:val="00424D76"/>
    <w:rsid w:val="00424E0F"/>
    <w:rsid w:val="00425644"/>
    <w:rsid w:val="0042595B"/>
    <w:rsid w:val="004261B0"/>
    <w:rsid w:val="004266C3"/>
    <w:rsid w:val="00426957"/>
    <w:rsid w:val="00426BE2"/>
    <w:rsid w:val="00427CCF"/>
    <w:rsid w:val="004301ED"/>
    <w:rsid w:val="004302AB"/>
    <w:rsid w:val="00430B05"/>
    <w:rsid w:val="00430CB6"/>
    <w:rsid w:val="00431F70"/>
    <w:rsid w:val="00433F16"/>
    <w:rsid w:val="00434283"/>
    <w:rsid w:val="00434668"/>
    <w:rsid w:val="00434696"/>
    <w:rsid w:val="00434A4D"/>
    <w:rsid w:val="004354F5"/>
    <w:rsid w:val="0043558A"/>
    <w:rsid w:val="00435F8B"/>
    <w:rsid w:val="004362DE"/>
    <w:rsid w:val="00436589"/>
    <w:rsid w:val="00436913"/>
    <w:rsid w:val="00436ED5"/>
    <w:rsid w:val="00437237"/>
    <w:rsid w:val="00437657"/>
    <w:rsid w:val="00437886"/>
    <w:rsid w:val="00437F97"/>
    <w:rsid w:val="00440BD0"/>
    <w:rsid w:val="00440D1D"/>
    <w:rsid w:val="004415C0"/>
    <w:rsid w:val="00442188"/>
    <w:rsid w:val="004429CB"/>
    <w:rsid w:val="00443A30"/>
    <w:rsid w:val="00443B22"/>
    <w:rsid w:val="004447DD"/>
    <w:rsid w:val="00445970"/>
    <w:rsid w:val="00445B30"/>
    <w:rsid w:val="004463DC"/>
    <w:rsid w:val="004465D9"/>
    <w:rsid w:val="00446745"/>
    <w:rsid w:val="00446AF5"/>
    <w:rsid w:val="00446AFC"/>
    <w:rsid w:val="00446D74"/>
    <w:rsid w:val="004472F1"/>
    <w:rsid w:val="004473A6"/>
    <w:rsid w:val="0044765A"/>
    <w:rsid w:val="00447930"/>
    <w:rsid w:val="004515E5"/>
    <w:rsid w:val="004517EF"/>
    <w:rsid w:val="00451CB6"/>
    <w:rsid w:val="004527AF"/>
    <w:rsid w:val="00452D2E"/>
    <w:rsid w:val="00453037"/>
    <w:rsid w:val="00453A04"/>
    <w:rsid w:val="00454F95"/>
    <w:rsid w:val="00456067"/>
    <w:rsid w:val="0045650F"/>
    <w:rsid w:val="00457701"/>
    <w:rsid w:val="00457B98"/>
    <w:rsid w:val="004601B1"/>
    <w:rsid w:val="004604FA"/>
    <w:rsid w:val="0046053E"/>
    <w:rsid w:val="004606B1"/>
    <w:rsid w:val="004614DE"/>
    <w:rsid w:val="0046190F"/>
    <w:rsid w:val="00461E92"/>
    <w:rsid w:val="00462D25"/>
    <w:rsid w:val="004633C8"/>
    <w:rsid w:val="0046365C"/>
    <w:rsid w:val="00465F5A"/>
    <w:rsid w:val="004663FA"/>
    <w:rsid w:val="004664DD"/>
    <w:rsid w:val="00466D23"/>
    <w:rsid w:val="004701B6"/>
    <w:rsid w:val="004708C2"/>
    <w:rsid w:val="00470C52"/>
    <w:rsid w:val="004716B7"/>
    <w:rsid w:val="00471DDC"/>
    <w:rsid w:val="004720FD"/>
    <w:rsid w:val="004722FF"/>
    <w:rsid w:val="0047244F"/>
    <w:rsid w:val="00472523"/>
    <w:rsid w:val="004725DA"/>
    <w:rsid w:val="00472712"/>
    <w:rsid w:val="00472B3A"/>
    <w:rsid w:val="00472BDA"/>
    <w:rsid w:val="00472CB1"/>
    <w:rsid w:val="004731AE"/>
    <w:rsid w:val="00473840"/>
    <w:rsid w:val="00473998"/>
    <w:rsid w:val="00473EAF"/>
    <w:rsid w:val="004740B1"/>
    <w:rsid w:val="004748D0"/>
    <w:rsid w:val="004751F5"/>
    <w:rsid w:val="00475523"/>
    <w:rsid w:val="00475936"/>
    <w:rsid w:val="00476291"/>
    <w:rsid w:val="004769FA"/>
    <w:rsid w:val="00476E04"/>
    <w:rsid w:val="00477B0C"/>
    <w:rsid w:val="00480139"/>
    <w:rsid w:val="00480408"/>
    <w:rsid w:val="004809D6"/>
    <w:rsid w:val="00481958"/>
    <w:rsid w:val="004819F6"/>
    <w:rsid w:val="00481D3F"/>
    <w:rsid w:val="00481F2A"/>
    <w:rsid w:val="00482C12"/>
    <w:rsid w:val="00484038"/>
    <w:rsid w:val="00484378"/>
    <w:rsid w:val="004853AC"/>
    <w:rsid w:val="00486662"/>
    <w:rsid w:val="00487605"/>
    <w:rsid w:val="00487774"/>
    <w:rsid w:val="00487AF2"/>
    <w:rsid w:val="004904B2"/>
    <w:rsid w:val="004904C3"/>
    <w:rsid w:val="00491700"/>
    <w:rsid w:val="004922F4"/>
    <w:rsid w:val="00492409"/>
    <w:rsid w:val="00492501"/>
    <w:rsid w:val="00492F5E"/>
    <w:rsid w:val="004931EF"/>
    <w:rsid w:val="004935B6"/>
    <w:rsid w:val="00493CB8"/>
    <w:rsid w:val="00493FA2"/>
    <w:rsid w:val="004940A9"/>
    <w:rsid w:val="0049421C"/>
    <w:rsid w:val="0049471B"/>
    <w:rsid w:val="00495193"/>
    <w:rsid w:val="004952FA"/>
    <w:rsid w:val="004961F0"/>
    <w:rsid w:val="0049669B"/>
    <w:rsid w:val="00496945"/>
    <w:rsid w:val="00496A85"/>
    <w:rsid w:val="00496E77"/>
    <w:rsid w:val="00496FEC"/>
    <w:rsid w:val="00497E6E"/>
    <w:rsid w:val="00497E90"/>
    <w:rsid w:val="00497EAF"/>
    <w:rsid w:val="004A1651"/>
    <w:rsid w:val="004A1D45"/>
    <w:rsid w:val="004A514F"/>
    <w:rsid w:val="004A5196"/>
    <w:rsid w:val="004A5745"/>
    <w:rsid w:val="004A5B29"/>
    <w:rsid w:val="004A62ED"/>
    <w:rsid w:val="004A7A6E"/>
    <w:rsid w:val="004A7D1E"/>
    <w:rsid w:val="004B0362"/>
    <w:rsid w:val="004B0484"/>
    <w:rsid w:val="004B0F19"/>
    <w:rsid w:val="004B10B7"/>
    <w:rsid w:val="004B1432"/>
    <w:rsid w:val="004B1467"/>
    <w:rsid w:val="004B1699"/>
    <w:rsid w:val="004B23B8"/>
    <w:rsid w:val="004B2917"/>
    <w:rsid w:val="004B37C7"/>
    <w:rsid w:val="004B389C"/>
    <w:rsid w:val="004B3CA2"/>
    <w:rsid w:val="004B3D72"/>
    <w:rsid w:val="004B3ECB"/>
    <w:rsid w:val="004B4F59"/>
    <w:rsid w:val="004B4FAF"/>
    <w:rsid w:val="004B5E46"/>
    <w:rsid w:val="004B6292"/>
    <w:rsid w:val="004C172E"/>
    <w:rsid w:val="004C1801"/>
    <w:rsid w:val="004C22BB"/>
    <w:rsid w:val="004C277B"/>
    <w:rsid w:val="004C28DC"/>
    <w:rsid w:val="004C34D2"/>
    <w:rsid w:val="004C35B5"/>
    <w:rsid w:val="004C40B3"/>
    <w:rsid w:val="004C4FD0"/>
    <w:rsid w:val="004C5379"/>
    <w:rsid w:val="004C555D"/>
    <w:rsid w:val="004C5A7E"/>
    <w:rsid w:val="004C62CC"/>
    <w:rsid w:val="004C6438"/>
    <w:rsid w:val="004C659F"/>
    <w:rsid w:val="004C6A57"/>
    <w:rsid w:val="004C74F1"/>
    <w:rsid w:val="004C7691"/>
    <w:rsid w:val="004D0CA5"/>
    <w:rsid w:val="004D1009"/>
    <w:rsid w:val="004D1323"/>
    <w:rsid w:val="004D1439"/>
    <w:rsid w:val="004D1933"/>
    <w:rsid w:val="004D1B0A"/>
    <w:rsid w:val="004D2A48"/>
    <w:rsid w:val="004D3420"/>
    <w:rsid w:val="004D3B76"/>
    <w:rsid w:val="004D3C36"/>
    <w:rsid w:val="004D3FE9"/>
    <w:rsid w:val="004D4128"/>
    <w:rsid w:val="004D416E"/>
    <w:rsid w:val="004D4D2C"/>
    <w:rsid w:val="004D4E91"/>
    <w:rsid w:val="004D4F23"/>
    <w:rsid w:val="004D6544"/>
    <w:rsid w:val="004D7AAA"/>
    <w:rsid w:val="004E09C9"/>
    <w:rsid w:val="004E0FCB"/>
    <w:rsid w:val="004E1A67"/>
    <w:rsid w:val="004E1C82"/>
    <w:rsid w:val="004E1ECB"/>
    <w:rsid w:val="004E2C61"/>
    <w:rsid w:val="004E458F"/>
    <w:rsid w:val="004E4C97"/>
    <w:rsid w:val="004E5336"/>
    <w:rsid w:val="004E5699"/>
    <w:rsid w:val="004E6FB6"/>
    <w:rsid w:val="004E733A"/>
    <w:rsid w:val="004E7A90"/>
    <w:rsid w:val="004F047D"/>
    <w:rsid w:val="004F0766"/>
    <w:rsid w:val="004F0976"/>
    <w:rsid w:val="004F0A88"/>
    <w:rsid w:val="004F10AB"/>
    <w:rsid w:val="004F137A"/>
    <w:rsid w:val="004F1611"/>
    <w:rsid w:val="004F16DD"/>
    <w:rsid w:val="004F1C82"/>
    <w:rsid w:val="004F1E4F"/>
    <w:rsid w:val="004F259D"/>
    <w:rsid w:val="004F292B"/>
    <w:rsid w:val="004F2D88"/>
    <w:rsid w:val="004F4E12"/>
    <w:rsid w:val="004F5B18"/>
    <w:rsid w:val="004F5BAB"/>
    <w:rsid w:val="004F5E89"/>
    <w:rsid w:val="004F5ECA"/>
    <w:rsid w:val="004F6770"/>
    <w:rsid w:val="004F67B0"/>
    <w:rsid w:val="004F74F3"/>
    <w:rsid w:val="004F78FA"/>
    <w:rsid w:val="00500693"/>
    <w:rsid w:val="00500EFF"/>
    <w:rsid w:val="0050107C"/>
    <w:rsid w:val="005030F3"/>
    <w:rsid w:val="00503940"/>
    <w:rsid w:val="00503E09"/>
    <w:rsid w:val="00504261"/>
    <w:rsid w:val="00504627"/>
    <w:rsid w:val="005055BB"/>
    <w:rsid w:val="00505841"/>
    <w:rsid w:val="0050614B"/>
    <w:rsid w:val="00507F12"/>
    <w:rsid w:val="00507FA4"/>
    <w:rsid w:val="00510C78"/>
    <w:rsid w:val="005111F0"/>
    <w:rsid w:val="00511548"/>
    <w:rsid w:val="005119B6"/>
    <w:rsid w:val="0051203D"/>
    <w:rsid w:val="005122AE"/>
    <w:rsid w:val="00512600"/>
    <w:rsid w:val="005137C4"/>
    <w:rsid w:val="00514B97"/>
    <w:rsid w:val="00515452"/>
    <w:rsid w:val="0051581A"/>
    <w:rsid w:val="00515A8B"/>
    <w:rsid w:val="0051668E"/>
    <w:rsid w:val="00516CCC"/>
    <w:rsid w:val="00516FEF"/>
    <w:rsid w:val="005174EF"/>
    <w:rsid w:val="0051773B"/>
    <w:rsid w:val="00517759"/>
    <w:rsid w:val="0052091C"/>
    <w:rsid w:val="00520BF8"/>
    <w:rsid w:val="00520CD2"/>
    <w:rsid w:val="005212AA"/>
    <w:rsid w:val="00521648"/>
    <w:rsid w:val="00523405"/>
    <w:rsid w:val="00523DD1"/>
    <w:rsid w:val="005240E4"/>
    <w:rsid w:val="00524525"/>
    <w:rsid w:val="00524766"/>
    <w:rsid w:val="005249DB"/>
    <w:rsid w:val="00524ADE"/>
    <w:rsid w:val="00524CA2"/>
    <w:rsid w:val="0052593A"/>
    <w:rsid w:val="00525BA4"/>
    <w:rsid w:val="005260E7"/>
    <w:rsid w:val="00526805"/>
    <w:rsid w:val="00526A56"/>
    <w:rsid w:val="00526A96"/>
    <w:rsid w:val="00526B25"/>
    <w:rsid w:val="00527156"/>
    <w:rsid w:val="00527B65"/>
    <w:rsid w:val="00527E61"/>
    <w:rsid w:val="005303AF"/>
    <w:rsid w:val="00530610"/>
    <w:rsid w:val="00531AAC"/>
    <w:rsid w:val="00533561"/>
    <w:rsid w:val="00533D93"/>
    <w:rsid w:val="0053504D"/>
    <w:rsid w:val="005358D7"/>
    <w:rsid w:val="00536ABF"/>
    <w:rsid w:val="005411CA"/>
    <w:rsid w:val="005417EB"/>
    <w:rsid w:val="005426C8"/>
    <w:rsid w:val="0054310C"/>
    <w:rsid w:val="00543289"/>
    <w:rsid w:val="005433EF"/>
    <w:rsid w:val="00544C6F"/>
    <w:rsid w:val="00545028"/>
    <w:rsid w:val="005456FC"/>
    <w:rsid w:val="00546188"/>
    <w:rsid w:val="005467A5"/>
    <w:rsid w:val="0054754B"/>
    <w:rsid w:val="005477A6"/>
    <w:rsid w:val="00547A89"/>
    <w:rsid w:val="0055005F"/>
    <w:rsid w:val="005504D8"/>
    <w:rsid w:val="00550C55"/>
    <w:rsid w:val="00550C68"/>
    <w:rsid w:val="00551908"/>
    <w:rsid w:val="00551A7B"/>
    <w:rsid w:val="00551E99"/>
    <w:rsid w:val="005527E8"/>
    <w:rsid w:val="005528CC"/>
    <w:rsid w:val="005536E9"/>
    <w:rsid w:val="00553AD7"/>
    <w:rsid w:val="00553F0A"/>
    <w:rsid w:val="0055483B"/>
    <w:rsid w:val="00555172"/>
    <w:rsid w:val="00555D49"/>
    <w:rsid w:val="00556061"/>
    <w:rsid w:val="0055635D"/>
    <w:rsid w:val="005564E1"/>
    <w:rsid w:val="005565DA"/>
    <w:rsid w:val="00556B32"/>
    <w:rsid w:val="005572B0"/>
    <w:rsid w:val="00557AB8"/>
    <w:rsid w:val="005602D8"/>
    <w:rsid w:val="00560B11"/>
    <w:rsid w:val="00561050"/>
    <w:rsid w:val="0056186F"/>
    <w:rsid w:val="00561A09"/>
    <w:rsid w:val="0056373A"/>
    <w:rsid w:val="00564144"/>
    <w:rsid w:val="0056456C"/>
    <w:rsid w:val="00564CEE"/>
    <w:rsid w:val="00565280"/>
    <w:rsid w:val="00565364"/>
    <w:rsid w:val="005653D8"/>
    <w:rsid w:val="005656DA"/>
    <w:rsid w:val="0056591D"/>
    <w:rsid w:val="005663C9"/>
    <w:rsid w:val="00567039"/>
    <w:rsid w:val="00567105"/>
    <w:rsid w:val="005671FE"/>
    <w:rsid w:val="00567AF1"/>
    <w:rsid w:val="00567B0E"/>
    <w:rsid w:val="00567B6D"/>
    <w:rsid w:val="00570249"/>
    <w:rsid w:val="00570438"/>
    <w:rsid w:val="00570C9F"/>
    <w:rsid w:val="00570E74"/>
    <w:rsid w:val="0057177B"/>
    <w:rsid w:val="005719D5"/>
    <w:rsid w:val="00571C48"/>
    <w:rsid w:val="00571CB5"/>
    <w:rsid w:val="00571E6F"/>
    <w:rsid w:val="005720DF"/>
    <w:rsid w:val="005720EB"/>
    <w:rsid w:val="005722AB"/>
    <w:rsid w:val="00572E3B"/>
    <w:rsid w:val="005731A6"/>
    <w:rsid w:val="00573496"/>
    <w:rsid w:val="005736B2"/>
    <w:rsid w:val="00573A0F"/>
    <w:rsid w:val="00573A7F"/>
    <w:rsid w:val="00573AE2"/>
    <w:rsid w:val="00574675"/>
    <w:rsid w:val="00574D2E"/>
    <w:rsid w:val="0057502E"/>
    <w:rsid w:val="005759BC"/>
    <w:rsid w:val="005762A0"/>
    <w:rsid w:val="00577469"/>
    <w:rsid w:val="005774C7"/>
    <w:rsid w:val="005776B7"/>
    <w:rsid w:val="00577C77"/>
    <w:rsid w:val="0058014F"/>
    <w:rsid w:val="005811D0"/>
    <w:rsid w:val="00581348"/>
    <w:rsid w:val="00581A69"/>
    <w:rsid w:val="00582EEF"/>
    <w:rsid w:val="00582F79"/>
    <w:rsid w:val="0058346A"/>
    <w:rsid w:val="00583C06"/>
    <w:rsid w:val="00584416"/>
    <w:rsid w:val="005844AF"/>
    <w:rsid w:val="005854E8"/>
    <w:rsid w:val="00585951"/>
    <w:rsid w:val="00586C1B"/>
    <w:rsid w:val="00587759"/>
    <w:rsid w:val="00587D23"/>
    <w:rsid w:val="00587D64"/>
    <w:rsid w:val="00587E7F"/>
    <w:rsid w:val="005917D0"/>
    <w:rsid w:val="00592545"/>
    <w:rsid w:val="00593B3C"/>
    <w:rsid w:val="00593EAB"/>
    <w:rsid w:val="00593EC1"/>
    <w:rsid w:val="00593F10"/>
    <w:rsid w:val="00593F46"/>
    <w:rsid w:val="00594271"/>
    <w:rsid w:val="005943D4"/>
    <w:rsid w:val="0059490F"/>
    <w:rsid w:val="00594EA2"/>
    <w:rsid w:val="00595A82"/>
    <w:rsid w:val="00596364"/>
    <w:rsid w:val="00596878"/>
    <w:rsid w:val="005968C3"/>
    <w:rsid w:val="00596B30"/>
    <w:rsid w:val="00597018"/>
    <w:rsid w:val="00597A22"/>
    <w:rsid w:val="00597B94"/>
    <w:rsid w:val="005A00E1"/>
    <w:rsid w:val="005A137C"/>
    <w:rsid w:val="005A1527"/>
    <w:rsid w:val="005A15D3"/>
    <w:rsid w:val="005A1EF3"/>
    <w:rsid w:val="005A2006"/>
    <w:rsid w:val="005A2CFC"/>
    <w:rsid w:val="005A510A"/>
    <w:rsid w:val="005A53EA"/>
    <w:rsid w:val="005A5BC6"/>
    <w:rsid w:val="005A5E4F"/>
    <w:rsid w:val="005A602D"/>
    <w:rsid w:val="005A631D"/>
    <w:rsid w:val="005A6A07"/>
    <w:rsid w:val="005B0875"/>
    <w:rsid w:val="005B0EB7"/>
    <w:rsid w:val="005B1A06"/>
    <w:rsid w:val="005B2695"/>
    <w:rsid w:val="005B3257"/>
    <w:rsid w:val="005B4687"/>
    <w:rsid w:val="005B4E62"/>
    <w:rsid w:val="005B5A71"/>
    <w:rsid w:val="005B5F60"/>
    <w:rsid w:val="005B5FD6"/>
    <w:rsid w:val="005B7E33"/>
    <w:rsid w:val="005C0B66"/>
    <w:rsid w:val="005C1100"/>
    <w:rsid w:val="005C2AEE"/>
    <w:rsid w:val="005C3B49"/>
    <w:rsid w:val="005C3CF1"/>
    <w:rsid w:val="005C3DBC"/>
    <w:rsid w:val="005C3F50"/>
    <w:rsid w:val="005C4ACC"/>
    <w:rsid w:val="005C542D"/>
    <w:rsid w:val="005C5B6F"/>
    <w:rsid w:val="005C5D80"/>
    <w:rsid w:val="005C5EFE"/>
    <w:rsid w:val="005C63D7"/>
    <w:rsid w:val="005C70EA"/>
    <w:rsid w:val="005C7D23"/>
    <w:rsid w:val="005C7DF0"/>
    <w:rsid w:val="005C7E52"/>
    <w:rsid w:val="005D03FB"/>
    <w:rsid w:val="005D0AC3"/>
    <w:rsid w:val="005D0DE1"/>
    <w:rsid w:val="005D0F8F"/>
    <w:rsid w:val="005D103C"/>
    <w:rsid w:val="005D131B"/>
    <w:rsid w:val="005D13DE"/>
    <w:rsid w:val="005D13E2"/>
    <w:rsid w:val="005D156C"/>
    <w:rsid w:val="005D1EFA"/>
    <w:rsid w:val="005D2E2B"/>
    <w:rsid w:val="005D2EC2"/>
    <w:rsid w:val="005D2FA2"/>
    <w:rsid w:val="005D35A2"/>
    <w:rsid w:val="005D3643"/>
    <w:rsid w:val="005D3EAD"/>
    <w:rsid w:val="005D3F8D"/>
    <w:rsid w:val="005D452E"/>
    <w:rsid w:val="005D4933"/>
    <w:rsid w:val="005D4DE6"/>
    <w:rsid w:val="005D53B1"/>
    <w:rsid w:val="005D579F"/>
    <w:rsid w:val="005D5A97"/>
    <w:rsid w:val="005D5E22"/>
    <w:rsid w:val="005D717B"/>
    <w:rsid w:val="005D753C"/>
    <w:rsid w:val="005D7541"/>
    <w:rsid w:val="005D7B0A"/>
    <w:rsid w:val="005D7CF9"/>
    <w:rsid w:val="005E0D8F"/>
    <w:rsid w:val="005E134E"/>
    <w:rsid w:val="005E2669"/>
    <w:rsid w:val="005E3359"/>
    <w:rsid w:val="005E3A6E"/>
    <w:rsid w:val="005E3FAC"/>
    <w:rsid w:val="005E4A28"/>
    <w:rsid w:val="005E4BAC"/>
    <w:rsid w:val="005E5238"/>
    <w:rsid w:val="005E55D6"/>
    <w:rsid w:val="005E5A0F"/>
    <w:rsid w:val="005E5E13"/>
    <w:rsid w:val="005E5FAD"/>
    <w:rsid w:val="005E7230"/>
    <w:rsid w:val="005F05F9"/>
    <w:rsid w:val="005F0BAD"/>
    <w:rsid w:val="005F2379"/>
    <w:rsid w:val="005F2ACC"/>
    <w:rsid w:val="005F2B71"/>
    <w:rsid w:val="005F2C9F"/>
    <w:rsid w:val="005F2D4F"/>
    <w:rsid w:val="005F39EB"/>
    <w:rsid w:val="005F3BC4"/>
    <w:rsid w:val="005F4895"/>
    <w:rsid w:val="005F4969"/>
    <w:rsid w:val="005F615C"/>
    <w:rsid w:val="005F67FE"/>
    <w:rsid w:val="005F7990"/>
    <w:rsid w:val="005F7FC3"/>
    <w:rsid w:val="006005E3"/>
    <w:rsid w:val="00600A08"/>
    <w:rsid w:val="00600EC0"/>
    <w:rsid w:val="00601E34"/>
    <w:rsid w:val="00602724"/>
    <w:rsid w:val="00603492"/>
    <w:rsid w:val="00603FC2"/>
    <w:rsid w:val="0060426A"/>
    <w:rsid w:val="0060446A"/>
    <w:rsid w:val="00604607"/>
    <w:rsid w:val="00605190"/>
    <w:rsid w:val="0060523D"/>
    <w:rsid w:val="006068A6"/>
    <w:rsid w:val="0060746F"/>
    <w:rsid w:val="00607C0B"/>
    <w:rsid w:val="00610276"/>
    <w:rsid w:val="006108CE"/>
    <w:rsid w:val="00610B54"/>
    <w:rsid w:val="00610B8D"/>
    <w:rsid w:val="00611D40"/>
    <w:rsid w:val="006120CE"/>
    <w:rsid w:val="0061366C"/>
    <w:rsid w:val="00613C55"/>
    <w:rsid w:val="00614BE8"/>
    <w:rsid w:val="00615212"/>
    <w:rsid w:val="00615E84"/>
    <w:rsid w:val="0061615B"/>
    <w:rsid w:val="00616542"/>
    <w:rsid w:val="00616C25"/>
    <w:rsid w:val="00620361"/>
    <w:rsid w:val="0062113E"/>
    <w:rsid w:val="006218B1"/>
    <w:rsid w:val="006221FF"/>
    <w:rsid w:val="00623859"/>
    <w:rsid w:val="006239A6"/>
    <w:rsid w:val="00623AF6"/>
    <w:rsid w:val="0062470D"/>
    <w:rsid w:val="00624A3A"/>
    <w:rsid w:val="006262AC"/>
    <w:rsid w:val="006267C6"/>
    <w:rsid w:val="006268DA"/>
    <w:rsid w:val="0062693D"/>
    <w:rsid w:val="00626F14"/>
    <w:rsid w:val="00627039"/>
    <w:rsid w:val="00627B83"/>
    <w:rsid w:val="00630726"/>
    <w:rsid w:val="006307CF"/>
    <w:rsid w:val="00631143"/>
    <w:rsid w:val="006329E4"/>
    <w:rsid w:val="00632AEB"/>
    <w:rsid w:val="00634DC9"/>
    <w:rsid w:val="006350E4"/>
    <w:rsid w:val="00635366"/>
    <w:rsid w:val="006354C8"/>
    <w:rsid w:val="006359FD"/>
    <w:rsid w:val="00635E4E"/>
    <w:rsid w:val="00636561"/>
    <w:rsid w:val="00636C92"/>
    <w:rsid w:val="00637DC0"/>
    <w:rsid w:val="00640F88"/>
    <w:rsid w:val="006413F8"/>
    <w:rsid w:val="00641B0B"/>
    <w:rsid w:val="00641CA8"/>
    <w:rsid w:val="0064279E"/>
    <w:rsid w:val="0064284F"/>
    <w:rsid w:val="00643453"/>
    <w:rsid w:val="0064387D"/>
    <w:rsid w:val="00643DCB"/>
    <w:rsid w:val="00643DED"/>
    <w:rsid w:val="006440A7"/>
    <w:rsid w:val="00644F2A"/>
    <w:rsid w:val="0064608A"/>
    <w:rsid w:val="00646221"/>
    <w:rsid w:val="006467CF"/>
    <w:rsid w:val="0064732E"/>
    <w:rsid w:val="006475A8"/>
    <w:rsid w:val="00647F82"/>
    <w:rsid w:val="00650825"/>
    <w:rsid w:val="00650FB0"/>
    <w:rsid w:val="0065148D"/>
    <w:rsid w:val="006514B4"/>
    <w:rsid w:val="00651EA7"/>
    <w:rsid w:val="00652108"/>
    <w:rsid w:val="00653228"/>
    <w:rsid w:val="00653472"/>
    <w:rsid w:val="00653F09"/>
    <w:rsid w:val="0065414B"/>
    <w:rsid w:val="006541B2"/>
    <w:rsid w:val="00654DEF"/>
    <w:rsid w:val="00654FA0"/>
    <w:rsid w:val="00655156"/>
    <w:rsid w:val="00655353"/>
    <w:rsid w:val="00655E1B"/>
    <w:rsid w:val="00655FB4"/>
    <w:rsid w:val="00655FDE"/>
    <w:rsid w:val="006561D2"/>
    <w:rsid w:val="006563CE"/>
    <w:rsid w:val="0065709E"/>
    <w:rsid w:val="00657E53"/>
    <w:rsid w:val="0066016E"/>
    <w:rsid w:val="00661541"/>
    <w:rsid w:val="00662C0E"/>
    <w:rsid w:val="00662DC6"/>
    <w:rsid w:val="0066366E"/>
    <w:rsid w:val="006644BB"/>
    <w:rsid w:val="006651D1"/>
    <w:rsid w:val="00665FCB"/>
    <w:rsid w:val="006662E8"/>
    <w:rsid w:val="00666B59"/>
    <w:rsid w:val="00667792"/>
    <w:rsid w:val="00670613"/>
    <w:rsid w:val="0067079A"/>
    <w:rsid w:val="00670A96"/>
    <w:rsid w:val="00670CB7"/>
    <w:rsid w:val="00671519"/>
    <w:rsid w:val="00671681"/>
    <w:rsid w:val="006726FE"/>
    <w:rsid w:val="00672828"/>
    <w:rsid w:val="00672A70"/>
    <w:rsid w:val="00673134"/>
    <w:rsid w:val="0067366F"/>
    <w:rsid w:val="0067505B"/>
    <w:rsid w:val="0067597A"/>
    <w:rsid w:val="006806A0"/>
    <w:rsid w:val="00680854"/>
    <w:rsid w:val="006823A5"/>
    <w:rsid w:val="00682E6A"/>
    <w:rsid w:val="00682FAA"/>
    <w:rsid w:val="006834DA"/>
    <w:rsid w:val="0068609E"/>
    <w:rsid w:val="0068660A"/>
    <w:rsid w:val="00686AAA"/>
    <w:rsid w:val="006871FB"/>
    <w:rsid w:val="006874F4"/>
    <w:rsid w:val="0069070A"/>
    <w:rsid w:val="00690F9E"/>
    <w:rsid w:val="006912FB"/>
    <w:rsid w:val="0069139B"/>
    <w:rsid w:val="00691514"/>
    <w:rsid w:val="00692725"/>
    <w:rsid w:val="0069320D"/>
    <w:rsid w:val="00694EE2"/>
    <w:rsid w:val="006952CC"/>
    <w:rsid w:val="00695BC4"/>
    <w:rsid w:val="006971AC"/>
    <w:rsid w:val="00697550"/>
    <w:rsid w:val="00697EF5"/>
    <w:rsid w:val="006A00AD"/>
    <w:rsid w:val="006A19BA"/>
    <w:rsid w:val="006A1B07"/>
    <w:rsid w:val="006A1CEB"/>
    <w:rsid w:val="006A1D4E"/>
    <w:rsid w:val="006A40E6"/>
    <w:rsid w:val="006A43D5"/>
    <w:rsid w:val="006A47CC"/>
    <w:rsid w:val="006A63E7"/>
    <w:rsid w:val="006A6740"/>
    <w:rsid w:val="006A6D1F"/>
    <w:rsid w:val="006A706D"/>
    <w:rsid w:val="006A76D8"/>
    <w:rsid w:val="006B03FA"/>
    <w:rsid w:val="006B0A75"/>
    <w:rsid w:val="006B0AB4"/>
    <w:rsid w:val="006B1350"/>
    <w:rsid w:val="006B1B1C"/>
    <w:rsid w:val="006B1E56"/>
    <w:rsid w:val="006B2522"/>
    <w:rsid w:val="006B27EB"/>
    <w:rsid w:val="006B2FA7"/>
    <w:rsid w:val="006B3C56"/>
    <w:rsid w:val="006B47B3"/>
    <w:rsid w:val="006B485E"/>
    <w:rsid w:val="006B51DC"/>
    <w:rsid w:val="006B5BCE"/>
    <w:rsid w:val="006B61BE"/>
    <w:rsid w:val="006C1230"/>
    <w:rsid w:val="006C2D8B"/>
    <w:rsid w:val="006C455E"/>
    <w:rsid w:val="006C556B"/>
    <w:rsid w:val="006C57DF"/>
    <w:rsid w:val="006C5853"/>
    <w:rsid w:val="006C6384"/>
    <w:rsid w:val="006C6813"/>
    <w:rsid w:val="006C6B8D"/>
    <w:rsid w:val="006C735A"/>
    <w:rsid w:val="006D0113"/>
    <w:rsid w:val="006D01B7"/>
    <w:rsid w:val="006D025F"/>
    <w:rsid w:val="006D1FA1"/>
    <w:rsid w:val="006D24C7"/>
    <w:rsid w:val="006D2B85"/>
    <w:rsid w:val="006D3420"/>
    <w:rsid w:val="006D3D37"/>
    <w:rsid w:val="006D41BC"/>
    <w:rsid w:val="006D43F2"/>
    <w:rsid w:val="006D4CB5"/>
    <w:rsid w:val="006D5295"/>
    <w:rsid w:val="006D6DC9"/>
    <w:rsid w:val="006D70AD"/>
    <w:rsid w:val="006D7104"/>
    <w:rsid w:val="006D79AA"/>
    <w:rsid w:val="006E0069"/>
    <w:rsid w:val="006E00A2"/>
    <w:rsid w:val="006E00BE"/>
    <w:rsid w:val="006E043F"/>
    <w:rsid w:val="006E04CE"/>
    <w:rsid w:val="006E0AF6"/>
    <w:rsid w:val="006E10BF"/>
    <w:rsid w:val="006E1E12"/>
    <w:rsid w:val="006E1F13"/>
    <w:rsid w:val="006E2756"/>
    <w:rsid w:val="006E2E32"/>
    <w:rsid w:val="006E39C0"/>
    <w:rsid w:val="006E3A48"/>
    <w:rsid w:val="006E3F1A"/>
    <w:rsid w:val="006E418F"/>
    <w:rsid w:val="006E4411"/>
    <w:rsid w:val="006E4446"/>
    <w:rsid w:val="006E4BDF"/>
    <w:rsid w:val="006E4D4B"/>
    <w:rsid w:val="006E67BC"/>
    <w:rsid w:val="006E6BE0"/>
    <w:rsid w:val="006E7FAA"/>
    <w:rsid w:val="006F09B5"/>
    <w:rsid w:val="006F1BF5"/>
    <w:rsid w:val="006F1D91"/>
    <w:rsid w:val="006F2546"/>
    <w:rsid w:val="006F3306"/>
    <w:rsid w:val="006F387B"/>
    <w:rsid w:val="006F3B3D"/>
    <w:rsid w:val="006F3CF5"/>
    <w:rsid w:val="006F3D2C"/>
    <w:rsid w:val="006F3F33"/>
    <w:rsid w:val="006F4918"/>
    <w:rsid w:val="006F493D"/>
    <w:rsid w:val="006F4EF1"/>
    <w:rsid w:val="006F6643"/>
    <w:rsid w:val="006F6A03"/>
    <w:rsid w:val="006F6C9C"/>
    <w:rsid w:val="006F6F1C"/>
    <w:rsid w:val="006F711C"/>
    <w:rsid w:val="006F7596"/>
    <w:rsid w:val="006F7C37"/>
    <w:rsid w:val="006F7ED1"/>
    <w:rsid w:val="00700382"/>
    <w:rsid w:val="00700BEC"/>
    <w:rsid w:val="00701469"/>
    <w:rsid w:val="00701E06"/>
    <w:rsid w:val="007023AA"/>
    <w:rsid w:val="007029F2"/>
    <w:rsid w:val="00703723"/>
    <w:rsid w:val="00703AFE"/>
    <w:rsid w:val="00703CCA"/>
    <w:rsid w:val="007043D1"/>
    <w:rsid w:val="0070557F"/>
    <w:rsid w:val="00705A05"/>
    <w:rsid w:val="00707CE4"/>
    <w:rsid w:val="00710F51"/>
    <w:rsid w:val="00711181"/>
    <w:rsid w:val="00711807"/>
    <w:rsid w:val="007119EF"/>
    <w:rsid w:val="00711F73"/>
    <w:rsid w:val="00712331"/>
    <w:rsid w:val="0071302B"/>
    <w:rsid w:val="00713458"/>
    <w:rsid w:val="00713652"/>
    <w:rsid w:val="00713A2A"/>
    <w:rsid w:val="0071439C"/>
    <w:rsid w:val="00714EBF"/>
    <w:rsid w:val="00714EC9"/>
    <w:rsid w:val="0071527E"/>
    <w:rsid w:val="007153A7"/>
    <w:rsid w:val="007159E8"/>
    <w:rsid w:val="00715D1A"/>
    <w:rsid w:val="0071600C"/>
    <w:rsid w:val="00716488"/>
    <w:rsid w:val="00717034"/>
    <w:rsid w:val="00717344"/>
    <w:rsid w:val="00717B0B"/>
    <w:rsid w:val="007202D7"/>
    <w:rsid w:val="00720967"/>
    <w:rsid w:val="0072216E"/>
    <w:rsid w:val="00722FFA"/>
    <w:rsid w:val="00723224"/>
    <w:rsid w:val="00723A32"/>
    <w:rsid w:val="007248CE"/>
    <w:rsid w:val="00724BE4"/>
    <w:rsid w:val="00725749"/>
    <w:rsid w:val="00725C08"/>
    <w:rsid w:val="007266E1"/>
    <w:rsid w:val="0072681D"/>
    <w:rsid w:val="00726964"/>
    <w:rsid w:val="007269ED"/>
    <w:rsid w:val="00726A11"/>
    <w:rsid w:val="0072738F"/>
    <w:rsid w:val="00727C6D"/>
    <w:rsid w:val="00730581"/>
    <w:rsid w:val="0073077C"/>
    <w:rsid w:val="00730FDB"/>
    <w:rsid w:val="0073133A"/>
    <w:rsid w:val="0073167B"/>
    <w:rsid w:val="00732069"/>
    <w:rsid w:val="007325C3"/>
    <w:rsid w:val="00732C8E"/>
    <w:rsid w:val="00732DA0"/>
    <w:rsid w:val="00733B8F"/>
    <w:rsid w:val="00733E25"/>
    <w:rsid w:val="00734316"/>
    <w:rsid w:val="0073567C"/>
    <w:rsid w:val="00735BA3"/>
    <w:rsid w:val="00735DA8"/>
    <w:rsid w:val="00735E85"/>
    <w:rsid w:val="007367DD"/>
    <w:rsid w:val="00737F12"/>
    <w:rsid w:val="007403FC"/>
    <w:rsid w:val="00740C04"/>
    <w:rsid w:val="00740CDF"/>
    <w:rsid w:val="00741DD9"/>
    <w:rsid w:val="007439AB"/>
    <w:rsid w:val="00743E3F"/>
    <w:rsid w:val="00744593"/>
    <w:rsid w:val="00744B4C"/>
    <w:rsid w:val="00744C5A"/>
    <w:rsid w:val="0074509E"/>
    <w:rsid w:val="00745C1C"/>
    <w:rsid w:val="00745E72"/>
    <w:rsid w:val="00747049"/>
    <w:rsid w:val="00747BE7"/>
    <w:rsid w:val="007503CA"/>
    <w:rsid w:val="007506AE"/>
    <w:rsid w:val="0075074A"/>
    <w:rsid w:val="00751E05"/>
    <w:rsid w:val="0075400F"/>
    <w:rsid w:val="007551ED"/>
    <w:rsid w:val="00755516"/>
    <w:rsid w:val="00756D01"/>
    <w:rsid w:val="007572FD"/>
    <w:rsid w:val="007573B4"/>
    <w:rsid w:val="00757CE1"/>
    <w:rsid w:val="00761525"/>
    <w:rsid w:val="00761950"/>
    <w:rsid w:val="00762198"/>
    <w:rsid w:val="0076253F"/>
    <w:rsid w:val="00762548"/>
    <w:rsid w:val="00763584"/>
    <w:rsid w:val="0076363D"/>
    <w:rsid w:val="00763666"/>
    <w:rsid w:val="00763732"/>
    <w:rsid w:val="0076373B"/>
    <w:rsid w:val="0076439B"/>
    <w:rsid w:val="00764927"/>
    <w:rsid w:val="00764C81"/>
    <w:rsid w:val="00764E46"/>
    <w:rsid w:val="00765352"/>
    <w:rsid w:val="00765442"/>
    <w:rsid w:val="00766936"/>
    <w:rsid w:val="0076734F"/>
    <w:rsid w:val="00767DAB"/>
    <w:rsid w:val="00767E0D"/>
    <w:rsid w:val="00770D88"/>
    <w:rsid w:val="00770F92"/>
    <w:rsid w:val="00771228"/>
    <w:rsid w:val="00772E74"/>
    <w:rsid w:val="00772ECF"/>
    <w:rsid w:val="00773536"/>
    <w:rsid w:val="00773B08"/>
    <w:rsid w:val="00773B16"/>
    <w:rsid w:val="00773B67"/>
    <w:rsid w:val="00774191"/>
    <w:rsid w:val="00774257"/>
    <w:rsid w:val="00775083"/>
    <w:rsid w:val="0077601D"/>
    <w:rsid w:val="0077688C"/>
    <w:rsid w:val="007769C8"/>
    <w:rsid w:val="00776B6D"/>
    <w:rsid w:val="00777100"/>
    <w:rsid w:val="00777CB5"/>
    <w:rsid w:val="007803F4"/>
    <w:rsid w:val="00780874"/>
    <w:rsid w:val="00780C3A"/>
    <w:rsid w:val="00780C61"/>
    <w:rsid w:val="00781019"/>
    <w:rsid w:val="0078130B"/>
    <w:rsid w:val="00781785"/>
    <w:rsid w:val="00781C58"/>
    <w:rsid w:val="00781CBE"/>
    <w:rsid w:val="0078213D"/>
    <w:rsid w:val="007849CC"/>
    <w:rsid w:val="00785252"/>
    <w:rsid w:val="0078536F"/>
    <w:rsid w:val="00786948"/>
    <w:rsid w:val="007870D3"/>
    <w:rsid w:val="0078796A"/>
    <w:rsid w:val="00790B12"/>
    <w:rsid w:val="007913BF"/>
    <w:rsid w:val="007921B4"/>
    <w:rsid w:val="00792CA3"/>
    <w:rsid w:val="007937FC"/>
    <w:rsid w:val="00793B8E"/>
    <w:rsid w:val="00794CA3"/>
    <w:rsid w:val="00795D26"/>
    <w:rsid w:val="00796471"/>
    <w:rsid w:val="00796503"/>
    <w:rsid w:val="00796C83"/>
    <w:rsid w:val="007977CA"/>
    <w:rsid w:val="00797A3E"/>
    <w:rsid w:val="007A077F"/>
    <w:rsid w:val="007A0AB4"/>
    <w:rsid w:val="007A11F4"/>
    <w:rsid w:val="007A1729"/>
    <w:rsid w:val="007A1ABC"/>
    <w:rsid w:val="007A330B"/>
    <w:rsid w:val="007A3912"/>
    <w:rsid w:val="007A5316"/>
    <w:rsid w:val="007A6B8C"/>
    <w:rsid w:val="007A70A1"/>
    <w:rsid w:val="007A78E8"/>
    <w:rsid w:val="007A7E96"/>
    <w:rsid w:val="007B0BA3"/>
    <w:rsid w:val="007B0BEE"/>
    <w:rsid w:val="007B0CBF"/>
    <w:rsid w:val="007B0DF2"/>
    <w:rsid w:val="007B14A4"/>
    <w:rsid w:val="007B17F6"/>
    <w:rsid w:val="007B237A"/>
    <w:rsid w:val="007B3EA1"/>
    <w:rsid w:val="007B4A71"/>
    <w:rsid w:val="007B4B61"/>
    <w:rsid w:val="007B4DA5"/>
    <w:rsid w:val="007B571B"/>
    <w:rsid w:val="007B5868"/>
    <w:rsid w:val="007B5B2E"/>
    <w:rsid w:val="007B5B6B"/>
    <w:rsid w:val="007B5B71"/>
    <w:rsid w:val="007B5F66"/>
    <w:rsid w:val="007B6CC8"/>
    <w:rsid w:val="007B7CDF"/>
    <w:rsid w:val="007C059A"/>
    <w:rsid w:val="007C0944"/>
    <w:rsid w:val="007C0CF3"/>
    <w:rsid w:val="007C1310"/>
    <w:rsid w:val="007C14A6"/>
    <w:rsid w:val="007C164F"/>
    <w:rsid w:val="007C23F3"/>
    <w:rsid w:val="007C314C"/>
    <w:rsid w:val="007C3DA4"/>
    <w:rsid w:val="007C3EE5"/>
    <w:rsid w:val="007C46DF"/>
    <w:rsid w:val="007C5154"/>
    <w:rsid w:val="007C57AD"/>
    <w:rsid w:val="007C5E7F"/>
    <w:rsid w:val="007C66E3"/>
    <w:rsid w:val="007C691F"/>
    <w:rsid w:val="007D00AB"/>
    <w:rsid w:val="007D0876"/>
    <w:rsid w:val="007D18EE"/>
    <w:rsid w:val="007D19B3"/>
    <w:rsid w:val="007D1C4D"/>
    <w:rsid w:val="007D257B"/>
    <w:rsid w:val="007D2708"/>
    <w:rsid w:val="007D2AD6"/>
    <w:rsid w:val="007D35AB"/>
    <w:rsid w:val="007D3F88"/>
    <w:rsid w:val="007D4129"/>
    <w:rsid w:val="007D4D6F"/>
    <w:rsid w:val="007D51DB"/>
    <w:rsid w:val="007D65D0"/>
    <w:rsid w:val="007D662B"/>
    <w:rsid w:val="007D66F0"/>
    <w:rsid w:val="007D6913"/>
    <w:rsid w:val="007D707A"/>
    <w:rsid w:val="007D744E"/>
    <w:rsid w:val="007D7E54"/>
    <w:rsid w:val="007E08A3"/>
    <w:rsid w:val="007E0D14"/>
    <w:rsid w:val="007E12BC"/>
    <w:rsid w:val="007E5CD8"/>
    <w:rsid w:val="007E6B9C"/>
    <w:rsid w:val="007E6F83"/>
    <w:rsid w:val="007E76D7"/>
    <w:rsid w:val="007F094B"/>
    <w:rsid w:val="007F0E5A"/>
    <w:rsid w:val="007F177B"/>
    <w:rsid w:val="007F17E7"/>
    <w:rsid w:val="007F1F56"/>
    <w:rsid w:val="007F251C"/>
    <w:rsid w:val="007F26DF"/>
    <w:rsid w:val="007F289C"/>
    <w:rsid w:val="007F33E3"/>
    <w:rsid w:val="007F3B17"/>
    <w:rsid w:val="007F3CC2"/>
    <w:rsid w:val="007F496C"/>
    <w:rsid w:val="007F497C"/>
    <w:rsid w:val="007F6C3A"/>
    <w:rsid w:val="007F6C63"/>
    <w:rsid w:val="007F6E5E"/>
    <w:rsid w:val="007F6F38"/>
    <w:rsid w:val="00800544"/>
    <w:rsid w:val="00800C3F"/>
    <w:rsid w:val="00802143"/>
    <w:rsid w:val="00802DBC"/>
    <w:rsid w:val="00802FEB"/>
    <w:rsid w:val="0080447D"/>
    <w:rsid w:val="0080488F"/>
    <w:rsid w:val="00804CB7"/>
    <w:rsid w:val="00804CBE"/>
    <w:rsid w:val="008051EC"/>
    <w:rsid w:val="008053D2"/>
    <w:rsid w:val="00805A61"/>
    <w:rsid w:val="00806176"/>
    <w:rsid w:val="00806890"/>
    <w:rsid w:val="0080690A"/>
    <w:rsid w:val="008075E2"/>
    <w:rsid w:val="008104FC"/>
    <w:rsid w:val="00810505"/>
    <w:rsid w:val="0081122E"/>
    <w:rsid w:val="00811352"/>
    <w:rsid w:val="0081147C"/>
    <w:rsid w:val="008117D0"/>
    <w:rsid w:val="00811853"/>
    <w:rsid w:val="00811A27"/>
    <w:rsid w:val="00812B7E"/>
    <w:rsid w:val="008134EF"/>
    <w:rsid w:val="00814A86"/>
    <w:rsid w:val="008150E5"/>
    <w:rsid w:val="008156DD"/>
    <w:rsid w:val="00815933"/>
    <w:rsid w:val="008170C3"/>
    <w:rsid w:val="00817593"/>
    <w:rsid w:val="0082052F"/>
    <w:rsid w:val="00821E50"/>
    <w:rsid w:val="00822EC7"/>
    <w:rsid w:val="00822EE5"/>
    <w:rsid w:val="00822F97"/>
    <w:rsid w:val="00823373"/>
    <w:rsid w:val="00823EBB"/>
    <w:rsid w:val="0082414C"/>
    <w:rsid w:val="0082452A"/>
    <w:rsid w:val="008262A6"/>
    <w:rsid w:val="00827F96"/>
    <w:rsid w:val="00830DD6"/>
    <w:rsid w:val="00831130"/>
    <w:rsid w:val="0083177A"/>
    <w:rsid w:val="008321BF"/>
    <w:rsid w:val="00832D28"/>
    <w:rsid w:val="00833483"/>
    <w:rsid w:val="00833B3B"/>
    <w:rsid w:val="00833F56"/>
    <w:rsid w:val="00834866"/>
    <w:rsid w:val="0083766E"/>
    <w:rsid w:val="00837BFB"/>
    <w:rsid w:val="00840403"/>
    <w:rsid w:val="00840439"/>
    <w:rsid w:val="00840532"/>
    <w:rsid w:val="00840A9B"/>
    <w:rsid w:val="008414A3"/>
    <w:rsid w:val="0084267C"/>
    <w:rsid w:val="0084417F"/>
    <w:rsid w:val="008447E4"/>
    <w:rsid w:val="00845251"/>
    <w:rsid w:val="00845828"/>
    <w:rsid w:val="008458B7"/>
    <w:rsid w:val="00845BEB"/>
    <w:rsid w:val="00845BF5"/>
    <w:rsid w:val="00846A85"/>
    <w:rsid w:val="00846A9A"/>
    <w:rsid w:val="00846B48"/>
    <w:rsid w:val="00846D59"/>
    <w:rsid w:val="00847010"/>
    <w:rsid w:val="0084766A"/>
    <w:rsid w:val="00847B3A"/>
    <w:rsid w:val="008504BE"/>
    <w:rsid w:val="00850535"/>
    <w:rsid w:val="008505D3"/>
    <w:rsid w:val="00850B45"/>
    <w:rsid w:val="008511B8"/>
    <w:rsid w:val="00851AC7"/>
    <w:rsid w:val="00851E43"/>
    <w:rsid w:val="008525FB"/>
    <w:rsid w:val="00852DD1"/>
    <w:rsid w:val="00853431"/>
    <w:rsid w:val="00853A1D"/>
    <w:rsid w:val="00854136"/>
    <w:rsid w:val="00854806"/>
    <w:rsid w:val="00854DA7"/>
    <w:rsid w:val="00855342"/>
    <w:rsid w:val="00855A13"/>
    <w:rsid w:val="00855AA4"/>
    <w:rsid w:val="008562D9"/>
    <w:rsid w:val="0085630D"/>
    <w:rsid w:val="00856AE9"/>
    <w:rsid w:val="008579AD"/>
    <w:rsid w:val="00857B21"/>
    <w:rsid w:val="00857DAD"/>
    <w:rsid w:val="008607BF"/>
    <w:rsid w:val="00861FD1"/>
    <w:rsid w:val="0086295A"/>
    <w:rsid w:val="008633E2"/>
    <w:rsid w:val="0086382C"/>
    <w:rsid w:val="00863F2A"/>
    <w:rsid w:val="00864150"/>
    <w:rsid w:val="008641AA"/>
    <w:rsid w:val="008644F0"/>
    <w:rsid w:val="00864750"/>
    <w:rsid w:val="00864CB8"/>
    <w:rsid w:val="008653F6"/>
    <w:rsid w:val="00865426"/>
    <w:rsid w:val="00866227"/>
    <w:rsid w:val="00867060"/>
    <w:rsid w:val="008674E9"/>
    <w:rsid w:val="00867DFA"/>
    <w:rsid w:val="0087036B"/>
    <w:rsid w:val="008704E4"/>
    <w:rsid w:val="008705E6"/>
    <w:rsid w:val="00870825"/>
    <w:rsid w:val="00870C27"/>
    <w:rsid w:val="00870F24"/>
    <w:rsid w:val="00871165"/>
    <w:rsid w:val="00872517"/>
    <w:rsid w:val="00872627"/>
    <w:rsid w:val="00873072"/>
    <w:rsid w:val="008748AA"/>
    <w:rsid w:val="0087505C"/>
    <w:rsid w:val="00875252"/>
    <w:rsid w:val="008755ED"/>
    <w:rsid w:val="008762D0"/>
    <w:rsid w:val="00876536"/>
    <w:rsid w:val="008766EC"/>
    <w:rsid w:val="00876B85"/>
    <w:rsid w:val="00877F36"/>
    <w:rsid w:val="008802B2"/>
    <w:rsid w:val="00880DA2"/>
    <w:rsid w:val="00880FD7"/>
    <w:rsid w:val="00881C02"/>
    <w:rsid w:val="008820B5"/>
    <w:rsid w:val="0088228B"/>
    <w:rsid w:val="00883247"/>
    <w:rsid w:val="00884612"/>
    <w:rsid w:val="00884987"/>
    <w:rsid w:val="008849C6"/>
    <w:rsid w:val="00884A2D"/>
    <w:rsid w:val="00884F69"/>
    <w:rsid w:val="00885062"/>
    <w:rsid w:val="00886635"/>
    <w:rsid w:val="00886FF7"/>
    <w:rsid w:val="0089196F"/>
    <w:rsid w:val="008919DD"/>
    <w:rsid w:val="00891BBA"/>
    <w:rsid w:val="00892115"/>
    <w:rsid w:val="0089267B"/>
    <w:rsid w:val="0089271F"/>
    <w:rsid w:val="00893732"/>
    <w:rsid w:val="008938A0"/>
    <w:rsid w:val="00895C02"/>
    <w:rsid w:val="00895C77"/>
    <w:rsid w:val="00896CE3"/>
    <w:rsid w:val="00896DF2"/>
    <w:rsid w:val="008972F5"/>
    <w:rsid w:val="00897404"/>
    <w:rsid w:val="008A0839"/>
    <w:rsid w:val="008A1AC3"/>
    <w:rsid w:val="008A3D20"/>
    <w:rsid w:val="008A4340"/>
    <w:rsid w:val="008A4442"/>
    <w:rsid w:val="008A5D60"/>
    <w:rsid w:val="008A5F75"/>
    <w:rsid w:val="008A5FE1"/>
    <w:rsid w:val="008A60FD"/>
    <w:rsid w:val="008A709F"/>
    <w:rsid w:val="008A7F8F"/>
    <w:rsid w:val="008B04D5"/>
    <w:rsid w:val="008B06D7"/>
    <w:rsid w:val="008B0F1A"/>
    <w:rsid w:val="008B12BF"/>
    <w:rsid w:val="008B1365"/>
    <w:rsid w:val="008B147F"/>
    <w:rsid w:val="008B154F"/>
    <w:rsid w:val="008B1729"/>
    <w:rsid w:val="008B27D6"/>
    <w:rsid w:val="008B480E"/>
    <w:rsid w:val="008B51F5"/>
    <w:rsid w:val="008B521D"/>
    <w:rsid w:val="008B554E"/>
    <w:rsid w:val="008B6BF1"/>
    <w:rsid w:val="008B7DD0"/>
    <w:rsid w:val="008C01BA"/>
    <w:rsid w:val="008C0CB8"/>
    <w:rsid w:val="008C148F"/>
    <w:rsid w:val="008C1B13"/>
    <w:rsid w:val="008C1E44"/>
    <w:rsid w:val="008C2941"/>
    <w:rsid w:val="008C29CB"/>
    <w:rsid w:val="008C2E7B"/>
    <w:rsid w:val="008C36D4"/>
    <w:rsid w:val="008C3737"/>
    <w:rsid w:val="008C37CE"/>
    <w:rsid w:val="008C37F8"/>
    <w:rsid w:val="008C406D"/>
    <w:rsid w:val="008C45AB"/>
    <w:rsid w:val="008C4EFF"/>
    <w:rsid w:val="008C60A2"/>
    <w:rsid w:val="008C7136"/>
    <w:rsid w:val="008C735B"/>
    <w:rsid w:val="008C7E3A"/>
    <w:rsid w:val="008D00E1"/>
    <w:rsid w:val="008D0AA4"/>
    <w:rsid w:val="008D1586"/>
    <w:rsid w:val="008D19A9"/>
    <w:rsid w:val="008D1E19"/>
    <w:rsid w:val="008D25E0"/>
    <w:rsid w:val="008D26B2"/>
    <w:rsid w:val="008D26DE"/>
    <w:rsid w:val="008D2F20"/>
    <w:rsid w:val="008D3AF3"/>
    <w:rsid w:val="008D3F04"/>
    <w:rsid w:val="008D47DB"/>
    <w:rsid w:val="008D4A4B"/>
    <w:rsid w:val="008D5816"/>
    <w:rsid w:val="008D6138"/>
    <w:rsid w:val="008D6DE6"/>
    <w:rsid w:val="008E111C"/>
    <w:rsid w:val="008E1250"/>
    <w:rsid w:val="008E1CC7"/>
    <w:rsid w:val="008E274C"/>
    <w:rsid w:val="008E2E54"/>
    <w:rsid w:val="008E333B"/>
    <w:rsid w:val="008E3BF8"/>
    <w:rsid w:val="008E3EEC"/>
    <w:rsid w:val="008E41AA"/>
    <w:rsid w:val="008E471B"/>
    <w:rsid w:val="008E4C2A"/>
    <w:rsid w:val="008E50F6"/>
    <w:rsid w:val="008E5815"/>
    <w:rsid w:val="008E6098"/>
    <w:rsid w:val="008E7370"/>
    <w:rsid w:val="008F0042"/>
    <w:rsid w:val="008F00B2"/>
    <w:rsid w:val="008F0164"/>
    <w:rsid w:val="008F0655"/>
    <w:rsid w:val="008F16CC"/>
    <w:rsid w:val="008F1B65"/>
    <w:rsid w:val="008F2154"/>
    <w:rsid w:val="008F23FF"/>
    <w:rsid w:val="008F2AD9"/>
    <w:rsid w:val="008F3810"/>
    <w:rsid w:val="008F3BF1"/>
    <w:rsid w:val="008F3C1A"/>
    <w:rsid w:val="008F49AD"/>
    <w:rsid w:val="008F49C8"/>
    <w:rsid w:val="008F4FBE"/>
    <w:rsid w:val="008F5BB8"/>
    <w:rsid w:val="008F5BDA"/>
    <w:rsid w:val="008F6FA3"/>
    <w:rsid w:val="008F750C"/>
    <w:rsid w:val="008F7DC9"/>
    <w:rsid w:val="00900869"/>
    <w:rsid w:val="00901067"/>
    <w:rsid w:val="00901B69"/>
    <w:rsid w:val="00901E3C"/>
    <w:rsid w:val="00901E83"/>
    <w:rsid w:val="00902275"/>
    <w:rsid w:val="00902BCD"/>
    <w:rsid w:val="00903092"/>
    <w:rsid w:val="009035FF"/>
    <w:rsid w:val="00903E91"/>
    <w:rsid w:val="00903E96"/>
    <w:rsid w:val="00904086"/>
    <w:rsid w:val="009042B5"/>
    <w:rsid w:val="00904B46"/>
    <w:rsid w:val="00905E9F"/>
    <w:rsid w:val="00906385"/>
    <w:rsid w:val="00906457"/>
    <w:rsid w:val="00906B18"/>
    <w:rsid w:val="00906B71"/>
    <w:rsid w:val="00906C74"/>
    <w:rsid w:val="0090701C"/>
    <w:rsid w:val="00907034"/>
    <w:rsid w:val="009072F1"/>
    <w:rsid w:val="00907796"/>
    <w:rsid w:val="00911363"/>
    <w:rsid w:val="00912314"/>
    <w:rsid w:val="00912CA6"/>
    <w:rsid w:val="00913510"/>
    <w:rsid w:val="009135ED"/>
    <w:rsid w:val="0091457C"/>
    <w:rsid w:val="009155CE"/>
    <w:rsid w:val="00915FF0"/>
    <w:rsid w:val="00916595"/>
    <w:rsid w:val="009167CE"/>
    <w:rsid w:val="009177A1"/>
    <w:rsid w:val="00917A5C"/>
    <w:rsid w:val="00917DB6"/>
    <w:rsid w:val="009205AF"/>
    <w:rsid w:val="00921BFD"/>
    <w:rsid w:val="0092333F"/>
    <w:rsid w:val="0092384E"/>
    <w:rsid w:val="00923E7A"/>
    <w:rsid w:val="00924978"/>
    <w:rsid w:val="0092497F"/>
    <w:rsid w:val="00925205"/>
    <w:rsid w:val="00927516"/>
    <w:rsid w:val="00927DCC"/>
    <w:rsid w:val="009303D6"/>
    <w:rsid w:val="00930552"/>
    <w:rsid w:val="00930935"/>
    <w:rsid w:val="00931F38"/>
    <w:rsid w:val="00932258"/>
    <w:rsid w:val="00932816"/>
    <w:rsid w:val="00932DCF"/>
    <w:rsid w:val="00933D37"/>
    <w:rsid w:val="00933F41"/>
    <w:rsid w:val="00934790"/>
    <w:rsid w:val="0093480B"/>
    <w:rsid w:val="00935457"/>
    <w:rsid w:val="009355B6"/>
    <w:rsid w:val="00935624"/>
    <w:rsid w:val="009359F2"/>
    <w:rsid w:val="0093604F"/>
    <w:rsid w:val="00940514"/>
    <w:rsid w:val="00940A1B"/>
    <w:rsid w:val="009411AB"/>
    <w:rsid w:val="0094159D"/>
    <w:rsid w:val="00941AC7"/>
    <w:rsid w:val="00941FAE"/>
    <w:rsid w:val="0094270B"/>
    <w:rsid w:val="00942820"/>
    <w:rsid w:val="00942967"/>
    <w:rsid w:val="00942C7B"/>
    <w:rsid w:val="009432D8"/>
    <w:rsid w:val="00943388"/>
    <w:rsid w:val="009439A3"/>
    <w:rsid w:val="00943E90"/>
    <w:rsid w:val="009447FD"/>
    <w:rsid w:val="0094499B"/>
    <w:rsid w:val="00944D36"/>
    <w:rsid w:val="0094595D"/>
    <w:rsid w:val="00946697"/>
    <w:rsid w:val="0094697D"/>
    <w:rsid w:val="00946C0A"/>
    <w:rsid w:val="00946E93"/>
    <w:rsid w:val="0094786D"/>
    <w:rsid w:val="00947A92"/>
    <w:rsid w:val="00950CD3"/>
    <w:rsid w:val="009511B6"/>
    <w:rsid w:val="00951EBB"/>
    <w:rsid w:val="00951EBE"/>
    <w:rsid w:val="00952A3A"/>
    <w:rsid w:val="00952B15"/>
    <w:rsid w:val="00953051"/>
    <w:rsid w:val="009536F3"/>
    <w:rsid w:val="00953727"/>
    <w:rsid w:val="00953927"/>
    <w:rsid w:val="00953ABB"/>
    <w:rsid w:val="009540A1"/>
    <w:rsid w:val="00956293"/>
    <w:rsid w:val="00956385"/>
    <w:rsid w:val="0095695A"/>
    <w:rsid w:val="00956F76"/>
    <w:rsid w:val="009574AB"/>
    <w:rsid w:val="0096092E"/>
    <w:rsid w:val="00961020"/>
    <w:rsid w:val="009614BC"/>
    <w:rsid w:val="00961A7A"/>
    <w:rsid w:val="00962BA1"/>
    <w:rsid w:val="009630CF"/>
    <w:rsid w:val="0096312D"/>
    <w:rsid w:val="00963169"/>
    <w:rsid w:val="00964152"/>
    <w:rsid w:val="009641D3"/>
    <w:rsid w:val="00964492"/>
    <w:rsid w:val="00964775"/>
    <w:rsid w:val="00964B7B"/>
    <w:rsid w:val="00966366"/>
    <w:rsid w:val="00966623"/>
    <w:rsid w:val="0096692A"/>
    <w:rsid w:val="00967424"/>
    <w:rsid w:val="009678D6"/>
    <w:rsid w:val="0096798C"/>
    <w:rsid w:val="00967A36"/>
    <w:rsid w:val="009702D7"/>
    <w:rsid w:val="0097087F"/>
    <w:rsid w:val="00970A4F"/>
    <w:rsid w:val="00970CA0"/>
    <w:rsid w:val="0097127D"/>
    <w:rsid w:val="009720AB"/>
    <w:rsid w:val="00972294"/>
    <w:rsid w:val="009734BE"/>
    <w:rsid w:val="0097458F"/>
    <w:rsid w:val="00974DDA"/>
    <w:rsid w:val="00976508"/>
    <w:rsid w:val="00976E16"/>
    <w:rsid w:val="00977208"/>
    <w:rsid w:val="0097722E"/>
    <w:rsid w:val="009805B1"/>
    <w:rsid w:val="00983C90"/>
    <w:rsid w:val="00983D10"/>
    <w:rsid w:val="0098473D"/>
    <w:rsid w:val="00984B24"/>
    <w:rsid w:val="00984DA1"/>
    <w:rsid w:val="00985208"/>
    <w:rsid w:val="009858CC"/>
    <w:rsid w:val="009861AC"/>
    <w:rsid w:val="009866BB"/>
    <w:rsid w:val="0098773E"/>
    <w:rsid w:val="00991955"/>
    <w:rsid w:val="00993230"/>
    <w:rsid w:val="009936C0"/>
    <w:rsid w:val="00993AA6"/>
    <w:rsid w:val="00993ABF"/>
    <w:rsid w:val="0099451D"/>
    <w:rsid w:val="009945F8"/>
    <w:rsid w:val="00994A8E"/>
    <w:rsid w:val="00995183"/>
    <w:rsid w:val="00995C7F"/>
    <w:rsid w:val="00996E08"/>
    <w:rsid w:val="009974F8"/>
    <w:rsid w:val="009979EA"/>
    <w:rsid w:val="00997AA3"/>
    <w:rsid w:val="00997F0E"/>
    <w:rsid w:val="009A036C"/>
    <w:rsid w:val="009A11B3"/>
    <w:rsid w:val="009A16F1"/>
    <w:rsid w:val="009A16FD"/>
    <w:rsid w:val="009A177F"/>
    <w:rsid w:val="009A1CA9"/>
    <w:rsid w:val="009A325E"/>
    <w:rsid w:val="009A37F2"/>
    <w:rsid w:val="009A3A8E"/>
    <w:rsid w:val="009A4372"/>
    <w:rsid w:val="009A5DA5"/>
    <w:rsid w:val="009A6004"/>
    <w:rsid w:val="009A65D8"/>
    <w:rsid w:val="009A6A96"/>
    <w:rsid w:val="009A7C19"/>
    <w:rsid w:val="009B11A6"/>
    <w:rsid w:val="009B13E7"/>
    <w:rsid w:val="009B1459"/>
    <w:rsid w:val="009B1BE2"/>
    <w:rsid w:val="009B29F5"/>
    <w:rsid w:val="009B2D41"/>
    <w:rsid w:val="009B37DE"/>
    <w:rsid w:val="009B3E83"/>
    <w:rsid w:val="009B3EC8"/>
    <w:rsid w:val="009B4E24"/>
    <w:rsid w:val="009B591F"/>
    <w:rsid w:val="009B6A79"/>
    <w:rsid w:val="009B7A20"/>
    <w:rsid w:val="009C05D4"/>
    <w:rsid w:val="009C07A9"/>
    <w:rsid w:val="009C136C"/>
    <w:rsid w:val="009C1B28"/>
    <w:rsid w:val="009C1FF4"/>
    <w:rsid w:val="009C2490"/>
    <w:rsid w:val="009C2E7B"/>
    <w:rsid w:val="009C476C"/>
    <w:rsid w:val="009C4B51"/>
    <w:rsid w:val="009C4C47"/>
    <w:rsid w:val="009C4EC4"/>
    <w:rsid w:val="009C5073"/>
    <w:rsid w:val="009C5179"/>
    <w:rsid w:val="009C5A31"/>
    <w:rsid w:val="009C6E0A"/>
    <w:rsid w:val="009C6F29"/>
    <w:rsid w:val="009C77CC"/>
    <w:rsid w:val="009C7BF8"/>
    <w:rsid w:val="009D0C37"/>
    <w:rsid w:val="009D0CFC"/>
    <w:rsid w:val="009D1862"/>
    <w:rsid w:val="009D2001"/>
    <w:rsid w:val="009D2208"/>
    <w:rsid w:val="009D299D"/>
    <w:rsid w:val="009D2F98"/>
    <w:rsid w:val="009D31D3"/>
    <w:rsid w:val="009D517B"/>
    <w:rsid w:val="009D54AE"/>
    <w:rsid w:val="009D5896"/>
    <w:rsid w:val="009D65F3"/>
    <w:rsid w:val="009D6DA6"/>
    <w:rsid w:val="009D6EE9"/>
    <w:rsid w:val="009D7149"/>
    <w:rsid w:val="009D73EA"/>
    <w:rsid w:val="009D7478"/>
    <w:rsid w:val="009E0C0B"/>
    <w:rsid w:val="009E114E"/>
    <w:rsid w:val="009E14AA"/>
    <w:rsid w:val="009E1872"/>
    <w:rsid w:val="009E1E1F"/>
    <w:rsid w:val="009E25CE"/>
    <w:rsid w:val="009E2B10"/>
    <w:rsid w:val="009E2B96"/>
    <w:rsid w:val="009E3C25"/>
    <w:rsid w:val="009E4177"/>
    <w:rsid w:val="009E42BD"/>
    <w:rsid w:val="009E63D2"/>
    <w:rsid w:val="009E67B1"/>
    <w:rsid w:val="009E6C1C"/>
    <w:rsid w:val="009E6CDE"/>
    <w:rsid w:val="009E711B"/>
    <w:rsid w:val="009E7BC2"/>
    <w:rsid w:val="009E7C63"/>
    <w:rsid w:val="009E7D79"/>
    <w:rsid w:val="009E7E19"/>
    <w:rsid w:val="009E7F5B"/>
    <w:rsid w:val="009F03EE"/>
    <w:rsid w:val="009F1042"/>
    <w:rsid w:val="009F1885"/>
    <w:rsid w:val="009F296B"/>
    <w:rsid w:val="009F3DB3"/>
    <w:rsid w:val="009F457F"/>
    <w:rsid w:val="009F479D"/>
    <w:rsid w:val="009F4E70"/>
    <w:rsid w:val="009F5671"/>
    <w:rsid w:val="009F5842"/>
    <w:rsid w:val="009F66B4"/>
    <w:rsid w:val="009F69AB"/>
    <w:rsid w:val="009F6C6E"/>
    <w:rsid w:val="009F6CFD"/>
    <w:rsid w:val="009F7E3A"/>
    <w:rsid w:val="009F7E60"/>
    <w:rsid w:val="009F7F81"/>
    <w:rsid w:val="00A01F00"/>
    <w:rsid w:val="00A02C7C"/>
    <w:rsid w:val="00A02E78"/>
    <w:rsid w:val="00A051E7"/>
    <w:rsid w:val="00A0648F"/>
    <w:rsid w:val="00A0766E"/>
    <w:rsid w:val="00A07965"/>
    <w:rsid w:val="00A10BC0"/>
    <w:rsid w:val="00A10FEB"/>
    <w:rsid w:val="00A111B2"/>
    <w:rsid w:val="00A119A0"/>
    <w:rsid w:val="00A12434"/>
    <w:rsid w:val="00A130CB"/>
    <w:rsid w:val="00A14A30"/>
    <w:rsid w:val="00A14F4C"/>
    <w:rsid w:val="00A1576E"/>
    <w:rsid w:val="00A15885"/>
    <w:rsid w:val="00A158D1"/>
    <w:rsid w:val="00A15BCB"/>
    <w:rsid w:val="00A1698A"/>
    <w:rsid w:val="00A16B13"/>
    <w:rsid w:val="00A16C72"/>
    <w:rsid w:val="00A16F68"/>
    <w:rsid w:val="00A171A8"/>
    <w:rsid w:val="00A175B0"/>
    <w:rsid w:val="00A206EC"/>
    <w:rsid w:val="00A20CF7"/>
    <w:rsid w:val="00A20E15"/>
    <w:rsid w:val="00A217E3"/>
    <w:rsid w:val="00A21B3F"/>
    <w:rsid w:val="00A23FA2"/>
    <w:rsid w:val="00A24FDC"/>
    <w:rsid w:val="00A25326"/>
    <w:rsid w:val="00A25410"/>
    <w:rsid w:val="00A27BEF"/>
    <w:rsid w:val="00A27C0E"/>
    <w:rsid w:val="00A27FF3"/>
    <w:rsid w:val="00A32530"/>
    <w:rsid w:val="00A33A32"/>
    <w:rsid w:val="00A33F64"/>
    <w:rsid w:val="00A35403"/>
    <w:rsid w:val="00A354F0"/>
    <w:rsid w:val="00A35AEB"/>
    <w:rsid w:val="00A375C8"/>
    <w:rsid w:val="00A37CE1"/>
    <w:rsid w:val="00A40049"/>
    <w:rsid w:val="00A4010B"/>
    <w:rsid w:val="00A41072"/>
    <w:rsid w:val="00A41226"/>
    <w:rsid w:val="00A41B06"/>
    <w:rsid w:val="00A42443"/>
    <w:rsid w:val="00A42CB7"/>
    <w:rsid w:val="00A42E18"/>
    <w:rsid w:val="00A4304E"/>
    <w:rsid w:val="00A4345C"/>
    <w:rsid w:val="00A436B0"/>
    <w:rsid w:val="00A437BE"/>
    <w:rsid w:val="00A43B3C"/>
    <w:rsid w:val="00A440E9"/>
    <w:rsid w:val="00A441A3"/>
    <w:rsid w:val="00A44476"/>
    <w:rsid w:val="00A44C45"/>
    <w:rsid w:val="00A44F77"/>
    <w:rsid w:val="00A454CD"/>
    <w:rsid w:val="00A45C16"/>
    <w:rsid w:val="00A45DC2"/>
    <w:rsid w:val="00A46482"/>
    <w:rsid w:val="00A46B76"/>
    <w:rsid w:val="00A473BB"/>
    <w:rsid w:val="00A505D1"/>
    <w:rsid w:val="00A50D96"/>
    <w:rsid w:val="00A518B9"/>
    <w:rsid w:val="00A526BB"/>
    <w:rsid w:val="00A527CD"/>
    <w:rsid w:val="00A53806"/>
    <w:rsid w:val="00A53D0F"/>
    <w:rsid w:val="00A541FC"/>
    <w:rsid w:val="00A54212"/>
    <w:rsid w:val="00A543C9"/>
    <w:rsid w:val="00A546AB"/>
    <w:rsid w:val="00A549ED"/>
    <w:rsid w:val="00A55377"/>
    <w:rsid w:val="00A5552F"/>
    <w:rsid w:val="00A56076"/>
    <w:rsid w:val="00A56D96"/>
    <w:rsid w:val="00A61405"/>
    <w:rsid w:val="00A61408"/>
    <w:rsid w:val="00A61FA1"/>
    <w:rsid w:val="00A6231B"/>
    <w:rsid w:val="00A623F3"/>
    <w:rsid w:val="00A6309D"/>
    <w:rsid w:val="00A637AC"/>
    <w:rsid w:val="00A6517A"/>
    <w:rsid w:val="00A65898"/>
    <w:rsid w:val="00A66091"/>
    <w:rsid w:val="00A67A3B"/>
    <w:rsid w:val="00A70AD5"/>
    <w:rsid w:val="00A7165E"/>
    <w:rsid w:val="00A719BA"/>
    <w:rsid w:val="00A72035"/>
    <w:rsid w:val="00A72773"/>
    <w:rsid w:val="00A72AD1"/>
    <w:rsid w:val="00A72B72"/>
    <w:rsid w:val="00A7359E"/>
    <w:rsid w:val="00A739F4"/>
    <w:rsid w:val="00A73BEB"/>
    <w:rsid w:val="00A73CE7"/>
    <w:rsid w:val="00A73EEB"/>
    <w:rsid w:val="00A7403B"/>
    <w:rsid w:val="00A742F1"/>
    <w:rsid w:val="00A74354"/>
    <w:rsid w:val="00A749FB"/>
    <w:rsid w:val="00A7516D"/>
    <w:rsid w:val="00A75340"/>
    <w:rsid w:val="00A75EAB"/>
    <w:rsid w:val="00A764B2"/>
    <w:rsid w:val="00A767F2"/>
    <w:rsid w:val="00A7686F"/>
    <w:rsid w:val="00A768B3"/>
    <w:rsid w:val="00A76A2A"/>
    <w:rsid w:val="00A77016"/>
    <w:rsid w:val="00A7705A"/>
    <w:rsid w:val="00A80577"/>
    <w:rsid w:val="00A81A9F"/>
    <w:rsid w:val="00A81C3D"/>
    <w:rsid w:val="00A81FEE"/>
    <w:rsid w:val="00A82F39"/>
    <w:rsid w:val="00A82F65"/>
    <w:rsid w:val="00A83062"/>
    <w:rsid w:val="00A834FD"/>
    <w:rsid w:val="00A835CC"/>
    <w:rsid w:val="00A83C0E"/>
    <w:rsid w:val="00A83CFA"/>
    <w:rsid w:val="00A8432D"/>
    <w:rsid w:val="00A8451D"/>
    <w:rsid w:val="00A84815"/>
    <w:rsid w:val="00A84FA9"/>
    <w:rsid w:val="00A85789"/>
    <w:rsid w:val="00A85835"/>
    <w:rsid w:val="00A85F71"/>
    <w:rsid w:val="00A864AA"/>
    <w:rsid w:val="00A870FB"/>
    <w:rsid w:val="00A8715D"/>
    <w:rsid w:val="00A90B3A"/>
    <w:rsid w:val="00A90C99"/>
    <w:rsid w:val="00A90F3A"/>
    <w:rsid w:val="00A9226F"/>
    <w:rsid w:val="00A925A1"/>
    <w:rsid w:val="00A92E53"/>
    <w:rsid w:val="00A933BA"/>
    <w:rsid w:val="00A934C4"/>
    <w:rsid w:val="00A937B5"/>
    <w:rsid w:val="00A9380F"/>
    <w:rsid w:val="00A94125"/>
    <w:rsid w:val="00A9462B"/>
    <w:rsid w:val="00A94ADF"/>
    <w:rsid w:val="00A96F91"/>
    <w:rsid w:val="00AA0510"/>
    <w:rsid w:val="00AA0DFD"/>
    <w:rsid w:val="00AA121E"/>
    <w:rsid w:val="00AA1467"/>
    <w:rsid w:val="00AA173E"/>
    <w:rsid w:val="00AA18DA"/>
    <w:rsid w:val="00AA18FA"/>
    <w:rsid w:val="00AA1B53"/>
    <w:rsid w:val="00AA1E01"/>
    <w:rsid w:val="00AA2166"/>
    <w:rsid w:val="00AA2730"/>
    <w:rsid w:val="00AA3697"/>
    <w:rsid w:val="00AA38A8"/>
    <w:rsid w:val="00AA4134"/>
    <w:rsid w:val="00AA4154"/>
    <w:rsid w:val="00AA470E"/>
    <w:rsid w:val="00AA48D1"/>
    <w:rsid w:val="00AA492F"/>
    <w:rsid w:val="00AA4F68"/>
    <w:rsid w:val="00AA51F5"/>
    <w:rsid w:val="00AA5824"/>
    <w:rsid w:val="00AA691A"/>
    <w:rsid w:val="00AA6B4C"/>
    <w:rsid w:val="00AA729F"/>
    <w:rsid w:val="00AA7360"/>
    <w:rsid w:val="00AB02BC"/>
    <w:rsid w:val="00AB21E5"/>
    <w:rsid w:val="00AB2899"/>
    <w:rsid w:val="00AB2993"/>
    <w:rsid w:val="00AB3183"/>
    <w:rsid w:val="00AB40E5"/>
    <w:rsid w:val="00AB4752"/>
    <w:rsid w:val="00AB54FE"/>
    <w:rsid w:val="00AB5673"/>
    <w:rsid w:val="00AB56DE"/>
    <w:rsid w:val="00AB575E"/>
    <w:rsid w:val="00AB6266"/>
    <w:rsid w:val="00AB6DC3"/>
    <w:rsid w:val="00AB6DE5"/>
    <w:rsid w:val="00AB73A3"/>
    <w:rsid w:val="00AB78FE"/>
    <w:rsid w:val="00AB798C"/>
    <w:rsid w:val="00AB79D5"/>
    <w:rsid w:val="00AC0A71"/>
    <w:rsid w:val="00AC0C94"/>
    <w:rsid w:val="00AC1AED"/>
    <w:rsid w:val="00AC2C18"/>
    <w:rsid w:val="00AC327A"/>
    <w:rsid w:val="00AC34BC"/>
    <w:rsid w:val="00AC355A"/>
    <w:rsid w:val="00AC3A2E"/>
    <w:rsid w:val="00AC4198"/>
    <w:rsid w:val="00AC464B"/>
    <w:rsid w:val="00AC49D5"/>
    <w:rsid w:val="00AC4E97"/>
    <w:rsid w:val="00AC57BA"/>
    <w:rsid w:val="00AC583B"/>
    <w:rsid w:val="00AC5FE4"/>
    <w:rsid w:val="00AC65A4"/>
    <w:rsid w:val="00AC7309"/>
    <w:rsid w:val="00AD061D"/>
    <w:rsid w:val="00AD06EA"/>
    <w:rsid w:val="00AD0C3F"/>
    <w:rsid w:val="00AD103C"/>
    <w:rsid w:val="00AD11CD"/>
    <w:rsid w:val="00AD1265"/>
    <w:rsid w:val="00AD1ECB"/>
    <w:rsid w:val="00AD2A7B"/>
    <w:rsid w:val="00AD320B"/>
    <w:rsid w:val="00AD36A1"/>
    <w:rsid w:val="00AD3FE8"/>
    <w:rsid w:val="00AD4CA3"/>
    <w:rsid w:val="00AD52DA"/>
    <w:rsid w:val="00AD6620"/>
    <w:rsid w:val="00AD6852"/>
    <w:rsid w:val="00AD6C8E"/>
    <w:rsid w:val="00AD7139"/>
    <w:rsid w:val="00AD7A2E"/>
    <w:rsid w:val="00AD7FCD"/>
    <w:rsid w:val="00AE0352"/>
    <w:rsid w:val="00AE0905"/>
    <w:rsid w:val="00AE0C4C"/>
    <w:rsid w:val="00AE2785"/>
    <w:rsid w:val="00AE29BE"/>
    <w:rsid w:val="00AE2E98"/>
    <w:rsid w:val="00AE3B41"/>
    <w:rsid w:val="00AE40B9"/>
    <w:rsid w:val="00AE4688"/>
    <w:rsid w:val="00AE6EDF"/>
    <w:rsid w:val="00AE738C"/>
    <w:rsid w:val="00AE790C"/>
    <w:rsid w:val="00AF0951"/>
    <w:rsid w:val="00AF0ACC"/>
    <w:rsid w:val="00AF0C48"/>
    <w:rsid w:val="00AF0CDC"/>
    <w:rsid w:val="00AF1501"/>
    <w:rsid w:val="00AF1B60"/>
    <w:rsid w:val="00AF1E7C"/>
    <w:rsid w:val="00AF1F63"/>
    <w:rsid w:val="00AF2977"/>
    <w:rsid w:val="00AF306E"/>
    <w:rsid w:val="00AF310A"/>
    <w:rsid w:val="00AF33F3"/>
    <w:rsid w:val="00AF4B40"/>
    <w:rsid w:val="00AF4F36"/>
    <w:rsid w:val="00AF52A0"/>
    <w:rsid w:val="00AF52F4"/>
    <w:rsid w:val="00AF574D"/>
    <w:rsid w:val="00AF5836"/>
    <w:rsid w:val="00AF5E32"/>
    <w:rsid w:val="00AF7B5B"/>
    <w:rsid w:val="00AF7F7C"/>
    <w:rsid w:val="00B0051C"/>
    <w:rsid w:val="00B009B8"/>
    <w:rsid w:val="00B00EF3"/>
    <w:rsid w:val="00B013E7"/>
    <w:rsid w:val="00B02C8B"/>
    <w:rsid w:val="00B02E25"/>
    <w:rsid w:val="00B03ACE"/>
    <w:rsid w:val="00B03FA5"/>
    <w:rsid w:val="00B040E6"/>
    <w:rsid w:val="00B04487"/>
    <w:rsid w:val="00B04838"/>
    <w:rsid w:val="00B04E03"/>
    <w:rsid w:val="00B052D0"/>
    <w:rsid w:val="00B05713"/>
    <w:rsid w:val="00B05B8E"/>
    <w:rsid w:val="00B05E67"/>
    <w:rsid w:val="00B06162"/>
    <w:rsid w:val="00B06770"/>
    <w:rsid w:val="00B0695E"/>
    <w:rsid w:val="00B06E7A"/>
    <w:rsid w:val="00B07042"/>
    <w:rsid w:val="00B07E3E"/>
    <w:rsid w:val="00B1127F"/>
    <w:rsid w:val="00B11569"/>
    <w:rsid w:val="00B116DC"/>
    <w:rsid w:val="00B1177B"/>
    <w:rsid w:val="00B11C6E"/>
    <w:rsid w:val="00B11CC7"/>
    <w:rsid w:val="00B11D00"/>
    <w:rsid w:val="00B11DB2"/>
    <w:rsid w:val="00B11FEB"/>
    <w:rsid w:val="00B12140"/>
    <w:rsid w:val="00B12702"/>
    <w:rsid w:val="00B137F8"/>
    <w:rsid w:val="00B14337"/>
    <w:rsid w:val="00B149EC"/>
    <w:rsid w:val="00B14DCF"/>
    <w:rsid w:val="00B1552C"/>
    <w:rsid w:val="00B15EA2"/>
    <w:rsid w:val="00B169EC"/>
    <w:rsid w:val="00B16BEB"/>
    <w:rsid w:val="00B16F4C"/>
    <w:rsid w:val="00B17034"/>
    <w:rsid w:val="00B173B4"/>
    <w:rsid w:val="00B17511"/>
    <w:rsid w:val="00B17A1E"/>
    <w:rsid w:val="00B17FEA"/>
    <w:rsid w:val="00B206CB"/>
    <w:rsid w:val="00B20B19"/>
    <w:rsid w:val="00B21042"/>
    <w:rsid w:val="00B21509"/>
    <w:rsid w:val="00B21BF5"/>
    <w:rsid w:val="00B2204A"/>
    <w:rsid w:val="00B2310D"/>
    <w:rsid w:val="00B238BA"/>
    <w:rsid w:val="00B23BFB"/>
    <w:rsid w:val="00B24761"/>
    <w:rsid w:val="00B25466"/>
    <w:rsid w:val="00B25935"/>
    <w:rsid w:val="00B25AF3"/>
    <w:rsid w:val="00B266D6"/>
    <w:rsid w:val="00B269F3"/>
    <w:rsid w:val="00B26BEC"/>
    <w:rsid w:val="00B30C6A"/>
    <w:rsid w:val="00B30EDE"/>
    <w:rsid w:val="00B31466"/>
    <w:rsid w:val="00B31E64"/>
    <w:rsid w:val="00B32D72"/>
    <w:rsid w:val="00B33957"/>
    <w:rsid w:val="00B34F4B"/>
    <w:rsid w:val="00B3568E"/>
    <w:rsid w:val="00B35B61"/>
    <w:rsid w:val="00B35BFC"/>
    <w:rsid w:val="00B36880"/>
    <w:rsid w:val="00B36AAA"/>
    <w:rsid w:val="00B373CA"/>
    <w:rsid w:val="00B37431"/>
    <w:rsid w:val="00B37786"/>
    <w:rsid w:val="00B37CE4"/>
    <w:rsid w:val="00B37F06"/>
    <w:rsid w:val="00B4082A"/>
    <w:rsid w:val="00B40837"/>
    <w:rsid w:val="00B420D3"/>
    <w:rsid w:val="00B421D5"/>
    <w:rsid w:val="00B422DB"/>
    <w:rsid w:val="00B42A44"/>
    <w:rsid w:val="00B42C62"/>
    <w:rsid w:val="00B434C5"/>
    <w:rsid w:val="00B43B80"/>
    <w:rsid w:val="00B44094"/>
    <w:rsid w:val="00B4471D"/>
    <w:rsid w:val="00B44D49"/>
    <w:rsid w:val="00B457B2"/>
    <w:rsid w:val="00B46B08"/>
    <w:rsid w:val="00B50479"/>
    <w:rsid w:val="00B50B28"/>
    <w:rsid w:val="00B50F39"/>
    <w:rsid w:val="00B5137D"/>
    <w:rsid w:val="00B5150A"/>
    <w:rsid w:val="00B5252B"/>
    <w:rsid w:val="00B5285F"/>
    <w:rsid w:val="00B52B60"/>
    <w:rsid w:val="00B52C05"/>
    <w:rsid w:val="00B53442"/>
    <w:rsid w:val="00B540A2"/>
    <w:rsid w:val="00B54745"/>
    <w:rsid w:val="00B557AE"/>
    <w:rsid w:val="00B55DF8"/>
    <w:rsid w:val="00B56C31"/>
    <w:rsid w:val="00B56DA0"/>
    <w:rsid w:val="00B56EAD"/>
    <w:rsid w:val="00B572B4"/>
    <w:rsid w:val="00B57B7F"/>
    <w:rsid w:val="00B57E07"/>
    <w:rsid w:val="00B607B2"/>
    <w:rsid w:val="00B60B9D"/>
    <w:rsid w:val="00B61984"/>
    <w:rsid w:val="00B61DF1"/>
    <w:rsid w:val="00B61F87"/>
    <w:rsid w:val="00B6229F"/>
    <w:rsid w:val="00B6252E"/>
    <w:rsid w:val="00B644E0"/>
    <w:rsid w:val="00B64A02"/>
    <w:rsid w:val="00B64AEA"/>
    <w:rsid w:val="00B64B46"/>
    <w:rsid w:val="00B65C58"/>
    <w:rsid w:val="00B65E24"/>
    <w:rsid w:val="00B668C5"/>
    <w:rsid w:val="00B704DE"/>
    <w:rsid w:val="00B71070"/>
    <w:rsid w:val="00B712A9"/>
    <w:rsid w:val="00B7142C"/>
    <w:rsid w:val="00B718E8"/>
    <w:rsid w:val="00B71F6B"/>
    <w:rsid w:val="00B73593"/>
    <w:rsid w:val="00B742A3"/>
    <w:rsid w:val="00B74F04"/>
    <w:rsid w:val="00B7535B"/>
    <w:rsid w:val="00B75D92"/>
    <w:rsid w:val="00B75F52"/>
    <w:rsid w:val="00B75F7F"/>
    <w:rsid w:val="00B770DD"/>
    <w:rsid w:val="00B7795A"/>
    <w:rsid w:val="00B77EEB"/>
    <w:rsid w:val="00B8004A"/>
    <w:rsid w:val="00B81998"/>
    <w:rsid w:val="00B81DA0"/>
    <w:rsid w:val="00B82228"/>
    <w:rsid w:val="00B82598"/>
    <w:rsid w:val="00B82875"/>
    <w:rsid w:val="00B82CDF"/>
    <w:rsid w:val="00B83507"/>
    <w:rsid w:val="00B837D3"/>
    <w:rsid w:val="00B8380F"/>
    <w:rsid w:val="00B8388B"/>
    <w:rsid w:val="00B83A60"/>
    <w:rsid w:val="00B84232"/>
    <w:rsid w:val="00B84550"/>
    <w:rsid w:val="00B84B53"/>
    <w:rsid w:val="00B851D1"/>
    <w:rsid w:val="00B859E4"/>
    <w:rsid w:val="00B85B34"/>
    <w:rsid w:val="00B86398"/>
    <w:rsid w:val="00B86A22"/>
    <w:rsid w:val="00B87305"/>
    <w:rsid w:val="00B87CDF"/>
    <w:rsid w:val="00B90BCA"/>
    <w:rsid w:val="00B90EF9"/>
    <w:rsid w:val="00B90F4A"/>
    <w:rsid w:val="00B910BE"/>
    <w:rsid w:val="00B9167A"/>
    <w:rsid w:val="00B91B6D"/>
    <w:rsid w:val="00B91F31"/>
    <w:rsid w:val="00B92C95"/>
    <w:rsid w:val="00B935AF"/>
    <w:rsid w:val="00B93B3A"/>
    <w:rsid w:val="00B93F72"/>
    <w:rsid w:val="00B9401A"/>
    <w:rsid w:val="00B94A61"/>
    <w:rsid w:val="00B94CB3"/>
    <w:rsid w:val="00B9533E"/>
    <w:rsid w:val="00B9591B"/>
    <w:rsid w:val="00B95947"/>
    <w:rsid w:val="00B95C1F"/>
    <w:rsid w:val="00B96910"/>
    <w:rsid w:val="00B96FA2"/>
    <w:rsid w:val="00B96FE4"/>
    <w:rsid w:val="00B978B8"/>
    <w:rsid w:val="00B97B55"/>
    <w:rsid w:val="00BA05A6"/>
    <w:rsid w:val="00BA0C11"/>
    <w:rsid w:val="00BA1C60"/>
    <w:rsid w:val="00BA1F2F"/>
    <w:rsid w:val="00BA39F0"/>
    <w:rsid w:val="00BA4731"/>
    <w:rsid w:val="00BA4BCA"/>
    <w:rsid w:val="00BA4F3A"/>
    <w:rsid w:val="00BA526A"/>
    <w:rsid w:val="00BA6FE2"/>
    <w:rsid w:val="00BA7894"/>
    <w:rsid w:val="00BA7F25"/>
    <w:rsid w:val="00BB1B2E"/>
    <w:rsid w:val="00BB203A"/>
    <w:rsid w:val="00BB2FFE"/>
    <w:rsid w:val="00BB3195"/>
    <w:rsid w:val="00BB4902"/>
    <w:rsid w:val="00BB4C94"/>
    <w:rsid w:val="00BB5334"/>
    <w:rsid w:val="00BB543D"/>
    <w:rsid w:val="00BB54AB"/>
    <w:rsid w:val="00BB63ED"/>
    <w:rsid w:val="00BB6795"/>
    <w:rsid w:val="00BB6AC8"/>
    <w:rsid w:val="00BB6AD7"/>
    <w:rsid w:val="00BB7010"/>
    <w:rsid w:val="00BB7DD6"/>
    <w:rsid w:val="00BC094E"/>
    <w:rsid w:val="00BC1881"/>
    <w:rsid w:val="00BC1922"/>
    <w:rsid w:val="00BC19EC"/>
    <w:rsid w:val="00BC245F"/>
    <w:rsid w:val="00BC2D5E"/>
    <w:rsid w:val="00BC336F"/>
    <w:rsid w:val="00BC3DD9"/>
    <w:rsid w:val="00BC413F"/>
    <w:rsid w:val="00BC4269"/>
    <w:rsid w:val="00BC4454"/>
    <w:rsid w:val="00BC469F"/>
    <w:rsid w:val="00BC5655"/>
    <w:rsid w:val="00BC57E4"/>
    <w:rsid w:val="00BC63CD"/>
    <w:rsid w:val="00BC67F6"/>
    <w:rsid w:val="00BC6C52"/>
    <w:rsid w:val="00BC6C74"/>
    <w:rsid w:val="00BC77E2"/>
    <w:rsid w:val="00BD09D9"/>
    <w:rsid w:val="00BD0CA8"/>
    <w:rsid w:val="00BD126F"/>
    <w:rsid w:val="00BD24AD"/>
    <w:rsid w:val="00BD2886"/>
    <w:rsid w:val="00BD42F6"/>
    <w:rsid w:val="00BD49A5"/>
    <w:rsid w:val="00BD588D"/>
    <w:rsid w:val="00BD5962"/>
    <w:rsid w:val="00BD605C"/>
    <w:rsid w:val="00BD735D"/>
    <w:rsid w:val="00BD7724"/>
    <w:rsid w:val="00BD7A75"/>
    <w:rsid w:val="00BE07A6"/>
    <w:rsid w:val="00BE08FF"/>
    <w:rsid w:val="00BE0A12"/>
    <w:rsid w:val="00BE0B0E"/>
    <w:rsid w:val="00BE0B99"/>
    <w:rsid w:val="00BE118E"/>
    <w:rsid w:val="00BE15FE"/>
    <w:rsid w:val="00BE169E"/>
    <w:rsid w:val="00BE1818"/>
    <w:rsid w:val="00BE2431"/>
    <w:rsid w:val="00BE269F"/>
    <w:rsid w:val="00BE318B"/>
    <w:rsid w:val="00BE3D02"/>
    <w:rsid w:val="00BE4B07"/>
    <w:rsid w:val="00BE53EE"/>
    <w:rsid w:val="00BE659A"/>
    <w:rsid w:val="00BE6A3A"/>
    <w:rsid w:val="00BE7F7A"/>
    <w:rsid w:val="00BE7FA0"/>
    <w:rsid w:val="00BF0D3C"/>
    <w:rsid w:val="00BF1396"/>
    <w:rsid w:val="00BF2071"/>
    <w:rsid w:val="00BF2909"/>
    <w:rsid w:val="00BF3794"/>
    <w:rsid w:val="00BF37F1"/>
    <w:rsid w:val="00BF3894"/>
    <w:rsid w:val="00BF3AE6"/>
    <w:rsid w:val="00BF3E10"/>
    <w:rsid w:val="00BF4B4D"/>
    <w:rsid w:val="00BF5081"/>
    <w:rsid w:val="00BF5183"/>
    <w:rsid w:val="00BF576F"/>
    <w:rsid w:val="00BF5CAC"/>
    <w:rsid w:val="00BF643B"/>
    <w:rsid w:val="00BF6441"/>
    <w:rsid w:val="00BF7497"/>
    <w:rsid w:val="00BF7D15"/>
    <w:rsid w:val="00C01359"/>
    <w:rsid w:val="00C018C2"/>
    <w:rsid w:val="00C01D33"/>
    <w:rsid w:val="00C01D9B"/>
    <w:rsid w:val="00C0224B"/>
    <w:rsid w:val="00C026DF"/>
    <w:rsid w:val="00C02B09"/>
    <w:rsid w:val="00C02E49"/>
    <w:rsid w:val="00C02F4E"/>
    <w:rsid w:val="00C02F97"/>
    <w:rsid w:val="00C032CD"/>
    <w:rsid w:val="00C03FAE"/>
    <w:rsid w:val="00C0409D"/>
    <w:rsid w:val="00C052C5"/>
    <w:rsid w:val="00C05A16"/>
    <w:rsid w:val="00C06822"/>
    <w:rsid w:val="00C10391"/>
    <w:rsid w:val="00C1056F"/>
    <w:rsid w:val="00C10EE3"/>
    <w:rsid w:val="00C11CBD"/>
    <w:rsid w:val="00C11EA8"/>
    <w:rsid w:val="00C12741"/>
    <w:rsid w:val="00C13EF7"/>
    <w:rsid w:val="00C14AED"/>
    <w:rsid w:val="00C152F9"/>
    <w:rsid w:val="00C160B9"/>
    <w:rsid w:val="00C16B34"/>
    <w:rsid w:val="00C1721D"/>
    <w:rsid w:val="00C178AC"/>
    <w:rsid w:val="00C17CBA"/>
    <w:rsid w:val="00C20391"/>
    <w:rsid w:val="00C20ACC"/>
    <w:rsid w:val="00C217FA"/>
    <w:rsid w:val="00C21CE6"/>
    <w:rsid w:val="00C226B2"/>
    <w:rsid w:val="00C227DD"/>
    <w:rsid w:val="00C241A7"/>
    <w:rsid w:val="00C24DBF"/>
    <w:rsid w:val="00C25310"/>
    <w:rsid w:val="00C254F9"/>
    <w:rsid w:val="00C2561C"/>
    <w:rsid w:val="00C25C28"/>
    <w:rsid w:val="00C25F23"/>
    <w:rsid w:val="00C25F7B"/>
    <w:rsid w:val="00C26413"/>
    <w:rsid w:val="00C26518"/>
    <w:rsid w:val="00C27205"/>
    <w:rsid w:val="00C27345"/>
    <w:rsid w:val="00C30238"/>
    <w:rsid w:val="00C3040A"/>
    <w:rsid w:val="00C30656"/>
    <w:rsid w:val="00C30778"/>
    <w:rsid w:val="00C31A3D"/>
    <w:rsid w:val="00C32255"/>
    <w:rsid w:val="00C32587"/>
    <w:rsid w:val="00C327E0"/>
    <w:rsid w:val="00C33597"/>
    <w:rsid w:val="00C3366A"/>
    <w:rsid w:val="00C33A01"/>
    <w:rsid w:val="00C33E64"/>
    <w:rsid w:val="00C34808"/>
    <w:rsid w:val="00C34A7F"/>
    <w:rsid w:val="00C35923"/>
    <w:rsid w:val="00C35B43"/>
    <w:rsid w:val="00C36475"/>
    <w:rsid w:val="00C375CD"/>
    <w:rsid w:val="00C375DB"/>
    <w:rsid w:val="00C37885"/>
    <w:rsid w:val="00C40744"/>
    <w:rsid w:val="00C40E78"/>
    <w:rsid w:val="00C4101F"/>
    <w:rsid w:val="00C411F9"/>
    <w:rsid w:val="00C41AF7"/>
    <w:rsid w:val="00C44AB7"/>
    <w:rsid w:val="00C44AC1"/>
    <w:rsid w:val="00C44D89"/>
    <w:rsid w:val="00C455F1"/>
    <w:rsid w:val="00C45E92"/>
    <w:rsid w:val="00C4612C"/>
    <w:rsid w:val="00C464CF"/>
    <w:rsid w:val="00C46697"/>
    <w:rsid w:val="00C469D6"/>
    <w:rsid w:val="00C46F92"/>
    <w:rsid w:val="00C47A09"/>
    <w:rsid w:val="00C47C88"/>
    <w:rsid w:val="00C510E6"/>
    <w:rsid w:val="00C51817"/>
    <w:rsid w:val="00C51D5E"/>
    <w:rsid w:val="00C523C8"/>
    <w:rsid w:val="00C524F1"/>
    <w:rsid w:val="00C5284F"/>
    <w:rsid w:val="00C52BCD"/>
    <w:rsid w:val="00C54669"/>
    <w:rsid w:val="00C548E2"/>
    <w:rsid w:val="00C55068"/>
    <w:rsid w:val="00C55C72"/>
    <w:rsid w:val="00C564C0"/>
    <w:rsid w:val="00C57A25"/>
    <w:rsid w:val="00C60567"/>
    <w:rsid w:val="00C60640"/>
    <w:rsid w:val="00C60FAF"/>
    <w:rsid w:val="00C61C0C"/>
    <w:rsid w:val="00C61FCB"/>
    <w:rsid w:val="00C62377"/>
    <w:rsid w:val="00C6278D"/>
    <w:rsid w:val="00C62F17"/>
    <w:rsid w:val="00C6571D"/>
    <w:rsid w:val="00C65CB9"/>
    <w:rsid w:val="00C70063"/>
    <w:rsid w:val="00C70145"/>
    <w:rsid w:val="00C7074D"/>
    <w:rsid w:val="00C73DDD"/>
    <w:rsid w:val="00C73E5B"/>
    <w:rsid w:val="00C74A22"/>
    <w:rsid w:val="00C74E04"/>
    <w:rsid w:val="00C752BB"/>
    <w:rsid w:val="00C764B2"/>
    <w:rsid w:val="00C76976"/>
    <w:rsid w:val="00C76C91"/>
    <w:rsid w:val="00C76F67"/>
    <w:rsid w:val="00C80511"/>
    <w:rsid w:val="00C80AE1"/>
    <w:rsid w:val="00C80B3C"/>
    <w:rsid w:val="00C8251B"/>
    <w:rsid w:val="00C836AB"/>
    <w:rsid w:val="00C83AAA"/>
    <w:rsid w:val="00C8449E"/>
    <w:rsid w:val="00C84908"/>
    <w:rsid w:val="00C85643"/>
    <w:rsid w:val="00C86584"/>
    <w:rsid w:val="00C86860"/>
    <w:rsid w:val="00C8693E"/>
    <w:rsid w:val="00C8734E"/>
    <w:rsid w:val="00C876B6"/>
    <w:rsid w:val="00C87879"/>
    <w:rsid w:val="00C90191"/>
    <w:rsid w:val="00C90632"/>
    <w:rsid w:val="00C90744"/>
    <w:rsid w:val="00C907B2"/>
    <w:rsid w:val="00C90A2C"/>
    <w:rsid w:val="00C90DE9"/>
    <w:rsid w:val="00C910C5"/>
    <w:rsid w:val="00C9156E"/>
    <w:rsid w:val="00C91EE4"/>
    <w:rsid w:val="00C9239E"/>
    <w:rsid w:val="00C9362A"/>
    <w:rsid w:val="00C9509F"/>
    <w:rsid w:val="00C957AA"/>
    <w:rsid w:val="00C95D81"/>
    <w:rsid w:val="00C960B5"/>
    <w:rsid w:val="00C96F20"/>
    <w:rsid w:val="00C9764D"/>
    <w:rsid w:val="00C97A8A"/>
    <w:rsid w:val="00CA05EB"/>
    <w:rsid w:val="00CA1A85"/>
    <w:rsid w:val="00CA28D9"/>
    <w:rsid w:val="00CA2F0D"/>
    <w:rsid w:val="00CA321C"/>
    <w:rsid w:val="00CA3688"/>
    <w:rsid w:val="00CA3700"/>
    <w:rsid w:val="00CA3747"/>
    <w:rsid w:val="00CA4720"/>
    <w:rsid w:val="00CA4F33"/>
    <w:rsid w:val="00CA539D"/>
    <w:rsid w:val="00CA5B59"/>
    <w:rsid w:val="00CA5C20"/>
    <w:rsid w:val="00CA60D5"/>
    <w:rsid w:val="00CA6B72"/>
    <w:rsid w:val="00CA6C5C"/>
    <w:rsid w:val="00CA70B6"/>
    <w:rsid w:val="00CA7565"/>
    <w:rsid w:val="00CA7FFE"/>
    <w:rsid w:val="00CB0436"/>
    <w:rsid w:val="00CB2064"/>
    <w:rsid w:val="00CB2280"/>
    <w:rsid w:val="00CB244D"/>
    <w:rsid w:val="00CB28A8"/>
    <w:rsid w:val="00CB4333"/>
    <w:rsid w:val="00CB5317"/>
    <w:rsid w:val="00CB55AF"/>
    <w:rsid w:val="00CB58F7"/>
    <w:rsid w:val="00CB5A48"/>
    <w:rsid w:val="00CB5A5E"/>
    <w:rsid w:val="00CB6F34"/>
    <w:rsid w:val="00CB7503"/>
    <w:rsid w:val="00CB7A43"/>
    <w:rsid w:val="00CB7A8C"/>
    <w:rsid w:val="00CC04DA"/>
    <w:rsid w:val="00CC1865"/>
    <w:rsid w:val="00CC1E8F"/>
    <w:rsid w:val="00CC2615"/>
    <w:rsid w:val="00CC264B"/>
    <w:rsid w:val="00CC2D73"/>
    <w:rsid w:val="00CC32D9"/>
    <w:rsid w:val="00CC3679"/>
    <w:rsid w:val="00CC3A7C"/>
    <w:rsid w:val="00CC3C8B"/>
    <w:rsid w:val="00CC601A"/>
    <w:rsid w:val="00CC65C4"/>
    <w:rsid w:val="00CC7A79"/>
    <w:rsid w:val="00CD178A"/>
    <w:rsid w:val="00CD2737"/>
    <w:rsid w:val="00CD28A9"/>
    <w:rsid w:val="00CD2CF8"/>
    <w:rsid w:val="00CD3005"/>
    <w:rsid w:val="00CD4363"/>
    <w:rsid w:val="00CD47EE"/>
    <w:rsid w:val="00CD4C5A"/>
    <w:rsid w:val="00CD4EF7"/>
    <w:rsid w:val="00CD51FA"/>
    <w:rsid w:val="00CD5944"/>
    <w:rsid w:val="00CD5DB1"/>
    <w:rsid w:val="00CD79CE"/>
    <w:rsid w:val="00CD7A21"/>
    <w:rsid w:val="00CE16F8"/>
    <w:rsid w:val="00CE2305"/>
    <w:rsid w:val="00CE26A0"/>
    <w:rsid w:val="00CE2E7F"/>
    <w:rsid w:val="00CE339B"/>
    <w:rsid w:val="00CE3CB1"/>
    <w:rsid w:val="00CE46EC"/>
    <w:rsid w:val="00CE4FF0"/>
    <w:rsid w:val="00CE5392"/>
    <w:rsid w:val="00CE53E8"/>
    <w:rsid w:val="00CE60FA"/>
    <w:rsid w:val="00CE6CFA"/>
    <w:rsid w:val="00CE6DD0"/>
    <w:rsid w:val="00CE7A5C"/>
    <w:rsid w:val="00CF0B7F"/>
    <w:rsid w:val="00CF0E95"/>
    <w:rsid w:val="00CF140E"/>
    <w:rsid w:val="00CF1A68"/>
    <w:rsid w:val="00CF2118"/>
    <w:rsid w:val="00CF3141"/>
    <w:rsid w:val="00CF346D"/>
    <w:rsid w:val="00CF42A2"/>
    <w:rsid w:val="00CF4441"/>
    <w:rsid w:val="00CF499F"/>
    <w:rsid w:val="00CF4DD1"/>
    <w:rsid w:val="00CF608F"/>
    <w:rsid w:val="00CF7547"/>
    <w:rsid w:val="00CF756F"/>
    <w:rsid w:val="00D00577"/>
    <w:rsid w:val="00D0196C"/>
    <w:rsid w:val="00D01DB7"/>
    <w:rsid w:val="00D01DD7"/>
    <w:rsid w:val="00D0227B"/>
    <w:rsid w:val="00D02C77"/>
    <w:rsid w:val="00D02F92"/>
    <w:rsid w:val="00D0372F"/>
    <w:rsid w:val="00D04150"/>
    <w:rsid w:val="00D042F3"/>
    <w:rsid w:val="00D04C43"/>
    <w:rsid w:val="00D05696"/>
    <w:rsid w:val="00D0622B"/>
    <w:rsid w:val="00D06386"/>
    <w:rsid w:val="00D0667B"/>
    <w:rsid w:val="00D0756C"/>
    <w:rsid w:val="00D07E4A"/>
    <w:rsid w:val="00D102F3"/>
    <w:rsid w:val="00D10B3D"/>
    <w:rsid w:val="00D10BAA"/>
    <w:rsid w:val="00D10F17"/>
    <w:rsid w:val="00D11FE6"/>
    <w:rsid w:val="00D133F3"/>
    <w:rsid w:val="00D135A2"/>
    <w:rsid w:val="00D14109"/>
    <w:rsid w:val="00D143E4"/>
    <w:rsid w:val="00D14793"/>
    <w:rsid w:val="00D14C46"/>
    <w:rsid w:val="00D15A3D"/>
    <w:rsid w:val="00D16495"/>
    <w:rsid w:val="00D16F18"/>
    <w:rsid w:val="00D20608"/>
    <w:rsid w:val="00D213EB"/>
    <w:rsid w:val="00D2145A"/>
    <w:rsid w:val="00D21BFD"/>
    <w:rsid w:val="00D2226F"/>
    <w:rsid w:val="00D226B8"/>
    <w:rsid w:val="00D229A8"/>
    <w:rsid w:val="00D24DC3"/>
    <w:rsid w:val="00D25346"/>
    <w:rsid w:val="00D25611"/>
    <w:rsid w:val="00D25640"/>
    <w:rsid w:val="00D25F38"/>
    <w:rsid w:val="00D2614D"/>
    <w:rsid w:val="00D264F2"/>
    <w:rsid w:val="00D27B82"/>
    <w:rsid w:val="00D30588"/>
    <w:rsid w:val="00D311A8"/>
    <w:rsid w:val="00D314DC"/>
    <w:rsid w:val="00D31577"/>
    <w:rsid w:val="00D31783"/>
    <w:rsid w:val="00D3187D"/>
    <w:rsid w:val="00D32D16"/>
    <w:rsid w:val="00D33010"/>
    <w:rsid w:val="00D33313"/>
    <w:rsid w:val="00D3344E"/>
    <w:rsid w:val="00D334B3"/>
    <w:rsid w:val="00D33A3E"/>
    <w:rsid w:val="00D33C68"/>
    <w:rsid w:val="00D342A1"/>
    <w:rsid w:val="00D349C2"/>
    <w:rsid w:val="00D34EDC"/>
    <w:rsid w:val="00D35410"/>
    <w:rsid w:val="00D3587A"/>
    <w:rsid w:val="00D35940"/>
    <w:rsid w:val="00D35D83"/>
    <w:rsid w:val="00D35EC4"/>
    <w:rsid w:val="00D36C87"/>
    <w:rsid w:val="00D37B5C"/>
    <w:rsid w:val="00D4044B"/>
    <w:rsid w:val="00D40A68"/>
    <w:rsid w:val="00D413CE"/>
    <w:rsid w:val="00D43510"/>
    <w:rsid w:val="00D43FCB"/>
    <w:rsid w:val="00D4414D"/>
    <w:rsid w:val="00D44511"/>
    <w:rsid w:val="00D44FFE"/>
    <w:rsid w:val="00D456F3"/>
    <w:rsid w:val="00D45834"/>
    <w:rsid w:val="00D46167"/>
    <w:rsid w:val="00D4656F"/>
    <w:rsid w:val="00D47E53"/>
    <w:rsid w:val="00D47ED4"/>
    <w:rsid w:val="00D5018C"/>
    <w:rsid w:val="00D507E3"/>
    <w:rsid w:val="00D50D3C"/>
    <w:rsid w:val="00D51C94"/>
    <w:rsid w:val="00D52198"/>
    <w:rsid w:val="00D5235E"/>
    <w:rsid w:val="00D52644"/>
    <w:rsid w:val="00D532E1"/>
    <w:rsid w:val="00D5332C"/>
    <w:rsid w:val="00D5344D"/>
    <w:rsid w:val="00D53655"/>
    <w:rsid w:val="00D53D2A"/>
    <w:rsid w:val="00D544D5"/>
    <w:rsid w:val="00D54F59"/>
    <w:rsid w:val="00D55200"/>
    <w:rsid w:val="00D5609D"/>
    <w:rsid w:val="00D5649B"/>
    <w:rsid w:val="00D56FEB"/>
    <w:rsid w:val="00D57D76"/>
    <w:rsid w:val="00D617BA"/>
    <w:rsid w:val="00D61CDE"/>
    <w:rsid w:val="00D61E5B"/>
    <w:rsid w:val="00D6247F"/>
    <w:rsid w:val="00D625D6"/>
    <w:rsid w:val="00D62B61"/>
    <w:rsid w:val="00D62C42"/>
    <w:rsid w:val="00D630E6"/>
    <w:rsid w:val="00D63970"/>
    <w:rsid w:val="00D639FD"/>
    <w:rsid w:val="00D64569"/>
    <w:rsid w:val="00D647A8"/>
    <w:rsid w:val="00D64811"/>
    <w:rsid w:val="00D6573E"/>
    <w:rsid w:val="00D65779"/>
    <w:rsid w:val="00D65BEA"/>
    <w:rsid w:val="00D65EF5"/>
    <w:rsid w:val="00D6636A"/>
    <w:rsid w:val="00D66CF1"/>
    <w:rsid w:val="00D66E64"/>
    <w:rsid w:val="00D66FF5"/>
    <w:rsid w:val="00D6763C"/>
    <w:rsid w:val="00D67A1C"/>
    <w:rsid w:val="00D70510"/>
    <w:rsid w:val="00D70828"/>
    <w:rsid w:val="00D7121B"/>
    <w:rsid w:val="00D71778"/>
    <w:rsid w:val="00D71949"/>
    <w:rsid w:val="00D71F44"/>
    <w:rsid w:val="00D7202D"/>
    <w:rsid w:val="00D72719"/>
    <w:rsid w:val="00D72B7F"/>
    <w:rsid w:val="00D73462"/>
    <w:rsid w:val="00D73668"/>
    <w:rsid w:val="00D7449D"/>
    <w:rsid w:val="00D74767"/>
    <w:rsid w:val="00D74B41"/>
    <w:rsid w:val="00D7543C"/>
    <w:rsid w:val="00D758D1"/>
    <w:rsid w:val="00D7604E"/>
    <w:rsid w:val="00D7612A"/>
    <w:rsid w:val="00D76F63"/>
    <w:rsid w:val="00D7739E"/>
    <w:rsid w:val="00D77ECB"/>
    <w:rsid w:val="00D800A0"/>
    <w:rsid w:val="00D80A1F"/>
    <w:rsid w:val="00D80AF8"/>
    <w:rsid w:val="00D820C2"/>
    <w:rsid w:val="00D82216"/>
    <w:rsid w:val="00D82652"/>
    <w:rsid w:val="00D82BD3"/>
    <w:rsid w:val="00D83B79"/>
    <w:rsid w:val="00D8534F"/>
    <w:rsid w:val="00D86579"/>
    <w:rsid w:val="00D86BD3"/>
    <w:rsid w:val="00D871AD"/>
    <w:rsid w:val="00D87768"/>
    <w:rsid w:val="00D87865"/>
    <w:rsid w:val="00D9091E"/>
    <w:rsid w:val="00D91065"/>
    <w:rsid w:val="00D9107E"/>
    <w:rsid w:val="00D915B8"/>
    <w:rsid w:val="00D917FD"/>
    <w:rsid w:val="00D92101"/>
    <w:rsid w:val="00D92329"/>
    <w:rsid w:val="00D923EE"/>
    <w:rsid w:val="00D924F0"/>
    <w:rsid w:val="00D9326A"/>
    <w:rsid w:val="00D9361D"/>
    <w:rsid w:val="00D93A40"/>
    <w:rsid w:val="00D93D89"/>
    <w:rsid w:val="00D9435E"/>
    <w:rsid w:val="00D943DC"/>
    <w:rsid w:val="00D94888"/>
    <w:rsid w:val="00D950B2"/>
    <w:rsid w:val="00D95101"/>
    <w:rsid w:val="00D961A5"/>
    <w:rsid w:val="00D96812"/>
    <w:rsid w:val="00D96DEE"/>
    <w:rsid w:val="00D972C2"/>
    <w:rsid w:val="00D97815"/>
    <w:rsid w:val="00DA0180"/>
    <w:rsid w:val="00DA0565"/>
    <w:rsid w:val="00DA08F5"/>
    <w:rsid w:val="00DA0EF7"/>
    <w:rsid w:val="00DA1C54"/>
    <w:rsid w:val="00DA1D4F"/>
    <w:rsid w:val="00DA2695"/>
    <w:rsid w:val="00DA34E2"/>
    <w:rsid w:val="00DA4FC2"/>
    <w:rsid w:val="00DA5515"/>
    <w:rsid w:val="00DA55A9"/>
    <w:rsid w:val="00DA563A"/>
    <w:rsid w:val="00DA5968"/>
    <w:rsid w:val="00DA6B09"/>
    <w:rsid w:val="00DA77C3"/>
    <w:rsid w:val="00DA7D2D"/>
    <w:rsid w:val="00DB1056"/>
    <w:rsid w:val="00DB1434"/>
    <w:rsid w:val="00DB1B63"/>
    <w:rsid w:val="00DB23CB"/>
    <w:rsid w:val="00DB25BD"/>
    <w:rsid w:val="00DB2944"/>
    <w:rsid w:val="00DB2AB4"/>
    <w:rsid w:val="00DB2ECC"/>
    <w:rsid w:val="00DB32CC"/>
    <w:rsid w:val="00DB3419"/>
    <w:rsid w:val="00DB3A5E"/>
    <w:rsid w:val="00DB4291"/>
    <w:rsid w:val="00DB4E28"/>
    <w:rsid w:val="00DB4F77"/>
    <w:rsid w:val="00DB5E81"/>
    <w:rsid w:val="00DB638C"/>
    <w:rsid w:val="00DB6541"/>
    <w:rsid w:val="00DB6633"/>
    <w:rsid w:val="00DB6B05"/>
    <w:rsid w:val="00DB7177"/>
    <w:rsid w:val="00DC0AAC"/>
    <w:rsid w:val="00DC29DD"/>
    <w:rsid w:val="00DC2D9C"/>
    <w:rsid w:val="00DC3454"/>
    <w:rsid w:val="00DC3537"/>
    <w:rsid w:val="00DC3B17"/>
    <w:rsid w:val="00DC56D1"/>
    <w:rsid w:val="00DC5BB1"/>
    <w:rsid w:val="00DC5D1F"/>
    <w:rsid w:val="00DC6700"/>
    <w:rsid w:val="00DC714D"/>
    <w:rsid w:val="00DC746D"/>
    <w:rsid w:val="00DC7A69"/>
    <w:rsid w:val="00DD05D2"/>
    <w:rsid w:val="00DD0D33"/>
    <w:rsid w:val="00DD112F"/>
    <w:rsid w:val="00DD1154"/>
    <w:rsid w:val="00DD215F"/>
    <w:rsid w:val="00DD23E9"/>
    <w:rsid w:val="00DD2AAE"/>
    <w:rsid w:val="00DD3121"/>
    <w:rsid w:val="00DD3BFA"/>
    <w:rsid w:val="00DD466D"/>
    <w:rsid w:val="00DD47F0"/>
    <w:rsid w:val="00DD4BD3"/>
    <w:rsid w:val="00DD4E8A"/>
    <w:rsid w:val="00DD4EB1"/>
    <w:rsid w:val="00DD5362"/>
    <w:rsid w:val="00DD5A44"/>
    <w:rsid w:val="00DD7227"/>
    <w:rsid w:val="00DE0D58"/>
    <w:rsid w:val="00DE0E2F"/>
    <w:rsid w:val="00DE10DC"/>
    <w:rsid w:val="00DE1CBE"/>
    <w:rsid w:val="00DE2114"/>
    <w:rsid w:val="00DE2330"/>
    <w:rsid w:val="00DE23EB"/>
    <w:rsid w:val="00DE2F2F"/>
    <w:rsid w:val="00DE3531"/>
    <w:rsid w:val="00DE3E19"/>
    <w:rsid w:val="00DE42BB"/>
    <w:rsid w:val="00DE4388"/>
    <w:rsid w:val="00DE4C00"/>
    <w:rsid w:val="00DE535A"/>
    <w:rsid w:val="00DE580B"/>
    <w:rsid w:val="00DE5930"/>
    <w:rsid w:val="00DE5A8E"/>
    <w:rsid w:val="00DF0262"/>
    <w:rsid w:val="00DF0D89"/>
    <w:rsid w:val="00DF0ED1"/>
    <w:rsid w:val="00DF1219"/>
    <w:rsid w:val="00DF1B96"/>
    <w:rsid w:val="00DF2233"/>
    <w:rsid w:val="00DF3542"/>
    <w:rsid w:val="00DF4596"/>
    <w:rsid w:val="00DF4A58"/>
    <w:rsid w:val="00DF4C38"/>
    <w:rsid w:val="00DF4EBE"/>
    <w:rsid w:val="00DF6361"/>
    <w:rsid w:val="00DF69C6"/>
    <w:rsid w:val="00DF6FC9"/>
    <w:rsid w:val="00DF78F5"/>
    <w:rsid w:val="00DF7D0B"/>
    <w:rsid w:val="00E00F29"/>
    <w:rsid w:val="00E01BD0"/>
    <w:rsid w:val="00E03E1C"/>
    <w:rsid w:val="00E03FE2"/>
    <w:rsid w:val="00E05860"/>
    <w:rsid w:val="00E05AE6"/>
    <w:rsid w:val="00E05B02"/>
    <w:rsid w:val="00E0714F"/>
    <w:rsid w:val="00E07CEC"/>
    <w:rsid w:val="00E07DE7"/>
    <w:rsid w:val="00E10724"/>
    <w:rsid w:val="00E12780"/>
    <w:rsid w:val="00E132F3"/>
    <w:rsid w:val="00E14918"/>
    <w:rsid w:val="00E14C96"/>
    <w:rsid w:val="00E151BD"/>
    <w:rsid w:val="00E1550A"/>
    <w:rsid w:val="00E15A31"/>
    <w:rsid w:val="00E15C25"/>
    <w:rsid w:val="00E15D31"/>
    <w:rsid w:val="00E1652F"/>
    <w:rsid w:val="00E17BBB"/>
    <w:rsid w:val="00E20615"/>
    <w:rsid w:val="00E20901"/>
    <w:rsid w:val="00E21074"/>
    <w:rsid w:val="00E214BC"/>
    <w:rsid w:val="00E2152C"/>
    <w:rsid w:val="00E21DF3"/>
    <w:rsid w:val="00E2326D"/>
    <w:rsid w:val="00E2417B"/>
    <w:rsid w:val="00E242CA"/>
    <w:rsid w:val="00E2444C"/>
    <w:rsid w:val="00E25040"/>
    <w:rsid w:val="00E25381"/>
    <w:rsid w:val="00E256D5"/>
    <w:rsid w:val="00E2645A"/>
    <w:rsid w:val="00E264F2"/>
    <w:rsid w:val="00E2656C"/>
    <w:rsid w:val="00E2775C"/>
    <w:rsid w:val="00E277E2"/>
    <w:rsid w:val="00E27AC1"/>
    <w:rsid w:val="00E30214"/>
    <w:rsid w:val="00E31172"/>
    <w:rsid w:val="00E325A5"/>
    <w:rsid w:val="00E330AC"/>
    <w:rsid w:val="00E33161"/>
    <w:rsid w:val="00E33569"/>
    <w:rsid w:val="00E33665"/>
    <w:rsid w:val="00E34428"/>
    <w:rsid w:val="00E34B2D"/>
    <w:rsid w:val="00E35EF1"/>
    <w:rsid w:val="00E36590"/>
    <w:rsid w:val="00E369D3"/>
    <w:rsid w:val="00E36D5A"/>
    <w:rsid w:val="00E3709F"/>
    <w:rsid w:val="00E374F5"/>
    <w:rsid w:val="00E37724"/>
    <w:rsid w:val="00E378AB"/>
    <w:rsid w:val="00E37A27"/>
    <w:rsid w:val="00E405E3"/>
    <w:rsid w:val="00E40FBC"/>
    <w:rsid w:val="00E41034"/>
    <w:rsid w:val="00E41B94"/>
    <w:rsid w:val="00E41C9E"/>
    <w:rsid w:val="00E42535"/>
    <w:rsid w:val="00E42A8E"/>
    <w:rsid w:val="00E42E71"/>
    <w:rsid w:val="00E43855"/>
    <w:rsid w:val="00E43B8F"/>
    <w:rsid w:val="00E44363"/>
    <w:rsid w:val="00E4465B"/>
    <w:rsid w:val="00E451CC"/>
    <w:rsid w:val="00E456C7"/>
    <w:rsid w:val="00E45B82"/>
    <w:rsid w:val="00E45E9F"/>
    <w:rsid w:val="00E46968"/>
    <w:rsid w:val="00E50092"/>
    <w:rsid w:val="00E50487"/>
    <w:rsid w:val="00E505F3"/>
    <w:rsid w:val="00E50C4F"/>
    <w:rsid w:val="00E50DFE"/>
    <w:rsid w:val="00E512D6"/>
    <w:rsid w:val="00E51456"/>
    <w:rsid w:val="00E51BB6"/>
    <w:rsid w:val="00E52037"/>
    <w:rsid w:val="00E52426"/>
    <w:rsid w:val="00E527E6"/>
    <w:rsid w:val="00E528B7"/>
    <w:rsid w:val="00E529DB"/>
    <w:rsid w:val="00E53117"/>
    <w:rsid w:val="00E53C72"/>
    <w:rsid w:val="00E54405"/>
    <w:rsid w:val="00E54BF4"/>
    <w:rsid w:val="00E552B3"/>
    <w:rsid w:val="00E55982"/>
    <w:rsid w:val="00E55AAF"/>
    <w:rsid w:val="00E56369"/>
    <w:rsid w:val="00E565DB"/>
    <w:rsid w:val="00E5714C"/>
    <w:rsid w:val="00E5734B"/>
    <w:rsid w:val="00E57463"/>
    <w:rsid w:val="00E60641"/>
    <w:rsid w:val="00E60E45"/>
    <w:rsid w:val="00E6205E"/>
    <w:rsid w:val="00E62406"/>
    <w:rsid w:val="00E62860"/>
    <w:rsid w:val="00E62F5F"/>
    <w:rsid w:val="00E639CF"/>
    <w:rsid w:val="00E639DE"/>
    <w:rsid w:val="00E64189"/>
    <w:rsid w:val="00E6474E"/>
    <w:rsid w:val="00E64D06"/>
    <w:rsid w:val="00E6673F"/>
    <w:rsid w:val="00E6701E"/>
    <w:rsid w:val="00E67022"/>
    <w:rsid w:val="00E670B6"/>
    <w:rsid w:val="00E672FD"/>
    <w:rsid w:val="00E6774B"/>
    <w:rsid w:val="00E67941"/>
    <w:rsid w:val="00E67BEC"/>
    <w:rsid w:val="00E67FB3"/>
    <w:rsid w:val="00E7037D"/>
    <w:rsid w:val="00E70856"/>
    <w:rsid w:val="00E70874"/>
    <w:rsid w:val="00E70D9A"/>
    <w:rsid w:val="00E70ED6"/>
    <w:rsid w:val="00E72209"/>
    <w:rsid w:val="00E72287"/>
    <w:rsid w:val="00E727F7"/>
    <w:rsid w:val="00E72A3C"/>
    <w:rsid w:val="00E72EBF"/>
    <w:rsid w:val="00E73153"/>
    <w:rsid w:val="00E73542"/>
    <w:rsid w:val="00E73B55"/>
    <w:rsid w:val="00E74102"/>
    <w:rsid w:val="00E74266"/>
    <w:rsid w:val="00E74611"/>
    <w:rsid w:val="00E749C3"/>
    <w:rsid w:val="00E752AF"/>
    <w:rsid w:val="00E758FF"/>
    <w:rsid w:val="00E773FE"/>
    <w:rsid w:val="00E77604"/>
    <w:rsid w:val="00E77E67"/>
    <w:rsid w:val="00E8017E"/>
    <w:rsid w:val="00E80620"/>
    <w:rsid w:val="00E80B5F"/>
    <w:rsid w:val="00E8152E"/>
    <w:rsid w:val="00E821EC"/>
    <w:rsid w:val="00E826EE"/>
    <w:rsid w:val="00E82AEA"/>
    <w:rsid w:val="00E82D33"/>
    <w:rsid w:val="00E831CB"/>
    <w:rsid w:val="00E836EC"/>
    <w:rsid w:val="00E841A3"/>
    <w:rsid w:val="00E84334"/>
    <w:rsid w:val="00E84572"/>
    <w:rsid w:val="00E84F90"/>
    <w:rsid w:val="00E863C0"/>
    <w:rsid w:val="00E86C61"/>
    <w:rsid w:val="00E871D4"/>
    <w:rsid w:val="00E873F8"/>
    <w:rsid w:val="00E87659"/>
    <w:rsid w:val="00E87AAA"/>
    <w:rsid w:val="00E902D3"/>
    <w:rsid w:val="00E90BEB"/>
    <w:rsid w:val="00E90C8C"/>
    <w:rsid w:val="00E90F63"/>
    <w:rsid w:val="00E91A64"/>
    <w:rsid w:val="00E91D94"/>
    <w:rsid w:val="00E9224D"/>
    <w:rsid w:val="00E92593"/>
    <w:rsid w:val="00E92FBE"/>
    <w:rsid w:val="00E93714"/>
    <w:rsid w:val="00E93F64"/>
    <w:rsid w:val="00E94A96"/>
    <w:rsid w:val="00E94B3B"/>
    <w:rsid w:val="00E94CCB"/>
    <w:rsid w:val="00E94F24"/>
    <w:rsid w:val="00E95519"/>
    <w:rsid w:val="00E95580"/>
    <w:rsid w:val="00E967AC"/>
    <w:rsid w:val="00E97B47"/>
    <w:rsid w:val="00EA0241"/>
    <w:rsid w:val="00EA04EC"/>
    <w:rsid w:val="00EA05C3"/>
    <w:rsid w:val="00EA0D8D"/>
    <w:rsid w:val="00EA134E"/>
    <w:rsid w:val="00EA2EFE"/>
    <w:rsid w:val="00EA3F82"/>
    <w:rsid w:val="00EA4B2C"/>
    <w:rsid w:val="00EA58B9"/>
    <w:rsid w:val="00EA58D4"/>
    <w:rsid w:val="00EA5913"/>
    <w:rsid w:val="00EA5FA9"/>
    <w:rsid w:val="00EA71FB"/>
    <w:rsid w:val="00EA7C07"/>
    <w:rsid w:val="00EA7C12"/>
    <w:rsid w:val="00EB1516"/>
    <w:rsid w:val="00EB2122"/>
    <w:rsid w:val="00EB2403"/>
    <w:rsid w:val="00EB271A"/>
    <w:rsid w:val="00EB349C"/>
    <w:rsid w:val="00EB36E9"/>
    <w:rsid w:val="00EB47E9"/>
    <w:rsid w:val="00EB5105"/>
    <w:rsid w:val="00EB5351"/>
    <w:rsid w:val="00EB61C4"/>
    <w:rsid w:val="00EB7A4F"/>
    <w:rsid w:val="00EC07AE"/>
    <w:rsid w:val="00EC240F"/>
    <w:rsid w:val="00EC2E8F"/>
    <w:rsid w:val="00EC336B"/>
    <w:rsid w:val="00EC3431"/>
    <w:rsid w:val="00EC39C8"/>
    <w:rsid w:val="00EC4FBC"/>
    <w:rsid w:val="00EC5817"/>
    <w:rsid w:val="00EC5A05"/>
    <w:rsid w:val="00EC77AA"/>
    <w:rsid w:val="00EC7C5A"/>
    <w:rsid w:val="00ED0652"/>
    <w:rsid w:val="00ED1069"/>
    <w:rsid w:val="00ED3473"/>
    <w:rsid w:val="00ED3670"/>
    <w:rsid w:val="00ED4855"/>
    <w:rsid w:val="00ED4F1F"/>
    <w:rsid w:val="00ED6E11"/>
    <w:rsid w:val="00ED7B2B"/>
    <w:rsid w:val="00ED7BC8"/>
    <w:rsid w:val="00ED7F6A"/>
    <w:rsid w:val="00EE001B"/>
    <w:rsid w:val="00EE03D1"/>
    <w:rsid w:val="00EE04ED"/>
    <w:rsid w:val="00EE07ED"/>
    <w:rsid w:val="00EE0970"/>
    <w:rsid w:val="00EE0EB1"/>
    <w:rsid w:val="00EE16E6"/>
    <w:rsid w:val="00EE1BB4"/>
    <w:rsid w:val="00EE1FA8"/>
    <w:rsid w:val="00EE2362"/>
    <w:rsid w:val="00EE2A79"/>
    <w:rsid w:val="00EE31BB"/>
    <w:rsid w:val="00EE3929"/>
    <w:rsid w:val="00EE3C3F"/>
    <w:rsid w:val="00EE3CF4"/>
    <w:rsid w:val="00EE42C1"/>
    <w:rsid w:val="00EE43A8"/>
    <w:rsid w:val="00EE52AE"/>
    <w:rsid w:val="00EE66E0"/>
    <w:rsid w:val="00EE70A8"/>
    <w:rsid w:val="00EE7380"/>
    <w:rsid w:val="00EE75C2"/>
    <w:rsid w:val="00EF0CF5"/>
    <w:rsid w:val="00EF1BC0"/>
    <w:rsid w:val="00EF21C8"/>
    <w:rsid w:val="00EF2206"/>
    <w:rsid w:val="00EF2DB8"/>
    <w:rsid w:val="00EF3010"/>
    <w:rsid w:val="00EF3477"/>
    <w:rsid w:val="00EF3B42"/>
    <w:rsid w:val="00EF3FED"/>
    <w:rsid w:val="00EF42B1"/>
    <w:rsid w:val="00EF4406"/>
    <w:rsid w:val="00EF47F0"/>
    <w:rsid w:val="00EF4816"/>
    <w:rsid w:val="00EF48CC"/>
    <w:rsid w:val="00EF48E6"/>
    <w:rsid w:val="00EF5713"/>
    <w:rsid w:val="00EF592E"/>
    <w:rsid w:val="00EF5E84"/>
    <w:rsid w:val="00EF622E"/>
    <w:rsid w:val="00EF6920"/>
    <w:rsid w:val="00EF7245"/>
    <w:rsid w:val="00EF7C80"/>
    <w:rsid w:val="00EF7FA6"/>
    <w:rsid w:val="00F0007F"/>
    <w:rsid w:val="00F000DF"/>
    <w:rsid w:val="00F0015E"/>
    <w:rsid w:val="00F00760"/>
    <w:rsid w:val="00F00CF0"/>
    <w:rsid w:val="00F01A3F"/>
    <w:rsid w:val="00F024A9"/>
    <w:rsid w:val="00F0302A"/>
    <w:rsid w:val="00F03FA0"/>
    <w:rsid w:val="00F043CB"/>
    <w:rsid w:val="00F044EB"/>
    <w:rsid w:val="00F04998"/>
    <w:rsid w:val="00F04DD5"/>
    <w:rsid w:val="00F0672F"/>
    <w:rsid w:val="00F0686D"/>
    <w:rsid w:val="00F06DE5"/>
    <w:rsid w:val="00F07133"/>
    <w:rsid w:val="00F07192"/>
    <w:rsid w:val="00F07631"/>
    <w:rsid w:val="00F10396"/>
    <w:rsid w:val="00F10619"/>
    <w:rsid w:val="00F11C08"/>
    <w:rsid w:val="00F11EF0"/>
    <w:rsid w:val="00F120D5"/>
    <w:rsid w:val="00F124D3"/>
    <w:rsid w:val="00F14776"/>
    <w:rsid w:val="00F1519A"/>
    <w:rsid w:val="00F15400"/>
    <w:rsid w:val="00F15597"/>
    <w:rsid w:val="00F15873"/>
    <w:rsid w:val="00F15BD6"/>
    <w:rsid w:val="00F17066"/>
    <w:rsid w:val="00F17B64"/>
    <w:rsid w:val="00F2072F"/>
    <w:rsid w:val="00F21BC3"/>
    <w:rsid w:val="00F2214D"/>
    <w:rsid w:val="00F23855"/>
    <w:rsid w:val="00F24850"/>
    <w:rsid w:val="00F24A42"/>
    <w:rsid w:val="00F24AAF"/>
    <w:rsid w:val="00F2536D"/>
    <w:rsid w:val="00F25A31"/>
    <w:rsid w:val="00F25A3B"/>
    <w:rsid w:val="00F3009B"/>
    <w:rsid w:val="00F3039C"/>
    <w:rsid w:val="00F30B50"/>
    <w:rsid w:val="00F313BE"/>
    <w:rsid w:val="00F3168C"/>
    <w:rsid w:val="00F31A3C"/>
    <w:rsid w:val="00F32706"/>
    <w:rsid w:val="00F327A9"/>
    <w:rsid w:val="00F32D79"/>
    <w:rsid w:val="00F32FF5"/>
    <w:rsid w:val="00F33CA8"/>
    <w:rsid w:val="00F354C0"/>
    <w:rsid w:val="00F35846"/>
    <w:rsid w:val="00F35A17"/>
    <w:rsid w:val="00F36379"/>
    <w:rsid w:val="00F37215"/>
    <w:rsid w:val="00F37427"/>
    <w:rsid w:val="00F3758F"/>
    <w:rsid w:val="00F37946"/>
    <w:rsid w:val="00F37C6A"/>
    <w:rsid w:val="00F37E9E"/>
    <w:rsid w:val="00F403B6"/>
    <w:rsid w:val="00F40637"/>
    <w:rsid w:val="00F406CB"/>
    <w:rsid w:val="00F4089C"/>
    <w:rsid w:val="00F408A7"/>
    <w:rsid w:val="00F41055"/>
    <w:rsid w:val="00F41501"/>
    <w:rsid w:val="00F422A7"/>
    <w:rsid w:val="00F422C4"/>
    <w:rsid w:val="00F4274D"/>
    <w:rsid w:val="00F43373"/>
    <w:rsid w:val="00F4448A"/>
    <w:rsid w:val="00F448B5"/>
    <w:rsid w:val="00F45230"/>
    <w:rsid w:val="00F45817"/>
    <w:rsid w:val="00F45C99"/>
    <w:rsid w:val="00F4768A"/>
    <w:rsid w:val="00F50E74"/>
    <w:rsid w:val="00F5131C"/>
    <w:rsid w:val="00F518EE"/>
    <w:rsid w:val="00F5248D"/>
    <w:rsid w:val="00F52B7F"/>
    <w:rsid w:val="00F543CB"/>
    <w:rsid w:val="00F55892"/>
    <w:rsid w:val="00F574BA"/>
    <w:rsid w:val="00F60D98"/>
    <w:rsid w:val="00F610FC"/>
    <w:rsid w:val="00F61E13"/>
    <w:rsid w:val="00F61F78"/>
    <w:rsid w:val="00F626B2"/>
    <w:rsid w:val="00F62B5F"/>
    <w:rsid w:val="00F633D8"/>
    <w:rsid w:val="00F64B05"/>
    <w:rsid w:val="00F64C8D"/>
    <w:rsid w:val="00F6500F"/>
    <w:rsid w:val="00F654B7"/>
    <w:rsid w:val="00F6708E"/>
    <w:rsid w:val="00F67884"/>
    <w:rsid w:val="00F67FEF"/>
    <w:rsid w:val="00F702C2"/>
    <w:rsid w:val="00F707BF"/>
    <w:rsid w:val="00F7093B"/>
    <w:rsid w:val="00F70985"/>
    <w:rsid w:val="00F70D41"/>
    <w:rsid w:val="00F71106"/>
    <w:rsid w:val="00F71AE2"/>
    <w:rsid w:val="00F71B30"/>
    <w:rsid w:val="00F72707"/>
    <w:rsid w:val="00F72DFB"/>
    <w:rsid w:val="00F73632"/>
    <w:rsid w:val="00F74C35"/>
    <w:rsid w:val="00F75814"/>
    <w:rsid w:val="00F75B22"/>
    <w:rsid w:val="00F75C90"/>
    <w:rsid w:val="00F766D8"/>
    <w:rsid w:val="00F771C0"/>
    <w:rsid w:val="00F77A52"/>
    <w:rsid w:val="00F77C1F"/>
    <w:rsid w:val="00F80EE8"/>
    <w:rsid w:val="00F80F3B"/>
    <w:rsid w:val="00F812BF"/>
    <w:rsid w:val="00F820AA"/>
    <w:rsid w:val="00F820ED"/>
    <w:rsid w:val="00F82870"/>
    <w:rsid w:val="00F82C9F"/>
    <w:rsid w:val="00F8423E"/>
    <w:rsid w:val="00F8510B"/>
    <w:rsid w:val="00F855EA"/>
    <w:rsid w:val="00F8573F"/>
    <w:rsid w:val="00F85AA8"/>
    <w:rsid w:val="00F87A75"/>
    <w:rsid w:val="00F87EAD"/>
    <w:rsid w:val="00F9019A"/>
    <w:rsid w:val="00F90866"/>
    <w:rsid w:val="00F90B9F"/>
    <w:rsid w:val="00F912D4"/>
    <w:rsid w:val="00F91844"/>
    <w:rsid w:val="00F92229"/>
    <w:rsid w:val="00F9278C"/>
    <w:rsid w:val="00F92887"/>
    <w:rsid w:val="00F929D9"/>
    <w:rsid w:val="00F9300E"/>
    <w:rsid w:val="00F934F2"/>
    <w:rsid w:val="00F9408B"/>
    <w:rsid w:val="00F94149"/>
    <w:rsid w:val="00F95807"/>
    <w:rsid w:val="00F96EC5"/>
    <w:rsid w:val="00F97784"/>
    <w:rsid w:val="00F97DE7"/>
    <w:rsid w:val="00FA01A1"/>
    <w:rsid w:val="00FA0656"/>
    <w:rsid w:val="00FA0877"/>
    <w:rsid w:val="00FA08D6"/>
    <w:rsid w:val="00FA1135"/>
    <w:rsid w:val="00FA1343"/>
    <w:rsid w:val="00FA20BF"/>
    <w:rsid w:val="00FA23CA"/>
    <w:rsid w:val="00FA2607"/>
    <w:rsid w:val="00FA2A3E"/>
    <w:rsid w:val="00FA3607"/>
    <w:rsid w:val="00FA43F5"/>
    <w:rsid w:val="00FA534B"/>
    <w:rsid w:val="00FA53C0"/>
    <w:rsid w:val="00FA54CE"/>
    <w:rsid w:val="00FA5B6C"/>
    <w:rsid w:val="00FA6D1C"/>
    <w:rsid w:val="00FA72B3"/>
    <w:rsid w:val="00FA7B89"/>
    <w:rsid w:val="00FA7BDC"/>
    <w:rsid w:val="00FA7CF4"/>
    <w:rsid w:val="00FB0100"/>
    <w:rsid w:val="00FB0157"/>
    <w:rsid w:val="00FB0318"/>
    <w:rsid w:val="00FB07F3"/>
    <w:rsid w:val="00FB0923"/>
    <w:rsid w:val="00FB161E"/>
    <w:rsid w:val="00FB1926"/>
    <w:rsid w:val="00FB2423"/>
    <w:rsid w:val="00FB2798"/>
    <w:rsid w:val="00FB290F"/>
    <w:rsid w:val="00FB30B5"/>
    <w:rsid w:val="00FB40DA"/>
    <w:rsid w:val="00FB432B"/>
    <w:rsid w:val="00FB4B3E"/>
    <w:rsid w:val="00FB4DF6"/>
    <w:rsid w:val="00FB53E0"/>
    <w:rsid w:val="00FB5FC5"/>
    <w:rsid w:val="00FB6002"/>
    <w:rsid w:val="00FB61E4"/>
    <w:rsid w:val="00FB666D"/>
    <w:rsid w:val="00FB6725"/>
    <w:rsid w:val="00FB6C8D"/>
    <w:rsid w:val="00FB70F7"/>
    <w:rsid w:val="00FB7C33"/>
    <w:rsid w:val="00FC0FF9"/>
    <w:rsid w:val="00FC13EE"/>
    <w:rsid w:val="00FC1D0B"/>
    <w:rsid w:val="00FC2568"/>
    <w:rsid w:val="00FC28CB"/>
    <w:rsid w:val="00FC3932"/>
    <w:rsid w:val="00FC43D2"/>
    <w:rsid w:val="00FC4F16"/>
    <w:rsid w:val="00FC54FD"/>
    <w:rsid w:val="00FC5508"/>
    <w:rsid w:val="00FC615E"/>
    <w:rsid w:val="00FC65A2"/>
    <w:rsid w:val="00FC6793"/>
    <w:rsid w:val="00FD0544"/>
    <w:rsid w:val="00FD0630"/>
    <w:rsid w:val="00FD1251"/>
    <w:rsid w:val="00FD1DF7"/>
    <w:rsid w:val="00FD2864"/>
    <w:rsid w:val="00FD3B5B"/>
    <w:rsid w:val="00FD3BEE"/>
    <w:rsid w:val="00FD49C3"/>
    <w:rsid w:val="00FD5430"/>
    <w:rsid w:val="00FD59D2"/>
    <w:rsid w:val="00FD6A73"/>
    <w:rsid w:val="00FD70FE"/>
    <w:rsid w:val="00FD7348"/>
    <w:rsid w:val="00FD7544"/>
    <w:rsid w:val="00FD7B60"/>
    <w:rsid w:val="00FE0F02"/>
    <w:rsid w:val="00FE1002"/>
    <w:rsid w:val="00FE1403"/>
    <w:rsid w:val="00FE1AE4"/>
    <w:rsid w:val="00FE26C2"/>
    <w:rsid w:val="00FE2960"/>
    <w:rsid w:val="00FE30FB"/>
    <w:rsid w:val="00FE318F"/>
    <w:rsid w:val="00FE34A4"/>
    <w:rsid w:val="00FE3EF7"/>
    <w:rsid w:val="00FE4616"/>
    <w:rsid w:val="00FE4637"/>
    <w:rsid w:val="00FE4C0B"/>
    <w:rsid w:val="00FE5199"/>
    <w:rsid w:val="00FE553F"/>
    <w:rsid w:val="00FE55C2"/>
    <w:rsid w:val="00FE5A02"/>
    <w:rsid w:val="00FE6B3D"/>
    <w:rsid w:val="00FE783F"/>
    <w:rsid w:val="00FE7A98"/>
    <w:rsid w:val="00FE7B5C"/>
    <w:rsid w:val="00FE7EED"/>
    <w:rsid w:val="00FF01DD"/>
    <w:rsid w:val="00FF072F"/>
    <w:rsid w:val="00FF0951"/>
    <w:rsid w:val="00FF0AF6"/>
    <w:rsid w:val="00FF0E5A"/>
    <w:rsid w:val="00FF1B18"/>
    <w:rsid w:val="00FF1B53"/>
    <w:rsid w:val="00FF21EB"/>
    <w:rsid w:val="00FF2241"/>
    <w:rsid w:val="00FF2558"/>
    <w:rsid w:val="00FF259D"/>
    <w:rsid w:val="00FF2745"/>
    <w:rsid w:val="00FF5417"/>
    <w:rsid w:val="00FF54E0"/>
    <w:rsid w:val="00FF60B7"/>
    <w:rsid w:val="00FF632E"/>
    <w:rsid w:val="00FF6D02"/>
    <w:rsid w:val="00FF6FA7"/>
    <w:rsid w:val="00FF707F"/>
    <w:rsid w:val="00FF74B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EF1ACA5"/>
  <w15:docId w15:val="{A399F577-6841-4F7C-9833-A35DCB755E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7FC1"/>
    <w:pPr>
      <w:suppressAutoHyphens/>
      <w:autoSpaceDN w:val="0"/>
      <w:spacing w:line="240"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gi">
    <w:name w:val="gi"/>
    <w:basedOn w:val="DefaultParagraphFont"/>
    <w:rsid w:val="000D7FC1"/>
  </w:style>
  <w:style w:type="paragraph" w:customStyle="1" w:styleId="left">
    <w:name w:val="left"/>
    <w:basedOn w:val="Normal"/>
    <w:rsid w:val="000D7FC1"/>
    <w:pPr>
      <w:suppressAutoHyphens w:val="0"/>
      <w:spacing w:before="100" w:after="100"/>
    </w:pPr>
    <w:rPr>
      <w:rFonts w:ascii="Times New Roman" w:eastAsia="Times New Roman" w:hAnsi="Times New Roman"/>
      <w:sz w:val="24"/>
      <w:szCs w:val="24"/>
      <w:lang w:eastAsia="en-GB"/>
    </w:rPr>
  </w:style>
  <w:style w:type="character" w:customStyle="1" w:styleId="organization-unit">
    <w:name w:val="organization-unit"/>
    <w:basedOn w:val="DefaultParagraphFont"/>
    <w:rsid w:val="000D7FC1"/>
  </w:style>
  <w:style w:type="character" w:styleId="Hyperlink">
    <w:name w:val="Hyperlink"/>
    <w:basedOn w:val="DefaultParagraphFont"/>
    <w:unhideWhenUsed/>
    <w:rsid w:val="000D7FC1"/>
    <w:rPr>
      <w:color w:val="0000FF"/>
      <w:u w:val="single"/>
    </w:rPr>
  </w:style>
  <w:style w:type="character" w:styleId="CommentReference">
    <w:name w:val="annotation reference"/>
    <w:basedOn w:val="DefaultParagraphFont"/>
    <w:uiPriority w:val="99"/>
    <w:semiHidden/>
    <w:unhideWhenUsed/>
    <w:rsid w:val="000D7FC1"/>
    <w:rPr>
      <w:sz w:val="16"/>
      <w:szCs w:val="16"/>
    </w:rPr>
  </w:style>
  <w:style w:type="paragraph" w:styleId="CommentText">
    <w:name w:val="annotation text"/>
    <w:basedOn w:val="Normal"/>
    <w:link w:val="CommentTextChar"/>
    <w:uiPriority w:val="99"/>
    <w:unhideWhenUsed/>
    <w:rsid w:val="000D7FC1"/>
    <w:pPr>
      <w:suppressAutoHyphens w:val="0"/>
      <w:autoSpaceDN/>
      <w:spacing w:after="0"/>
    </w:pPr>
    <w:rPr>
      <w:rFonts w:ascii="Times New Roman" w:eastAsia="Times New Roman" w:hAnsi="Times New Roman"/>
      <w:sz w:val="20"/>
      <w:szCs w:val="20"/>
      <w:lang w:eastAsia="en-GB"/>
    </w:rPr>
  </w:style>
  <w:style w:type="character" w:customStyle="1" w:styleId="CommentTextChar">
    <w:name w:val="Comment Text Char"/>
    <w:basedOn w:val="DefaultParagraphFont"/>
    <w:link w:val="CommentText"/>
    <w:uiPriority w:val="99"/>
    <w:rsid w:val="000D7FC1"/>
    <w:rPr>
      <w:rFonts w:ascii="Times New Roman" w:eastAsia="Times New Roman" w:hAnsi="Times New Roman" w:cs="Times New Roman"/>
      <w:sz w:val="20"/>
      <w:szCs w:val="20"/>
      <w:lang w:eastAsia="en-GB"/>
    </w:rPr>
  </w:style>
  <w:style w:type="character" w:styleId="Emphasis">
    <w:name w:val="Emphasis"/>
    <w:basedOn w:val="DefaultParagraphFont"/>
    <w:uiPriority w:val="20"/>
    <w:qFormat/>
    <w:rsid w:val="000D7FC1"/>
    <w:rPr>
      <w:i/>
      <w:iCs/>
    </w:rPr>
  </w:style>
  <w:style w:type="paragraph" w:styleId="CommentSubject">
    <w:name w:val="annotation subject"/>
    <w:basedOn w:val="CommentText"/>
    <w:next w:val="CommentText"/>
    <w:link w:val="CommentSubjectChar"/>
    <w:uiPriority w:val="99"/>
    <w:semiHidden/>
    <w:unhideWhenUsed/>
    <w:rsid w:val="0075400F"/>
    <w:pPr>
      <w:suppressAutoHyphens/>
      <w:autoSpaceDN w:val="0"/>
      <w:spacing w:after="160"/>
    </w:pPr>
    <w:rPr>
      <w:rFonts w:ascii="Calibri" w:eastAsia="Calibri" w:hAnsi="Calibri"/>
      <w:b/>
      <w:bCs/>
      <w:lang w:eastAsia="en-US"/>
    </w:rPr>
  </w:style>
  <w:style w:type="character" w:customStyle="1" w:styleId="CommentSubjectChar">
    <w:name w:val="Comment Subject Char"/>
    <w:basedOn w:val="CommentTextChar"/>
    <w:link w:val="CommentSubject"/>
    <w:uiPriority w:val="99"/>
    <w:semiHidden/>
    <w:rsid w:val="0075400F"/>
    <w:rPr>
      <w:rFonts w:ascii="Calibri" w:eastAsia="Calibri" w:hAnsi="Calibri" w:cs="Times New Roman"/>
      <w:b/>
      <w:bCs/>
      <w:sz w:val="20"/>
      <w:szCs w:val="20"/>
      <w:lang w:eastAsia="en-GB"/>
    </w:rPr>
  </w:style>
  <w:style w:type="character" w:customStyle="1" w:styleId="refseries">
    <w:name w:val="ref__series"/>
    <w:basedOn w:val="DefaultParagraphFont"/>
    <w:rsid w:val="0075400F"/>
  </w:style>
  <w:style w:type="character" w:customStyle="1" w:styleId="refseriesdate">
    <w:name w:val="ref__seriesdate"/>
    <w:basedOn w:val="DefaultParagraphFont"/>
    <w:rsid w:val="0075400F"/>
  </w:style>
  <w:style w:type="character" w:customStyle="1" w:styleId="refseriesvolume">
    <w:name w:val="ref__seriesvolume"/>
    <w:basedOn w:val="DefaultParagraphFont"/>
    <w:rsid w:val="0075400F"/>
  </w:style>
  <w:style w:type="character" w:customStyle="1" w:styleId="refseriespages">
    <w:name w:val="ref__seriespages"/>
    <w:basedOn w:val="DefaultParagraphFont"/>
    <w:rsid w:val="0075400F"/>
  </w:style>
  <w:style w:type="character" w:customStyle="1" w:styleId="cit-auth">
    <w:name w:val="cit-auth"/>
    <w:basedOn w:val="DefaultParagraphFont"/>
    <w:rsid w:val="008766EC"/>
  </w:style>
  <w:style w:type="character" w:customStyle="1" w:styleId="cit-name-surname">
    <w:name w:val="cit-name-surname"/>
    <w:basedOn w:val="DefaultParagraphFont"/>
    <w:rsid w:val="008766EC"/>
  </w:style>
  <w:style w:type="character" w:customStyle="1" w:styleId="cit-name-given-names">
    <w:name w:val="cit-name-given-names"/>
    <w:basedOn w:val="DefaultParagraphFont"/>
    <w:rsid w:val="008766EC"/>
  </w:style>
  <w:style w:type="character" w:customStyle="1" w:styleId="cit-etal">
    <w:name w:val="cit-etal"/>
    <w:basedOn w:val="DefaultParagraphFont"/>
    <w:rsid w:val="008766EC"/>
  </w:style>
  <w:style w:type="character" w:styleId="HTMLCite">
    <w:name w:val="HTML Cite"/>
    <w:basedOn w:val="DefaultParagraphFont"/>
    <w:uiPriority w:val="99"/>
    <w:semiHidden/>
    <w:unhideWhenUsed/>
    <w:rsid w:val="008766EC"/>
    <w:rPr>
      <w:i/>
      <w:iCs/>
    </w:rPr>
  </w:style>
  <w:style w:type="character" w:customStyle="1" w:styleId="cit-article-title">
    <w:name w:val="cit-article-title"/>
    <w:basedOn w:val="DefaultParagraphFont"/>
    <w:rsid w:val="008766EC"/>
  </w:style>
  <w:style w:type="character" w:customStyle="1" w:styleId="cit-pub-date">
    <w:name w:val="cit-pub-date"/>
    <w:basedOn w:val="DefaultParagraphFont"/>
    <w:rsid w:val="008766EC"/>
  </w:style>
  <w:style w:type="character" w:customStyle="1" w:styleId="cit-vol">
    <w:name w:val="cit-vol"/>
    <w:basedOn w:val="DefaultParagraphFont"/>
    <w:rsid w:val="008766EC"/>
  </w:style>
  <w:style w:type="character" w:customStyle="1" w:styleId="cit-fpage">
    <w:name w:val="cit-fpage"/>
    <w:basedOn w:val="DefaultParagraphFont"/>
    <w:rsid w:val="008766EC"/>
  </w:style>
  <w:style w:type="character" w:customStyle="1" w:styleId="cit-lpage">
    <w:name w:val="cit-lpage"/>
    <w:basedOn w:val="DefaultParagraphFont"/>
    <w:rsid w:val="008766EC"/>
  </w:style>
  <w:style w:type="character" w:customStyle="1" w:styleId="cit-pub-id">
    <w:name w:val="cit-pub-id"/>
    <w:basedOn w:val="DefaultParagraphFont"/>
    <w:rsid w:val="008766EC"/>
  </w:style>
  <w:style w:type="character" w:customStyle="1" w:styleId="cit-pub-id-scheme">
    <w:name w:val="cit-pub-id-scheme"/>
    <w:basedOn w:val="DefaultParagraphFont"/>
    <w:rsid w:val="008766EC"/>
  </w:style>
  <w:style w:type="character" w:customStyle="1" w:styleId="cit-supplement">
    <w:name w:val="cit-supplement"/>
    <w:basedOn w:val="DefaultParagraphFont"/>
    <w:rsid w:val="008766EC"/>
  </w:style>
  <w:style w:type="paragraph" w:styleId="NormalWeb">
    <w:name w:val="Normal (Web)"/>
    <w:basedOn w:val="Normal"/>
    <w:uiPriority w:val="99"/>
    <w:semiHidden/>
    <w:unhideWhenUsed/>
    <w:rsid w:val="00CF608F"/>
    <w:pPr>
      <w:suppressAutoHyphens w:val="0"/>
      <w:autoSpaceDN/>
      <w:spacing w:before="100" w:beforeAutospacing="1" w:after="100" w:afterAutospacing="1"/>
    </w:pPr>
    <w:rPr>
      <w:rFonts w:ascii="Times New Roman" w:eastAsia="Times New Roman" w:hAnsi="Times New Roman"/>
      <w:sz w:val="24"/>
      <w:szCs w:val="24"/>
      <w:lang w:eastAsia="en-GB"/>
    </w:rPr>
  </w:style>
  <w:style w:type="paragraph" w:styleId="ListParagraph">
    <w:name w:val="List Paragraph"/>
    <w:basedOn w:val="Normal"/>
    <w:uiPriority w:val="34"/>
    <w:qFormat/>
    <w:rsid w:val="00511548"/>
    <w:pPr>
      <w:ind w:left="720"/>
      <w:contextualSpacing/>
    </w:pPr>
  </w:style>
  <w:style w:type="paragraph" w:styleId="BalloonText">
    <w:name w:val="Balloon Text"/>
    <w:basedOn w:val="Normal"/>
    <w:link w:val="BalloonTextChar"/>
    <w:uiPriority w:val="99"/>
    <w:semiHidden/>
    <w:unhideWhenUsed/>
    <w:rsid w:val="00DA5968"/>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5968"/>
    <w:rPr>
      <w:rFonts w:ascii="Segoe UI" w:eastAsia="Calibri" w:hAnsi="Segoe UI" w:cs="Segoe UI"/>
      <w:sz w:val="18"/>
      <w:szCs w:val="18"/>
    </w:rPr>
  </w:style>
  <w:style w:type="paragraph" w:customStyle="1" w:styleId="EndNoteBibliographyTitle">
    <w:name w:val="EndNote Bibliography Title"/>
    <w:basedOn w:val="Normal"/>
    <w:link w:val="EndNoteBibliographyTitleChar"/>
    <w:rsid w:val="00DA5968"/>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DA5968"/>
    <w:rPr>
      <w:rFonts w:ascii="Calibri" w:eastAsia="Calibri" w:hAnsi="Calibri" w:cs="Calibri"/>
      <w:noProof/>
      <w:lang w:val="en-US"/>
    </w:rPr>
  </w:style>
  <w:style w:type="paragraph" w:customStyle="1" w:styleId="EndNoteBibliography">
    <w:name w:val="EndNote Bibliography"/>
    <w:basedOn w:val="Normal"/>
    <w:link w:val="EndNoteBibliographyChar"/>
    <w:rsid w:val="00DA5968"/>
    <w:rPr>
      <w:rFonts w:cs="Calibri"/>
      <w:noProof/>
      <w:lang w:val="en-US"/>
    </w:rPr>
  </w:style>
  <w:style w:type="character" w:customStyle="1" w:styleId="EndNoteBibliographyChar">
    <w:name w:val="EndNote Bibliography Char"/>
    <w:basedOn w:val="DefaultParagraphFont"/>
    <w:link w:val="EndNoteBibliography"/>
    <w:rsid w:val="00DA5968"/>
    <w:rPr>
      <w:rFonts w:ascii="Calibri" w:eastAsia="Calibri" w:hAnsi="Calibri" w:cs="Calibri"/>
      <w:noProof/>
      <w:lang w:val="en-US"/>
    </w:rPr>
  </w:style>
  <w:style w:type="paragraph" w:styleId="Header">
    <w:name w:val="header"/>
    <w:basedOn w:val="Normal"/>
    <w:link w:val="HeaderChar"/>
    <w:uiPriority w:val="99"/>
    <w:unhideWhenUsed/>
    <w:rsid w:val="00F75B22"/>
    <w:pPr>
      <w:tabs>
        <w:tab w:val="center" w:pos="4513"/>
        <w:tab w:val="right" w:pos="9026"/>
      </w:tabs>
      <w:spacing w:after="0"/>
    </w:pPr>
  </w:style>
  <w:style w:type="character" w:customStyle="1" w:styleId="HeaderChar">
    <w:name w:val="Header Char"/>
    <w:basedOn w:val="DefaultParagraphFont"/>
    <w:link w:val="Header"/>
    <w:uiPriority w:val="99"/>
    <w:rsid w:val="00F75B22"/>
    <w:rPr>
      <w:rFonts w:ascii="Calibri" w:eastAsia="Calibri" w:hAnsi="Calibri" w:cs="Times New Roman"/>
    </w:rPr>
  </w:style>
  <w:style w:type="paragraph" w:styleId="Footer">
    <w:name w:val="footer"/>
    <w:basedOn w:val="Normal"/>
    <w:link w:val="FooterChar"/>
    <w:uiPriority w:val="99"/>
    <w:unhideWhenUsed/>
    <w:rsid w:val="00F75B22"/>
    <w:pPr>
      <w:tabs>
        <w:tab w:val="center" w:pos="4513"/>
        <w:tab w:val="right" w:pos="9026"/>
      </w:tabs>
      <w:spacing w:after="0"/>
    </w:pPr>
  </w:style>
  <w:style w:type="character" w:customStyle="1" w:styleId="FooterChar">
    <w:name w:val="Footer Char"/>
    <w:basedOn w:val="DefaultParagraphFont"/>
    <w:link w:val="Footer"/>
    <w:uiPriority w:val="99"/>
    <w:rsid w:val="00F75B22"/>
    <w:rPr>
      <w:rFonts w:ascii="Calibri" w:eastAsia="Calibri" w:hAnsi="Calibri" w:cs="Times New Roman"/>
    </w:rPr>
  </w:style>
  <w:style w:type="character" w:customStyle="1" w:styleId="hgkelc">
    <w:name w:val="hgkelc"/>
    <w:basedOn w:val="DefaultParagraphFont"/>
    <w:rsid w:val="00C90A2C"/>
  </w:style>
  <w:style w:type="character" w:customStyle="1" w:styleId="UnresolvedMention1">
    <w:name w:val="Unresolved Mention1"/>
    <w:basedOn w:val="DefaultParagraphFont"/>
    <w:uiPriority w:val="99"/>
    <w:semiHidden/>
    <w:unhideWhenUsed/>
    <w:rsid w:val="004952FA"/>
    <w:rPr>
      <w:color w:val="605E5C"/>
      <w:shd w:val="clear" w:color="auto" w:fill="E1DFDD"/>
    </w:rPr>
  </w:style>
  <w:style w:type="character" w:customStyle="1" w:styleId="id-label">
    <w:name w:val="id-label"/>
    <w:basedOn w:val="DefaultParagraphFont"/>
    <w:rsid w:val="00027CF5"/>
  </w:style>
  <w:style w:type="character" w:styleId="Strong">
    <w:name w:val="Strong"/>
    <w:basedOn w:val="DefaultParagraphFont"/>
    <w:uiPriority w:val="22"/>
    <w:qFormat/>
    <w:rsid w:val="00027CF5"/>
    <w:rPr>
      <w:b/>
      <w:bCs/>
    </w:rPr>
  </w:style>
  <w:style w:type="character" w:customStyle="1" w:styleId="citation-part">
    <w:name w:val="citation-part"/>
    <w:basedOn w:val="DefaultParagraphFont"/>
    <w:rsid w:val="00653472"/>
  </w:style>
  <w:style w:type="character" w:customStyle="1" w:styleId="docsum-pmid">
    <w:name w:val="docsum-pmid"/>
    <w:basedOn w:val="DefaultParagraphFont"/>
    <w:rsid w:val="00653472"/>
  </w:style>
  <w:style w:type="paragraph" w:styleId="Revision">
    <w:name w:val="Revision"/>
    <w:hidden/>
    <w:uiPriority w:val="99"/>
    <w:semiHidden/>
    <w:rsid w:val="00C26518"/>
    <w:pPr>
      <w:spacing w:after="0" w:line="240" w:lineRule="auto"/>
    </w:pPr>
    <w:rPr>
      <w:rFonts w:ascii="Calibri" w:eastAsia="Calibri" w:hAnsi="Calibri" w:cs="Times New Roman"/>
    </w:rPr>
  </w:style>
  <w:style w:type="character" w:styleId="FollowedHyperlink">
    <w:name w:val="FollowedHyperlink"/>
    <w:basedOn w:val="DefaultParagraphFont"/>
    <w:uiPriority w:val="99"/>
    <w:semiHidden/>
    <w:unhideWhenUsed/>
    <w:rsid w:val="007C164F"/>
    <w:rPr>
      <w:color w:val="954F72" w:themeColor="followedHyperlink"/>
      <w:u w:val="single"/>
    </w:rPr>
  </w:style>
  <w:style w:type="character" w:styleId="LineNumber">
    <w:name w:val="line number"/>
    <w:basedOn w:val="DefaultParagraphFont"/>
    <w:uiPriority w:val="99"/>
    <w:semiHidden/>
    <w:unhideWhenUsed/>
    <w:rsid w:val="005D03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0986688">
      <w:bodyDiv w:val="1"/>
      <w:marLeft w:val="0"/>
      <w:marRight w:val="0"/>
      <w:marTop w:val="0"/>
      <w:marBottom w:val="0"/>
      <w:divBdr>
        <w:top w:val="none" w:sz="0" w:space="0" w:color="auto"/>
        <w:left w:val="none" w:sz="0" w:space="0" w:color="auto"/>
        <w:bottom w:val="none" w:sz="0" w:space="0" w:color="auto"/>
        <w:right w:val="none" w:sz="0" w:space="0" w:color="auto"/>
      </w:divBdr>
      <w:divsChild>
        <w:div w:id="484321683">
          <w:marLeft w:val="0"/>
          <w:marRight w:val="0"/>
          <w:marTop w:val="0"/>
          <w:marBottom w:val="0"/>
          <w:divBdr>
            <w:top w:val="none" w:sz="0" w:space="0" w:color="auto"/>
            <w:left w:val="none" w:sz="0" w:space="0" w:color="auto"/>
            <w:bottom w:val="none" w:sz="0" w:space="0" w:color="auto"/>
            <w:right w:val="none" w:sz="0" w:space="0" w:color="auto"/>
          </w:divBdr>
        </w:div>
      </w:divsChild>
    </w:div>
    <w:div w:id="327834328">
      <w:bodyDiv w:val="1"/>
      <w:marLeft w:val="0"/>
      <w:marRight w:val="0"/>
      <w:marTop w:val="0"/>
      <w:marBottom w:val="0"/>
      <w:divBdr>
        <w:top w:val="none" w:sz="0" w:space="0" w:color="auto"/>
        <w:left w:val="none" w:sz="0" w:space="0" w:color="auto"/>
        <w:bottom w:val="none" w:sz="0" w:space="0" w:color="auto"/>
        <w:right w:val="none" w:sz="0" w:space="0" w:color="auto"/>
      </w:divBdr>
      <w:divsChild>
        <w:div w:id="1471629364">
          <w:marLeft w:val="0"/>
          <w:marRight w:val="0"/>
          <w:marTop w:val="0"/>
          <w:marBottom w:val="0"/>
          <w:divBdr>
            <w:top w:val="none" w:sz="0" w:space="0" w:color="auto"/>
            <w:left w:val="none" w:sz="0" w:space="0" w:color="auto"/>
            <w:bottom w:val="none" w:sz="0" w:space="0" w:color="auto"/>
            <w:right w:val="none" w:sz="0" w:space="0" w:color="auto"/>
          </w:divBdr>
        </w:div>
      </w:divsChild>
    </w:div>
    <w:div w:id="532042526">
      <w:bodyDiv w:val="1"/>
      <w:marLeft w:val="0"/>
      <w:marRight w:val="0"/>
      <w:marTop w:val="0"/>
      <w:marBottom w:val="0"/>
      <w:divBdr>
        <w:top w:val="none" w:sz="0" w:space="0" w:color="auto"/>
        <w:left w:val="none" w:sz="0" w:space="0" w:color="auto"/>
        <w:bottom w:val="none" w:sz="0" w:space="0" w:color="auto"/>
        <w:right w:val="none" w:sz="0" w:space="0" w:color="auto"/>
      </w:divBdr>
    </w:div>
    <w:div w:id="579098652">
      <w:bodyDiv w:val="1"/>
      <w:marLeft w:val="0"/>
      <w:marRight w:val="0"/>
      <w:marTop w:val="0"/>
      <w:marBottom w:val="0"/>
      <w:divBdr>
        <w:top w:val="none" w:sz="0" w:space="0" w:color="auto"/>
        <w:left w:val="none" w:sz="0" w:space="0" w:color="auto"/>
        <w:bottom w:val="none" w:sz="0" w:space="0" w:color="auto"/>
        <w:right w:val="none" w:sz="0" w:space="0" w:color="auto"/>
      </w:divBdr>
      <w:divsChild>
        <w:div w:id="292563702">
          <w:marLeft w:val="0"/>
          <w:marRight w:val="0"/>
          <w:marTop w:val="0"/>
          <w:marBottom w:val="0"/>
          <w:divBdr>
            <w:top w:val="none" w:sz="0" w:space="0" w:color="auto"/>
            <w:left w:val="none" w:sz="0" w:space="0" w:color="auto"/>
            <w:bottom w:val="none" w:sz="0" w:space="0" w:color="auto"/>
            <w:right w:val="none" w:sz="0" w:space="0" w:color="auto"/>
          </w:divBdr>
        </w:div>
      </w:divsChild>
    </w:div>
    <w:div w:id="603881352">
      <w:bodyDiv w:val="1"/>
      <w:marLeft w:val="0"/>
      <w:marRight w:val="0"/>
      <w:marTop w:val="0"/>
      <w:marBottom w:val="0"/>
      <w:divBdr>
        <w:top w:val="none" w:sz="0" w:space="0" w:color="auto"/>
        <w:left w:val="none" w:sz="0" w:space="0" w:color="auto"/>
        <w:bottom w:val="none" w:sz="0" w:space="0" w:color="auto"/>
        <w:right w:val="none" w:sz="0" w:space="0" w:color="auto"/>
      </w:divBdr>
    </w:div>
    <w:div w:id="620691790">
      <w:bodyDiv w:val="1"/>
      <w:marLeft w:val="0"/>
      <w:marRight w:val="0"/>
      <w:marTop w:val="0"/>
      <w:marBottom w:val="0"/>
      <w:divBdr>
        <w:top w:val="none" w:sz="0" w:space="0" w:color="auto"/>
        <w:left w:val="none" w:sz="0" w:space="0" w:color="auto"/>
        <w:bottom w:val="none" w:sz="0" w:space="0" w:color="auto"/>
        <w:right w:val="none" w:sz="0" w:space="0" w:color="auto"/>
      </w:divBdr>
      <w:divsChild>
        <w:div w:id="271860471">
          <w:marLeft w:val="0"/>
          <w:marRight w:val="0"/>
          <w:marTop w:val="0"/>
          <w:marBottom w:val="0"/>
          <w:divBdr>
            <w:top w:val="none" w:sz="0" w:space="0" w:color="auto"/>
            <w:left w:val="none" w:sz="0" w:space="0" w:color="auto"/>
            <w:bottom w:val="none" w:sz="0" w:space="0" w:color="auto"/>
            <w:right w:val="none" w:sz="0" w:space="0" w:color="auto"/>
          </w:divBdr>
        </w:div>
      </w:divsChild>
    </w:div>
    <w:div w:id="705907209">
      <w:bodyDiv w:val="1"/>
      <w:marLeft w:val="0"/>
      <w:marRight w:val="0"/>
      <w:marTop w:val="0"/>
      <w:marBottom w:val="0"/>
      <w:divBdr>
        <w:top w:val="none" w:sz="0" w:space="0" w:color="auto"/>
        <w:left w:val="none" w:sz="0" w:space="0" w:color="auto"/>
        <w:bottom w:val="none" w:sz="0" w:space="0" w:color="auto"/>
        <w:right w:val="none" w:sz="0" w:space="0" w:color="auto"/>
      </w:divBdr>
    </w:div>
    <w:div w:id="792020004">
      <w:bodyDiv w:val="1"/>
      <w:marLeft w:val="0"/>
      <w:marRight w:val="0"/>
      <w:marTop w:val="0"/>
      <w:marBottom w:val="0"/>
      <w:divBdr>
        <w:top w:val="none" w:sz="0" w:space="0" w:color="auto"/>
        <w:left w:val="none" w:sz="0" w:space="0" w:color="auto"/>
        <w:bottom w:val="none" w:sz="0" w:space="0" w:color="auto"/>
        <w:right w:val="none" w:sz="0" w:space="0" w:color="auto"/>
      </w:divBdr>
      <w:divsChild>
        <w:div w:id="1057508849">
          <w:marLeft w:val="0"/>
          <w:marRight w:val="0"/>
          <w:marTop w:val="0"/>
          <w:marBottom w:val="0"/>
          <w:divBdr>
            <w:top w:val="none" w:sz="0" w:space="0" w:color="auto"/>
            <w:left w:val="none" w:sz="0" w:space="0" w:color="auto"/>
            <w:bottom w:val="none" w:sz="0" w:space="0" w:color="auto"/>
            <w:right w:val="none" w:sz="0" w:space="0" w:color="auto"/>
          </w:divBdr>
        </w:div>
      </w:divsChild>
    </w:div>
    <w:div w:id="932401115">
      <w:bodyDiv w:val="1"/>
      <w:marLeft w:val="0"/>
      <w:marRight w:val="0"/>
      <w:marTop w:val="0"/>
      <w:marBottom w:val="0"/>
      <w:divBdr>
        <w:top w:val="none" w:sz="0" w:space="0" w:color="auto"/>
        <w:left w:val="none" w:sz="0" w:space="0" w:color="auto"/>
        <w:bottom w:val="none" w:sz="0" w:space="0" w:color="auto"/>
        <w:right w:val="none" w:sz="0" w:space="0" w:color="auto"/>
      </w:divBdr>
      <w:divsChild>
        <w:div w:id="61610274">
          <w:marLeft w:val="0"/>
          <w:marRight w:val="0"/>
          <w:marTop w:val="0"/>
          <w:marBottom w:val="0"/>
          <w:divBdr>
            <w:top w:val="none" w:sz="0" w:space="0" w:color="auto"/>
            <w:left w:val="none" w:sz="0" w:space="0" w:color="auto"/>
            <w:bottom w:val="none" w:sz="0" w:space="0" w:color="auto"/>
            <w:right w:val="none" w:sz="0" w:space="0" w:color="auto"/>
          </w:divBdr>
        </w:div>
      </w:divsChild>
    </w:div>
    <w:div w:id="982083797">
      <w:bodyDiv w:val="1"/>
      <w:marLeft w:val="0"/>
      <w:marRight w:val="0"/>
      <w:marTop w:val="0"/>
      <w:marBottom w:val="0"/>
      <w:divBdr>
        <w:top w:val="none" w:sz="0" w:space="0" w:color="auto"/>
        <w:left w:val="none" w:sz="0" w:space="0" w:color="auto"/>
        <w:bottom w:val="none" w:sz="0" w:space="0" w:color="auto"/>
        <w:right w:val="none" w:sz="0" w:space="0" w:color="auto"/>
      </w:divBdr>
      <w:divsChild>
        <w:div w:id="1742286032">
          <w:marLeft w:val="0"/>
          <w:marRight w:val="0"/>
          <w:marTop w:val="0"/>
          <w:marBottom w:val="0"/>
          <w:divBdr>
            <w:top w:val="none" w:sz="0" w:space="0" w:color="auto"/>
            <w:left w:val="none" w:sz="0" w:space="0" w:color="auto"/>
            <w:bottom w:val="none" w:sz="0" w:space="0" w:color="auto"/>
            <w:right w:val="none" w:sz="0" w:space="0" w:color="auto"/>
          </w:divBdr>
        </w:div>
      </w:divsChild>
    </w:div>
    <w:div w:id="1060324710">
      <w:bodyDiv w:val="1"/>
      <w:marLeft w:val="0"/>
      <w:marRight w:val="0"/>
      <w:marTop w:val="0"/>
      <w:marBottom w:val="0"/>
      <w:divBdr>
        <w:top w:val="none" w:sz="0" w:space="0" w:color="auto"/>
        <w:left w:val="none" w:sz="0" w:space="0" w:color="auto"/>
        <w:bottom w:val="none" w:sz="0" w:space="0" w:color="auto"/>
        <w:right w:val="none" w:sz="0" w:space="0" w:color="auto"/>
      </w:divBdr>
      <w:divsChild>
        <w:div w:id="1018509161">
          <w:marLeft w:val="0"/>
          <w:marRight w:val="0"/>
          <w:marTop w:val="0"/>
          <w:marBottom w:val="0"/>
          <w:divBdr>
            <w:top w:val="none" w:sz="0" w:space="0" w:color="auto"/>
            <w:left w:val="none" w:sz="0" w:space="0" w:color="auto"/>
            <w:bottom w:val="none" w:sz="0" w:space="0" w:color="auto"/>
            <w:right w:val="none" w:sz="0" w:space="0" w:color="auto"/>
          </w:divBdr>
        </w:div>
      </w:divsChild>
    </w:div>
    <w:div w:id="1296527128">
      <w:bodyDiv w:val="1"/>
      <w:marLeft w:val="0"/>
      <w:marRight w:val="0"/>
      <w:marTop w:val="0"/>
      <w:marBottom w:val="0"/>
      <w:divBdr>
        <w:top w:val="none" w:sz="0" w:space="0" w:color="auto"/>
        <w:left w:val="none" w:sz="0" w:space="0" w:color="auto"/>
        <w:bottom w:val="none" w:sz="0" w:space="0" w:color="auto"/>
        <w:right w:val="none" w:sz="0" w:space="0" w:color="auto"/>
      </w:divBdr>
      <w:divsChild>
        <w:div w:id="804541361">
          <w:marLeft w:val="0"/>
          <w:marRight w:val="0"/>
          <w:marTop w:val="0"/>
          <w:marBottom w:val="0"/>
          <w:divBdr>
            <w:top w:val="none" w:sz="0" w:space="0" w:color="auto"/>
            <w:left w:val="none" w:sz="0" w:space="0" w:color="auto"/>
            <w:bottom w:val="none" w:sz="0" w:space="0" w:color="auto"/>
            <w:right w:val="none" w:sz="0" w:space="0" w:color="auto"/>
          </w:divBdr>
        </w:div>
      </w:divsChild>
    </w:div>
    <w:div w:id="1525483647">
      <w:bodyDiv w:val="1"/>
      <w:marLeft w:val="0"/>
      <w:marRight w:val="0"/>
      <w:marTop w:val="0"/>
      <w:marBottom w:val="0"/>
      <w:divBdr>
        <w:top w:val="none" w:sz="0" w:space="0" w:color="auto"/>
        <w:left w:val="none" w:sz="0" w:space="0" w:color="auto"/>
        <w:bottom w:val="none" w:sz="0" w:space="0" w:color="auto"/>
        <w:right w:val="none" w:sz="0" w:space="0" w:color="auto"/>
      </w:divBdr>
    </w:div>
    <w:div w:id="16958838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ks.nice.org.uk/topics/lipid-modification-cvd-prevention/" TargetMode="External"/><Relationship Id="rId13" Type="http://schemas.openxmlformats.org/officeDocument/2006/relationships/hyperlink" Target="https://doi.org/10.1002/jrsm.1054"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cran.r-project.org/web/packages/MBNMAdose/index.html" TargetMode="External"/><Relationship Id="rId17" Type="http://schemas.openxmlformats.org/officeDocument/2006/relationships/hyperlink" Target="www.training.cochrane.org/handbook" TargetMode="External"/><Relationship Id="rId2" Type="http://schemas.openxmlformats.org/officeDocument/2006/relationships/numbering" Target="numbering.xml"/><Relationship Id="rId16" Type="http://schemas.openxmlformats.org/officeDocument/2006/relationships/hyperlink" Target="https://doi.org/10.1016/j.jclinepi.2020.11.017"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books/NBK310366/" TargetMode="Externa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s://doi.org/10.1046/j.1463-1326.2000.00106.x" TargetMode="External"/><Relationship Id="rId23" Type="http://schemas.microsoft.com/office/2018/08/relationships/commentsExtensible" Target="commentsExtensible.xml"/><Relationship Id="rId10" Type="http://schemas.openxmlformats.org/officeDocument/2006/relationships/hyperlink" Target="https://doi.org/10.1002/cl2.1080"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ons.gov.uk/methodology/classificationsandstandards/measuringequality/ethnicgroupnationalidentityandreligion" TargetMode="External"/><Relationship Id="rId14" Type="http://schemas.openxmlformats.org/officeDocument/2006/relationships/hyperlink" Target="https://doi.org/10.1002/clc.496017100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99F448-6F0B-475B-87ED-0B65B085BF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23</Pages>
  <Words>17110</Words>
  <Characters>97533</Characters>
  <Application>Microsoft Office Word</Application>
  <DocSecurity>0</DocSecurity>
  <Lines>812</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4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Hodkinson</dc:creator>
  <cp:keywords/>
  <dc:description/>
  <cp:lastModifiedBy>Alex Hodkinson</cp:lastModifiedBy>
  <cp:revision>35</cp:revision>
  <dcterms:created xsi:type="dcterms:W3CDTF">2022-01-12T09:08:00Z</dcterms:created>
  <dcterms:modified xsi:type="dcterms:W3CDTF">2022-02-01T15:09:00Z</dcterms:modified>
</cp:coreProperties>
</file>